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0BB90F" w14:textId="4BE3B5FC" w:rsidR="00087405" w:rsidRDefault="002243B2" w:rsidP="002243B2">
      <w:pPr>
        <w:rPr>
          <w:b/>
          <w:bCs/>
          <w:sz w:val="28"/>
          <w:szCs w:val="28"/>
        </w:rPr>
      </w:pPr>
      <w:r>
        <w:rPr>
          <w:b/>
          <w:bCs/>
          <w:sz w:val="28"/>
          <w:szCs w:val="28"/>
        </w:rPr>
        <w:t>Supplemental</w:t>
      </w:r>
      <w:r w:rsidR="00455400">
        <w:rPr>
          <w:b/>
          <w:bCs/>
          <w:sz w:val="28"/>
          <w:szCs w:val="28"/>
        </w:rPr>
        <w:t xml:space="preserve"> </w:t>
      </w:r>
      <w:r w:rsidR="00134841">
        <w:rPr>
          <w:b/>
          <w:bCs/>
          <w:sz w:val="28"/>
          <w:szCs w:val="28"/>
        </w:rPr>
        <w:t>Table of contents</w:t>
      </w:r>
    </w:p>
    <w:p w14:paraId="5BA8C23C" w14:textId="6F3FB5BB" w:rsidR="00D522E3" w:rsidRDefault="0029171B" w:rsidP="002243B2">
      <w:pPr>
        <w:rPr>
          <w:b/>
          <w:bCs/>
          <w:sz w:val="28"/>
          <w:szCs w:val="28"/>
        </w:rPr>
      </w:pPr>
      <w:r>
        <w:rPr>
          <w:b/>
          <w:bCs/>
          <w:sz w:val="28"/>
          <w:szCs w:val="28"/>
        </w:rPr>
        <w:tab/>
      </w:r>
      <w:r w:rsidR="006635C1">
        <w:rPr>
          <w:b/>
          <w:bCs/>
          <w:sz w:val="28"/>
          <w:szCs w:val="28"/>
        </w:rPr>
        <w:t xml:space="preserve">Page 2: </w:t>
      </w:r>
      <w:r>
        <w:rPr>
          <w:b/>
          <w:bCs/>
          <w:sz w:val="28"/>
          <w:szCs w:val="28"/>
        </w:rPr>
        <w:t>Selection</w:t>
      </w:r>
      <w:r w:rsidR="006635C1">
        <w:rPr>
          <w:b/>
          <w:bCs/>
          <w:sz w:val="28"/>
          <w:szCs w:val="28"/>
        </w:rPr>
        <w:t xml:space="preserve"> of studies for evaluation</w:t>
      </w:r>
    </w:p>
    <w:p w14:paraId="6CA0C53D" w14:textId="6954E045" w:rsidR="0029171B" w:rsidRDefault="006635C1" w:rsidP="0029171B">
      <w:pPr>
        <w:ind w:firstLine="720"/>
        <w:rPr>
          <w:b/>
          <w:bCs/>
          <w:sz w:val="28"/>
          <w:szCs w:val="28"/>
        </w:rPr>
      </w:pPr>
      <w:r>
        <w:rPr>
          <w:b/>
          <w:bCs/>
          <w:sz w:val="28"/>
          <w:szCs w:val="28"/>
        </w:rPr>
        <w:t xml:space="preserve">Page 3: </w:t>
      </w:r>
      <w:r w:rsidR="0029171B">
        <w:rPr>
          <w:b/>
          <w:bCs/>
          <w:sz w:val="28"/>
          <w:szCs w:val="28"/>
        </w:rPr>
        <w:t>Study evaluation parameters</w:t>
      </w:r>
    </w:p>
    <w:p w14:paraId="7D8D6250" w14:textId="2E037B89" w:rsidR="00D522E3" w:rsidRDefault="006635C1" w:rsidP="007265FF">
      <w:pPr>
        <w:ind w:firstLine="720"/>
        <w:rPr>
          <w:b/>
          <w:bCs/>
          <w:sz w:val="28"/>
          <w:szCs w:val="28"/>
        </w:rPr>
      </w:pPr>
      <w:r>
        <w:rPr>
          <w:b/>
          <w:bCs/>
          <w:sz w:val="28"/>
          <w:szCs w:val="28"/>
        </w:rPr>
        <w:t xml:space="preserve">Page 5: </w:t>
      </w:r>
      <w:r w:rsidR="00D85828" w:rsidRPr="00D85828">
        <w:rPr>
          <w:b/>
          <w:bCs/>
          <w:sz w:val="28"/>
          <w:szCs w:val="28"/>
        </w:rPr>
        <w:t>Supplemental Figure 1</w:t>
      </w:r>
      <w:r w:rsidR="00D85828">
        <w:t>. Results of scoring</w:t>
      </w:r>
      <w:r w:rsidR="00D468AC">
        <w:t xml:space="preserve"> by committee</w:t>
      </w:r>
      <w:r w:rsidR="00D85828">
        <w:t xml:space="preserve"> of the seminal nature of studies relating APAP to neurodevelopmental disorders.</w:t>
      </w:r>
    </w:p>
    <w:p w14:paraId="427EDF60" w14:textId="2F712C20" w:rsidR="006E0197" w:rsidRDefault="006635C1" w:rsidP="00582042">
      <w:pPr>
        <w:ind w:firstLine="720"/>
        <w:rPr>
          <w:b/>
          <w:bCs/>
          <w:sz w:val="28"/>
          <w:szCs w:val="28"/>
        </w:rPr>
      </w:pPr>
      <w:r>
        <w:rPr>
          <w:b/>
          <w:bCs/>
          <w:sz w:val="28"/>
          <w:szCs w:val="28"/>
        </w:rPr>
        <w:t xml:space="preserve">Page 6: </w:t>
      </w:r>
      <w:r w:rsidR="006E0197" w:rsidRPr="005C4730">
        <w:rPr>
          <w:b/>
          <w:bCs/>
          <w:sz w:val="28"/>
          <w:szCs w:val="28"/>
        </w:rPr>
        <w:t>Supplemental Table 1</w:t>
      </w:r>
      <w:r w:rsidR="006E0197">
        <w:t xml:space="preserve">: </w:t>
      </w:r>
      <w:r w:rsidR="00171FBF">
        <w:t>Results of group scoring of the seminal nature of studies relating APAP to neurodevelopmental outcomes.</w:t>
      </w:r>
    </w:p>
    <w:p w14:paraId="6F6F4ED6" w14:textId="67CC653B" w:rsidR="00582042" w:rsidRDefault="00BA1492" w:rsidP="00582042">
      <w:pPr>
        <w:ind w:firstLine="720"/>
      </w:pPr>
      <w:r>
        <w:rPr>
          <w:b/>
          <w:bCs/>
          <w:sz w:val="28"/>
          <w:szCs w:val="28"/>
        </w:rPr>
        <w:t>Page 1</w:t>
      </w:r>
      <w:r w:rsidR="00643619">
        <w:rPr>
          <w:b/>
          <w:bCs/>
          <w:sz w:val="28"/>
          <w:szCs w:val="28"/>
        </w:rPr>
        <w:t>5</w:t>
      </w:r>
      <w:r>
        <w:rPr>
          <w:b/>
          <w:bCs/>
          <w:sz w:val="28"/>
          <w:szCs w:val="28"/>
        </w:rPr>
        <w:t xml:space="preserve">: </w:t>
      </w:r>
      <w:r w:rsidR="00582042" w:rsidRPr="005C4730">
        <w:rPr>
          <w:b/>
          <w:bCs/>
          <w:sz w:val="28"/>
          <w:szCs w:val="28"/>
        </w:rPr>
        <w:t xml:space="preserve">Supplemental Table </w:t>
      </w:r>
      <w:r w:rsidR="005C5D3E">
        <w:rPr>
          <w:b/>
          <w:bCs/>
          <w:sz w:val="28"/>
          <w:szCs w:val="28"/>
        </w:rPr>
        <w:t>2</w:t>
      </w:r>
      <w:r w:rsidR="00582042">
        <w:t xml:space="preserve">: </w:t>
      </w:r>
      <w:r w:rsidR="006F7E2F">
        <w:t>Statements made in a</w:t>
      </w:r>
      <w:r w:rsidR="00582042">
        <w:t>ll citations with keywords autism and (paracetamol or acetaminophen)</w:t>
      </w:r>
      <w:r w:rsidR="0009569F">
        <w:t xml:space="preserve"> in any field</w:t>
      </w:r>
      <w:r w:rsidR="00582042">
        <w:t>.</w:t>
      </w:r>
    </w:p>
    <w:p w14:paraId="170E0850" w14:textId="710AA6E2" w:rsidR="00DA1FAC" w:rsidRDefault="004C7938" w:rsidP="00DA1FAC">
      <w:pPr>
        <w:ind w:firstLine="720"/>
      </w:pPr>
      <w:r>
        <w:rPr>
          <w:b/>
          <w:bCs/>
          <w:sz w:val="28"/>
          <w:szCs w:val="28"/>
        </w:rPr>
        <w:t>Page 2</w:t>
      </w:r>
      <w:r w:rsidR="00643619">
        <w:rPr>
          <w:b/>
          <w:bCs/>
          <w:sz w:val="28"/>
          <w:szCs w:val="28"/>
        </w:rPr>
        <w:t>3</w:t>
      </w:r>
      <w:r>
        <w:rPr>
          <w:b/>
          <w:bCs/>
          <w:sz w:val="28"/>
          <w:szCs w:val="28"/>
        </w:rPr>
        <w:t xml:space="preserve">: </w:t>
      </w:r>
      <w:r w:rsidR="00233DAE" w:rsidRPr="005C4730">
        <w:rPr>
          <w:b/>
          <w:bCs/>
          <w:sz w:val="28"/>
          <w:szCs w:val="28"/>
        </w:rPr>
        <w:t>Supplemental Table</w:t>
      </w:r>
      <w:r w:rsidR="00233DAE">
        <w:rPr>
          <w:b/>
          <w:bCs/>
          <w:sz w:val="28"/>
          <w:szCs w:val="28"/>
        </w:rPr>
        <w:t xml:space="preserve"> </w:t>
      </w:r>
      <w:r w:rsidR="005C5D3E">
        <w:rPr>
          <w:b/>
          <w:bCs/>
          <w:sz w:val="28"/>
          <w:szCs w:val="28"/>
        </w:rPr>
        <w:t>3</w:t>
      </w:r>
      <w:r w:rsidR="00233DAE">
        <w:t xml:space="preserve">. </w:t>
      </w:r>
      <w:r w:rsidR="0009569F">
        <w:t>Statements in</w:t>
      </w:r>
      <w:r w:rsidR="0009569F" w:rsidRPr="0009569F">
        <w:t xml:space="preserve"> </w:t>
      </w:r>
      <w:r w:rsidR="0009569F">
        <w:t>articles citing the Viberg study published in 2014.</w:t>
      </w:r>
    </w:p>
    <w:p w14:paraId="78D61665" w14:textId="67EC3EDB" w:rsidR="005C5D3E" w:rsidRDefault="004C7938" w:rsidP="00582042">
      <w:pPr>
        <w:ind w:firstLine="720"/>
        <w:rPr>
          <w:b/>
          <w:bCs/>
          <w:sz w:val="28"/>
          <w:szCs w:val="28"/>
        </w:rPr>
      </w:pPr>
      <w:r>
        <w:rPr>
          <w:b/>
          <w:bCs/>
          <w:sz w:val="28"/>
          <w:szCs w:val="28"/>
        </w:rPr>
        <w:t>Page 2</w:t>
      </w:r>
      <w:r w:rsidR="00643619">
        <w:rPr>
          <w:b/>
          <w:bCs/>
          <w:sz w:val="28"/>
          <w:szCs w:val="28"/>
        </w:rPr>
        <w:t>6</w:t>
      </w:r>
      <w:r>
        <w:rPr>
          <w:b/>
          <w:bCs/>
          <w:sz w:val="28"/>
          <w:szCs w:val="28"/>
        </w:rPr>
        <w:t xml:space="preserve">: </w:t>
      </w:r>
      <w:r w:rsidR="00C37752" w:rsidRPr="005C4730">
        <w:rPr>
          <w:b/>
          <w:bCs/>
          <w:sz w:val="28"/>
          <w:szCs w:val="28"/>
        </w:rPr>
        <w:t>Supplemental Table</w:t>
      </w:r>
      <w:r w:rsidR="00C37752">
        <w:rPr>
          <w:b/>
          <w:bCs/>
          <w:sz w:val="28"/>
          <w:szCs w:val="28"/>
        </w:rPr>
        <w:t xml:space="preserve"> 4.</w:t>
      </w:r>
      <w:r w:rsidR="00C37752" w:rsidRPr="0043708E">
        <w:rPr>
          <w:b/>
          <w:bCs/>
          <w:sz w:val="28"/>
          <w:szCs w:val="28"/>
        </w:rPr>
        <w:t xml:space="preserve"> </w:t>
      </w:r>
      <w:r w:rsidR="005C5D3E">
        <w:t>Citations of Schultz et al., Viberg et al., and Frisch and Simonsen (F&amp;S) by PubMed-listed articles with autism and with acetaminophen or paracetamol.</w:t>
      </w:r>
    </w:p>
    <w:p w14:paraId="0D34C601" w14:textId="0E1B4F4C" w:rsidR="00582042" w:rsidRDefault="004C7938" w:rsidP="00582042">
      <w:pPr>
        <w:ind w:firstLine="720"/>
      </w:pPr>
      <w:r>
        <w:rPr>
          <w:b/>
          <w:bCs/>
          <w:sz w:val="28"/>
          <w:szCs w:val="28"/>
        </w:rPr>
        <w:t xml:space="preserve">Page </w:t>
      </w:r>
      <w:r w:rsidR="00962302">
        <w:rPr>
          <w:b/>
          <w:bCs/>
          <w:sz w:val="28"/>
          <w:szCs w:val="28"/>
        </w:rPr>
        <w:t>29</w:t>
      </w:r>
      <w:r>
        <w:rPr>
          <w:b/>
          <w:bCs/>
          <w:sz w:val="28"/>
          <w:szCs w:val="28"/>
        </w:rPr>
        <w:t xml:space="preserve">: </w:t>
      </w:r>
      <w:r w:rsidR="00DA1FAC" w:rsidRPr="005C4730">
        <w:rPr>
          <w:b/>
          <w:bCs/>
          <w:sz w:val="28"/>
          <w:szCs w:val="28"/>
        </w:rPr>
        <w:t>Supplemental Table</w:t>
      </w:r>
      <w:r w:rsidR="00DA1FAC">
        <w:rPr>
          <w:b/>
          <w:bCs/>
          <w:sz w:val="28"/>
          <w:szCs w:val="28"/>
        </w:rPr>
        <w:t xml:space="preserve"> </w:t>
      </w:r>
      <w:r w:rsidR="00C37752">
        <w:rPr>
          <w:b/>
          <w:bCs/>
          <w:sz w:val="28"/>
          <w:szCs w:val="28"/>
        </w:rPr>
        <w:t>5</w:t>
      </w:r>
      <w:r w:rsidR="00DA1FAC">
        <w:t xml:space="preserve">. </w:t>
      </w:r>
      <w:r w:rsidR="0009569F">
        <w:t>Statements in</w:t>
      </w:r>
      <w:r w:rsidR="00DA1FAC">
        <w:t xml:space="preserve"> </w:t>
      </w:r>
      <w:r w:rsidR="0009569F">
        <w:t>articles citing the Schultz study published in 2008</w:t>
      </w:r>
      <w:r w:rsidR="00DA1FAC">
        <w:t>.</w:t>
      </w:r>
    </w:p>
    <w:p w14:paraId="5FE85BBC" w14:textId="347CF9FA" w:rsidR="00F4542F" w:rsidRDefault="004C7938" w:rsidP="00F4542F">
      <w:pPr>
        <w:ind w:firstLine="720"/>
      </w:pPr>
      <w:r>
        <w:rPr>
          <w:b/>
          <w:bCs/>
          <w:sz w:val="28"/>
          <w:szCs w:val="28"/>
        </w:rPr>
        <w:t xml:space="preserve">Page </w:t>
      </w:r>
      <w:r w:rsidR="00AC42A9">
        <w:rPr>
          <w:b/>
          <w:bCs/>
          <w:sz w:val="28"/>
          <w:szCs w:val="28"/>
        </w:rPr>
        <w:t>3</w:t>
      </w:r>
      <w:r w:rsidR="00962302">
        <w:rPr>
          <w:b/>
          <w:bCs/>
          <w:sz w:val="28"/>
          <w:szCs w:val="28"/>
        </w:rPr>
        <w:t>2</w:t>
      </w:r>
      <w:r w:rsidR="00AC42A9">
        <w:rPr>
          <w:b/>
          <w:bCs/>
          <w:sz w:val="28"/>
          <w:szCs w:val="28"/>
        </w:rPr>
        <w:t xml:space="preserve">: </w:t>
      </w:r>
      <w:r w:rsidR="00F4542F" w:rsidRPr="005C4730">
        <w:rPr>
          <w:b/>
          <w:bCs/>
          <w:sz w:val="28"/>
          <w:szCs w:val="28"/>
        </w:rPr>
        <w:t>Supplemental Table</w:t>
      </w:r>
      <w:r w:rsidR="00F4542F">
        <w:rPr>
          <w:b/>
          <w:bCs/>
          <w:sz w:val="28"/>
          <w:szCs w:val="28"/>
        </w:rPr>
        <w:t xml:space="preserve"> </w:t>
      </w:r>
      <w:r w:rsidR="00C37752">
        <w:rPr>
          <w:b/>
          <w:bCs/>
          <w:sz w:val="28"/>
          <w:szCs w:val="28"/>
        </w:rPr>
        <w:t>6</w:t>
      </w:r>
      <w:r w:rsidR="00F4542F">
        <w:rPr>
          <w:b/>
          <w:bCs/>
          <w:sz w:val="28"/>
          <w:szCs w:val="28"/>
        </w:rPr>
        <w:t>.</w:t>
      </w:r>
      <w:r w:rsidR="00F4542F" w:rsidRPr="0043708E">
        <w:rPr>
          <w:b/>
          <w:bCs/>
          <w:sz w:val="28"/>
          <w:szCs w:val="28"/>
        </w:rPr>
        <w:t xml:space="preserve"> </w:t>
      </w:r>
      <w:r w:rsidR="00C37752">
        <w:t>Statements in articles</w:t>
      </w:r>
      <w:r w:rsidR="00F4542F">
        <w:t xml:space="preserve"> citing the F&amp;S study </w:t>
      </w:r>
      <w:r w:rsidR="00F4542F" w:rsidRPr="00D354A1">
        <w:t>published in 201</w:t>
      </w:r>
      <w:r w:rsidR="00D354A1" w:rsidRPr="00D354A1">
        <w:t>5</w:t>
      </w:r>
      <w:r w:rsidR="00F4542F" w:rsidRPr="00D354A1">
        <w:t>.</w:t>
      </w:r>
    </w:p>
    <w:p w14:paraId="32C07656" w14:textId="310326F4" w:rsidR="006F7E2F" w:rsidRDefault="00AC42A9" w:rsidP="00F4542F">
      <w:pPr>
        <w:ind w:firstLine="720"/>
      </w:pPr>
      <w:r>
        <w:rPr>
          <w:b/>
          <w:bCs/>
          <w:sz w:val="28"/>
          <w:szCs w:val="28"/>
        </w:rPr>
        <w:t>Page 3</w:t>
      </w:r>
      <w:r w:rsidR="00962302">
        <w:rPr>
          <w:b/>
          <w:bCs/>
          <w:sz w:val="28"/>
          <w:szCs w:val="28"/>
        </w:rPr>
        <w:t>5</w:t>
      </w:r>
      <w:r>
        <w:rPr>
          <w:b/>
          <w:bCs/>
          <w:sz w:val="28"/>
          <w:szCs w:val="28"/>
        </w:rPr>
        <w:t xml:space="preserve">: </w:t>
      </w:r>
      <w:r w:rsidR="006F7E2F" w:rsidRPr="005C4730">
        <w:rPr>
          <w:b/>
          <w:bCs/>
          <w:sz w:val="28"/>
          <w:szCs w:val="28"/>
        </w:rPr>
        <w:t xml:space="preserve">Supplemental Table </w:t>
      </w:r>
      <w:r w:rsidR="007265FF">
        <w:rPr>
          <w:b/>
          <w:bCs/>
          <w:sz w:val="28"/>
          <w:szCs w:val="28"/>
        </w:rPr>
        <w:t>7</w:t>
      </w:r>
      <w:r w:rsidR="006F7E2F">
        <w:t xml:space="preserve">: </w:t>
      </w:r>
      <w:r w:rsidR="002307CC">
        <w:t>The invalidity of o</w:t>
      </w:r>
      <w:r w:rsidR="00C37752">
        <w:t>bjections</w:t>
      </w:r>
      <w:r w:rsidR="003A5432">
        <w:t xml:space="preserve"> posted by Morris and colleagues</w:t>
      </w:r>
      <w:r w:rsidR="00C37752">
        <w:t xml:space="preserve"> to the F</w:t>
      </w:r>
      <w:r w:rsidR="003A5432">
        <w:t>risch and Simonsen study published in 2015.</w:t>
      </w:r>
    </w:p>
    <w:p w14:paraId="03E0D72A" w14:textId="77FFB341" w:rsidR="006F7E2F" w:rsidRDefault="00AC42A9" w:rsidP="00F4542F">
      <w:pPr>
        <w:ind w:firstLine="720"/>
      </w:pPr>
      <w:r>
        <w:rPr>
          <w:b/>
          <w:bCs/>
          <w:sz w:val="28"/>
          <w:szCs w:val="28"/>
        </w:rPr>
        <w:t>Page 4</w:t>
      </w:r>
      <w:r w:rsidR="00962302">
        <w:rPr>
          <w:b/>
          <w:bCs/>
          <w:sz w:val="28"/>
          <w:szCs w:val="28"/>
        </w:rPr>
        <w:t>3</w:t>
      </w:r>
      <w:r>
        <w:rPr>
          <w:b/>
          <w:bCs/>
          <w:sz w:val="28"/>
          <w:szCs w:val="28"/>
        </w:rPr>
        <w:t xml:space="preserve">: </w:t>
      </w:r>
      <w:r w:rsidR="006F7E2F" w:rsidRPr="005C4730">
        <w:rPr>
          <w:b/>
          <w:bCs/>
          <w:sz w:val="28"/>
          <w:szCs w:val="28"/>
        </w:rPr>
        <w:t xml:space="preserve">Supplemental Table </w:t>
      </w:r>
      <w:r w:rsidR="007265FF">
        <w:rPr>
          <w:b/>
          <w:bCs/>
          <w:sz w:val="28"/>
          <w:szCs w:val="28"/>
        </w:rPr>
        <w:t>8</w:t>
      </w:r>
      <w:r w:rsidR="006F7E2F">
        <w:t xml:space="preserve">: </w:t>
      </w:r>
      <w:r w:rsidR="00134841">
        <w:t xml:space="preserve">Number of circumcised participants by age in the study by </w:t>
      </w:r>
      <w:r w:rsidR="00134841" w:rsidRPr="00CB3DAD">
        <w:t>Maini et al</w:t>
      </w:r>
      <w:r w:rsidR="00134841">
        <w:t>.</w:t>
      </w:r>
      <w:r w:rsidR="00134841" w:rsidRPr="00CB3DAD">
        <w:t xml:space="preserve"> </w:t>
      </w:r>
      <w:r w:rsidR="00134841" w:rsidRPr="00CB3DAD">
        <w:fldChar w:fldCharType="begin">
          <w:fldData xml:space="preserve">PEVuZE5vdGU+PENpdGU+PEF1dGhvcj5NaWFuaTwvQXV0aG9yPjxZZWFyPjIwMjA8L1llYXI+PFJl
Y051bT4yOTYxPC9SZWNOdW0+PERpc3BsYXlUZXh0PlsxXTwvRGlzcGxheVRleHQ+PHJlY29yZD48
cmVjLW51bWJlcj4yOTYxPC9yZWMtbnVtYmVyPjxmb3JlaWduLWtleXM+PGtleSBhcHA9IkVOIiBk
Yi1pZD0iMmZkeDA1dzl5c3QwcjRlcDA5dng1cjlydjBhMnd3end2MnJlIiB0aW1lc3RhbXA9IjE3
NDk3NDIxNzciPjI5NjE8L2tleT48L2ZvcmVpZ24ta2V5cz48cmVmLXR5cGUgbmFtZT0iSm91cm5h
bCBBcnRpY2xlIj4xNzwvcmVmLXR5cGU+PGNvbnRyaWJ1dG9ycz48YXV0aG9ycz48YXV0aG9yPk1p
YW5pLCBBLjwvYXV0aG9yPjxhdXRob3I+RGkgQmVybmFyZG8sIEcuIEEuPC9hdXRob3I+PGF1dGhv
cj5Iw7hqZ2FhcmQsIEEuIEQuPC9hdXRob3I+PGF1dGhvcj5FYXJwLCBCLiBELjwvYXV0aG9yPjxh
dXRob3I+WmFrLCBQLiBKLjwvYXV0aG9yPjxhdXRob3I+TGFuZGF1LCBBLiBNLjwvYXV0aG9yPjxh
dXRob3I+SG9wcGUsIEouPC9hdXRob3I+PGF1dGhvcj5XaW50ZXJkYWhsLCBNLjwvYXV0aG9yPjwv
YXV0aG9ycz48L2NvbnRyaWJ1dG9ycz48YXV0aC1hZGRyZXNzPkRlcGFydG1lbnQgb2YgTnVjbGVh
ciBNZWRpY2luZSBhbmQgUEVULCBEZXBhcnRtZW50IG9mIENsaW5pY2FsIE1lZGljaW5lLCBBYXJo
dXMgVW5pdmVyc2l0eSwgQWFyaHVzLCBEZW5tYXJrLiYjeEQ7SW5zdGl0dXRlIG9mIFdvcmsgYW5k
IE9yZ2FuaXphdGlvbmFsIFBzeWNob2xvZ3ksIFVuaXZlcnNpdHkgb2YgTmV1Y2jDonRlbCwgU3dp
dHplcmxhbmQuJiN4RDtEZXBhcnRtZW50IG9mIEVkdWNhdGlvbiBhbmQgSHVtYW4gU2NpZW5jZXMs
IFVuaXZlcnNpdHkgb2YgTW9kZW5hIGFuZCBSZWdnaW8gRW1pbGlhLCBSZWdnaW8gRW1paWxpYSwg
SXRhbHkuJiN4RDtTZXhvbG9naWNhbCBDZW50cmUsIEFhbGJvcmcgVW5pdmVyc2l0eSBIb3NwaXRh
bCwgQWFsYm9yZywgRGVubWFyay4mI3hEO0RlcGFydG1lbnRzIG9mIFBoaWxvc29waHkgYW5kIFBz
eWNob2xvZ3ksIFlhbGUgVW5pdmVyc2l0eSwgTmV3IEhhdmVuLCBDVCwgVVNBLiYjeEQ7Q2VudGVy
IGZvciBOZXVyb2Vjb25vbWljcyBTdHVkaWVzLCBDbGFyZW1vbnQgR3JhZHVhdGUgVW5pdmVyc2l0
eSwgQ2xhcmVtb250LCBDQSwgVVNBLiYjeEQ7VHJhbnNsYXRpb25hbCBOZXVyb3BzeWNoaWF0cnkg
VW5pdCwgRGVwYXJ0bWVudCBvZiBDbGluaWNhbCBNZWRpY2luZSwgQWFyaHVzIFVuaXZlcnNpdHks
IEFhcmh1cywgRGVubWFyay48L2F1dGgtYWRkcmVzcz48dGl0bGVzPjx0aXRsZT5OZW9uYXRhbCBt
YWxlIGNpcmN1bWNpc2lvbiBpcyBhc3NvY2lhdGVkIHdpdGggYWx0ZXJlZCBhZHVsdCBzb2Npby1h
ZmZlY3RpdmUgcHJvY2Vzc2luZzwvdGl0bGU+PHNlY29uZGFyeS10aXRsZT5IZWxpeW9uPC9zZWNv
bmRhcnktdGl0bGU+PGFsdC10aXRsZT5IZWxpeW9uPC9hbHQtdGl0bGU+PC90aXRsZXM+PHBlcmlv
ZGljYWw+PGZ1bGwtdGl0bGU+SGVsaXlvbjwvZnVsbC10aXRsZT48YWJici0xPkhlbGl5b248L2Fi
YnItMT48L3BlcmlvZGljYWw+PGFsdC1wZXJpb2RpY2FsPjxmdWxsLXRpdGxlPkhlbGl5b248L2Z1
bGwtdGl0bGU+PGFiYnItMT5IZWxpeW9uPC9hYmJyLTE+PC9hbHQtcGVyaW9kaWNhbD48cGFnZXM+
ZTA1NTY2PC9wYWdlcz48dm9sdW1lPjY8L3ZvbHVtZT48bnVtYmVyPjExPC9udW1iZXI+PGVkaXRp
b24+MjAyMC8xMi8xMTwvZWRpdGlvbj48a2V5d29yZHM+PGtleXdvcmQ+QXR0YWNobWVudCBzdHls
ZTwva2V5d29yZD48a2V5d29yZD5DbGluaWNhbCByZXNlYXJjaDwva2V5d29yZD48a2V5d29yZD5F
bXBhdGh5PC9rZXl3b3JkPjxrZXl3b3JkPk5lb25hdGFsIHBhaW48L2tleXdvcmQ+PGtleXdvcmQ+
UGVyc29uYWxpdHk8L2tleXdvcmQ+PGtleXdvcmQ+UHN5Y2hvbG9neTwva2V5d29yZD48a2V5d29y
ZD5Tb2Npb3NleHVhbGl0eTwva2V5d29yZD48a2V5d29yZD5TdHJlc3M8L2tleXdvcmQ+PC9rZXl3
b3Jkcz48ZGF0ZXM+PHllYXI+MjAyMDwveWVhcj48cHViLWRhdGVzPjxkYXRlPk5vdjwvZGF0ZT48
L3B1Yi1kYXRlcz48L2RhdGVzPjxpc2JuPjI0MDUtODQ0MCAoUHJpbnQpJiN4RDsyNDA1LTg0NDA8
L2lzYm4+PGFjY2Vzc2lvbi1udW0+MzMyOTk5MzQ8L2FjY2Vzc2lvbi1udW0+PHVybHM+PC91cmxz
PjxjdXN0b20yPlBNQzc3MDIwMTM8L2N1c3RvbTI+PGVsZWN0cm9uaWMtcmVzb3VyY2UtbnVtPjEw
LjEwMTYvai5oZWxpeW9uLjIwMjAuZTA1NTY2PC9lbGVjdHJvbmljLXJlc291cmNlLW51bT48cmVt
b3RlLWRhdGFiYXNlLXByb3ZpZGVyPk5MTTwvcmVtb3RlLWRhdGFiYXNlLXByb3ZpZGVyPjxsYW5n
dWFnZT5lbmc8L2xhbmd1YWdlPjwvcmVjb3JkPjwvQ2l0ZT48L0VuZE5vdGU+
</w:fldData>
        </w:fldChar>
      </w:r>
      <w:r w:rsidR="00134841">
        <w:instrText xml:space="preserve"> ADDIN EN.CITE </w:instrText>
      </w:r>
      <w:r w:rsidR="00134841">
        <w:fldChar w:fldCharType="begin">
          <w:fldData xml:space="preserve">PEVuZE5vdGU+PENpdGU+PEF1dGhvcj5NaWFuaTwvQXV0aG9yPjxZZWFyPjIwMjA8L1llYXI+PFJl
Y051bT4yOTYxPC9SZWNOdW0+PERpc3BsYXlUZXh0PlsxXTwvRGlzcGxheVRleHQ+PHJlY29yZD48
cmVjLW51bWJlcj4yOTYxPC9yZWMtbnVtYmVyPjxmb3JlaWduLWtleXM+PGtleSBhcHA9IkVOIiBk
Yi1pZD0iMmZkeDA1dzl5c3QwcjRlcDA5dng1cjlydjBhMnd3end2MnJlIiB0aW1lc3RhbXA9IjE3
NDk3NDIxNzciPjI5NjE8L2tleT48L2ZvcmVpZ24ta2V5cz48cmVmLXR5cGUgbmFtZT0iSm91cm5h
bCBBcnRpY2xlIj4xNzwvcmVmLXR5cGU+PGNvbnRyaWJ1dG9ycz48YXV0aG9ycz48YXV0aG9yPk1p
YW5pLCBBLjwvYXV0aG9yPjxhdXRob3I+RGkgQmVybmFyZG8sIEcuIEEuPC9hdXRob3I+PGF1dGhv
cj5Iw7hqZ2FhcmQsIEEuIEQuPC9hdXRob3I+PGF1dGhvcj5FYXJwLCBCLiBELjwvYXV0aG9yPjxh
dXRob3I+WmFrLCBQLiBKLjwvYXV0aG9yPjxhdXRob3I+TGFuZGF1LCBBLiBNLjwvYXV0aG9yPjxh
dXRob3I+SG9wcGUsIEouPC9hdXRob3I+PGF1dGhvcj5XaW50ZXJkYWhsLCBNLjwvYXV0aG9yPjwv
YXV0aG9ycz48L2NvbnRyaWJ1dG9ycz48YXV0aC1hZGRyZXNzPkRlcGFydG1lbnQgb2YgTnVjbGVh
ciBNZWRpY2luZSBhbmQgUEVULCBEZXBhcnRtZW50IG9mIENsaW5pY2FsIE1lZGljaW5lLCBBYXJo
dXMgVW5pdmVyc2l0eSwgQWFyaHVzLCBEZW5tYXJrLiYjeEQ7SW5zdGl0dXRlIG9mIFdvcmsgYW5k
IE9yZ2FuaXphdGlvbmFsIFBzeWNob2xvZ3ksIFVuaXZlcnNpdHkgb2YgTmV1Y2jDonRlbCwgU3dp
dHplcmxhbmQuJiN4RDtEZXBhcnRtZW50IG9mIEVkdWNhdGlvbiBhbmQgSHVtYW4gU2NpZW5jZXMs
IFVuaXZlcnNpdHkgb2YgTW9kZW5hIGFuZCBSZWdnaW8gRW1pbGlhLCBSZWdnaW8gRW1paWxpYSwg
SXRhbHkuJiN4RDtTZXhvbG9naWNhbCBDZW50cmUsIEFhbGJvcmcgVW5pdmVyc2l0eSBIb3NwaXRh
bCwgQWFsYm9yZywgRGVubWFyay4mI3hEO0RlcGFydG1lbnRzIG9mIFBoaWxvc29waHkgYW5kIFBz
eWNob2xvZ3ksIFlhbGUgVW5pdmVyc2l0eSwgTmV3IEhhdmVuLCBDVCwgVVNBLiYjeEQ7Q2VudGVy
IGZvciBOZXVyb2Vjb25vbWljcyBTdHVkaWVzLCBDbGFyZW1vbnQgR3JhZHVhdGUgVW5pdmVyc2l0
eSwgQ2xhcmVtb250LCBDQSwgVVNBLiYjeEQ7VHJhbnNsYXRpb25hbCBOZXVyb3BzeWNoaWF0cnkg
VW5pdCwgRGVwYXJ0bWVudCBvZiBDbGluaWNhbCBNZWRpY2luZSwgQWFyaHVzIFVuaXZlcnNpdHks
IEFhcmh1cywgRGVubWFyay48L2F1dGgtYWRkcmVzcz48dGl0bGVzPjx0aXRsZT5OZW9uYXRhbCBt
YWxlIGNpcmN1bWNpc2lvbiBpcyBhc3NvY2lhdGVkIHdpdGggYWx0ZXJlZCBhZHVsdCBzb2Npby1h
ZmZlY3RpdmUgcHJvY2Vzc2luZzwvdGl0bGU+PHNlY29uZGFyeS10aXRsZT5IZWxpeW9uPC9zZWNv
bmRhcnktdGl0bGU+PGFsdC10aXRsZT5IZWxpeW9uPC9hbHQtdGl0bGU+PC90aXRsZXM+PHBlcmlv
ZGljYWw+PGZ1bGwtdGl0bGU+SGVsaXlvbjwvZnVsbC10aXRsZT48YWJici0xPkhlbGl5b248L2Fi
YnItMT48L3BlcmlvZGljYWw+PGFsdC1wZXJpb2RpY2FsPjxmdWxsLXRpdGxlPkhlbGl5b248L2Z1
bGwtdGl0bGU+PGFiYnItMT5IZWxpeW9uPC9hYmJyLTE+PC9hbHQtcGVyaW9kaWNhbD48cGFnZXM+
ZTA1NTY2PC9wYWdlcz48dm9sdW1lPjY8L3ZvbHVtZT48bnVtYmVyPjExPC9udW1iZXI+PGVkaXRp
b24+MjAyMC8xMi8xMTwvZWRpdGlvbj48a2V5d29yZHM+PGtleXdvcmQ+QXR0YWNobWVudCBzdHls
ZTwva2V5d29yZD48a2V5d29yZD5DbGluaWNhbCByZXNlYXJjaDwva2V5d29yZD48a2V5d29yZD5F
bXBhdGh5PC9rZXl3b3JkPjxrZXl3b3JkPk5lb25hdGFsIHBhaW48L2tleXdvcmQ+PGtleXdvcmQ+
UGVyc29uYWxpdHk8L2tleXdvcmQ+PGtleXdvcmQ+UHN5Y2hvbG9neTwva2V5d29yZD48a2V5d29y
ZD5Tb2Npb3NleHVhbGl0eTwva2V5d29yZD48a2V5d29yZD5TdHJlc3M8L2tleXdvcmQ+PC9rZXl3
b3Jkcz48ZGF0ZXM+PHllYXI+MjAyMDwveWVhcj48cHViLWRhdGVzPjxkYXRlPk5vdjwvZGF0ZT48
L3B1Yi1kYXRlcz48L2RhdGVzPjxpc2JuPjI0MDUtODQ0MCAoUHJpbnQpJiN4RDsyNDA1LTg0NDA8
L2lzYm4+PGFjY2Vzc2lvbi1udW0+MzMyOTk5MzQ8L2FjY2Vzc2lvbi1udW0+PHVybHM+PC91cmxz
PjxjdXN0b20yPlBNQzc3MDIwMTM8L2N1c3RvbTI+PGVsZWN0cm9uaWMtcmVzb3VyY2UtbnVtPjEw
LjEwMTYvai5oZWxpeW9uLjIwMjAuZTA1NTY2PC9lbGVjdHJvbmljLXJlc291cmNlLW51bT48cmVt
b3RlLWRhdGFiYXNlLXByb3ZpZGVyPk5MTTwvcmVtb3RlLWRhdGFiYXNlLXByb3ZpZGVyPjxsYW5n
dWFnZT5lbmc8L2xhbmd1YWdlPjwvcmVjb3JkPjwvQ2l0ZT48L0VuZE5vdGU+
</w:fldData>
        </w:fldChar>
      </w:r>
      <w:r w:rsidR="00134841">
        <w:instrText xml:space="preserve"> ADDIN EN.CITE.DATA </w:instrText>
      </w:r>
      <w:r w:rsidR="00134841">
        <w:fldChar w:fldCharType="end"/>
      </w:r>
      <w:r w:rsidR="00134841" w:rsidRPr="00CB3DAD">
        <w:fldChar w:fldCharType="separate"/>
      </w:r>
      <w:r w:rsidR="00134841">
        <w:rPr>
          <w:noProof/>
        </w:rPr>
        <w:t>[1]</w:t>
      </w:r>
      <w:r w:rsidR="00134841" w:rsidRPr="00CB3DAD">
        <w:fldChar w:fldCharType="end"/>
      </w:r>
      <w:r w:rsidR="00134841">
        <w:t>.</w:t>
      </w:r>
    </w:p>
    <w:p w14:paraId="598971F1" w14:textId="5A9043E7" w:rsidR="00087405" w:rsidRPr="00643619" w:rsidRDefault="000E51E1" w:rsidP="00643619">
      <w:pPr>
        <w:ind w:firstLine="720"/>
      </w:pPr>
      <w:r>
        <w:rPr>
          <w:b/>
          <w:bCs/>
          <w:sz w:val="28"/>
          <w:szCs w:val="28"/>
        </w:rPr>
        <w:t>Page 4</w:t>
      </w:r>
      <w:r w:rsidR="00962302">
        <w:rPr>
          <w:b/>
          <w:bCs/>
          <w:sz w:val="28"/>
          <w:szCs w:val="28"/>
        </w:rPr>
        <w:t>5</w:t>
      </w:r>
      <w:r>
        <w:rPr>
          <w:b/>
          <w:bCs/>
          <w:sz w:val="28"/>
          <w:szCs w:val="28"/>
        </w:rPr>
        <w:t xml:space="preserve">: </w:t>
      </w:r>
      <w:r w:rsidRPr="005C4730">
        <w:rPr>
          <w:b/>
          <w:bCs/>
          <w:sz w:val="28"/>
          <w:szCs w:val="28"/>
        </w:rPr>
        <w:t xml:space="preserve">Supplemental </w:t>
      </w:r>
      <w:r>
        <w:rPr>
          <w:b/>
          <w:bCs/>
          <w:sz w:val="28"/>
          <w:szCs w:val="28"/>
        </w:rPr>
        <w:t>References</w:t>
      </w:r>
    </w:p>
    <w:p w14:paraId="535CC38F" w14:textId="77777777" w:rsidR="002E621D" w:rsidRDefault="002E621D">
      <w:pPr>
        <w:rPr>
          <w:b/>
          <w:bCs/>
          <w:sz w:val="28"/>
          <w:szCs w:val="28"/>
        </w:rPr>
      </w:pPr>
      <w:r>
        <w:rPr>
          <w:b/>
          <w:bCs/>
          <w:sz w:val="28"/>
          <w:szCs w:val="28"/>
        </w:rPr>
        <w:br w:type="page"/>
      </w:r>
    </w:p>
    <w:p w14:paraId="13E82937" w14:textId="4C5E2921" w:rsidR="006635C1" w:rsidRDefault="006635C1" w:rsidP="0046714C">
      <w:pPr>
        <w:ind w:firstLine="360"/>
      </w:pPr>
      <w:r>
        <w:rPr>
          <w:b/>
          <w:bCs/>
          <w:sz w:val="28"/>
          <w:szCs w:val="28"/>
        </w:rPr>
        <w:lastRenderedPageBreak/>
        <w:t>Selection of studies for evaluation</w:t>
      </w:r>
      <w:r>
        <w:t xml:space="preserve"> </w:t>
      </w:r>
    </w:p>
    <w:p w14:paraId="4A9EA90C" w14:textId="571D2382" w:rsidR="004D0B05" w:rsidRDefault="00956EE9" w:rsidP="0046714C">
      <w:pPr>
        <w:ind w:firstLine="360"/>
      </w:pPr>
      <w:r>
        <w:t xml:space="preserve">As described in the manuscript, studies in PubMed which </w:t>
      </w:r>
      <w:r w:rsidR="006F0A2D">
        <w:t xml:space="preserve">contained the words “autism” and either “acetaminophen” or “paracetamol” were evaluated. </w:t>
      </w:r>
      <w:r w:rsidR="00CD05CF">
        <w:t xml:space="preserve">(No study contained the word “paracetamol” without also containing the word “acetaminophen”.) </w:t>
      </w:r>
    </w:p>
    <w:p w14:paraId="2B34DCF0" w14:textId="4CE6229D" w:rsidR="0046714C" w:rsidRDefault="0046714C" w:rsidP="0046714C">
      <w:pPr>
        <w:ind w:firstLine="360"/>
      </w:pPr>
      <w:r w:rsidRPr="000A403A">
        <w:t xml:space="preserve">Specific studies that provided crucial lines of evidence pointing at APAP as a trigger for the induction of ASD were selected for additional study. </w:t>
      </w:r>
      <w:r w:rsidR="003822E7">
        <w:t xml:space="preserve"> </w:t>
      </w:r>
      <w:r w:rsidRPr="000A403A">
        <w:t>To</w:t>
      </w:r>
      <w:r>
        <w:t xml:space="preserve"> select studies providing crucial </w:t>
      </w:r>
      <w:proofErr w:type="gramStart"/>
      <w:r>
        <w:t>lines of evidence</w:t>
      </w:r>
      <w:proofErr w:type="gramEnd"/>
      <w:r>
        <w:t xml:space="preserve">, a committee was formed to answer the question: Which lines of evidence are, </w:t>
      </w:r>
      <w:r w:rsidR="0099010D">
        <w:t>without consideration of other evidence</w:t>
      </w:r>
      <w:r>
        <w:t xml:space="preserve">, the most compelling </w:t>
      </w:r>
      <w:proofErr w:type="gramStart"/>
      <w:r>
        <w:t>with regard to</w:t>
      </w:r>
      <w:proofErr w:type="gramEnd"/>
      <w:r>
        <w:t xml:space="preserve"> the connection between APAP and </w:t>
      </w:r>
      <w:r w:rsidR="00A22156">
        <w:t>neurodevelopmental disorders (See Supplemental Table 1)</w:t>
      </w:r>
      <w:r>
        <w:t xml:space="preserve">? A scale of 1 to 5 was employed, with 1 being uncompelling, and 5 being very compelling. Lines of evidence enumerated previously by the authors </w:t>
      </w:r>
      <w:r>
        <w:fldChar w:fldCharType="begin">
          <w:fldData xml:space="preserve">PEVuZE5vdGU+PENpdGU+PEF1dGhvcj5QYXRlbDwvQXV0aG9yPjxZZWFyPjIwMjI8L1llYXI+PFJl
Y051bT4yNTM1PC9SZWNOdW0+PERpc3BsYXlUZXh0PlsyLTRdPC9EaXNwbGF5VGV4dD48cmVjb3Jk
PjxyZWMtbnVtYmVyPjI1MzU8L3JlYy1udW1iZXI+PGZvcmVpZ24ta2V5cz48a2V5IGFwcD0iRU4i
IGRiLWlkPSIyZmR4MDV3OXlzdDByNGVwMDl2eDVyOXJ2MGEyd3d6d3YycmUiIHRpbWVzdGFtcD0i
MTY2MTg2NjAyOSI+MjUzNTwva2V5PjwvZm9yZWlnbi1rZXlzPjxyZWYtdHlwZSBuYW1lPSJKb3Vy
bmFsIEFydGljbGUiPjE3PC9yZWYtdHlwZT48Y29udHJpYnV0b3JzPjxhdXRob3JzPjxhdXRob3I+
UGF0ZWwsIEUuPC9hdXRob3I+PGF1dGhvcj5Kb25lcyBJaWksIEouIFAuLCAzcmQ8L2F1dGhvcj48
YXV0aG9yPkJvbm8tTHVubiwgRC48L2F1dGhvcj48YXV0aG9yPkt1Y2hpYmhhdGxhLCBNLjwvYXV0
aG9yPjxhdXRob3I+UGFsa2FyLCBBLjwvYXV0aG9yPjxhdXRob3I+Q2VuZGVqYXMgSGVybmFuZGV6
LCBKLjwvYXV0aG9yPjxhdXRob3I+U2FyYWZpYW4sIEouIFQuPC9hdXRob3I+PGF1dGhvcj5MYXd0
b24sIFYuIEcuPC9hdXRob3I+PGF1dGhvcj5BbmRlcnNvbiwgTC4gRy48L2F1dGhvcj48YXV0aG9y
PktvbnNvdWxhLCBaLjwvYXV0aG9yPjxhdXRob3I+UmVpc3NuZXIsIEsuIEouPC9hdXRob3I+PGF1
dGhvcj5QYXJrZXIsIFcuPC9hdXRob3I+PC9hdXRob3JzPjwvY29udHJpYnV0b3JzPjxhdXRoLWFk
ZHJlc3M+V1BMYWIgSW5jLiwgRHVyaGFtLCBOQyBVU0EuJiN4RDtEZXBhcnRtZW50cyBvZiBTdXJn
ZXJ5LCBEdWtlIFVuaXZlcnNpdHkgTWVkaWNhbCBDZW50ZXIsIER1cmhhbSwgTkMsIFVTQS4mI3hE
O0RlcGFydG1lbnRzIG9mIFB1YmxpYyBQb2xpY3ksIFVuaXZlcnNpdHkgb2YgTm9ydGggQ2Fyb2xp
bmEsIENoYXBlbCBIaWxsLCBOQyBVU0EuJiN4RDtEZXBhcnRtZW50cyBvZiBCaW9zdGF0aXN0aWNz
IGFuZCBCaW9pbmZvcm1hdGljcywgRHVrZSBVbml2ZXJzaXR5IE1lZGljYWwgQ2VudGVyLCBEdXJo
YW0sIE5DLCBVU0EuJiN4RDtEZXBhcnRtZW50cyBvZiBQc3ljaG9sb2d5IGFuZCBOZXVyb3NjaWVu
Y2UsIFVuaXZlcnNpdHkgb2YgTm9ydGggQ2Fyb2xpbmEsIENoYXBlbCBIaWxsLCBOQywgVVNBLiYj
eEQ7V1BMYWIgSW5jLiwgRHVyaGFtLCBOQyBVU0EgLSBXaWxsaWFtLlBhcmtlckBXaWxsaWFtUGFy
a2VyTGFiLm9yZy48L2F1dGgtYWRkcmVzcz48dGl0bGVzPjx0aXRsZT5UaGUgc2FmZXR5IG9mIHBl
ZGlhdHJpYyB1c2Ugb2YgcGFyYWNldGFtb2wgKGFjZXRhbWlub3BoZW4pOiBhIG5hcnJhdGl2ZSBy
ZXZpZXcgb2YgZGlyZWN0IGFuZCBpbmRpcmVjdCBldmlkZW5jZTwvdGl0bGU+PHNlY29uZGFyeS10
aXRsZT5NaW5lcnZhIFBlZGlhdHIgKFRvcmlubyk8L3NlY29uZGFyeS10aXRsZT48YWx0LXRpdGxl
Pk1pbmVydmEgcGVkaWF0cmljczwvYWx0LXRpdGxlPjwvdGl0bGVzPjxwZXJpb2RpY2FsPjxmdWxs
LXRpdGxlPk1pbmVydmEgUGVkaWF0ciAoVG9yaW5vKTwvZnVsbC10aXRsZT48YWJici0xPk1pbmVy
dmEgcGVkaWF0cmljczwvYWJici0xPjwvcGVyaW9kaWNhbD48YWx0LXBlcmlvZGljYWw+PGZ1bGwt
dGl0bGU+TWluZXJ2YSBQZWRpYXRyIChUb3Jpbm8pPC9mdWxsLXRpdGxlPjxhYmJyLTE+TWluZXJ2
YSBwZWRpYXRyaWNzPC9hYmJyLTE+PC9hbHQtcGVyaW9kaWNhbD48cGFnZXM+Nzc0LTc4ODwvcGFn
ZXM+PHZvbHVtZT43NDwvdm9sdW1lPjxudW1iZXI+NjwvbnVtYmVyPjxlZGl0aW9uPjIwMjIvMDcv
MTQ8L2VkaXRpb24+PGRhdGVzPjx5ZWFyPjIwMjI8L3llYXI+PHB1Yi1kYXRlcz48ZGF0ZT5KdWwg
MTM8L2RhdGU+PC9wdWItZGF0ZXM+PC9kYXRlcz48aXNibj4yNzI0LTU3ODA8L2lzYm4+PGFjY2Vz
c2lvbi1udW0+MzU4MjI1ODE8L2FjY2Vzc2lvbi1udW0+PHVybHM+PC91cmxzPjxlbGVjdHJvbmlj
LXJlc291cmNlLW51bT4xMC4yMzczNi9zMjcyNC01Mjc2LjIyLjA2OTMyLTQ8L2VsZWN0cm9uaWMt
cmVzb3VyY2UtbnVtPjxyZW1vdGUtZGF0YWJhc2UtcHJvdmlkZXI+TkxNPC9yZW1vdGUtZGF0YWJh
c2UtcHJvdmlkZXI+PGxhbmd1YWdlPmVuZzwvbGFuZ3VhZ2U+PC9yZWNvcmQ+PC9DaXRlPjxDaXRl
PjxBdXRob3I+UGFya2VyPC9BdXRob3I+PFllYXI+MjAyNDwvWWVhcj48UmVjTnVtPjI3MTk8L1Jl
Y051bT48cmVjb3JkPjxyZWMtbnVtYmVyPjI3MTk8L3JlYy1udW1iZXI+PGZvcmVpZ24ta2V5cz48
a2V5IGFwcD0iRU4iIGRiLWlkPSIyZmR4MDV3OXlzdDByNGVwMDl2eDVyOXJ2MGEyd3d6d3YycmUi
IHRpbWVzdGFtcD0iMTcwNDMxNDEwMCI+MjcxOTwva2V5PjwvZm9yZWlnbi1rZXlzPjxyZWYtdHlw
ZSBuYW1lPSJKb3VybmFsIEFydGljbGUiPjE3PC9yZWYtdHlwZT48Y29udHJpYnV0b3JzPjxhdXRo
b3JzPjxhdXRob3I+UGFya2VyLCBXaWxsaWFtPC9hdXRob3I+PGF1dGhvcj5BbmRlcnNvbiwgTGF1
cmVuIEcuPC9hdXRob3I+PGF1dGhvcj5Kb25lcywgSm9obiBQLjwvYXV0aG9yPjxhdXRob3I+QW5k
ZXJzb24sIFJhY2hlbDwvYXV0aG9yPjxhdXRob3I+V2lsbGlhbXNvbiwgTGF1cmVuPC9hdXRob3I+
PGF1dGhvcj5Cb25vLUx1bm4sIERpbGxhbjwvYXV0aG9yPjxhdXRob3I+S29uc291bGEsIFphY2hh
cm91bGE8L2F1dGhvcj48L2F1dGhvcnM+PC9jb250cmlidXRvcnM+PHRpdGxlcz48dGl0bGU+VGhl
IERhbmdlcnMgb2YgQWNldGFtaW5vcGhlbiBmb3IgTmV1cm9kZXZlbG9wbWVudCBPdXR3ZWlnaCBT
Y2FudCBFdmlkZW5jZSBmb3IgTG9uZy1UZXJtIEJlbmVmaXRzPC90aXRsZT48c2Vjb25kYXJ5LXRp
dGxlPkNoaWxkcmVuPC9zZWNvbmRhcnktdGl0bGU+PC90aXRsZXM+PHBlcmlvZGljYWw+PGZ1bGwt
dGl0bGU+Q2hpbGRyZW48L2Z1bGwtdGl0bGU+PC9wZXJpb2RpY2FsPjxwYWdlcz40NDwvcGFnZXM+
PHZvbHVtZT4xMTwvdm9sdW1lPjxudW1iZXI+MTwvbnVtYmVyPjxkYXRlcz48eWVhcj4yMDI0PC95
ZWFyPjwvZGF0ZXM+PGlzYm4+MjIyNy05MDY3PC9pc2JuPjxhY2Nlc3Npb24tbnVtPmRvaToxMC4z
MzkwL2NoaWxkcmVuMTEwMTAwNDQ8L2FjY2Vzc2lvbi1udW0+PHVybHM+PHJlbGF0ZWQtdXJscz48
dXJsPmh0dHBzOi8vd3d3Lm1kcGkuY29tLzIyMjctOTA2Ny8xMS8xLzQ0PC91cmw+PC9yZWxhdGVk
LXVybHM+PC91cmxzPjwvcmVjb3JkPjwvQ2l0ZT48Q2l0ZT48QXV0aG9yPkpvbmVzPC9BdXRob3I+
PFllYXI+MjAyNDwvWWVhcj48UmVjTnVtPjI4MjE8L1JlY051bT48cmVjb3JkPjxyZWMtbnVtYmVy
PjI4MjE8L3JlYy1udW1iZXI+PGZvcmVpZ24ta2V5cz48a2V5IGFwcD0iRU4iIGRiLWlkPSIyZmR4
MDV3OXlzdDByNGVwMDl2eDVyOXJ2MGEyd3d6d3YycmUiIHRpbWVzdGFtcD0iMTczMjE0Mzk0MiI+
MjgyMTwva2V5PjwvZm9yZWlnbi1rZXlzPjxyZWYtdHlwZSBuYW1lPSJKb3VybmFsIEFydGljbGUi
PjE3PC9yZWYtdHlwZT48Y29udHJpYnV0b3JzPjxhdXRob3JzPjxhdXRob3I+Sm9uZXMsIEouIFAu
LCAzcmQ8L2F1dGhvcj48YXV0aG9yPldpbGxpYW1zb24sIEwuPC9hdXRob3I+PGF1dGhvcj5Lb25z
b3VsYSwgWi48L2F1dGhvcj48YXV0aG9yPkFuZGVyc29uLCBSLjwvYXV0aG9yPjxhdXRob3I+UmVp
c3NuZXIsIEsuIEouPC9hdXRob3I+PGF1dGhvcj5QYXJrZXIsIFcuPC9hdXRob3I+PC9hdXRob3Jz
PjwvY29udHJpYnV0b3JzPjxhdXRoLWFkZHJlc3M+V1BMYWIsIEluYy4sIER1cmhhbSwgTkMgMjc3
MDcsIFVTQS4mI3hEO0RlcGFydG1lbnQgb2YgQmlvbG9naWNhbCBTY2llbmNlcywgTm9ydGhlcm4g
S2VudHVja3kgVW5pdmVyc2l0eSwgSGlnaGxhbmQgSGVpZ2h0cywgS1kgNDEwOTksIFVTQS4mI3hE
O0RlcGFydG1lbnQgb2YgUHN5Y2hvbG9neSBhbmQgTmV1cm9zY2llbmNlLCBVbml2ZXJzaXR5IG9m
IE5vcnRoIENhcm9saW5hLCBDaGFwZWwgSGlsbCwgTkMgMjc1OTksIFVTQS48L2F1dGgtYWRkcmVz
cz48dGl0bGVzPjx0aXRsZT5FdmFsdWF0aW5nIHRoZSBSb2xlIG9mIFN1c2NlcHRpYmlsaXR5IElu
ZHVjaW5nIENvZmFjdG9ycyBhbmQgb2YgQWNldGFtaW5vcGhlbiBpbiB0aGUgRXRpb2xvZ3kgb2Yg
QXV0aXNtIFNwZWN0cnVtIERpc29yZGVyPC90aXRsZT48c2Vjb25kYXJ5LXRpdGxlPkxpZmUgKEJh
c2VsKTwvc2Vjb25kYXJ5LXRpdGxlPjxhbHQtdGl0bGU+TGlmZSAoQmFzZWwsIFN3aXR6ZXJsYW5k
KTwvYWx0LXRpdGxlPjwvdGl0bGVzPjxwZXJpb2RpY2FsPjxmdWxsLXRpdGxlPkxpZmUgKEJhc2Vs
KTwvZnVsbC10aXRsZT48YWJici0xPkxpZmUgKEJhc2VsLCBTd2l0emVybGFuZCk8L2FiYnItMT48
L3BlcmlvZGljYWw+PGFsdC1wZXJpb2RpY2FsPjxmdWxsLXRpdGxlPkxpZmUgKEJhc2VsKTwvZnVs
bC10aXRsZT48YWJici0xPkxpZmUgKEJhc2VsLCBTd2l0emVybGFuZCk8L2FiYnItMT48L2FsdC1w
ZXJpb2RpY2FsPjx2b2x1bWU+MTQ8L3ZvbHVtZT48bnVtYmVyPjg8L251bWJlcj48ZWRpdGlvbj4y
MDI0LzA4LzMxPC9lZGl0aW9uPjxrZXl3b3Jkcz48a2V5d29yZD5hY2V0YW1pbm9waGVuPC9rZXl3
b3JkPjxrZXl3b3JkPmF1dGlzbSBzcGVjdHJ1bSBkaXNvcmRlcjwva2V5d29yZD48a2V5d29yZD5v
eGlkYXRpdmUgc3RyZXNzPC9rZXl3b3JkPjxrZXl3b3JkPnBhcmFjZXRhbW9sPC9rZXl3b3JkPjxr
ZXl3b3JkPnBhaWQgZW1wbG95ZWVzIGF0IFdQTGFiLCBJbmMsIFJhY2hlbCBBbmRlcnNvbiBhbmQg
V2lsbGlhbSBQYXJrZXIgd2VyZSBlbXBsb3llZCBieTwva2V5d29yZD48a2V5d29yZD50aGUgY29t
cGFueSBXUExhYiwgSW5jLiBUaGUgYXV0aG9ycyBkZWNsYXJlIHRoYXQgdGhpcyBzdHVkeSByZWNl
aXZlZCBmdW5kaW5nIGZyb208L2tleXdvcmQ+PGtleXdvcmQ+V1BMYWIsIEluYy4gVGhlIHJlbWFp
bmluZyBhdXRob3JzIGRlY2xhcmUgdGhhdCB0aGUgcmVzZWFyY2ggd2FzIGNvbmR1Y3RlZCBpbiB0
aGU8L2tleXdvcmQ+PGtleXdvcmQ+YWJzZW5jZSBvZiBhbnkgY29tbWVyY2lhbCBvciBmaW5hbmNp
YWwgcmVsYXRpb25zaGlwcyB0aGF0IGNvdWxkIGJlIGNvbnN0cnVlZCBhcyBhPC9rZXl3b3JkPjxr
ZXl3b3JkPnBvdGVudGlhbCBjb25mbGljdCBvZiBpbnRlcmVzdC48L2tleXdvcmQ+PC9rZXl3b3Jk
cz48ZGF0ZXM+PHllYXI+MjAyNDwveWVhcj48cHViLWRhdGVzPjxkYXRlPkp1bCAyMzwvZGF0ZT48
L3B1Yi1kYXRlcz48L2RhdGVzPjxpc2JuPjIwNzUtMTcyOSAoUHJpbnQpJiN4RDsyMDc1LTE3Mjk8
L2lzYm4+PGFjY2Vzc2lvbi1udW0+MzkyMDI2NjE8L2FjY2Vzc2lvbi1udW0+PHVybHM+PC91cmxz
PjxjdXN0b20yPlBNQzExMzU1ODk1PC9jdXN0b20yPjxlbGVjdHJvbmljLXJlc291cmNlLW51bT4x
MC4zMzkwL2xpZmUxNDA4MDkxODwvZWxlY3Ryb25pYy1yZXNvdXJjZS1udW0+PHJlbW90ZS1kYXRh
YmFzZS1wcm92aWRlcj5OTE08L3JlbW90ZS1kYXRhYmFzZS1wcm92aWRlcj48bGFuZ3VhZ2U+ZW5n
PC9sYW5ndWFnZT48L3JlY29yZD48L0NpdGU+PC9FbmROb3RlPn==
</w:fldData>
        </w:fldChar>
      </w:r>
      <w:r w:rsidR="00134841">
        <w:instrText xml:space="preserve"> ADDIN EN.CITE </w:instrText>
      </w:r>
      <w:r w:rsidR="00134841">
        <w:fldChar w:fldCharType="begin">
          <w:fldData xml:space="preserve">PEVuZE5vdGU+PENpdGU+PEF1dGhvcj5QYXRlbDwvQXV0aG9yPjxZZWFyPjIwMjI8L1llYXI+PFJl
Y051bT4yNTM1PC9SZWNOdW0+PERpc3BsYXlUZXh0PlsyLTRdPC9EaXNwbGF5VGV4dD48cmVjb3Jk
PjxyZWMtbnVtYmVyPjI1MzU8L3JlYy1udW1iZXI+PGZvcmVpZ24ta2V5cz48a2V5IGFwcD0iRU4i
IGRiLWlkPSIyZmR4MDV3OXlzdDByNGVwMDl2eDVyOXJ2MGEyd3d6d3YycmUiIHRpbWVzdGFtcD0i
MTY2MTg2NjAyOSI+MjUzNTwva2V5PjwvZm9yZWlnbi1rZXlzPjxyZWYtdHlwZSBuYW1lPSJKb3Vy
bmFsIEFydGljbGUiPjE3PC9yZWYtdHlwZT48Y29udHJpYnV0b3JzPjxhdXRob3JzPjxhdXRob3I+
UGF0ZWwsIEUuPC9hdXRob3I+PGF1dGhvcj5Kb25lcyBJaWksIEouIFAuLCAzcmQ8L2F1dGhvcj48
YXV0aG9yPkJvbm8tTHVubiwgRC48L2F1dGhvcj48YXV0aG9yPkt1Y2hpYmhhdGxhLCBNLjwvYXV0
aG9yPjxhdXRob3I+UGFsa2FyLCBBLjwvYXV0aG9yPjxhdXRob3I+Q2VuZGVqYXMgSGVybmFuZGV6
LCBKLjwvYXV0aG9yPjxhdXRob3I+U2FyYWZpYW4sIEouIFQuPC9hdXRob3I+PGF1dGhvcj5MYXd0
b24sIFYuIEcuPC9hdXRob3I+PGF1dGhvcj5BbmRlcnNvbiwgTC4gRy48L2F1dGhvcj48YXV0aG9y
PktvbnNvdWxhLCBaLjwvYXV0aG9yPjxhdXRob3I+UmVpc3NuZXIsIEsuIEouPC9hdXRob3I+PGF1
dGhvcj5QYXJrZXIsIFcuPC9hdXRob3I+PC9hdXRob3JzPjwvY29udHJpYnV0b3JzPjxhdXRoLWFk
ZHJlc3M+V1BMYWIgSW5jLiwgRHVyaGFtLCBOQyBVU0EuJiN4RDtEZXBhcnRtZW50cyBvZiBTdXJn
ZXJ5LCBEdWtlIFVuaXZlcnNpdHkgTWVkaWNhbCBDZW50ZXIsIER1cmhhbSwgTkMsIFVTQS4mI3hE
O0RlcGFydG1lbnRzIG9mIFB1YmxpYyBQb2xpY3ksIFVuaXZlcnNpdHkgb2YgTm9ydGggQ2Fyb2xp
bmEsIENoYXBlbCBIaWxsLCBOQyBVU0EuJiN4RDtEZXBhcnRtZW50cyBvZiBCaW9zdGF0aXN0aWNz
IGFuZCBCaW9pbmZvcm1hdGljcywgRHVrZSBVbml2ZXJzaXR5IE1lZGljYWwgQ2VudGVyLCBEdXJo
YW0sIE5DLCBVU0EuJiN4RDtEZXBhcnRtZW50cyBvZiBQc3ljaG9sb2d5IGFuZCBOZXVyb3NjaWVu
Y2UsIFVuaXZlcnNpdHkgb2YgTm9ydGggQ2Fyb2xpbmEsIENoYXBlbCBIaWxsLCBOQywgVVNBLiYj
eEQ7V1BMYWIgSW5jLiwgRHVyaGFtLCBOQyBVU0EgLSBXaWxsaWFtLlBhcmtlckBXaWxsaWFtUGFy
a2VyTGFiLm9yZy48L2F1dGgtYWRkcmVzcz48dGl0bGVzPjx0aXRsZT5UaGUgc2FmZXR5IG9mIHBl
ZGlhdHJpYyB1c2Ugb2YgcGFyYWNldGFtb2wgKGFjZXRhbWlub3BoZW4pOiBhIG5hcnJhdGl2ZSBy
ZXZpZXcgb2YgZGlyZWN0IGFuZCBpbmRpcmVjdCBldmlkZW5jZTwvdGl0bGU+PHNlY29uZGFyeS10
aXRsZT5NaW5lcnZhIFBlZGlhdHIgKFRvcmlubyk8L3NlY29uZGFyeS10aXRsZT48YWx0LXRpdGxl
Pk1pbmVydmEgcGVkaWF0cmljczwvYWx0LXRpdGxlPjwvdGl0bGVzPjxwZXJpb2RpY2FsPjxmdWxs
LXRpdGxlPk1pbmVydmEgUGVkaWF0ciAoVG9yaW5vKTwvZnVsbC10aXRsZT48YWJici0xPk1pbmVy
dmEgcGVkaWF0cmljczwvYWJici0xPjwvcGVyaW9kaWNhbD48YWx0LXBlcmlvZGljYWw+PGZ1bGwt
dGl0bGU+TWluZXJ2YSBQZWRpYXRyIChUb3Jpbm8pPC9mdWxsLXRpdGxlPjxhYmJyLTE+TWluZXJ2
YSBwZWRpYXRyaWNzPC9hYmJyLTE+PC9hbHQtcGVyaW9kaWNhbD48cGFnZXM+Nzc0LTc4ODwvcGFn
ZXM+PHZvbHVtZT43NDwvdm9sdW1lPjxudW1iZXI+NjwvbnVtYmVyPjxlZGl0aW9uPjIwMjIvMDcv
MTQ8L2VkaXRpb24+PGRhdGVzPjx5ZWFyPjIwMjI8L3llYXI+PHB1Yi1kYXRlcz48ZGF0ZT5KdWwg
MTM8L2RhdGU+PC9wdWItZGF0ZXM+PC9kYXRlcz48aXNibj4yNzI0LTU3ODA8L2lzYm4+PGFjY2Vz
c2lvbi1udW0+MzU4MjI1ODE8L2FjY2Vzc2lvbi1udW0+PHVybHM+PC91cmxzPjxlbGVjdHJvbmlj
LXJlc291cmNlLW51bT4xMC4yMzczNi9zMjcyNC01Mjc2LjIyLjA2OTMyLTQ8L2VsZWN0cm9uaWMt
cmVzb3VyY2UtbnVtPjxyZW1vdGUtZGF0YWJhc2UtcHJvdmlkZXI+TkxNPC9yZW1vdGUtZGF0YWJh
c2UtcHJvdmlkZXI+PGxhbmd1YWdlPmVuZzwvbGFuZ3VhZ2U+PC9yZWNvcmQ+PC9DaXRlPjxDaXRl
PjxBdXRob3I+UGFya2VyPC9BdXRob3I+PFllYXI+MjAyNDwvWWVhcj48UmVjTnVtPjI3MTk8L1Jl
Y051bT48cmVjb3JkPjxyZWMtbnVtYmVyPjI3MTk8L3JlYy1udW1iZXI+PGZvcmVpZ24ta2V5cz48
a2V5IGFwcD0iRU4iIGRiLWlkPSIyZmR4MDV3OXlzdDByNGVwMDl2eDVyOXJ2MGEyd3d6d3YycmUi
IHRpbWVzdGFtcD0iMTcwNDMxNDEwMCI+MjcxOTwva2V5PjwvZm9yZWlnbi1rZXlzPjxyZWYtdHlw
ZSBuYW1lPSJKb3VybmFsIEFydGljbGUiPjE3PC9yZWYtdHlwZT48Y29udHJpYnV0b3JzPjxhdXRo
b3JzPjxhdXRob3I+UGFya2VyLCBXaWxsaWFtPC9hdXRob3I+PGF1dGhvcj5BbmRlcnNvbiwgTGF1
cmVuIEcuPC9hdXRob3I+PGF1dGhvcj5Kb25lcywgSm9obiBQLjwvYXV0aG9yPjxhdXRob3I+QW5k
ZXJzb24sIFJhY2hlbDwvYXV0aG9yPjxhdXRob3I+V2lsbGlhbXNvbiwgTGF1cmVuPC9hdXRob3I+
PGF1dGhvcj5Cb25vLUx1bm4sIERpbGxhbjwvYXV0aG9yPjxhdXRob3I+S29uc291bGEsIFphY2hh
cm91bGE8L2F1dGhvcj48L2F1dGhvcnM+PC9jb250cmlidXRvcnM+PHRpdGxlcz48dGl0bGU+VGhl
IERhbmdlcnMgb2YgQWNldGFtaW5vcGhlbiBmb3IgTmV1cm9kZXZlbG9wbWVudCBPdXR3ZWlnaCBT
Y2FudCBFdmlkZW5jZSBmb3IgTG9uZy1UZXJtIEJlbmVmaXRzPC90aXRsZT48c2Vjb25kYXJ5LXRp
dGxlPkNoaWxkcmVuPC9zZWNvbmRhcnktdGl0bGU+PC90aXRsZXM+PHBlcmlvZGljYWw+PGZ1bGwt
dGl0bGU+Q2hpbGRyZW48L2Z1bGwtdGl0bGU+PC9wZXJpb2RpY2FsPjxwYWdlcz40NDwvcGFnZXM+
PHZvbHVtZT4xMTwvdm9sdW1lPjxudW1iZXI+MTwvbnVtYmVyPjxkYXRlcz48eWVhcj4yMDI0PC95
ZWFyPjwvZGF0ZXM+PGlzYm4+MjIyNy05MDY3PC9pc2JuPjxhY2Nlc3Npb24tbnVtPmRvaToxMC4z
MzkwL2NoaWxkcmVuMTEwMTAwNDQ8L2FjY2Vzc2lvbi1udW0+PHVybHM+PHJlbGF0ZWQtdXJscz48
dXJsPmh0dHBzOi8vd3d3Lm1kcGkuY29tLzIyMjctOTA2Ny8xMS8xLzQ0PC91cmw+PC9yZWxhdGVk
LXVybHM+PC91cmxzPjwvcmVjb3JkPjwvQ2l0ZT48Q2l0ZT48QXV0aG9yPkpvbmVzPC9BdXRob3I+
PFllYXI+MjAyNDwvWWVhcj48UmVjTnVtPjI4MjE8L1JlY051bT48cmVjb3JkPjxyZWMtbnVtYmVy
PjI4MjE8L3JlYy1udW1iZXI+PGZvcmVpZ24ta2V5cz48a2V5IGFwcD0iRU4iIGRiLWlkPSIyZmR4
MDV3OXlzdDByNGVwMDl2eDVyOXJ2MGEyd3d6d3YycmUiIHRpbWVzdGFtcD0iMTczMjE0Mzk0MiI+
MjgyMTwva2V5PjwvZm9yZWlnbi1rZXlzPjxyZWYtdHlwZSBuYW1lPSJKb3VybmFsIEFydGljbGUi
PjE3PC9yZWYtdHlwZT48Y29udHJpYnV0b3JzPjxhdXRob3JzPjxhdXRob3I+Sm9uZXMsIEouIFAu
LCAzcmQ8L2F1dGhvcj48YXV0aG9yPldpbGxpYW1zb24sIEwuPC9hdXRob3I+PGF1dGhvcj5Lb25z
b3VsYSwgWi48L2F1dGhvcj48YXV0aG9yPkFuZGVyc29uLCBSLjwvYXV0aG9yPjxhdXRob3I+UmVp
c3NuZXIsIEsuIEouPC9hdXRob3I+PGF1dGhvcj5QYXJrZXIsIFcuPC9hdXRob3I+PC9hdXRob3Jz
PjwvY29udHJpYnV0b3JzPjxhdXRoLWFkZHJlc3M+V1BMYWIsIEluYy4sIER1cmhhbSwgTkMgMjc3
MDcsIFVTQS4mI3hEO0RlcGFydG1lbnQgb2YgQmlvbG9naWNhbCBTY2llbmNlcywgTm9ydGhlcm4g
S2VudHVja3kgVW5pdmVyc2l0eSwgSGlnaGxhbmQgSGVpZ2h0cywgS1kgNDEwOTksIFVTQS4mI3hE
O0RlcGFydG1lbnQgb2YgUHN5Y2hvbG9neSBhbmQgTmV1cm9zY2llbmNlLCBVbml2ZXJzaXR5IG9m
IE5vcnRoIENhcm9saW5hLCBDaGFwZWwgSGlsbCwgTkMgMjc1OTksIFVTQS48L2F1dGgtYWRkcmVz
cz48dGl0bGVzPjx0aXRsZT5FdmFsdWF0aW5nIHRoZSBSb2xlIG9mIFN1c2NlcHRpYmlsaXR5IElu
ZHVjaW5nIENvZmFjdG9ycyBhbmQgb2YgQWNldGFtaW5vcGhlbiBpbiB0aGUgRXRpb2xvZ3kgb2Yg
QXV0aXNtIFNwZWN0cnVtIERpc29yZGVyPC90aXRsZT48c2Vjb25kYXJ5LXRpdGxlPkxpZmUgKEJh
c2VsKTwvc2Vjb25kYXJ5LXRpdGxlPjxhbHQtdGl0bGU+TGlmZSAoQmFzZWwsIFN3aXR6ZXJsYW5k
KTwvYWx0LXRpdGxlPjwvdGl0bGVzPjxwZXJpb2RpY2FsPjxmdWxsLXRpdGxlPkxpZmUgKEJhc2Vs
KTwvZnVsbC10aXRsZT48YWJici0xPkxpZmUgKEJhc2VsLCBTd2l0emVybGFuZCk8L2FiYnItMT48
L3BlcmlvZGljYWw+PGFsdC1wZXJpb2RpY2FsPjxmdWxsLXRpdGxlPkxpZmUgKEJhc2VsKTwvZnVs
bC10aXRsZT48YWJici0xPkxpZmUgKEJhc2VsLCBTd2l0emVybGFuZCk8L2FiYnItMT48L2FsdC1w
ZXJpb2RpY2FsPjx2b2x1bWU+MTQ8L3ZvbHVtZT48bnVtYmVyPjg8L251bWJlcj48ZWRpdGlvbj4y
MDI0LzA4LzMxPC9lZGl0aW9uPjxrZXl3b3Jkcz48a2V5d29yZD5hY2V0YW1pbm9waGVuPC9rZXl3
b3JkPjxrZXl3b3JkPmF1dGlzbSBzcGVjdHJ1bSBkaXNvcmRlcjwva2V5d29yZD48a2V5d29yZD5v
eGlkYXRpdmUgc3RyZXNzPC9rZXl3b3JkPjxrZXl3b3JkPnBhcmFjZXRhbW9sPC9rZXl3b3JkPjxr
ZXl3b3JkPnBhaWQgZW1wbG95ZWVzIGF0IFdQTGFiLCBJbmMsIFJhY2hlbCBBbmRlcnNvbiBhbmQg
V2lsbGlhbSBQYXJrZXIgd2VyZSBlbXBsb3llZCBieTwva2V5d29yZD48a2V5d29yZD50aGUgY29t
cGFueSBXUExhYiwgSW5jLiBUaGUgYXV0aG9ycyBkZWNsYXJlIHRoYXQgdGhpcyBzdHVkeSByZWNl
aXZlZCBmdW5kaW5nIGZyb208L2tleXdvcmQ+PGtleXdvcmQ+V1BMYWIsIEluYy4gVGhlIHJlbWFp
bmluZyBhdXRob3JzIGRlY2xhcmUgdGhhdCB0aGUgcmVzZWFyY2ggd2FzIGNvbmR1Y3RlZCBpbiB0
aGU8L2tleXdvcmQ+PGtleXdvcmQ+YWJzZW5jZSBvZiBhbnkgY29tbWVyY2lhbCBvciBmaW5hbmNp
YWwgcmVsYXRpb25zaGlwcyB0aGF0IGNvdWxkIGJlIGNvbnN0cnVlZCBhcyBhPC9rZXl3b3JkPjxr
ZXl3b3JkPnBvdGVudGlhbCBjb25mbGljdCBvZiBpbnRlcmVzdC48L2tleXdvcmQ+PC9rZXl3b3Jk
cz48ZGF0ZXM+PHllYXI+MjAyNDwveWVhcj48cHViLWRhdGVzPjxkYXRlPkp1bCAyMzwvZGF0ZT48
L3B1Yi1kYXRlcz48L2RhdGVzPjxpc2JuPjIwNzUtMTcyOSAoUHJpbnQpJiN4RDsyMDc1LTE3Mjk8
L2lzYm4+PGFjY2Vzc2lvbi1udW0+MzkyMDI2NjE8L2FjY2Vzc2lvbi1udW0+PHVybHM+PC91cmxz
PjxjdXN0b20yPlBNQzExMzU1ODk1PC9jdXN0b20yPjxlbGVjdHJvbmljLXJlc291cmNlLW51bT4x
MC4zMzkwL2xpZmUxNDA4MDkxODwvZWxlY3Ryb25pYy1yZXNvdXJjZS1udW0+PHJlbW90ZS1kYXRh
YmFzZS1wcm92aWRlcj5OTE08L3JlbW90ZS1kYXRhYmFzZS1wcm92aWRlcj48bGFuZ3VhZ2U+ZW5n
PC9sYW5ndWFnZT48L3JlY29yZD48L0NpdGU+PC9FbmROb3RlPn==
</w:fldData>
        </w:fldChar>
      </w:r>
      <w:r w:rsidR="00134841">
        <w:instrText xml:space="preserve"> ADDIN EN.CITE.DATA </w:instrText>
      </w:r>
      <w:r w:rsidR="00134841">
        <w:fldChar w:fldCharType="end"/>
      </w:r>
      <w:r>
        <w:fldChar w:fldCharType="separate"/>
      </w:r>
      <w:r w:rsidR="00134841">
        <w:rPr>
          <w:noProof/>
        </w:rPr>
        <w:t>[2-4]</w:t>
      </w:r>
      <w:r>
        <w:fldChar w:fldCharType="end"/>
      </w:r>
      <w:r>
        <w:t xml:space="preserve"> were considered, although lines of evidence that originated from the authors’ lab were excluded from consideration, and more recent lines of evidence, published within the past 5 years, were excluded. Three studies associated with the lines of evidence having the highest average score were selected</w:t>
      </w:r>
      <w:r w:rsidR="00EF3A55">
        <w:t xml:space="preserve"> (See Supplemental Figure 1)</w:t>
      </w:r>
      <w:r>
        <w:t xml:space="preserve">, and are (a) the 2008 study showing the APAP given with vaccination is associated with ASD </w:t>
      </w:r>
      <w:r>
        <w:fldChar w:fldCharType="begin"/>
      </w:r>
      <w:r w:rsidR="00134841">
        <w:instrText xml:space="preserve"> ADDIN EN.CITE &lt;EndNote&gt;&lt;Cite&gt;&lt;Author&gt;Schultz&lt;/Author&gt;&lt;Year&gt;2008&lt;/Year&gt;&lt;RecNum&gt;1236&lt;/RecNum&gt;&lt;DisplayText&gt;[5]&lt;/DisplayText&gt;&lt;record&gt;&lt;rec-number&gt;1236&lt;/rec-number&gt;&lt;foreign-keys&gt;&lt;key app="EN" db-id="2fdx05w9yst0r4ep09vx5r9rv0a2wwzwv2re" timestamp="1314996204"&gt;1236&lt;/key&gt;&lt;/foreign-keys&gt;&lt;ref-type name="Journal Article"&gt;17&lt;/ref-type&gt;&lt;contributors&gt;&lt;authors&gt;&lt;author&gt;Schultz, S.T.&lt;/author&gt;&lt;author&gt;Klonoff-Cohen, H.S.&lt;/author&gt;&lt;author&gt;Wingard, D.L.&lt;/author&gt;&lt;author&gt;Akshoomoff, N.A.&lt;/author&gt;&lt;author&gt;Macera, C.A.&lt;/author&gt;&lt;author&gt;Ji, M.&lt;/author&gt;&lt;/authors&gt;&lt;/contributors&gt;&lt;titles&gt;&lt;title&gt;Acetaminophen (paracetamol) use, measles-mumps-rubella vaccination, and autistic disorder. The results of a parent survey.&lt;/title&gt;&lt;secondary-title&gt;Autism&lt;/secondary-title&gt;&lt;/titles&gt;&lt;periodical&gt;&lt;full-title&gt;Autism&lt;/full-title&gt;&lt;/periodical&gt;&lt;pages&gt;293-307&lt;/pages&gt;&lt;volume&gt;12&lt;/volume&gt;&lt;number&gt;3&lt;/number&gt;&lt;dates&gt;&lt;year&gt;2008&lt;/year&gt;&lt;/dates&gt;&lt;urls&gt;&lt;/urls&gt;&lt;/record&gt;&lt;/Cite&gt;&lt;/EndNote&gt;</w:instrText>
      </w:r>
      <w:r>
        <w:fldChar w:fldCharType="separate"/>
      </w:r>
      <w:r w:rsidR="00134841">
        <w:rPr>
          <w:noProof/>
        </w:rPr>
        <w:t>[5]</w:t>
      </w:r>
      <w:r>
        <w:fldChar w:fldCharType="end"/>
      </w:r>
      <w:r>
        <w:t xml:space="preserve"> providing the first evidence of an association between APAP and ASD, (b) the first study in laboratory animals showing that APAP is a developmental neurotoxin </w:t>
      </w:r>
      <w:r>
        <w:fldChar w:fldCharType="begin"/>
      </w:r>
      <w:r w:rsidR="00134841">
        <w:instrText xml:space="preserve"> ADDIN EN.CITE &lt;EndNote&gt;&lt;Cite&gt;&lt;Author&gt;Viberg&lt;/Author&gt;&lt;Year&gt;2013&lt;/Year&gt;&lt;RecNum&gt;2194&lt;/RecNum&gt;&lt;DisplayText&gt;[6]&lt;/DisplayText&gt;&lt;record&gt;&lt;rec-number&gt;2194&lt;/rec-number&gt;&lt;foreign-keys&gt;&lt;key app="EN" db-id="2fdx05w9yst0r4ep09vx5r9rv0a2wwzwv2re" timestamp="1587940328"&gt;2194&lt;/key&gt;&lt;/foreign-keys&gt;&lt;ref-type name="Journal Article"&gt;17&lt;/ref-type&gt;&lt;contributors&gt;&lt;authors&gt;&lt;author&gt;Viberg, Henrik&lt;/author&gt;&lt;author&gt;Eriksson, Per&lt;/author&gt;&lt;author&gt;Gordh, Torsten&lt;/author&gt;&lt;author&gt;Fredriksson, Anders&lt;/author&gt;&lt;/authors&gt;&lt;/contributors&gt;&lt;titles&gt;&lt;title&gt;Paracetamol (Acetaminophen) Administration During Neonatal Brain Development Affects Cognitive Function and Alters Its Analgesic and Anxiolytic Response in Adult Male Mice&lt;/title&gt;&lt;secondary-title&gt;Toxicological Sciences&lt;/secondary-title&gt;&lt;/titles&gt;&lt;periodical&gt;&lt;full-title&gt;Toxicological Sciences&lt;/full-title&gt;&lt;abbr-1&gt;Toxicol. Sci.&lt;/abbr-1&gt;&lt;abbr-2&gt;Toxicol Sci&lt;/abbr-2&gt;&lt;/periodical&gt;&lt;pages&gt;139-147&lt;/pages&gt;&lt;volume&gt;138&lt;/volume&gt;&lt;number&gt;1&lt;/number&gt;&lt;dates&gt;&lt;year&gt;2013&lt;/year&gt;&lt;/dates&gt;&lt;isbn&gt;1096-6080&lt;/isbn&gt;&lt;urls&gt;&lt;related-urls&gt;&lt;url&gt;https://doi.org/10.1093/toxsci/kft329&lt;/url&gt;&lt;/related-urls&gt;&lt;/urls&gt;&lt;electronic-resource-num&gt;10.1093/toxsci/kft329&lt;/electronic-resource-num&gt;&lt;access-date&gt;4/26/2020&lt;/access-date&gt;&lt;/record&gt;&lt;/Cite&gt;&lt;/EndNote&gt;</w:instrText>
      </w:r>
      <w:r>
        <w:fldChar w:fldCharType="separate"/>
      </w:r>
      <w:r w:rsidR="00134841">
        <w:rPr>
          <w:noProof/>
        </w:rPr>
        <w:t>[6]</w:t>
      </w:r>
      <w:r>
        <w:fldChar w:fldCharType="end"/>
      </w:r>
      <w:r>
        <w:t xml:space="preserve">, and (c) a study finding an association between ASD and circumcision </w:t>
      </w:r>
      <w:r>
        <w:fldChar w:fldCharType="begin"/>
      </w:r>
      <w:r w:rsidR="00134841">
        <w:instrText xml:space="preserve"> ADDIN EN.CITE &lt;EndNote&gt;&lt;Cite&gt;&lt;Author&gt;Frisch&lt;/Author&gt;&lt;Year&gt;2015&lt;/Year&gt;&lt;RecNum&gt;2104&lt;/RecNum&gt;&lt;DisplayText&gt;[7]&lt;/DisplayText&gt;&lt;record&gt;&lt;rec-number&gt;2104&lt;/rec-number&gt;&lt;foreign-keys&gt;&lt;key app="EN" db-id="2fdx05w9yst0r4ep09vx5r9rv0a2wwzwv2re" timestamp="1517259458"&gt;2104&lt;/key&gt;&lt;/foreign-keys&gt;&lt;ref-type name="Journal Article"&gt;17&lt;/ref-type&gt;&lt;contributors&gt;&lt;authors&gt;&lt;author&gt;Frisch, Morten&lt;/author&gt;&lt;author&gt;Simonsen, Jacob&lt;/author&gt;&lt;/authors&gt;&lt;/contributors&gt;&lt;titles&gt;&lt;title&gt;Ritual circumcision and risk of autism spectrum disorder in 0- to 9-year-old boys: national cohort study in Denmark&lt;/title&gt;&lt;secondary-title&gt;Journal of the Royal Society of Medicine&lt;/secondary-title&gt;&lt;/titles&gt;&lt;periodical&gt;&lt;full-title&gt;Journal of the Royal Society of Medicine&lt;/full-title&gt;&lt;abbr-1&gt;J R Soc Med&lt;/abbr-1&gt;&lt;/periodical&gt;&lt;pages&gt;266-279&lt;/pages&gt;&lt;volume&gt;108&lt;/volume&gt;&lt;number&gt;7&lt;/number&gt;&lt;dates&gt;&lt;year&gt;2015&lt;/year&gt;&lt;/dates&gt;&lt;pub-location&gt;Sage UK: London, England&lt;/pub-location&gt;&lt;publisher&gt;SAGE Publications&lt;/publisher&gt;&lt;isbn&gt;0141-0768&amp;#xD;1758-1095&lt;/isbn&gt;&lt;accession-num&gt;PMC4530408&lt;/accession-num&gt;&lt;urls&gt;&lt;related-urls&gt;&lt;url&gt;http://www.ncbi.nlm.nih.gov/pmc/articles/PMC4530408/&lt;/url&gt;&lt;/related-urls&gt;&lt;/urls&gt;&lt;electronic-resource-num&gt;10.1177/0141076814565942&lt;/electronic-resource-num&gt;&lt;remote-database-name&gt;PMC&lt;/remote-database-name&gt;&lt;/record&gt;&lt;/Cite&gt;&lt;/EndNote&gt;</w:instrText>
      </w:r>
      <w:r>
        <w:fldChar w:fldCharType="separate"/>
      </w:r>
      <w:r w:rsidR="00134841">
        <w:rPr>
          <w:noProof/>
        </w:rPr>
        <w:t>[7]</w:t>
      </w:r>
      <w:r>
        <w:fldChar w:fldCharType="end"/>
      </w:r>
      <w:r>
        <w:t>, a procedure frequently used with APAP. The committee was composed of coauthors MVP, CT, WP, and RA, and one additional member (LP, cited in the acknowledgements).</w:t>
      </w:r>
    </w:p>
    <w:p w14:paraId="2E9C7AB1" w14:textId="39E5346B" w:rsidR="006635C1" w:rsidRPr="00643619" w:rsidRDefault="0046714C" w:rsidP="00643619">
      <w:pPr>
        <w:ind w:firstLine="360"/>
      </w:pPr>
      <w:r>
        <w:t xml:space="preserve">PubMed-listed articles citing the three studies selected as described above were compiled, and views expressed regarding the induction of ASD or other neurodevelopmental problems by APAP were then critically evaluated in those articles.  This approach facilitated the assessment of views related to specific lines of evidence connecting APAP and ASD. Calls for additional studies or changes in clinical practice involving use of APAP were documented, and conclusions regarding the safety of APAP use during neurodevelopment were evaluated.  </w:t>
      </w:r>
      <w:r w:rsidR="006635C1">
        <w:rPr>
          <w:b/>
          <w:bCs/>
        </w:rPr>
        <w:br w:type="page"/>
      </w:r>
    </w:p>
    <w:p w14:paraId="442ED29C" w14:textId="4C81E78A" w:rsidR="0029171B" w:rsidRPr="00087405" w:rsidRDefault="0029171B" w:rsidP="0029171B">
      <w:pPr>
        <w:rPr>
          <w:b/>
          <w:bCs/>
        </w:rPr>
      </w:pPr>
      <w:r w:rsidRPr="00087405">
        <w:rPr>
          <w:b/>
          <w:bCs/>
        </w:rPr>
        <w:lastRenderedPageBreak/>
        <w:t>Study evaluation parameters:</w:t>
      </w:r>
    </w:p>
    <w:p w14:paraId="535277C6" w14:textId="77777777" w:rsidR="0029171B" w:rsidRDefault="0029171B" w:rsidP="0029171B">
      <w:pPr>
        <w:ind w:firstLine="360"/>
      </w:pPr>
      <w:r>
        <w:t>Studies were divided into the following categories, with most studies fitting into more than one category:</w:t>
      </w:r>
    </w:p>
    <w:p w14:paraId="1DC9BD40" w14:textId="4A2FF43A" w:rsidR="0029171B" w:rsidRDefault="0029171B" w:rsidP="0029171B">
      <w:pPr>
        <w:pStyle w:val="ListParagraph"/>
        <w:numPr>
          <w:ilvl w:val="0"/>
          <w:numId w:val="29"/>
        </w:numPr>
      </w:pPr>
      <w:r>
        <w:t>Conclu</w:t>
      </w:r>
      <w:r w:rsidR="00334A14">
        <w:t>des</w:t>
      </w:r>
      <w:r>
        <w:t xml:space="preserve"> that acetaminophen (APAP) is a neurodevelopmental toxin</w:t>
      </w:r>
    </w:p>
    <w:p w14:paraId="5F6DFD51" w14:textId="1FC8B017" w:rsidR="0029171B" w:rsidRDefault="0029171B" w:rsidP="0029171B">
      <w:pPr>
        <w:pStyle w:val="ListParagraph"/>
        <w:numPr>
          <w:ilvl w:val="0"/>
          <w:numId w:val="29"/>
        </w:numPr>
      </w:pPr>
      <w:r>
        <w:t>Call</w:t>
      </w:r>
      <w:r w:rsidR="00334A14">
        <w:t>s</w:t>
      </w:r>
      <w:r>
        <w:t xml:space="preserve"> for change in clinical practice</w:t>
      </w:r>
    </w:p>
    <w:p w14:paraId="199BE7B1" w14:textId="71181D2C" w:rsidR="0029171B" w:rsidRDefault="0029171B" w:rsidP="0029171B">
      <w:pPr>
        <w:pStyle w:val="ListParagraph"/>
        <w:numPr>
          <w:ilvl w:val="0"/>
          <w:numId w:val="29"/>
        </w:numPr>
      </w:pPr>
      <w:r>
        <w:t>Call</w:t>
      </w:r>
      <w:r w:rsidR="00334A14">
        <w:t>s</w:t>
      </w:r>
      <w:r>
        <w:t xml:space="preserve"> for safety reevaluation</w:t>
      </w:r>
    </w:p>
    <w:p w14:paraId="0D142DEC" w14:textId="45241160" w:rsidR="0029171B" w:rsidRDefault="0029171B" w:rsidP="0029171B">
      <w:pPr>
        <w:pStyle w:val="ListParagraph"/>
        <w:numPr>
          <w:ilvl w:val="0"/>
          <w:numId w:val="29"/>
        </w:numPr>
      </w:pPr>
      <w:r>
        <w:t>Call</w:t>
      </w:r>
      <w:r w:rsidR="00334A14">
        <w:t>s</w:t>
      </w:r>
      <w:r>
        <w:t xml:space="preserve"> for caution in use</w:t>
      </w:r>
    </w:p>
    <w:p w14:paraId="5A326830" w14:textId="1A79C4A2" w:rsidR="0029171B" w:rsidRDefault="00334A14" w:rsidP="0029171B">
      <w:pPr>
        <w:pStyle w:val="ListParagraph"/>
        <w:numPr>
          <w:ilvl w:val="0"/>
          <w:numId w:val="29"/>
        </w:numPr>
      </w:pPr>
      <w:r>
        <w:t>Concludes</w:t>
      </w:r>
      <w:r w:rsidR="0029171B">
        <w:t xml:space="preserve"> that some evidence of risk exists, although that evidence may not be conclusive. </w:t>
      </w:r>
    </w:p>
    <w:p w14:paraId="5AD3CEC8" w14:textId="365C7BEF" w:rsidR="0029171B" w:rsidRDefault="00AD75CA" w:rsidP="0029171B">
      <w:pPr>
        <w:pStyle w:val="ListParagraph"/>
        <w:numPr>
          <w:ilvl w:val="0"/>
          <w:numId w:val="29"/>
        </w:numPr>
      </w:pPr>
      <w:r>
        <w:t xml:space="preserve">Concludes </w:t>
      </w:r>
      <w:r w:rsidR="0029171B">
        <w:t>that more studies are needed</w:t>
      </w:r>
    </w:p>
    <w:p w14:paraId="0AB0A43A" w14:textId="3FF70A58" w:rsidR="0029171B" w:rsidRDefault="00AD75CA" w:rsidP="0029171B">
      <w:pPr>
        <w:pStyle w:val="ListParagraph"/>
        <w:numPr>
          <w:ilvl w:val="0"/>
          <w:numId w:val="29"/>
        </w:numPr>
      </w:pPr>
      <w:r>
        <w:t xml:space="preserve">Concludes </w:t>
      </w:r>
      <w:r w:rsidR="0029171B">
        <w:t>that insufficient evidence of risk exists</w:t>
      </w:r>
    </w:p>
    <w:p w14:paraId="3599092E" w14:textId="411D5E5E" w:rsidR="0029171B" w:rsidRDefault="00AD75CA" w:rsidP="0029171B">
      <w:pPr>
        <w:pStyle w:val="ListParagraph"/>
        <w:numPr>
          <w:ilvl w:val="0"/>
          <w:numId w:val="29"/>
        </w:numPr>
      </w:pPr>
      <w:proofErr w:type="gramStart"/>
      <w:r>
        <w:t>Concludes</w:t>
      </w:r>
      <w:proofErr w:type="gramEnd"/>
      <w:r w:rsidR="0029171B">
        <w:t xml:space="preserve"> that risk is unlikely</w:t>
      </w:r>
    </w:p>
    <w:p w14:paraId="4B0207D2" w14:textId="33D73366" w:rsidR="0029171B" w:rsidRDefault="00AD75CA" w:rsidP="0029171B">
      <w:pPr>
        <w:pStyle w:val="ListParagraph"/>
        <w:numPr>
          <w:ilvl w:val="0"/>
          <w:numId w:val="29"/>
        </w:numPr>
      </w:pPr>
      <w:r>
        <w:t>Concludes</w:t>
      </w:r>
      <w:r w:rsidR="0029171B">
        <w:t xml:space="preserve"> that no evidence of risk exists</w:t>
      </w:r>
    </w:p>
    <w:p w14:paraId="27F2E286" w14:textId="614D4182" w:rsidR="0029171B" w:rsidRDefault="00AD75CA" w:rsidP="0029171B">
      <w:pPr>
        <w:pStyle w:val="ListParagraph"/>
        <w:numPr>
          <w:ilvl w:val="0"/>
          <w:numId w:val="29"/>
        </w:numPr>
      </w:pPr>
      <w:r>
        <w:t>Concludes</w:t>
      </w:r>
      <w:r w:rsidR="0029171B">
        <w:t xml:space="preserve"> that evidence of safety (or evidence of no adverse effects) exists.</w:t>
      </w:r>
    </w:p>
    <w:p w14:paraId="2BE9035A" w14:textId="77777777" w:rsidR="0029171B" w:rsidRDefault="0029171B" w:rsidP="0029171B">
      <w:pPr>
        <w:pStyle w:val="ListParagraph"/>
      </w:pPr>
    </w:p>
    <w:p w14:paraId="253250EA" w14:textId="77777777" w:rsidR="0029171B" w:rsidRDefault="0029171B" w:rsidP="0029171B">
      <w:pPr>
        <w:ind w:firstLine="360"/>
      </w:pPr>
      <w:r>
        <w:t>Studies which used disclaimers such as may, maybe, might, possibly, potentially, or suggests in describing the neurodevelopmental impact of APAP were taken to be statements that some evidence of risk of APAP use for neurodevelopment exists</w:t>
      </w:r>
      <w:r w:rsidRPr="00DB5E8F">
        <w:t>.</w:t>
      </w:r>
      <w:r>
        <w:t xml:space="preserve"> Studies describing results only with no statements regarding the implications of those results were classified as drawing no inferences or conclusions from the data. </w:t>
      </w:r>
      <w:r w:rsidRPr="00DB5E8F">
        <w:t xml:space="preserve"> </w:t>
      </w:r>
      <w:r>
        <w:t>S</w:t>
      </w:r>
      <w:r w:rsidRPr="00373C51">
        <w:t xml:space="preserve">tudies </w:t>
      </w:r>
      <w:r>
        <w:t>involving cord blood or</w:t>
      </w:r>
      <w:r w:rsidRPr="00373C51">
        <w:t xml:space="preserve"> circumcision were taken to in</w:t>
      </w:r>
      <w:r>
        <w:t>volve</w:t>
      </w:r>
      <w:r w:rsidRPr="00373C51">
        <w:t xml:space="preserve"> the peripartum period</w:t>
      </w:r>
      <w:r>
        <w:t>, distinguishing them from studies involving pregnancy or early childhood</w:t>
      </w:r>
      <w:r w:rsidRPr="00373C51">
        <w:t>.</w:t>
      </w:r>
    </w:p>
    <w:p w14:paraId="1656E3D9" w14:textId="626C20A0" w:rsidR="0029171B" w:rsidRDefault="00C3643E" w:rsidP="0029171B">
      <w:pPr>
        <w:ind w:firstLine="360"/>
      </w:pPr>
      <w:r>
        <w:t>Four</w:t>
      </w:r>
      <w:r w:rsidR="0029171B">
        <w:t xml:space="preserve"> rules were applied to the </w:t>
      </w:r>
      <w:proofErr w:type="gramStart"/>
      <w:r w:rsidR="0029171B">
        <w:t>literature assessment</w:t>
      </w:r>
      <w:proofErr w:type="gramEnd"/>
      <w:r w:rsidR="0029171B">
        <w:t xml:space="preserve"> </w:t>
      </w:r>
      <w:proofErr w:type="gramStart"/>
      <w:r w:rsidR="0029171B">
        <w:t>during the course of</w:t>
      </w:r>
      <w:proofErr w:type="gramEnd"/>
      <w:r w:rsidR="0029171B">
        <w:t xml:space="preserve"> the work, as </w:t>
      </w:r>
      <w:r w:rsidR="00331E71">
        <w:t>statements</w:t>
      </w:r>
      <w:r w:rsidR="0029171B">
        <w:t xml:space="preserve"> were encountered which did not fit cleanly into the categories above, which described most st</w:t>
      </w:r>
      <w:r w:rsidR="00331E71">
        <w:t>atements</w:t>
      </w:r>
      <w:r w:rsidR="0029171B">
        <w:t>. First, st</w:t>
      </w:r>
      <w:r w:rsidR="00331E71">
        <w:t>atements</w:t>
      </w:r>
      <w:r w:rsidR="0029171B">
        <w:t xml:space="preserve"> that requested longer term follow-ups of existing studies were categorized as requesting additional studies. Second, i</w:t>
      </w:r>
      <w:r w:rsidR="0029171B" w:rsidRPr="00373C51">
        <w:t>f the authors stated an idea “in theory”, it was assumed that the authors had not concluded that the view in question was either proven or even likely, but rather that the view was hypothetical.</w:t>
      </w:r>
      <w:r w:rsidR="0029171B">
        <w:t xml:space="preserve"> </w:t>
      </w:r>
      <w:r>
        <w:t>Third</w:t>
      </w:r>
      <w:r w:rsidR="0029171B">
        <w:t xml:space="preserve">, one author </w:t>
      </w:r>
      <w:r w:rsidR="0029171B">
        <w:fldChar w:fldCharType="begin"/>
      </w:r>
      <w:r w:rsidR="00134841">
        <w:instrText xml:space="preserve"> ADDIN EN.CITE &lt;EndNote&gt;&lt;Cite&gt;&lt;Author&gt;Good&lt;/Author&gt;&lt;Year&gt;2009&lt;/Year&gt;&lt;RecNum&gt;1233&lt;/RecNum&gt;&lt;DisplayText&gt;[8]&lt;/DisplayText&gt;&lt;record&gt;&lt;rec-number&gt;1233&lt;/rec-number&gt;&lt;foreign-keys&gt;&lt;key app="EN" db-id="2fdx05w9yst0r4ep09vx5r9rv0a2wwzwv2re" timestamp="1314995872"&gt;1233&lt;/key&gt;&lt;/foreign-keys&gt;&lt;ref-type name="Journal Article"&gt;17&lt;/ref-type&gt;&lt;contributors&gt;&lt;authors&gt;&lt;author&gt;Good, P.&lt;/author&gt;&lt;/authors&gt;&lt;/contributors&gt;&lt;titles&gt;&lt;title&gt;Did acetaminophen provoke the autism epidemic?&lt;/title&gt;&lt;secondary-title&gt;Alternative Medicine Review&lt;/secondary-title&gt;&lt;/titles&gt;&lt;periodical&gt;&lt;full-title&gt;Alternative Medicine Review&lt;/full-title&gt;&lt;/periodical&gt;&lt;pages&gt;364-372&lt;/pages&gt;&lt;volume&gt;14&lt;/volume&gt;&lt;number&gt;4&lt;/number&gt;&lt;dates&gt;&lt;year&gt;2009&lt;/year&gt;&lt;/dates&gt;&lt;urls&gt;&lt;/urls&gt;&lt;/record&gt;&lt;/Cite&gt;&lt;/EndNote&gt;</w:instrText>
      </w:r>
      <w:r w:rsidR="0029171B">
        <w:fldChar w:fldCharType="separate"/>
      </w:r>
      <w:r w:rsidR="00134841">
        <w:rPr>
          <w:noProof/>
        </w:rPr>
        <w:t>[8]</w:t>
      </w:r>
      <w:r w:rsidR="0029171B">
        <w:fldChar w:fldCharType="end"/>
      </w:r>
      <w:r w:rsidR="0029171B">
        <w:t xml:space="preserve"> stated that evidence of harm from current clinical practice is “considerable”, and it was assumed that they were in favor of a change in clinical practice, even though this change was not explicitly stated. </w:t>
      </w:r>
      <w:r w:rsidR="00535FAA">
        <w:t xml:space="preserve">Fourth, one study </w:t>
      </w:r>
      <w:r w:rsidR="007E7F58">
        <w:fldChar w:fldCharType="begin">
          <w:fldData xml:space="preserve">PEVuZE5vdGU+PENpdGU+PEF1dGhvcj5Lb3VnaWFzPC9BdXRob3I+PFllYXI+MjAyNTwvWWVhcj48
UmVjTnVtPjI4OTY8L1JlY051bT48RGlzcGxheVRleHQ+WzldPC9EaXNwbGF5VGV4dD48cmVjb3Jk
PjxyZWMtbnVtYmVyPjI4OTY8L3JlYy1udW1iZXI+PGZvcmVpZ24ta2V5cz48a2V5IGFwcD0iRU4i
IGRiLWlkPSIyZmR4MDV3OXlzdDByNGVwMDl2eDVyOXJ2MGEyd3d6d3YycmUiIHRpbWVzdGFtcD0i
MTc0MDQ4OTM2NyI+Mjg5Njwva2V5PjwvZm9yZWlnbi1rZXlzPjxyZWYtdHlwZSBuYW1lPSJKb3Vy
bmFsIEFydGljbGUiPjE3PC9yZWYtdHlwZT48Y29udHJpYnV0b3JzPjxhdXRob3JzPjxhdXRob3I+
S291Z2lhcywgRC4gRy48L2F1dGhvcj48YXV0aG9yPkF0aWxsYXNveSwgRS48L2F1dGhvcj48YXV0
aG9yPlNvdXRoYWxsLCBNLiBELjwvYXV0aG9yPjxhdXRob3I+U2NpYWxsaSwgQS4gUi48L2F1dGhv
cj48YXV0aG9yPkVqYXosIFMuPC9hdXRob3I+PGF1dGhvcj5DaHUsIEMuPC9hdXRob3I+PGF1dGhv
cj5KZW1pbml3YSwgQi4gTy48L2F1dGhvcj48YXV0aG9yPk1hc3NhcnNreSwgQS48L2F1dGhvcj48
YXV0aG9yPlVuaWNlLCBLLiBNLjwvYXV0aG9yPjxhdXRob3I+U2NoYWVmZmVyLCBULiBILjwvYXV0
aG9yPjxhdXRob3I+S292b2NoaWNoLCBNLjwvYXV0aG9yPjwvYXV0aG9ycz48L2NvbnRyaWJ1dG9y
cz48YXV0aC1hZGRyZXNzPlN0YW50ZWMsIExhcyBWZWdhcywgTlYsIFVTQS4mI3hEO0tlbnZ1ZSBN
ZWRpY2FsIENsaW5pY2FsIGFuZCBTYWZldHkgU2NpZW5jZXMsIEZvcnQgV2FzaGluZ3RvbiwgUEEs
IFVTQS4mI3hEO0tlbnZ1ZSBNZWRpY2FsIENsaW5pY2FsIGFuZCBTYWZldHkgU2NpZW5jZXMsIFNr
aWxsbWFuLCBOSiwgVVNBLiYjeEQ7UmVwcm9kdWN0aXZlIFRveGljb2xvZ3kgQ2VudGVyLCBBIE5v
bi1Qcm9maXQgRm91bmRhdGlvbiwgV2FzaGluZ3RvbiwgREMsIFVTQS4mI3hEO1N0YW50ZWMsIEly
dmluZSwgQ0EsIFVTQS4mI3hEO1N0YW50ZWMsIFBpdHRzYnVyZ2gsIFBBLCBVU0EuJiN4RDtTdGFu
dGVjLCBDaGljYWdvLCBJTCwgVVNBLjwvYXV0aC1hZGRyZXNzPjx0aXRsZXM+PHRpdGxlPkEgcXVh
bnRpdGF0aXZlIHdlaWdodC1vZi1ldmlkZW5jZSByZXZpZXcgb2YgcHJlY2xpbmljYWwgc3R1ZGll
cyBleGFtaW5pbmcgdGhlIHBvdGVudGlhbCBkZXZlbG9wbWVudGFsIG5ldXJvdG94aWNpdHkgb2Yg
YWNldGFtaW5vcGhlbjwvdGl0bGU+PHNlY29uZGFyeS10aXRsZT5Dcml0IFJldiBUb3hpY29sPC9z
ZWNvbmRhcnktdGl0bGU+PGFsdC10aXRsZT5Dcml0aWNhbCByZXZpZXdzIGluIHRveGljb2xvZ3k8
L2FsdC10aXRsZT48L3RpdGxlcz48cGVyaW9kaWNhbD48ZnVsbC10aXRsZT5Dcml0aWNhbCBSZXZp
ZXdzIGluIFRveGljb2xvZ3k8L2Z1bGwtdGl0bGU+PGFiYnItMT5Dcml0LiBSZXYuIFRveGljb2wu
PC9hYmJyLTE+PGFiYnItMj5Dcml0IFJldiBUb3hpY29sPC9hYmJyLTI+PC9wZXJpb2RpY2FsPjxh
bHQtcGVyaW9kaWNhbD48ZnVsbC10aXRsZT5Dcml0aWNhbCBSZXZpZXdzIGluIFRveGljb2xvZ3k8
L2Z1bGwtdGl0bGU+PGFiYnItMT5Dcml0LiBSZXYuIFRveGljb2wuPC9hYmJyLTE+PGFiYnItMj5D
cml0IFJldiBUb3hpY29sPC9hYmJyLTI+PC9hbHQtcGVyaW9kaWNhbD48cGFnZXM+MS01NTwvcGFn
ZXM+PGVkaXRpb24+MjAyNS8wMi8yMTwvZWRpdGlvbj48a2V5d29yZHM+PGtleXdvcmQ+QWNldGFt
aW5vcGhlbjwva2V5d29yZD48a2V5d29yZD5iZWhhdmlvcmFsPC9rZXl3b3JkPjxrZXl3b3JkPmRl
dmVsb3BtZW50YWwgbmV1cm90b3hpY2l0eTwva2V5d29yZD48a2V5d29yZD5nZXN0YXRpb25hbDwv
a2V5d29yZD48a2V5d29yZD5wYXJhY2V0YW1vbDwva2V5d29yZD48a2V5d29yZD5wZXJpbmF0YWw8
L2tleXdvcmQ+PGtleXdvcmQ+cG9zdG5hdGFsPC9rZXl3b3JkPjxrZXl3b3JkPnByZWNsaW5pY2Fs
IGFzc2Vzc21lbnQ8L2tleXdvcmQ+PGtleXdvcmQ+cHJlZ25hbmN5PC9rZXl3b3JkPjxrZXl3b3Jk
PnByZW5hdGFsPC9rZXl3b3JkPjxrZXl3b3JkPnNhZmV0eSBhc3Nlc3NtZW50PC9rZXl3b3JkPjxr
ZXl3b3JkPndlaWdodCBvZiBldmlkZW5jZTwva2V5d29yZD48L2tleXdvcmRzPjxkYXRlcz48eWVh
cj4yMDI1PC95ZWFyPjxwdWItZGF0ZXM+PGRhdGU+RmViIDIxPC9kYXRlPjwvcHViLWRhdGVzPjwv
ZGF0ZXM+PGlzYm4+MTA0MC04NDQ0PC9pc2JuPjxhY2Nlc3Npb24tbnVtPjM5OTgyMTI1PC9hY2Nl
c3Npb24tbnVtPjx1cmxzPjwvdXJscz48ZWxlY3Ryb25pYy1yZXNvdXJjZS1udW0+MTAuMTA4MC8x
MDQwODQ0NC4yMDI0LjI0NDIzNDQ8L2VsZWN0cm9uaWMtcmVzb3VyY2UtbnVtPjxyZW1vdGUtZGF0
YWJhc2UtcHJvdmlkZXI+TkxNPC9yZW1vdGUtZGF0YWJhc2UtcHJvdmlkZXI+PGxhbmd1YWdlPmVu
ZzwvbGFuZ3VhZ2U+PC9yZWNvcmQ+PC9DaXRlPjwvRW5kTm90ZT5=
</w:fldData>
        </w:fldChar>
      </w:r>
      <w:r w:rsidR="00134841">
        <w:instrText xml:space="preserve"> ADDIN EN.CITE </w:instrText>
      </w:r>
      <w:r w:rsidR="00134841">
        <w:fldChar w:fldCharType="begin">
          <w:fldData xml:space="preserve">PEVuZE5vdGU+PENpdGU+PEF1dGhvcj5Lb3VnaWFzPC9BdXRob3I+PFllYXI+MjAyNTwvWWVhcj48
UmVjTnVtPjI4OTY8L1JlY051bT48RGlzcGxheVRleHQ+WzldPC9EaXNwbGF5VGV4dD48cmVjb3Jk
PjxyZWMtbnVtYmVyPjI4OTY8L3JlYy1udW1iZXI+PGZvcmVpZ24ta2V5cz48a2V5IGFwcD0iRU4i
IGRiLWlkPSIyZmR4MDV3OXlzdDByNGVwMDl2eDVyOXJ2MGEyd3d6d3YycmUiIHRpbWVzdGFtcD0i
MTc0MDQ4OTM2NyI+Mjg5Njwva2V5PjwvZm9yZWlnbi1rZXlzPjxyZWYtdHlwZSBuYW1lPSJKb3Vy
bmFsIEFydGljbGUiPjE3PC9yZWYtdHlwZT48Y29udHJpYnV0b3JzPjxhdXRob3JzPjxhdXRob3I+
S291Z2lhcywgRC4gRy48L2F1dGhvcj48YXV0aG9yPkF0aWxsYXNveSwgRS48L2F1dGhvcj48YXV0
aG9yPlNvdXRoYWxsLCBNLiBELjwvYXV0aG9yPjxhdXRob3I+U2NpYWxsaSwgQS4gUi48L2F1dGhv
cj48YXV0aG9yPkVqYXosIFMuPC9hdXRob3I+PGF1dGhvcj5DaHUsIEMuPC9hdXRob3I+PGF1dGhv
cj5KZW1pbml3YSwgQi4gTy48L2F1dGhvcj48YXV0aG9yPk1hc3NhcnNreSwgQS48L2F1dGhvcj48
YXV0aG9yPlVuaWNlLCBLLiBNLjwvYXV0aG9yPjxhdXRob3I+U2NoYWVmZmVyLCBULiBILjwvYXV0
aG9yPjxhdXRob3I+S292b2NoaWNoLCBNLjwvYXV0aG9yPjwvYXV0aG9ycz48L2NvbnRyaWJ1dG9y
cz48YXV0aC1hZGRyZXNzPlN0YW50ZWMsIExhcyBWZWdhcywgTlYsIFVTQS4mI3hEO0tlbnZ1ZSBN
ZWRpY2FsIENsaW5pY2FsIGFuZCBTYWZldHkgU2NpZW5jZXMsIEZvcnQgV2FzaGluZ3RvbiwgUEEs
IFVTQS4mI3hEO0tlbnZ1ZSBNZWRpY2FsIENsaW5pY2FsIGFuZCBTYWZldHkgU2NpZW5jZXMsIFNr
aWxsbWFuLCBOSiwgVVNBLiYjeEQ7UmVwcm9kdWN0aXZlIFRveGljb2xvZ3kgQ2VudGVyLCBBIE5v
bi1Qcm9maXQgRm91bmRhdGlvbiwgV2FzaGluZ3RvbiwgREMsIFVTQS4mI3hEO1N0YW50ZWMsIEly
dmluZSwgQ0EsIFVTQS4mI3hEO1N0YW50ZWMsIFBpdHRzYnVyZ2gsIFBBLCBVU0EuJiN4RDtTdGFu
dGVjLCBDaGljYWdvLCBJTCwgVVNBLjwvYXV0aC1hZGRyZXNzPjx0aXRsZXM+PHRpdGxlPkEgcXVh
bnRpdGF0aXZlIHdlaWdodC1vZi1ldmlkZW5jZSByZXZpZXcgb2YgcHJlY2xpbmljYWwgc3R1ZGll
cyBleGFtaW5pbmcgdGhlIHBvdGVudGlhbCBkZXZlbG9wbWVudGFsIG5ldXJvdG94aWNpdHkgb2Yg
YWNldGFtaW5vcGhlbjwvdGl0bGU+PHNlY29uZGFyeS10aXRsZT5Dcml0IFJldiBUb3hpY29sPC9z
ZWNvbmRhcnktdGl0bGU+PGFsdC10aXRsZT5Dcml0aWNhbCByZXZpZXdzIGluIHRveGljb2xvZ3k8
L2FsdC10aXRsZT48L3RpdGxlcz48cGVyaW9kaWNhbD48ZnVsbC10aXRsZT5Dcml0aWNhbCBSZXZp
ZXdzIGluIFRveGljb2xvZ3k8L2Z1bGwtdGl0bGU+PGFiYnItMT5Dcml0LiBSZXYuIFRveGljb2wu
PC9hYmJyLTE+PGFiYnItMj5Dcml0IFJldiBUb3hpY29sPC9hYmJyLTI+PC9wZXJpb2RpY2FsPjxh
bHQtcGVyaW9kaWNhbD48ZnVsbC10aXRsZT5Dcml0aWNhbCBSZXZpZXdzIGluIFRveGljb2xvZ3k8
L2Z1bGwtdGl0bGU+PGFiYnItMT5Dcml0LiBSZXYuIFRveGljb2wuPC9hYmJyLTE+PGFiYnItMj5D
cml0IFJldiBUb3hpY29sPC9hYmJyLTI+PC9hbHQtcGVyaW9kaWNhbD48cGFnZXM+MS01NTwvcGFn
ZXM+PGVkaXRpb24+MjAyNS8wMi8yMTwvZWRpdGlvbj48a2V5d29yZHM+PGtleXdvcmQ+QWNldGFt
aW5vcGhlbjwva2V5d29yZD48a2V5d29yZD5iZWhhdmlvcmFsPC9rZXl3b3JkPjxrZXl3b3JkPmRl
dmVsb3BtZW50YWwgbmV1cm90b3hpY2l0eTwva2V5d29yZD48a2V5d29yZD5nZXN0YXRpb25hbDwv
a2V5d29yZD48a2V5d29yZD5wYXJhY2V0YW1vbDwva2V5d29yZD48a2V5d29yZD5wZXJpbmF0YWw8
L2tleXdvcmQ+PGtleXdvcmQ+cG9zdG5hdGFsPC9rZXl3b3JkPjxrZXl3b3JkPnByZWNsaW5pY2Fs
IGFzc2Vzc21lbnQ8L2tleXdvcmQ+PGtleXdvcmQ+cHJlZ25hbmN5PC9rZXl3b3JkPjxrZXl3b3Jk
PnByZW5hdGFsPC9rZXl3b3JkPjxrZXl3b3JkPnNhZmV0eSBhc3Nlc3NtZW50PC9rZXl3b3JkPjxr
ZXl3b3JkPndlaWdodCBvZiBldmlkZW5jZTwva2V5d29yZD48L2tleXdvcmRzPjxkYXRlcz48eWVh
cj4yMDI1PC95ZWFyPjxwdWItZGF0ZXM+PGRhdGU+RmViIDIxPC9kYXRlPjwvcHViLWRhdGVzPjwv
ZGF0ZXM+PGlzYm4+MTA0MC04NDQ0PC9pc2JuPjxhY2Nlc3Npb24tbnVtPjM5OTgyMTI1PC9hY2Nl
c3Npb24tbnVtPjx1cmxzPjwvdXJscz48ZWxlY3Ryb25pYy1yZXNvdXJjZS1udW0+MTAuMTA4MC8x
MDQwODQ0NC4yMDI0LjI0NDIzNDQ8L2VsZWN0cm9uaWMtcmVzb3VyY2UtbnVtPjxyZW1vdGUtZGF0
YWJhc2UtcHJvdmlkZXI+TkxNPC9yZW1vdGUtZGF0YWJhc2UtcHJvdmlkZXI+PGxhbmd1YWdlPmVu
ZzwvbGFuZ3VhZ2U+PC9yZWNvcmQ+PC9DaXRlPjwvRW5kTm90ZT5=
</w:fldData>
        </w:fldChar>
      </w:r>
      <w:r w:rsidR="00134841">
        <w:instrText xml:space="preserve"> ADDIN EN.CITE.DATA </w:instrText>
      </w:r>
      <w:r w:rsidR="00134841">
        <w:fldChar w:fldCharType="end"/>
      </w:r>
      <w:r w:rsidR="007E7F58">
        <w:fldChar w:fldCharType="separate"/>
      </w:r>
      <w:r w:rsidR="00134841">
        <w:rPr>
          <w:noProof/>
        </w:rPr>
        <w:t>[9]</w:t>
      </w:r>
      <w:r w:rsidR="007E7F58">
        <w:fldChar w:fldCharType="end"/>
      </w:r>
      <w:r w:rsidR="007E7F58">
        <w:t xml:space="preserve"> </w:t>
      </w:r>
      <w:r w:rsidR="00535FAA">
        <w:t xml:space="preserve">concluded that evidence of safety (evidence of no harm) exists, </w:t>
      </w:r>
      <w:r w:rsidR="00856FCB">
        <w:t>and</w:t>
      </w:r>
      <w:r w:rsidR="00535FAA">
        <w:t xml:space="preserve"> a separate category was created for that study</w:t>
      </w:r>
      <w:r w:rsidR="00B723E5">
        <w:t xml:space="preserve"> (category j, above)</w:t>
      </w:r>
      <w:r w:rsidR="00535FAA">
        <w:t xml:space="preserve">. </w:t>
      </w:r>
      <w:r w:rsidR="0029171B">
        <w:t xml:space="preserve">Coauthors MVP, CT, WP and RRB were involved in assessing articles, with at </w:t>
      </w:r>
      <w:r w:rsidR="0029171B">
        <w:lastRenderedPageBreak/>
        <w:t xml:space="preserve">least two coauthors assessing each article. </w:t>
      </w:r>
      <w:proofErr w:type="gramStart"/>
      <w:r w:rsidR="0029171B">
        <w:t>In the event that</w:t>
      </w:r>
      <w:proofErr w:type="gramEnd"/>
      <w:r w:rsidR="0029171B">
        <w:t xml:space="preserve"> two coauthors did not agree on an assessment, a third coauthor broke the tie. </w:t>
      </w:r>
    </w:p>
    <w:p w14:paraId="78F13BD8" w14:textId="73ABDB82" w:rsidR="00E02DCE" w:rsidRDefault="00E02DCE" w:rsidP="00E02DCE">
      <w:pPr>
        <w:ind w:firstLine="360"/>
        <w:rPr>
          <w:b/>
          <w:bCs/>
          <w:sz w:val="28"/>
          <w:szCs w:val="28"/>
        </w:rPr>
      </w:pPr>
      <w:r>
        <w:t xml:space="preserve">93 articles were identified which contained the words “acetaminophen” or “paracetamol” in any field (all queries made on May 24, 2025). The full text of those 93 articles was evaluated. Of these 93 articles,16 </w:t>
      </w:r>
      <w:proofErr w:type="gramStart"/>
      <w:r>
        <w:t>were</w:t>
      </w:r>
      <w:proofErr w:type="gramEnd"/>
      <w:r>
        <w:t xml:space="preserve"> excluded because they did not include any discussion of APAP safety for neurodevelopment, 1 was excluded because it dealt with fevers in general, not actual APAP use, one was excluded because it presented data but drew no inferences or conclusions, and 2 articles were not available through any of the university libraries. Seven manuscripts by one or more of the authors of this study, all written with the view that APAP is likely </w:t>
      </w:r>
      <w:r>
        <w:fldChar w:fldCharType="begin"/>
      </w:r>
      <w:r w:rsidR="00134841">
        <w:instrText xml:space="preserve"> ADDIN EN.CITE &lt;EndNote&gt;&lt;Cite&gt;&lt;Author&gt;Parker&lt;/Author&gt;&lt;Year&gt;2017&lt;/Year&gt;&lt;RecNum&gt;2076&lt;/RecNum&gt;&lt;DisplayText&gt;[10]&lt;/DisplayText&gt;&lt;record&gt;&lt;rec-number&gt;2076&lt;/rec-number&gt;&lt;foreign-keys&gt;&lt;key app="EN" db-id="2fdx05w9yst0r4ep09vx5r9rv0a2wwzwv2re" timestamp="1500932837"&gt;2076&lt;/key&gt;&lt;/foreign-keys&gt;&lt;ref-type name="Journal Article"&gt;17&lt;/ref-type&gt;&lt;contributors&gt;&lt;authors&gt;&lt;author&gt;Parker, William&lt;/author&gt;&lt;author&gt;Hornik, Chi Dang&lt;/author&gt;&lt;author&gt;Bilbo, Staci&lt;/author&gt;&lt;author&gt;Holzknecht, Zoie E&lt;/author&gt;&lt;author&gt;Gentry, Lauren&lt;/author&gt;&lt;author&gt;Rao, Rasika&lt;/author&gt;&lt;author&gt;Lin, Shu S&lt;/author&gt;&lt;author&gt;Herbert, Martha R&lt;/author&gt;&lt;author&gt;Nevison, Cynthia D&lt;/author&gt;&lt;/authors&gt;&lt;/contributors&gt;&lt;titles&gt;&lt;title&gt;The role of oxidative stress, inflammation and acetaminophen exposure from birth to early childhood in the induction of autism&lt;/title&gt;&lt;secondary-title&gt;Journal of International Medical Research&lt;/secondary-title&gt;&lt;/titles&gt;&lt;periodical&gt;&lt;full-title&gt;Journal of International Medical Research&lt;/full-title&gt;&lt;abbr-1&gt;J. Int. Med. Res.&lt;/abbr-1&gt;&lt;abbr-2&gt;J Int Med Res&lt;/abbr-2&gt;&lt;/periodical&gt;&lt;pages&gt;407-438&lt;/pages&gt;&lt;volume&gt;45&lt;/volume&gt;&lt;number&gt;2&lt;/number&gt;&lt;dates&gt;&lt;year&gt;2017&lt;/year&gt;&lt;/dates&gt;&lt;isbn&gt;0300-0605&lt;/isbn&gt;&lt;urls&gt;&lt;/urls&gt;&lt;/record&gt;&lt;/Cite&gt;&lt;/EndNote&gt;</w:instrText>
      </w:r>
      <w:r>
        <w:fldChar w:fldCharType="separate"/>
      </w:r>
      <w:r w:rsidR="00134841">
        <w:rPr>
          <w:noProof/>
        </w:rPr>
        <w:t>[10]</w:t>
      </w:r>
      <w:r>
        <w:fldChar w:fldCharType="end"/>
      </w:r>
      <w:r>
        <w:t xml:space="preserve"> or is definitely </w:t>
      </w:r>
      <w:r>
        <w:fldChar w:fldCharType="begin">
          <w:fldData xml:space="preserve">PEVuZE5vdGU+PENpdGU+PEF1dGhvcj5QYXRlbDwvQXV0aG9yPjxZZWFyPjIwMjI8L1llYXI+PFJl
Y051bT4yNTM1PC9SZWNOdW0+PERpc3BsYXlUZXh0PlsyLTQsIDExLTEzXTwvRGlzcGxheVRleHQ+
PHJlY29yZD48cmVjLW51bWJlcj4yNTM1PC9yZWMtbnVtYmVyPjxmb3JlaWduLWtleXM+PGtleSBh
cHA9IkVOIiBkYi1pZD0iMmZkeDA1dzl5c3QwcjRlcDA5dng1cjlydjBhMnd3end2MnJlIiB0aW1l
c3RhbXA9IjE2NjE4NjYwMjkiPjI1MzU8L2tleT48L2ZvcmVpZ24ta2V5cz48cmVmLXR5cGUgbmFt
ZT0iSm91cm5hbCBBcnRpY2xlIj4xNzwvcmVmLXR5cGU+PGNvbnRyaWJ1dG9ycz48YXV0aG9ycz48
YXV0aG9yPlBhdGVsLCBFLjwvYXV0aG9yPjxhdXRob3I+Sm9uZXMgSWlpLCBKLiBQLiwgM3JkPC9h
dXRob3I+PGF1dGhvcj5Cb25vLUx1bm4sIEQuPC9hdXRob3I+PGF1dGhvcj5LdWNoaWJoYXRsYSwg
TS48L2F1dGhvcj48YXV0aG9yPlBhbGthciwgQS48L2F1dGhvcj48YXV0aG9yPkNlbmRlamFzIEhl
cm5hbmRleiwgSi48L2F1dGhvcj48YXV0aG9yPlNhcmFmaWFuLCBKLiBULjwvYXV0aG9yPjxhdXRo
b3I+TGF3dG9uLCBWLiBHLjwvYXV0aG9yPjxhdXRob3I+QW5kZXJzb24sIEwuIEcuPC9hdXRob3I+
PGF1dGhvcj5Lb25zb3VsYSwgWi48L2F1dGhvcj48YXV0aG9yPlJlaXNzbmVyLCBLLiBKLjwvYXV0
aG9yPjxhdXRob3I+UGFya2VyLCBXLjwvYXV0aG9yPjwvYXV0aG9ycz48L2NvbnRyaWJ1dG9ycz48
YXV0aC1hZGRyZXNzPldQTGFiIEluYy4sIER1cmhhbSwgTkMgVVNBLiYjeEQ7RGVwYXJ0bWVudHMg
b2YgU3VyZ2VyeSwgRHVrZSBVbml2ZXJzaXR5IE1lZGljYWwgQ2VudGVyLCBEdXJoYW0sIE5DLCBV
U0EuJiN4RDtEZXBhcnRtZW50cyBvZiBQdWJsaWMgUG9saWN5LCBVbml2ZXJzaXR5IG9mIE5vcnRo
IENhcm9saW5hLCBDaGFwZWwgSGlsbCwgTkMgVVNBLiYjeEQ7RGVwYXJ0bWVudHMgb2YgQmlvc3Rh
dGlzdGljcyBhbmQgQmlvaW5mb3JtYXRpY3MsIER1a2UgVW5pdmVyc2l0eSBNZWRpY2FsIENlbnRl
ciwgRHVyaGFtLCBOQywgVVNBLiYjeEQ7RGVwYXJ0bWVudHMgb2YgUHN5Y2hvbG9neSBhbmQgTmV1
cm9zY2llbmNlLCBVbml2ZXJzaXR5IG9mIE5vcnRoIENhcm9saW5hLCBDaGFwZWwgSGlsbCwgTkMs
IFVTQS4mI3hEO1dQTGFiIEluYy4sIER1cmhhbSwgTkMgVVNBIC0gV2lsbGlhbS5QYXJrZXJAV2ls
bGlhbVBhcmtlckxhYi5vcmcuPC9hdXRoLWFkZHJlc3M+PHRpdGxlcz48dGl0bGU+VGhlIHNhZmV0
eSBvZiBwZWRpYXRyaWMgdXNlIG9mIHBhcmFjZXRhbW9sIChhY2V0YW1pbm9waGVuKTogYSBuYXJy
YXRpdmUgcmV2aWV3IG9mIGRpcmVjdCBhbmQgaW5kaXJlY3QgZXZpZGVuY2U8L3RpdGxlPjxzZWNv
bmRhcnktdGl0bGU+TWluZXJ2YSBQZWRpYXRyIChUb3Jpbm8pPC9zZWNvbmRhcnktdGl0bGU+PGFs
dC10aXRsZT5NaW5lcnZhIHBlZGlhdHJpY3M8L2FsdC10aXRsZT48L3RpdGxlcz48cGVyaW9kaWNh
bD48ZnVsbC10aXRsZT5NaW5lcnZhIFBlZGlhdHIgKFRvcmlubyk8L2Z1bGwtdGl0bGU+PGFiYnIt
MT5NaW5lcnZhIHBlZGlhdHJpY3M8L2FiYnItMT48L3BlcmlvZGljYWw+PGFsdC1wZXJpb2RpY2Fs
PjxmdWxsLXRpdGxlPk1pbmVydmEgUGVkaWF0ciAoVG9yaW5vKTwvZnVsbC10aXRsZT48YWJici0x
Pk1pbmVydmEgcGVkaWF0cmljczwvYWJici0xPjwvYWx0LXBlcmlvZGljYWw+PHBhZ2VzPjc3NC03
ODg8L3BhZ2VzPjx2b2x1bWU+NzQ8L3ZvbHVtZT48bnVtYmVyPjY8L251bWJlcj48ZWRpdGlvbj4y
MDIyLzA3LzE0PC9lZGl0aW9uPjxkYXRlcz48eWVhcj4yMDIyPC95ZWFyPjxwdWItZGF0ZXM+PGRh
dGU+SnVsIDEzPC9kYXRlPjwvcHViLWRhdGVzPjwvZGF0ZXM+PGlzYm4+MjcyNC01NzgwPC9pc2Ju
PjxhY2Nlc3Npb24tbnVtPjM1ODIyNTgxPC9hY2Nlc3Npb24tbnVtPjx1cmxzPjwvdXJscz48ZWxl
Y3Ryb25pYy1yZXNvdXJjZS1udW0+MTAuMjM3MzYvczI3MjQtNTI3Ni4yMi4wNjkzMi00PC9lbGVj
dHJvbmljLXJlc291cmNlLW51bT48cmVtb3RlLWRhdGFiYXNlLXByb3ZpZGVyPk5MTTwvcmVtb3Rl
LWRhdGFiYXNlLXByb3ZpZGVyPjxsYW5ndWFnZT5lbmc8L2xhbmd1YWdlPjwvcmVjb3JkPjwvQ2l0
ZT48Q2l0ZT48QXV0aG9yPkpvbmVzPC9BdXRob3I+PFllYXI+MjAyNDwvWWVhcj48UmVjTnVtPjI4
MjE8L1JlY051bT48cmVjb3JkPjxyZWMtbnVtYmVyPjI4MjE8L3JlYy1udW1iZXI+PGZvcmVpZ24t
a2V5cz48a2V5IGFwcD0iRU4iIGRiLWlkPSIyZmR4MDV3OXlzdDByNGVwMDl2eDVyOXJ2MGEyd3d6
d3YycmUiIHRpbWVzdGFtcD0iMTczMjE0Mzk0MiI+MjgyMTwva2V5PjwvZm9yZWlnbi1rZXlzPjxy
ZWYtdHlwZSBuYW1lPSJKb3VybmFsIEFydGljbGUiPjE3PC9yZWYtdHlwZT48Y29udHJpYnV0b3Jz
PjxhdXRob3JzPjxhdXRob3I+Sm9uZXMsIEouIFAuLCAzcmQ8L2F1dGhvcj48YXV0aG9yPldpbGxp
YW1zb24sIEwuPC9hdXRob3I+PGF1dGhvcj5Lb25zb3VsYSwgWi48L2F1dGhvcj48YXV0aG9yPkFu
ZGVyc29uLCBSLjwvYXV0aG9yPjxhdXRob3I+UmVpc3NuZXIsIEsuIEouPC9hdXRob3I+PGF1dGhv
cj5QYXJrZXIsIFcuPC9hdXRob3I+PC9hdXRob3JzPjwvY29udHJpYnV0b3JzPjxhdXRoLWFkZHJl
c3M+V1BMYWIsIEluYy4sIER1cmhhbSwgTkMgMjc3MDcsIFVTQS4mI3hEO0RlcGFydG1lbnQgb2Yg
QmlvbG9naWNhbCBTY2llbmNlcywgTm9ydGhlcm4gS2VudHVja3kgVW5pdmVyc2l0eSwgSGlnaGxh
bmQgSGVpZ2h0cywgS1kgNDEwOTksIFVTQS4mI3hEO0RlcGFydG1lbnQgb2YgUHN5Y2hvbG9neSBh
bmQgTmV1cm9zY2llbmNlLCBVbml2ZXJzaXR5IG9mIE5vcnRoIENhcm9saW5hLCBDaGFwZWwgSGls
bCwgTkMgMjc1OTksIFVTQS48L2F1dGgtYWRkcmVzcz48dGl0bGVzPjx0aXRsZT5FdmFsdWF0aW5n
IHRoZSBSb2xlIG9mIFN1c2NlcHRpYmlsaXR5IEluZHVjaW5nIENvZmFjdG9ycyBhbmQgb2YgQWNl
dGFtaW5vcGhlbiBpbiB0aGUgRXRpb2xvZ3kgb2YgQXV0aXNtIFNwZWN0cnVtIERpc29yZGVyPC90
aXRsZT48c2Vjb25kYXJ5LXRpdGxlPkxpZmUgKEJhc2VsKTwvc2Vjb25kYXJ5LXRpdGxlPjxhbHQt
dGl0bGU+TGlmZSAoQmFzZWwsIFN3aXR6ZXJsYW5kKTwvYWx0LXRpdGxlPjwvdGl0bGVzPjxwZXJp
b2RpY2FsPjxmdWxsLXRpdGxlPkxpZmUgKEJhc2VsKTwvZnVsbC10aXRsZT48YWJici0xPkxpZmUg
KEJhc2VsLCBTd2l0emVybGFuZCk8L2FiYnItMT48L3BlcmlvZGljYWw+PGFsdC1wZXJpb2RpY2Fs
PjxmdWxsLXRpdGxlPkxpZmUgKEJhc2VsKTwvZnVsbC10aXRsZT48YWJici0xPkxpZmUgKEJhc2Vs
LCBTd2l0emVybGFuZCk8L2FiYnItMT48L2FsdC1wZXJpb2RpY2FsPjx2b2x1bWU+MTQ8L3ZvbHVt
ZT48bnVtYmVyPjg8L251bWJlcj48ZWRpdGlvbj4yMDI0LzA4LzMxPC9lZGl0aW9uPjxrZXl3b3Jk
cz48a2V5d29yZD5hY2V0YW1pbm9waGVuPC9rZXl3b3JkPjxrZXl3b3JkPmF1dGlzbSBzcGVjdHJ1
bSBkaXNvcmRlcjwva2V5d29yZD48a2V5d29yZD5veGlkYXRpdmUgc3RyZXNzPC9rZXl3b3JkPjxr
ZXl3b3JkPnBhcmFjZXRhbW9sPC9rZXl3b3JkPjxrZXl3b3JkPnBhaWQgZW1wbG95ZWVzIGF0IFdQ
TGFiLCBJbmMsIFJhY2hlbCBBbmRlcnNvbiBhbmQgV2lsbGlhbSBQYXJrZXIgd2VyZSBlbXBsb3ll
ZCBieTwva2V5d29yZD48a2V5d29yZD50aGUgY29tcGFueSBXUExhYiwgSW5jLiBUaGUgYXV0aG9y
cyBkZWNsYXJlIHRoYXQgdGhpcyBzdHVkeSByZWNlaXZlZCBmdW5kaW5nIGZyb208L2tleXdvcmQ+
PGtleXdvcmQ+V1BMYWIsIEluYy4gVGhlIHJlbWFpbmluZyBhdXRob3JzIGRlY2xhcmUgdGhhdCB0
aGUgcmVzZWFyY2ggd2FzIGNvbmR1Y3RlZCBpbiB0aGU8L2tleXdvcmQ+PGtleXdvcmQ+YWJzZW5j
ZSBvZiBhbnkgY29tbWVyY2lhbCBvciBmaW5hbmNpYWwgcmVsYXRpb25zaGlwcyB0aGF0IGNvdWxk
IGJlIGNvbnN0cnVlZCBhcyBhPC9rZXl3b3JkPjxrZXl3b3JkPnBvdGVudGlhbCBjb25mbGljdCBv
ZiBpbnRlcmVzdC48L2tleXdvcmQ+PC9rZXl3b3Jkcz48ZGF0ZXM+PHllYXI+MjAyNDwveWVhcj48
cHViLWRhdGVzPjxkYXRlPkp1bCAyMzwvZGF0ZT48L3B1Yi1kYXRlcz48L2RhdGVzPjxpc2JuPjIw
NzUtMTcyOSAoUHJpbnQpJiN4RDsyMDc1LTE3Mjk8L2lzYm4+PGFjY2Vzc2lvbi1udW0+MzkyMDI2
NjE8L2FjY2Vzc2lvbi1udW0+PHVybHM+PC91cmxzPjxjdXN0b20yPlBNQzExMzU1ODk1PC9jdXN0
b20yPjxlbGVjdHJvbmljLXJlc291cmNlLW51bT4xMC4zMzkwL2xpZmUxNDA4MDkxODwvZWxlY3Ry
b25pYy1yZXNvdXJjZS1udW0+PHJlbW90ZS1kYXRhYmFzZS1wcm92aWRlcj5OTE08L3JlbW90ZS1k
YXRhYmFzZS1wcm92aWRlcj48bGFuZ3VhZ2U+ZW5nPC9sYW5ndWFnZT48L3JlY29yZD48L0NpdGU+
PENpdGU+PEF1dGhvcj5aaGFvPC9BdXRob3I+PFllYXI+MjAyMzwvWWVhcj48UmVjTnVtPjI2Mzk8
L1JlY051bT48cmVjb3JkPjxyZWMtbnVtYmVyPjI2Mzk8L3JlYy1udW1iZXI+PGZvcmVpZ24ta2V5
cz48a2V5IGFwcD0iRU4iIGRiLWlkPSIyZmR4MDV3OXlzdDByNGVwMDl2eDVyOXJ2MGEyd3d6d3Yy
cmUiIHRpbWVzdGFtcD0iMTY4ODU3MDU1NyI+MjYzOTwva2V5PjwvZm9yZWlnbi1rZXlzPjxyZWYt
dHlwZSBuYW1lPSJKb3VybmFsIEFydGljbGUiPjE3PC9yZWYtdHlwZT48Y29udHJpYnV0b3JzPjxh
dXRob3JzPjxhdXRob3I+WmhhbywgTC48L2F1dGhvcj48YXV0aG9yPkpvbmVzLCBKLjwvYXV0aG9y
PjxhdXRob3I+QW5kZXJzb24sIEwuPC9hdXRob3I+PGF1dGhvcj5Lb25zb3VsYSwgWi48L2F1dGhv
cj48YXV0aG9yPk5ldmlzb24sIEMuPC9hdXRob3I+PGF1dGhvcj5SZWlzc25lciwgSy48L2F1dGhv
cj48YXV0aG9yPlBhcmtlciwgVy48L2F1dGhvcj48L2F1dGhvcnM+PC9jb250cmlidXRvcnM+PGF1
dGgtYWRkcmVzcz5XUExhYiwgSW5jLiwgRHVyaGFtLCBOQywgVW5pdGVkIFN0YXRlcy4mI3hEO0lu
c3RpdHV0ZSBmb3IgQXJjdGljIGFuZCBBbHBpbmUgUmVzZWFyY2gsIFVuaXZlcnNpdHkgb2YgQ29s
b3JhZG8sIEJvdWxkZXIsIEJvdWxkZXIsIENPLCBVbml0ZWQgU3RhdGVzLiYjeEQ7RGVwYXJ0bWVu
dCBvZiBQc3ljaG9sb2d5IGFuZCBOZXVyb3NjaWVuY2UsIFVuaXZlcnNpdHkgb2YgTm9ydGggQ2Fy
b2xpbmEsIENoYXBlbCBIaWxsLCBOQywgVW5pdGVkIFN0YXRlcy48L2F1dGgtYWRkcmVzcz48dGl0
bGVzPjx0aXRsZT5BY2V0YW1pbm9waGVuIGNhdXNlcyBuZXVyb2RldmVsb3BtZW50YWwgaW5qdXJ5
IGluIHN1c2NlcHRpYmxlIGJhYmllcyBhbmQgY2hpbGRyZW46IG5vIHZhbGlkIHJhdGlvbmFsZSBm
b3IgY29udHJvdmVyc3k8L3RpdGxlPjxzZWNvbmRhcnktdGl0bGU+Q2xpbiBFeHAgUGVkaWF0cjwv
c2Vjb25kYXJ5LXRpdGxlPjxhbHQtdGl0bGU+Q2xpbmljYWwgYW5kIGV4cGVyaW1lbnRhbCBwZWRp
YXRyaWNzPC9hbHQtdGl0bGU+PC90aXRsZXM+PHBlcmlvZGljYWw+PGZ1bGwtdGl0bGU+Q2xpbiBF
eHAgUGVkaWF0cjwvZnVsbC10aXRsZT48YWJici0xPkNsaW5pY2FsIGFuZCBleHBlcmltZW50YWwg
cGVkaWF0cmljczwvYWJici0xPjwvcGVyaW9kaWNhbD48YWx0LXBlcmlvZGljYWw+PGZ1bGwtdGl0
bGU+Q2xpbiBFeHAgUGVkaWF0cjwvZnVsbC10aXRsZT48YWJici0xPkNsaW5pY2FsIGFuZCBleHBl
cmltZW50YWwgcGVkaWF0cmljczwvYWJici0xPjwvYWx0LXBlcmlvZGljYWw+PGVkaXRpb24+MjAy
My8wNi8xNjwvZWRpdGlvbj48a2V5d29yZHM+PGtleXdvcmQ+YWNldGFtaW5vcGhlbjwva2V5d29y
ZD48a2V5d29yZD5hdXRpc208L2tleXdvcmQ+PGtleXdvcmQ+bmV1cm9kZXZlbG9wbWVudDwva2V5
d29yZD48a2V5d29yZD5wYXJhY2V0YW1vbDwva2V5d29yZD48L2tleXdvcmRzPjxkYXRlcz48eWVh
cj4yMDIzPC95ZWFyPjxwdWItZGF0ZXM+PGRhdGU+SnVuIDE0PC9kYXRlPjwvcHViLWRhdGVzPjwv
ZGF0ZXM+PGlzYm4+MjcxMy00MTQ4PC9pc2JuPjxhY2Nlc3Npb24tbnVtPjM3MzIxNTc1PC9hY2Nl
c3Npb24tbnVtPjx1cmxzPjwvdXJscz48ZWxlY3Ryb25pYy1yZXNvdXJjZS1udW0+MTAuMzM0NS9j
ZXAuMjAyMi4wMTMxOTwvZWxlY3Ryb25pYy1yZXNvdXJjZS1udW0+PHJlbW90ZS1kYXRhYmFzZS1w
cm92aWRlcj5OTE08L3JlbW90ZS1kYXRhYmFzZS1wcm92aWRlcj48bGFuZ3VhZ2U+ZW5nPC9sYW5n
dWFnZT48L3JlY29yZD48L0NpdGU+PENpdGU+PEF1dGhvcj5QYXJrZXI8L0F1dGhvcj48WWVhcj4y
MDI0PC9ZZWFyPjxSZWNOdW0+MjcxOTwvUmVjTnVtPjxyZWNvcmQ+PHJlYy1udW1iZXI+MjcxOTwv
cmVjLW51bWJlcj48Zm9yZWlnbi1rZXlzPjxrZXkgYXBwPSJFTiIgZGItaWQ9IjJmZHgwNXc5eXN0
MHI0ZXAwOXZ4NXI5cnYwYTJ3d3p3djJyZSIgdGltZXN0YW1wPSIxNzA0MzE0MTAwIj4yNzE5PC9r
ZXk+PC9mb3JlaWduLWtleXM+PHJlZi10eXBlIG5hbWU9IkpvdXJuYWwgQXJ0aWNsZSI+MTc8L3Jl
Zi10eXBlPjxjb250cmlidXRvcnM+PGF1dGhvcnM+PGF1dGhvcj5QYXJrZXIsIFdpbGxpYW08L2F1
dGhvcj48YXV0aG9yPkFuZGVyc29uLCBMYXVyZW4gRy48L2F1dGhvcj48YXV0aG9yPkpvbmVzLCBK
b2huIFAuPC9hdXRob3I+PGF1dGhvcj5BbmRlcnNvbiwgUmFjaGVsPC9hdXRob3I+PGF1dGhvcj5X
aWxsaWFtc29uLCBMYXVyZW48L2F1dGhvcj48YXV0aG9yPkJvbm8tTHVubiwgRGlsbGFuPC9hdXRo
b3I+PGF1dGhvcj5Lb25zb3VsYSwgWmFjaGFyb3VsYTwvYXV0aG9yPjwvYXV0aG9ycz48L2NvbnRy
aWJ1dG9ycz48dGl0bGVzPjx0aXRsZT5UaGUgRGFuZ2VycyBvZiBBY2V0YW1pbm9waGVuIGZvciBO
ZXVyb2RldmVsb3BtZW50IE91dHdlaWdoIFNjYW50IEV2aWRlbmNlIGZvciBMb25nLVRlcm0gQmVu
ZWZpdHM8L3RpdGxlPjxzZWNvbmRhcnktdGl0bGU+Q2hpbGRyZW48L3NlY29uZGFyeS10aXRsZT48
L3RpdGxlcz48cGVyaW9kaWNhbD48ZnVsbC10aXRsZT5DaGlsZHJlbjwvZnVsbC10aXRsZT48L3Bl
cmlvZGljYWw+PHBhZ2VzPjQ0PC9wYWdlcz48dm9sdW1lPjExPC92b2x1bWU+PG51bWJlcj4xPC9u
dW1iZXI+PGRhdGVzPjx5ZWFyPjIwMjQ8L3llYXI+PC9kYXRlcz48aXNibj4yMjI3LTkwNjc8L2lz
Ym4+PGFjY2Vzc2lvbi1udW0+ZG9pOjEwLjMzOTAvY2hpbGRyZW4xMTAxMDA0NDwvYWNjZXNzaW9u
LW51bT48dXJscz48cmVsYXRlZC11cmxzPjx1cmw+aHR0cHM6Ly93d3cubWRwaS5jb20vMjIyNy05
MDY3LzExLzEvNDQ8L3VybD48L3JlbGF0ZWQtdXJscz48L3VybHM+PC9yZWNvcmQ+PC9DaXRlPjxD
aXRlPjxBdXRob3I+Q2VuZGVqYXMtSGVybmFuZGV6PC9BdXRob3I+PFllYXI+MjAyMjwvWWVhcj48
UmVjTnVtPjIyOTM8L1JlY051bT48cmVjb3JkPjxyZWMtbnVtYmVyPjIyOTM8L3JlYy1udW1iZXI+
PGZvcmVpZ24ta2V5cz48a2V5IGFwcD0iRU4iIGRiLWlkPSIyZmR4MDV3OXlzdDByNGVwMDl2eDVy
OXJ2MGEyd3d6d3YycmUiIHRpbWVzdGFtcD0iMTYwNDcwMzAyMCI+MjI5Mzwva2V5PjwvZm9yZWln
bi1rZXlzPjxyZWYtdHlwZSBuYW1lPSJKb3VybmFsIEFydGljbGUiPjE3PC9yZWYtdHlwZT48Y29u
dHJpYnV0b3JzPjxhdXRob3JzPjxhdXRob3I+Q2VuZGVqYXMtSGVybmFuZGV6LCBKLjwvYXV0aG9y
PjxhdXRob3I+U2FyYWZpYW4sIEouPC9hdXRob3I+PGF1dGhvcj5MYXd0b24sIFYuPC9hdXRob3I+
PGF1dGhvcj5QYWxrYXIsIEEuPC9hdXRob3I+PGF1dGhvcj5BbmRlcnNvbiwgTC48L2F1dGhvcj48
YXV0aG9yPkxhcml2aWVyZSwgVi48L2F1dGhvcj48YXV0aG9yPlBhcmtlciwgVy48L2F1dGhvcj48
L2F1dGhvcnM+PC9jb250cmlidXRvcnM+PHRpdGxlcz48dGl0bGU+UGFyYWNldGFtb2wgKEFjZXRh
bWlub3BoZW4pIFVzZSBpbiBJbmZhbnRzIGFuZCBDaGlsZHJlbiB3YXMgTmV2ZXIgU2hvd24gdG8g
YmUgU2FmZSBmb3IgTmV1cm9kZXZlbG9wbWVudDogQSBTeXN0ZW1hdGljIFJldmlldyB3aXRoIENp
dGF0aW9uIFRyYWNraW5nLiA8L3RpdGxlPjxzZWNvbmRhcnktdGl0bGU+RXVyb3BlYW4gSm91cm5h
bCBvZiBQZWRpYXRyaWNzPC9zZWNvbmRhcnktdGl0bGU+PC90aXRsZXM+PHBlcmlvZGljYWw+PGZ1
bGwtdGl0bGU+RXVyb3BlYW4gSm91cm5hbCBvZiBQZWRpYXRyaWNzPC9mdWxsLXRpdGxlPjxhYmJy
LTE+RXVyLiBKLiBQZWRpYXRyLjwvYWJici0xPjxhYmJyLTI+RXVyIEogUGVkaWF0cjwvYWJici0y
PjwvcGVyaW9kaWNhbD48cGFnZXM+MTgzNS0xODU3PC9wYWdlcz48dm9sdW1lPjE4MTwvdm9sdW1l
PjxkYXRlcz48eWVhcj4yMDIyPC95ZWFyPjwvZGF0ZXM+PHVybHM+PC91cmxzPjxlbGVjdHJvbmlj
LXJlc291cmNlLW51bT4xMC4xMDA3L3MwMDQzMS0wMjItMDQ0MDctdzwvZWxlY3Ryb25pYy1yZXNv
dXJjZS1udW0+PC9yZWNvcmQ+PC9DaXRlPjxDaXRlPjxBdXRob3I+QmFrZXI8L0F1dGhvcj48WWVh
cj4yMDI0PC9ZZWFyPjxSZWNOdW0+MjgyNzwvUmVjTnVtPjxyZWNvcmQ+PHJlYy1udW1iZXI+Mjgy
NzwvcmVjLW51bWJlcj48Zm9yZWlnbi1rZXlzPjxrZXkgYXBwPSJFTiIgZGItaWQ9IjJmZHgwNXc5
eXN0MHI0ZXAwOXZ4NXI5cnYwYTJ3d3p3djJyZSIgdGltZXN0YW1wPSIxNzMyODAxNzk3Ij4yODI3
PC9rZXk+PC9mb3JlaWduLWtleXM+PHJlZi10eXBlIG5hbWU9IkpvdXJuYWwgQXJ0aWNsZSI+MTc8
L3JlZi10eXBlPjxjb250cmlidXRvcnM+PGF1dGhvcnM+PGF1dGhvcj5CYWtlciwgUy48L2F1dGhv
cj48L2F1dGhvcnM+PC9jb250cmlidXRvcnM+PHRpdGxlcz48dGl0bGU+QW4gSW50ZXJ2aWV3IHdp
dGggRHIuIFdpbGxpYW0gUGFya2VyIG9uIHRoZSBDb25uZWN0aW9uIGJldHdlZW4gQWNldGFtaW5v
cGhlbiBhbmQgQXV0aXNtPC90aXRsZT48c2Vjb25kYXJ5LXRpdGxlPkludGVnciBNZWQgKEVuY2lu
aXRhcyk8L3NlY29uZGFyeS10aXRsZT48YWx0LXRpdGxlPkludGVncmF0aXZlIG1lZGljaW5lIChF
bmNpbml0YXMsIENhbGlmLik8L2FsdC10aXRsZT48L3RpdGxlcz48cGVyaW9kaWNhbD48ZnVsbC10
aXRsZT5JbnRlZ3IgTWVkIChFbmNpbml0YXMpPC9mdWxsLXRpdGxlPjxhYmJyLTE+SW50ZWdyYXRp
dmUgbWVkaWNpbmUgKEVuY2luaXRhcywgQ2FsaWYuKTwvYWJici0xPjwvcGVyaW9kaWNhbD48YWx0
LXBlcmlvZGljYWw+PGZ1bGwtdGl0bGU+SW50ZWdyIE1lZCAoRW5jaW5pdGFzKTwvZnVsbC10aXRs
ZT48YWJici0xPkludGVncmF0aXZlIG1lZGljaW5lIChFbmNpbml0YXMsIENhbGlmLik8L2FiYnIt
MT48L2FsdC1wZXJpb2RpY2FsPjxwYWdlcz40Mi00NzwvcGFnZXM+PHZvbHVtZT4yMzwvdm9sdW1l
PjxudW1iZXI+NTwvbnVtYmVyPjxlZGl0aW9uPjIwMjQvMTEvMTQ8L2VkaXRpb24+PGRhdGVzPjx5
ZWFyPjIwMjQ8L3llYXI+PHB1Yi1kYXRlcz48ZGF0ZT5Ob3Y8L2RhdGU+PC9wdWItZGF0ZXM+PC9k
YXRlcz48aXNibj4xNTQ2LTk5M1ggKFByaW50KSYjeEQ7MTU0Ni05OTN4PC9pc2JuPjxhY2Nlc3Np
b24tbnVtPjM5NTM0NjY1PC9hY2Nlc3Npb24tbnVtPjx1cmxzPjwvdXJscz48Y3VzdG9tMj5QTUMx
MTU1Mjk2MTwvY3VzdG9tMj48cmVtb3RlLWRhdGFiYXNlLXByb3ZpZGVyPk5MTTwvcmVtb3RlLWRh
dGFiYXNlLXByb3ZpZGVyPjxsYW5ndWFnZT5lbmc8L2xhbmd1YWdlPjwvcmVjb3JkPjwvQ2l0ZT48
Q2l0ZT48QXV0aG9yPkNlbmRlamFzLUhlcm5hbmRlejwvQXV0aG9yPjxZZWFyPjIwMjI8L1llYXI+
PFJlY051bT4yMjkzPC9SZWNOdW0+PHJlY29yZD48cmVjLW51bWJlcj4yMjkzPC9yZWMtbnVtYmVy
Pjxmb3JlaWduLWtleXM+PGtleSBhcHA9IkVOIiBkYi1pZD0iMmZkeDA1dzl5c3QwcjRlcDA5dng1
cjlydjBhMnd3end2MnJlIiB0aW1lc3RhbXA9IjE2MDQ3MDMwMjAiPjIyOTM8L2tleT48L2ZvcmVp
Z24ta2V5cz48cmVmLXR5cGUgbmFtZT0iSm91cm5hbCBBcnRpY2xlIj4xNzwvcmVmLXR5cGU+PGNv
bnRyaWJ1dG9ycz48YXV0aG9ycz48YXV0aG9yPkNlbmRlamFzLUhlcm5hbmRleiwgSi48L2F1dGhv
cj48YXV0aG9yPlNhcmFmaWFuLCBKLjwvYXV0aG9yPjxhdXRob3I+TGF3dG9uLCBWLjwvYXV0aG9y
PjxhdXRob3I+UGFsa2FyLCBBLjwvYXV0aG9yPjxhdXRob3I+QW5kZXJzb24sIEwuPC9hdXRob3I+
PGF1dGhvcj5MYXJpdmllcmUsIFYuPC9hdXRob3I+PGF1dGhvcj5QYXJrZXIsIFcuPC9hdXRob3I+
PC9hdXRob3JzPjwvY29udHJpYnV0b3JzPjx0aXRsZXM+PHRpdGxlPlBhcmFjZXRhbW9sIChBY2V0
YW1pbm9waGVuKSBVc2UgaW4gSW5mYW50cyBhbmQgQ2hpbGRyZW4gd2FzIE5ldmVyIFNob3duIHRv
IGJlIFNhZmUgZm9yIE5ldXJvZGV2ZWxvcG1lbnQ6IEEgU3lzdGVtYXRpYyBSZXZpZXcgd2l0aCBD
aXRhdGlvbiBUcmFja2luZy4gPC90aXRsZT48c2Vjb25kYXJ5LXRpdGxlPkV1cm9wZWFuIEpvdXJu
YWwgb2YgUGVkaWF0cmljczwvc2Vjb25kYXJ5LXRpdGxlPjwvdGl0bGVzPjxwZXJpb2RpY2FsPjxm
dWxsLXRpdGxlPkV1cm9wZWFuIEpvdXJuYWwgb2YgUGVkaWF0cmljczwvZnVsbC10aXRsZT48YWJi
ci0xPkV1ci4gSi4gUGVkaWF0ci48L2FiYnItMT48YWJici0yPkV1ciBKIFBlZGlhdHI8L2FiYnIt
Mj48L3BlcmlvZGljYWw+PHBhZ2VzPjE4MzUtMTg1NzwvcGFnZXM+PHZvbHVtZT4xODE8L3ZvbHVt
ZT48ZGF0ZXM+PHllYXI+MjAyMjwveWVhcj48L2RhdGVzPjx1cmxzPjwvdXJscz48ZWxlY3Ryb25p
Yy1yZXNvdXJjZS1udW0+MTAuMTAwNy9zMDA0MzEtMDIyLTA0NDA3LXc8L2VsZWN0cm9uaWMtcmVz
b3VyY2UtbnVtPjwvcmVjb3JkPjwvQ2l0ZT48L0VuZE5vdGU+AG==
</w:fldData>
        </w:fldChar>
      </w:r>
      <w:r w:rsidR="00134841">
        <w:instrText xml:space="preserve"> ADDIN EN.CITE </w:instrText>
      </w:r>
      <w:r w:rsidR="00134841">
        <w:fldChar w:fldCharType="begin">
          <w:fldData xml:space="preserve">PEVuZE5vdGU+PENpdGU+PEF1dGhvcj5QYXRlbDwvQXV0aG9yPjxZZWFyPjIwMjI8L1llYXI+PFJl
Y051bT4yNTM1PC9SZWNOdW0+PERpc3BsYXlUZXh0PlsyLTQsIDExLTEzXTwvRGlzcGxheVRleHQ+
PHJlY29yZD48cmVjLW51bWJlcj4yNTM1PC9yZWMtbnVtYmVyPjxmb3JlaWduLWtleXM+PGtleSBh
cHA9IkVOIiBkYi1pZD0iMmZkeDA1dzl5c3QwcjRlcDA5dng1cjlydjBhMnd3end2MnJlIiB0aW1l
c3RhbXA9IjE2NjE4NjYwMjkiPjI1MzU8L2tleT48L2ZvcmVpZ24ta2V5cz48cmVmLXR5cGUgbmFt
ZT0iSm91cm5hbCBBcnRpY2xlIj4xNzwvcmVmLXR5cGU+PGNvbnRyaWJ1dG9ycz48YXV0aG9ycz48
YXV0aG9yPlBhdGVsLCBFLjwvYXV0aG9yPjxhdXRob3I+Sm9uZXMgSWlpLCBKLiBQLiwgM3JkPC9h
dXRob3I+PGF1dGhvcj5Cb25vLUx1bm4sIEQuPC9hdXRob3I+PGF1dGhvcj5LdWNoaWJoYXRsYSwg
TS48L2F1dGhvcj48YXV0aG9yPlBhbGthciwgQS48L2F1dGhvcj48YXV0aG9yPkNlbmRlamFzIEhl
cm5hbmRleiwgSi48L2F1dGhvcj48YXV0aG9yPlNhcmFmaWFuLCBKLiBULjwvYXV0aG9yPjxhdXRo
b3I+TGF3dG9uLCBWLiBHLjwvYXV0aG9yPjxhdXRob3I+QW5kZXJzb24sIEwuIEcuPC9hdXRob3I+
PGF1dGhvcj5Lb25zb3VsYSwgWi48L2F1dGhvcj48YXV0aG9yPlJlaXNzbmVyLCBLLiBKLjwvYXV0
aG9yPjxhdXRob3I+UGFya2VyLCBXLjwvYXV0aG9yPjwvYXV0aG9ycz48L2NvbnRyaWJ1dG9ycz48
YXV0aC1hZGRyZXNzPldQTGFiIEluYy4sIER1cmhhbSwgTkMgVVNBLiYjeEQ7RGVwYXJ0bWVudHMg
b2YgU3VyZ2VyeSwgRHVrZSBVbml2ZXJzaXR5IE1lZGljYWwgQ2VudGVyLCBEdXJoYW0sIE5DLCBV
U0EuJiN4RDtEZXBhcnRtZW50cyBvZiBQdWJsaWMgUG9saWN5LCBVbml2ZXJzaXR5IG9mIE5vcnRo
IENhcm9saW5hLCBDaGFwZWwgSGlsbCwgTkMgVVNBLiYjeEQ7RGVwYXJ0bWVudHMgb2YgQmlvc3Rh
dGlzdGljcyBhbmQgQmlvaW5mb3JtYXRpY3MsIER1a2UgVW5pdmVyc2l0eSBNZWRpY2FsIENlbnRl
ciwgRHVyaGFtLCBOQywgVVNBLiYjeEQ7RGVwYXJ0bWVudHMgb2YgUHN5Y2hvbG9neSBhbmQgTmV1
cm9zY2llbmNlLCBVbml2ZXJzaXR5IG9mIE5vcnRoIENhcm9saW5hLCBDaGFwZWwgSGlsbCwgTkMs
IFVTQS4mI3hEO1dQTGFiIEluYy4sIER1cmhhbSwgTkMgVVNBIC0gV2lsbGlhbS5QYXJrZXJAV2ls
bGlhbVBhcmtlckxhYi5vcmcuPC9hdXRoLWFkZHJlc3M+PHRpdGxlcz48dGl0bGU+VGhlIHNhZmV0
eSBvZiBwZWRpYXRyaWMgdXNlIG9mIHBhcmFjZXRhbW9sIChhY2V0YW1pbm9waGVuKTogYSBuYXJy
YXRpdmUgcmV2aWV3IG9mIGRpcmVjdCBhbmQgaW5kaXJlY3QgZXZpZGVuY2U8L3RpdGxlPjxzZWNv
bmRhcnktdGl0bGU+TWluZXJ2YSBQZWRpYXRyIChUb3Jpbm8pPC9zZWNvbmRhcnktdGl0bGU+PGFs
dC10aXRsZT5NaW5lcnZhIHBlZGlhdHJpY3M8L2FsdC10aXRsZT48L3RpdGxlcz48cGVyaW9kaWNh
bD48ZnVsbC10aXRsZT5NaW5lcnZhIFBlZGlhdHIgKFRvcmlubyk8L2Z1bGwtdGl0bGU+PGFiYnIt
MT5NaW5lcnZhIHBlZGlhdHJpY3M8L2FiYnItMT48L3BlcmlvZGljYWw+PGFsdC1wZXJpb2RpY2Fs
PjxmdWxsLXRpdGxlPk1pbmVydmEgUGVkaWF0ciAoVG9yaW5vKTwvZnVsbC10aXRsZT48YWJici0x
Pk1pbmVydmEgcGVkaWF0cmljczwvYWJici0xPjwvYWx0LXBlcmlvZGljYWw+PHBhZ2VzPjc3NC03
ODg8L3BhZ2VzPjx2b2x1bWU+NzQ8L3ZvbHVtZT48bnVtYmVyPjY8L251bWJlcj48ZWRpdGlvbj4y
MDIyLzA3LzE0PC9lZGl0aW9uPjxkYXRlcz48eWVhcj4yMDIyPC95ZWFyPjxwdWItZGF0ZXM+PGRh
dGU+SnVsIDEzPC9kYXRlPjwvcHViLWRhdGVzPjwvZGF0ZXM+PGlzYm4+MjcyNC01NzgwPC9pc2Ju
PjxhY2Nlc3Npb24tbnVtPjM1ODIyNTgxPC9hY2Nlc3Npb24tbnVtPjx1cmxzPjwvdXJscz48ZWxl
Y3Ryb25pYy1yZXNvdXJjZS1udW0+MTAuMjM3MzYvczI3MjQtNTI3Ni4yMi4wNjkzMi00PC9lbGVj
dHJvbmljLXJlc291cmNlLW51bT48cmVtb3RlLWRhdGFiYXNlLXByb3ZpZGVyPk5MTTwvcmVtb3Rl
LWRhdGFiYXNlLXByb3ZpZGVyPjxsYW5ndWFnZT5lbmc8L2xhbmd1YWdlPjwvcmVjb3JkPjwvQ2l0
ZT48Q2l0ZT48QXV0aG9yPkpvbmVzPC9BdXRob3I+PFllYXI+MjAyNDwvWWVhcj48UmVjTnVtPjI4
MjE8L1JlY051bT48cmVjb3JkPjxyZWMtbnVtYmVyPjI4MjE8L3JlYy1udW1iZXI+PGZvcmVpZ24t
a2V5cz48a2V5IGFwcD0iRU4iIGRiLWlkPSIyZmR4MDV3OXlzdDByNGVwMDl2eDVyOXJ2MGEyd3d6
d3YycmUiIHRpbWVzdGFtcD0iMTczMjE0Mzk0MiI+MjgyMTwva2V5PjwvZm9yZWlnbi1rZXlzPjxy
ZWYtdHlwZSBuYW1lPSJKb3VybmFsIEFydGljbGUiPjE3PC9yZWYtdHlwZT48Y29udHJpYnV0b3Jz
PjxhdXRob3JzPjxhdXRob3I+Sm9uZXMsIEouIFAuLCAzcmQ8L2F1dGhvcj48YXV0aG9yPldpbGxp
YW1zb24sIEwuPC9hdXRob3I+PGF1dGhvcj5Lb25zb3VsYSwgWi48L2F1dGhvcj48YXV0aG9yPkFu
ZGVyc29uLCBSLjwvYXV0aG9yPjxhdXRob3I+UmVpc3NuZXIsIEsuIEouPC9hdXRob3I+PGF1dGhv
cj5QYXJrZXIsIFcuPC9hdXRob3I+PC9hdXRob3JzPjwvY29udHJpYnV0b3JzPjxhdXRoLWFkZHJl
c3M+V1BMYWIsIEluYy4sIER1cmhhbSwgTkMgMjc3MDcsIFVTQS4mI3hEO0RlcGFydG1lbnQgb2Yg
QmlvbG9naWNhbCBTY2llbmNlcywgTm9ydGhlcm4gS2VudHVja3kgVW5pdmVyc2l0eSwgSGlnaGxh
bmQgSGVpZ2h0cywgS1kgNDEwOTksIFVTQS4mI3hEO0RlcGFydG1lbnQgb2YgUHN5Y2hvbG9neSBh
bmQgTmV1cm9zY2llbmNlLCBVbml2ZXJzaXR5IG9mIE5vcnRoIENhcm9saW5hLCBDaGFwZWwgSGls
bCwgTkMgMjc1OTksIFVTQS48L2F1dGgtYWRkcmVzcz48dGl0bGVzPjx0aXRsZT5FdmFsdWF0aW5n
IHRoZSBSb2xlIG9mIFN1c2NlcHRpYmlsaXR5IEluZHVjaW5nIENvZmFjdG9ycyBhbmQgb2YgQWNl
dGFtaW5vcGhlbiBpbiB0aGUgRXRpb2xvZ3kgb2YgQXV0aXNtIFNwZWN0cnVtIERpc29yZGVyPC90
aXRsZT48c2Vjb25kYXJ5LXRpdGxlPkxpZmUgKEJhc2VsKTwvc2Vjb25kYXJ5LXRpdGxlPjxhbHQt
dGl0bGU+TGlmZSAoQmFzZWwsIFN3aXR6ZXJsYW5kKTwvYWx0LXRpdGxlPjwvdGl0bGVzPjxwZXJp
b2RpY2FsPjxmdWxsLXRpdGxlPkxpZmUgKEJhc2VsKTwvZnVsbC10aXRsZT48YWJici0xPkxpZmUg
KEJhc2VsLCBTd2l0emVybGFuZCk8L2FiYnItMT48L3BlcmlvZGljYWw+PGFsdC1wZXJpb2RpY2Fs
PjxmdWxsLXRpdGxlPkxpZmUgKEJhc2VsKTwvZnVsbC10aXRsZT48YWJici0xPkxpZmUgKEJhc2Vs
LCBTd2l0emVybGFuZCk8L2FiYnItMT48L2FsdC1wZXJpb2RpY2FsPjx2b2x1bWU+MTQ8L3ZvbHVt
ZT48bnVtYmVyPjg8L251bWJlcj48ZWRpdGlvbj4yMDI0LzA4LzMxPC9lZGl0aW9uPjxrZXl3b3Jk
cz48a2V5d29yZD5hY2V0YW1pbm9waGVuPC9rZXl3b3JkPjxrZXl3b3JkPmF1dGlzbSBzcGVjdHJ1
bSBkaXNvcmRlcjwva2V5d29yZD48a2V5d29yZD5veGlkYXRpdmUgc3RyZXNzPC9rZXl3b3JkPjxr
ZXl3b3JkPnBhcmFjZXRhbW9sPC9rZXl3b3JkPjxrZXl3b3JkPnBhaWQgZW1wbG95ZWVzIGF0IFdQ
TGFiLCBJbmMsIFJhY2hlbCBBbmRlcnNvbiBhbmQgV2lsbGlhbSBQYXJrZXIgd2VyZSBlbXBsb3ll
ZCBieTwva2V5d29yZD48a2V5d29yZD50aGUgY29tcGFueSBXUExhYiwgSW5jLiBUaGUgYXV0aG9y
cyBkZWNsYXJlIHRoYXQgdGhpcyBzdHVkeSByZWNlaXZlZCBmdW5kaW5nIGZyb208L2tleXdvcmQ+
PGtleXdvcmQ+V1BMYWIsIEluYy4gVGhlIHJlbWFpbmluZyBhdXRob3JzIGRlY2xhcmUgdGhhdCB0
aGUgcmVzZWFyY2ggd2FzIGNvbmR1Y3RlZCBpbiB0aGU8L2tleXdvcmQ+PGtleXdvcmQ+YWJzZW5j
ZSBvZiBhbnkgY29tbWVyY2lhbCBvciBmaW5hbmNpYWwgcmVsYXRpb25zaGlwcyB0aGF0IGNvdWxk
IGJlIGNvbnN0cnVlZCBhcyBhPC9rZXl3b3JkPjxrZXl3b3JkPnBvdGVudGlhbCBjb25mbGljdCBv
ZiBpbnRlcmVzdC48L2tleXdvcmQ+PC9rZXl3b3Jkcz48ZGF0ZXM+PHllYXI+MjAyNDwveWVhcj48
cHViLWRhdGVzPjxkYXRlPkp1bCAyMzwvZGF0ZT48L3B1Yi1kYXRlcz48L2RhdGVzPjxpc2JuPjIw
NzUtMTcyOSAoUHJpbnQpJiN4RDsyMDc1LTE3Mjk8L2lzYm4+PGFjY2Vzc2lvbi1udW0+MzkyMDI2
NjE8L2FjY2Vzc2lvbi1udW0+PHVybHM+PC91cmxzPjxjdXN0b20yPlBNQzExMzU1ODk1PC9jdXN0
b20yPjxlbGVjdHJvbmljLXJlc291cmNlLW51bT4xMC4zMzkwL2xpZmUxNDA4MDkxODwvZWxlY3Ry
b25pYy1yZXNvdXJjZS1udW0+PHJlbW90ZS1kYXRhYmFzZS1wcm92aWRlcj5OTE08L3JlbW90ZS1k
YXRhYmFzZS1wcm92aWRlcj48bGFuZ3VhZ2U+ZW5nPC9sYW5ndWFnZT48L3JlY29yZD48L0NpdGU+
PENpdGU+PEF1dGhvcj5aaGFvPC9BdXRob3I+PFllYXI+MjAyMzwvWWVhcj48UmVjTnVtPjI2Mzk8
L1JlY051bT48cmVjb3JkPjxyZWMtbnVtYmVyPjI2Mzk8L3JlYy1udW1iZXI+PGZvcmVpZ24ta2V5
cz48a2V5IGFwcD0iRU4iIGRiLWlkPSIyZmR4MDV3OXlzdDByNGVwMDl2eDVyOXJ2MGEyd3d6d3Yy
cmUiIHRpbWVzdGFtcD0iMTY4ODU3MDU1NyI+MjYzOTwva2V5PjwvZm9yZWlnbi1rZXlzPjxyZWYt
dHlwZSBuYW1lPSJKb3VybmFsIEFydGljbGUiPjE3PC9yZWYtdHlwZT48Y29udHJpYnV0b3JzPjxh
dXRob3JzPjxhdXRob3I+WmhhbywgTC48L2F1dGhvcj48YXV0aG9yPkpvbmVzLCBKLjwvYXV0aG9y
PjxhdXRob3I+QW5kZXJzb24sIEwuPC9hdXRob3I+PGF1dGhvcj5Lb25zb3VsYSwgWi48L2F1dGhv
cj48YXV0aG9yPk5ldmlzb24sIEMuPC9hdXRob3I+PGF1dGhvcj5SZWlzc25lciwgSy48L2F1dGhv
cj48YXV0aG9yPlBhcmtlciwgVy48L2F1dGhvcj48L2F1dGhvcnM+PC9jb250cmlidXRvcnM+PGF1
dGgtYWRkcmVzcz5XUExhYiwgSW5jLiwgRHVyaGFtLCBOQywgVW5pdGVkIFN0YXRlcy4mI3hEO0lu
c3RpdHV0ZSBmb3IgQXJjdGljIGFuZCBBbHBpbmUgUmVzZWFyY2gsIFVuaXZlcnNpdHkgb2YgQ29s
b3JhZG8sIEJvdWxkZXIsIEJvdWxkZXIsIENPLCBVbml0ZWQgU3RhdGVzLiYjeEQ7RGVwYXJ0bWVu
dCBvZiBQc3ljaG9sb2d5IGFuZCBOZXVyb3NjaWVuY2UsIFVuaXZlcnNpdHkgb2YgTm9ydGggQ2Fy
b2xpbmEsIENoYXBlbCBIaWxsLCBOQywgVW5pdGVkIFN0YXRlcy48L2F1dGgtYWRkcmVzcz48dGl0
bGVzPjx0aXRsZT5BY2V0YW1pbm9waGVuIGNhdXNlcyBuZXVyb2RldmVsb3BtZW50YWwgaW5qdXJ5
IGluIHN1c2NlcHRpYmxlIGJhYmllcyBhbmQgY2hpbGRyZW46IG5vIHZhbGlkIHJhdGlvbmFsZSBm
b3IgY29udHJvdmVyc3k8L3RpdGxlPjxzZWNvbmRhcnktdGl0bGU+Q2xpbiBFeHAgUGVkaWF0cjwv
c2Vjb25kYXJ5LXRpdGxlPjxhbHQtdGl0bGU+Q2xpbmljYWwgYW5kIGV4cGVyaW1lbnRhbCBwZWRp
YXRyaWNzPC9hbHQtdGl0bGU+PC90aXRsZXM+PHBlcmlvZGljYWw+PGZ1bGwtdGl0bGU+Q2xpbiBF
eHAgUGVkaWF0cjwvZnVsbC10aXRsZT48YWJici0xPkNsaW5pY2FsIGFuZCBleHBlcmltZW50YWwg
cGVkaWF0cmljczwvYWJici0xPjwvcGVyaW9kaWNhbD48YWx0LXBlcmlvZGljYWw+PGZ1bGwtdGl0
bGU+Q2xpbiBFeHAgUGVkaWF0cjwvZnVsbC10aXRsZT48YWJici0xPkNsaW5pY2FsIGFuZCBleHBl
cmltZW50YWwgcGVkaWF0cmljczwvYWJici0xPjwvYWx0LXBlcmlvZGljYWw+PGVkaXRpb24+MjAy
My8wNi8xNjwvZWRpdGlvbj48a2V5d29yZHM+PGtleXdvcmQ+YWNldGFtaW5vcGhlbjwva2V5d29y
ZD48a2V5d29yZD5hdXRpc208L2tleXdvcmQ+PGtleXdvcmQ+bmV1cm9kZXZlbG9wbWVudDwva2V5
d29yZD48a2V5d29yZD5wYXJhY2V0YW1vbDwva2V5d29yZD48L2tleXdvcmRzPjxkYXRlcz48eWVh
cj4yMDIzPC95ZWFyPjxwdWItZGF0ZXM+PGRhdGU+SnVuIDE0PC9kYXRlPjwvcHViLWRhdGVzPjwv
ZGF0ZXM+PGlzYm4+MjcxMy00MTQ4PC9pc2JuPjxhY2Nlc3Npb24tbnVtPjM3MzIxNTc1PC9hY2Nl
c3Npb24tbnVtPjx1cmxzPjwvdXJscz48ZWxlY3Ryb25pYy1yZXNvdXJjZS1udW0+MTAuMzM0NS9j
ZXAuMjAyMi4wMTMxOTwvZWxlY3Ryb25pYy1yZXNvdXJjZS1udW0+PHJlbW90ZS1kYXRhYmFzZS1w
cm92aWRlcj5OTE08L3JlbW90ZS1kYXRhYmFzZS1wcm92aWRlcj48bGFuZ3VhZ2U+ZW5nPC9sYW5n
dWFnZT48L3JlY29yZD48L0NpdGU+PENpdGU+PEF1dGhvcj5QYXJrZXI8L0F1dGhvcj48WWVhcj4y
MDI0PC9ZZWFyPjxSZWNOdW0+MjcxOTwvUmVjTnVtPjxyZWNvcmQ+PHJlYy1udW1iZXI+MjcxOTwv
cmVjLW51bWJlcj48Zm9yZWlnbi1rZXlzPjxrZXkgYXBwPSJFTiIgZGItaWQ9IjJmZHgwNXc5eXN0
MHI0ZXAwOXZ4NXI5cnYwYTJ3d3p3djJyZSIgdGltZXN0YW1wPSIxNzA0MzE0MTAwIj4yNzE5PC9r
ZXk+PC9mb3JlaWduLWtleXM+PHJlZi10eXBlIG5hbWU9IkpvdXJuYWwgQXJ0aWNsZSI+MTc8L3Jl
Zi10eXBlPjxjb250cmlidXRvcnM+PGF1dGhvcnM+PGF1dGhvcj5QYXJrZXIsIFdpbGxpYW08L2F1
dGhvcj48YXV0aG9yPkFuZGVyc29uLCBMYXVyZW4gRy48L2F1dGhvcj48YXV0aG9yPkpvbmVzLCBK
b2huIFAuPC9hdXRob3I+PGF1dGhvcj5BbmRlcnNvbiwgUmFjaGVsPC9hdXRob3I+PGF1dGhvcj5X
aWxsaWFtc29uLCBMYXVyZW48L2F1dGhvcj48YXV0aG9yPkJvbm8tTHVubiwgRGlsbGFuPC9hdXRo
b3I+PGF1dGhvcj5Lb25zb3VsYSwgWmFjaGFyb3VsYTwvYXV0aG9yPjwvYXV0aG9ycz48L2NvbnRy
aWJ1dG9ycz48dGl0bGVzPjx0aXRsZT5UaGUgRGFuZ2VycyBvZiBBY2V0YW1pbm9waGVuIGZvciBO
ZXVyb2RldmVsb3BtZW50IE91dHdlaWdoIFNjYW50IEV2aWRlbmNlIGZvciBMb25nLVRlcm0gQmVu
ZWZpdHM8L3RpdGxlPjxzZWNvbmRhcnktdGl0bGU+Q2hpbGRyZW48L3NlY29uZGFyeS10aXRsZT48
L3RpdGxlcz48cGVyaW9kaWNhbD48ZnVsbC10aXRsZT5DaGlsZHJlbjwvZnVsbC10aXRsZT48L3Bl
cmlvZGljYWw+PHBhZ2VzPjQ0PC9wYWdlcz48dm9sdW1lPjExPC92b2x1bWU+PG51bWJlcj4xPC9u
dW1iZXI+PGRhdGVzPjx5ZWFyPjIwMjQ8L3llYXI+PC9kYXRlcz48aXNibj4yMjI3LTkwNjc8L2lz
Ym4+PGFjY2Vzc2lvbi1udW0+ZG9pOjEwLjMzOTAvY2hpbGRyZW4xMTAxMDA0NDwvYWNjZXNzaW9u
LW51bT48dXJscz48cmVsYXRlZC11cmxzPjx1cmw+aHR0cHM6Ly93d3cubWRwaS5jb20vMjIyNy05
MDY3LzExLzEvNDQ8L3VybD48L3JlbGF0ZWQtdXJscz48L3VybHM+PC9yZWNvcmQ+PC9DaXRlPjxD
aXRlPjxBdXRob3I+Q2VuZGVqYXMtSGVybmFuZGV6PC9BdXRob3I+PFllYXI+MjAyMjwvWWVhcj48
UmVjTnVtPjIyOTM8L1JlY051bT48cmVjb3JkPjxyZWMtbnVtYmVyPjIyOTM8L3JlYy1udW1iZXI+
PGZvcmVpZ24ta2V5cz48a2V5IGFwcD0iRU4iIGRiLWlkPSIyZmR4MDV3OXlzdDByNGVwMDl2eDVy
OXJ2MGEyd3d6d3YycmUiIHRpbWVzdGFtcD0iMTYwNDcwMzAyMCI+MjI5Mzwva2V5PjwvZm9yZWln
bi1rZXlzPjxyZWYtdHlwZSBuYW1lPSJKb3VybmFsIEFydGljbGUiPjE3PC9yZWYtdHlwZT48Y29u
dHJpYnV0b3JzPjxhdXRob3JzPjxhdXRob3I+Q2VuZGVqYXMtSGVybmFuZGV6LCBKLjwvYXV0aG9y
PjxhdXRob3I+U2FyYWZpYW4sIEouPC9hdXRob3I+PGF1dGhvcj5MYXd0b24sIFYuPC9hdXRob3I+
PGF1dGhvcj5QYWxrYXIsIEEuPC9hdXRob3I+PGF1dGhvcj5BbmRlcnNvbiwgTC48L2F1dGhvcj48
YXV0aG9yPkxhcml2aWVyZSwgVi48L2F1dGhvcj48YXV0aG9yPlBhcmtlciwgVy48L2F1dGhvcj48
L2F1dGhvcnM+PC9jb250cmlidXRvcnM+PHRpdGxlcz48dGl0bGU+UGFyYWNldGFtb2wgKEFjZXRh
bWlub3BoZW4pIFVzZSBpbiBJbmZhbnRzIGFuZCBDaGlsZHJlbiB3YXMgTmV2ZXIgU2hvd24gdG8g
YmUgU2FmZSBmb3IgTmV1cm9kZXZlbG9wbWVudDogQSBTeXN0ZW1hdGljIFJldmlldyB3aXRoIENp
dGF0aW9uIFRyYWNraW5nLiA8L3RpdGxlPjxzZWNvbmRhcnktdGl0bGU+RXVyb3BlYW4gSm91cm5h
bCBvZiBQZWRpYXRyaWNzPC9zZWNvbmRhcnktdGl0bGU+PC90aXRsZXM+PHBlcmlvZGljYWw+PGZ1
bGwtdGl0bGU+RXVyb3BlYW4gSm91cm5hbCBvZiBQZWRpYXRyaWNzPC9mdWxsLXRpdGxlPjxhYmJy
LTE+RXVyLiBKLiBQZWRpYXRyLjwvYWJici0xPjxhYmJyLTI+RXVyIEogUGVkaWF0cjwvYWJici0y
PjwvcGVyaW9kaWNhbD48cGFnZXM+MTgzNS0xODU3PC9wYWdlcz48dm9sdW1lPjE4MTwvdm9sdW1l
PjxkYXRlcz48eWVhcj4yMDIyPC95ZWFyPjwvZGF0ZXM+PHVybHM+PC91cmxzPjxlbGVjdHJvbmlj
LXJlc291cmNlLW51bT4xMC4xMDA3L3MwMDQzMS0wMjItMDQ0MDctdzwvZWxlY3Ryb25pYy1yZXNv
dXJjZS1udW0+PC9yZWNvcmQ+PC9DaXRlPjxDaXRlPjxBdXRob3I+QmFrZXI8L0F1dGhvcj48WWVh
cj4yMDI0PC9ZZWFyPjxSZWNOdW0+MjgyNzwvUmVjTnVtPjxyZWNvcmQ+PHJlYy1udW1iZXI+Mjgy
NzwvcmVjLW51bWJlcj48Zm9yZWlnbi1rZXlzPjxrZXkgYXBwPSJFTiIgZGItaWQ9IjJmZHgwNXc5
eXN0MHI0ZXAwOXZ4NXI5cnYwYTJ3d3p3djJyZSIgdGltZXN0YW1wPSIxNzMyODAxNzk3Ij4yODI3
PC9rZXk+PC9mb3JlaWduLWtleXM+PHJlZi10eXBlIG5hbWU9IkpvdXJuYWwgQXJ0aWNsZSI+MTc8
L3JlZi10eXBlPjxjb250cmlidXRvcnM+PGF1dGhvcnM+PGF1dGhvcj5CYWtlciwgUy48L2F1dGhv
cj48L2F1dGhvcnM+PC9jb250cmlidXRvcnM+PHRpdGxlcz48dGl0bGU+QW4gSW50ZXJ2aWV3IHdp
dGggRHIuIFdpbGxpYW0gUGFya2VyIG9uIHRoZSBDb25uZWN0aW9uIGJldHdlZW4gQWNldGFtaW5v
cGhlbiBhbmQgQXV0aXNtPC90aXRsZT48c2Vjb25kYXJ5LXRpdGxlPkludGVnciBNZWQgKEVuY2lu
aXRhcyk8L3NlY29uZGFyeS10aXRsZT48YWx0LXRpdGxlPkludGVncmF0aXZlIG1lZGljaW5lIChF
bmNpbml0YXMsIENhbGlmLik8L2FsdC10aXRsZT48L3RpdGxlcz48cGVyaW9kaWNhbD48ZnVsbC10
aXRsZT5JbnRlZ3IgTWVkIChFbmNpbml0YXMpPC9mdWxsLXRpdGxlPjxhYmJyLTE+SW50ZWdyYXRp
dmUgbWVkaWNpbmUgKEVuY2luaXRhcywgQ2FsaWYuKTwvYWJici0xPjwvcGVyaW9kaWNhbD48YWx0
LXBlcmlvZGljYWw+PGZ1bGwtdGl0bGU+SW50ZWdyIE1lZCAoRW5jaW5pdGFzKTwvZnVsbC10aXRs
ZT48YWJici0xPkludGVncmF0aXZlIG1lZGljaW5lIChFbmNpbml0YXMsIENhbGlmLik8L2FiYnIt
MT48L2FsdC1wZXJpb2RpY2FsPjxwYWdlcz40Mi00NzwvcGFnZXM+PHZvbHVtZT4yMzwvdm9sdW1l
PjxudW1iZXI+NTwvbnVtYmVyPjxlZGl0aW9uPjIwMjQvMTEvMTQ8L2VkaXRpb24+PGRhdGVzPjx5
ZWFyPjIwMjQ8L3llYXI+PHB1Yi1kYXRlcz48ZGF0ZT5Ob3Y8L2RhdGU+PC9wdWItZGF0ZXM+PC9k
YXRlcz48aXNibj4xNTQ2LTk5M1ggKFByaW50KSYjeEQ7MTU0Ni05OTN4PC9pc2JuPjxhY2Nlc3Np
b24tbnVtPjM5NTM0NjY1PC9hY2Nlc3Npb24tbnVtPjx1cmxzPjwvdXJscz48Y3VzdG9tMj5QTUMx
MTU1Mjk2MTwvY3VzdG9tMj48cmVtb3RlLWRhdGFiYXNlLXByb3ZpZGVyPk5MTTwvcmVtb3RlLWRh
dGFiYXNlLXByb3ZpZGVyPjxsYW5ndWFnZT5lbmc8L2xhbmd1YWdlPjwvcmVjb3JkPjwvQ2l0ZT48
Q2l0ZT48QXV0aG9yPkNlbmRlamFzLUhlcm5hbmRlejwvQXV0aG9yPjxZZWFyPjIwMjI8L1llYXI+
PFJlY051bT4yMjkzPC9SZWNOdW0+PHJlY29yZD48cmVjLW51bWJlcj4yMjkzPC9yZWMtbnVtYmVy
Pjxmb3JlaWduLWtleXM+PGtleSBhcHA9IkVOIiBkYi1pZD0iMmZkeDA1dzl5c3QwcjRlcDA5dng1
cjlydjBhMnd3end2MnJlIiB0aW1lc3RhbXA9IjE2MDQ3MDMwMjAiPjIyOTM8L2tleT48L2ZvcmVp
Z24ta2V5cz48cmVmLXR5cGUgbmFtZT0iSm91cm5hbCBBcnRpY2xlIj4xNzwvcmVmLXR5cGU+PGNv
bnRyaWJ1dG9ycz48YXV0aG9ycz48YXV0aG9yPkNlbmRlamFzLUhlcm5hbmRleiwgSi48L2F1dGhv
cj48YXV0aG9yPlNhcmFmaWFuLCBKLjwvYXV0aG9yPjxhdXRob3I+TGF3dG9uLCBWLjwvYXV0aG9y
PjxhdXRob3I+UGFsa2FyLCBBLjwvYXV0aG9yPjxhdXRob3I+QW5kZXJzb24sIEwuPC9hdXRob3I+
PGF1dGhvcj5MYXJpdmllcmUsIFYuPC9hdXRob3I+PGF1dGhvcj5QYXJrZXIsIFcuPC9hdXRob3I+
PC9hdXRob3JzPjwvY29udHJpYnV0b3JzPjx0aXRsZXM+PHRpdGxlPlBhcmFjZXRhbW9sIChBY2V0
YW1pbm9waGVuKSBVc2UgaW4gSW5mYW50cyBhbmQgQ2hpbGRyZW4gd2FzIE5ldmVyIFNob3duIHRv
IGJlIFNhZmUgZm9yIE5ldXJvZGV2ZWxvcG1lbnQ6IEEgU3lzdGVtYXRpYyBSZXZpZXcgd2l0aCBD
aXRhdGlvbiBUcmFja2luZy4gPC90aXRsZT48c2Vjb25kYXJ5LXRpdGxlPkV1cm9wZWFuIEpvdXJu
YWwgb2YgUGVkaWF0cmljczwvc2Vjb25kYXJ5LXRpdGxlPjwvdGl0bGVzPjxwZXJpb2RpY2FsPjxm
dWxsLXRpdGxlPkV1cm9wZWFuIEpvdXJuYWwgb2YgUGVkaWF0cmljczwvZnVsbC10aXRsZT48YWJi
ci0xPkV1ci4gSi4gUGVkaWF0ci48L2FiYnItMT48YWJici0yPkV1ciBKIFBlZGlhdHI8L2FiYnIt
Mj48L3BlcmlvZGljYWw+PHBhZ2VzPjE4MzUtMTg1NzwvcGFnZXM+PHZvbHVtZT4xODE8L3ZvbHVt
ZT48ZGF0ZXM+PHllYXI+MjAyMjwveWVhcj48L2RhdGVzPjx1cmxzPjwvdXJscz48ZWxlY3Ryb25p
Yy1yZXNvdXJjZS1udW0+MTAuMTAwNy9zMDA0MzEtMDIyLTA0NDA3LXc8L2VsZWN0cm9uaWMtcmVz
b3VyY2UtbnVtPjwvcmVjb3JkPjwvQ2l0ZT48L0VuZE5vdGU+AG==
</w:fldData>
        </w:fldChar>
      </w:r>
      <w:r w:rsidR="00134841">
        <w:instrText xml:space="preserve"> ADDIN EN.CITE.DATA </w:instrText>
      </w:r>
      <w:r w:rsidR="00134841">
        <w:fldChar w:fldCharType="end"/>
      </w:r>
      <w:r>
        <w:fldChar w:fldCharType="separate"/>
      </w:r>
      <w:r w:rsidR="00134841">
        <w:rPr>
          <w:noProof/>
        </w:rPr>
        <w:t>[2-4, 11-13]</w:t>
      </w:r>
      <w:r>
        <w:fldChar w:fldCharType="end"/>
      </w:r>
      <w:r>
        <w:t xml:space="preserve"> a neurodevelopmental toxin, are excluded from the analysis in order to avoid biasing the results towards the authors’ viewpoint. </w:t>
      </w:r>
    </w:p>
    <w:p w14:paraId="13162373" w14:textId="77777777" w:rsidR="007E1506" w:rsidRDefault="007E1506" w:rsidP="002243B2">
      <w:pPr>
        <w:rPr>
          <w:b/>
          <w:bCs/>
          <w:sz w:val="28"/>
          <w:szCs w:val="28"/>
        </w:rPr>
      </w:pPr>
    </w:p>
    <w:p w14:paraId="66765F73" w14:textId="77777777" w:rsidR="00EC2732" w:rsidRDefault="00EC2732" w:rsidP="00EC2732"/>
    <w:p w14:paraId="6638B10A" w14:textId="50E2BA48" w:rsidR="00EC2732" w:rsidRDefault="00BE01BA" w:rsidP="00EC2732">
      <w:pPr>
        <w:jc w:val="center"/>
      </w:pPr>
      <w:r w:rsidRPr="00BE01BA">
        <w:rPr>
          <w:noProof/>
        </w:rPr>
        <w:lastRenderedPageBreak/>
        <w:drawing>
          <wp:inline distT="0" distB="0" distL="0" distR="0" wp14:anchorId="25114D73" wp14:editId="3AD584EC">
            <wp:extent cx="3333812" cy="3869741"/>
            <wp:effectExtent l="0" t="0" r="0" b="0"/>
            <wp:docPr id="452100322" name="Picture 1" descr="A diagram of a scientific stu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100322" name="Picture 1" descr="A diagram of a scientific study&#10;&#10;AI-generated content may be incorrect."/>
                    <pic:cNvPicPr/>
                  </pic:nvPicPr>
                  <pic:blipFill>
                    <a:blip r:embed="rId7"/>
                    <a:stretch>
                      <a:fillRect/>
                    </a:stretch>
                  </pic:blipFill>
                  <pic:spPr>
                    <a:xfrm>
                      <a:off x="0" y="0"/>
                      <a:ext cx="3338018" cy="3874623"/>
                    </a:xfrm>
                    <a:prstGeom prst="rect">
                      <a:avLst/>
                    </a:prstGeom>
                  </pic:spPr>
                </pic:pic>
              </a:graphicData>
            </a:graphic>
          </wp:inline>
        </w:drawing>
      </w:r>
    </w:p>
    <w:p w14:paraId="71EBC8C9" w14:textId="6CE68CCB" w:rsidR="00EC2732" w:rsidRDefault="00EC2732" w:rsidP="00EC2732">
      <w:r w:rsidRPr="00461F5C">
        <w:rPr>
          <w:b/>
          <w:bCs/>
        </w:rPr>
        <w:t>Supplemental Figure 1</w:t>
      </w:r>
      <w:r>
        <w:t xml:space="preserve">. Results of group </w:t>
      </w:r>
      <w:r w:rsidR="00904E0E">
        <w:t>scoring of</w:t>
      </w:r>
      <w:r>
        <w:t xml:space="preserve"> the seminal nature of studies relating APAP to neurodevelopmental disorders. </w:t>
      </w:r>
      <w:r w:rsidR="00904E0E">
        <w:t>G</w:t>
      </w:r>
      <w:r>
        <w:t>roup members William Parker, M</w:t>
      </w:r>
      <w:r w:rsidR="001517BA">
        <w:t>. Vishnu</w:t>
      </w:r>
      <w:r>
        <w:t xml:space="preserve"> Patel, Rachel Anderson, Caitlin Travers, and Lauren Piper</w:t>
      </w:r>
      <w:r w:rsidR="00695099">
        <w:t xml:space="preserve"> (ad hoc member) participated</w:t>
      </w:r>
      <w:r>
        <w:t xml:space="preserve">. The question posed was: What studies, without consideration of other evidence, should have alerted the medical or scientific community regarding the safety of APAP for neurodevelopment, assuming no bias in the field and passing familiarity with the possible connection between APAP and neurodevelopmental disorders. A rating scale of 1 to 5 in 0.5 increments was used, with 1 being that a study should have raised zero concern, and 5 being that a study should have raised very high concern. All participants scored all evidence, and then scores were tallied and options to change scores were allowed. WP (senior investigator) did not divulge his score until after all other scores were divulged to avoid biasing other members of the group. </w:t>
      </w:r>
      <w:r w:rsidR="00466D7D">
        <w:t>High scoring l</w:t>
      </w:r>
      <w:r>
        <w:t xml:space="preserve">ines of evidence attributable to studies from the coauthors were excluded. </w:t>
      </w:r>
    </w:p>
    <w:p w14:paraId="7D82BBFB" w14:textId="77777777" w:rsidR="00EC2732" w:rsidRDefault="00EC2732" w:rsidP="00EC2732"/>
    <w:tbl>
      <w:tblPr>
        <w:tblStyle w:val="TableGrid"/>
        <w:tblW w:w="0" w:type="auto"/>
        <w:tblLook w:val="04A0" w:firstRow="1" w:lastRow="0" w:firstColumn="1" w:lastColumn="0" w:noHBand="0" w:noVBand="1"/>
      </w:tblPr>
      <w:tblGrid>
        <w:gridCol w:w="3539"/>
        <w:gridCol w:w="5811"/>
      </w:tblGrid>
      <w:tr w:rsidR="00EC2732" w14:paraId="54ECF30F" w14:textId="77777777" w:rsidTr="0045528C">
        <w:tc>
          <w:tcPr>
            <w:tcW w:w="3539" w:type="dxa"/>
          </w:tcPr>
          <w:p w14:paraId="1B727ADB" w14:textId="77777777" w:rsidR="00EC2732" w:rsidRPr="007F21E6" w:rsidRDefault="00EC2732" w:rsidP="0045528C">
            <w:pPr>
              <w:jc w:val="center"/>
              <w:rPr>
                <w:b/>
                <w:bCs/>
              </w:rPr>
            </w:pPr>
            <w:r>
              <w:rPr>
                <w:b/>
                <w:bCs/>
              </w:rPr>
              <w:t>E</w:t>
            </w:r>
            <w:r w:rsidRPr="007F21E6">
              <w:rPr>
                <w:b/>
                <w:bCs/>
              </w:rPr>
              <w:t>vidence</w:t>
            </w:r>
            <w:r>
              <w:rPr>
                <w:b/>
                <w:bCs/>
              </w:rPr>
              <w:t xml:space="preserve"> /</w:t>
            </w:r>
            <w:r w:rsidRPr="007F21E6">
              <w:rPr>
                <w:b/>
                <w:bCs/>
              </w:rPr>
              <w:t xml:space="preserve"> references</w:t>
            </w:r>
          </w:p>
        </w:tc>
        <w:tc>
          <w:tcPr>
            <w:tcW w:w="5811" w:type="dxa"/>
          </w:tcPr>
          <w:p w14:paraId="11DFE1FA" w14:textId="77777777" w:rsidR="00EC2732" w:rsidRPr="007F21E6" w:rsidRDefault="00EC2732" w:rsidP="0045528C">
            <w:pPr>
              <w:jc w:val="center"/>
              <w:rPr>
                <w:b/>
                <w:bCs/>
              </w:rPr>
            </w:pPr>
            <w:r w:rsidRPr="007F21E6">
              <w:rPr>
                <w:b/>
                <w:bCs/>
              </w:rPr>
              <w:t>Background / additional information</w:t>
            </w:r>
          </w:p>
        </w:tc>
      </w:tr>
      <w:tr w:rsidR="00EC2732" w14:paraId="4CF24FEB" w14:textId="77777777" w:rsidTr="0045528C">
        <w:tc>
          <w:tcPr>
            <w:tcW w:w="3539" w:type="dxa"/>
          </w:tcPr>
          <w:p w14:paraId="21356BFB" w14:textId="77777777" w:rsidR="00EC2732" w:rsidRPr="003C221E" w:rsidRDefault="00EC2732" w:rsidP="0045528C">
            <w:r w:rsidRPr="003C221E">
              <w:t xml:space="preserve">1. Mechanisms of APAP-mediated injury are plausible. For review, see Jones et al. </w:t>
            </w:r>
            <w:r w:rsidRPr="003C221E">
              <w:rPr>
                <w:noProof/>
              </w:rPr>
              <w:t>[1]</w:t>
            </w:r>
            <w:r w:rsidRPr="003C221E">
              <w:t xml:space="preserve">  </w:t>
            </w:r>
          </w:p>
        </w:tc>
        <w:tc>
          <w:tcPr>
            <w:tcW w:w="5811" w:type="dxa"/>
          </w:tcPr>
          <w:p w14:paraId="197C3462" w14:textId="77777777" w:rsidR="00EC2732" w:rsidRPr="003C221E" w:rsidRDefault="00EC2732" w:rsidP="0045528C">
            <w:r w:rsidRPr="003C221E">
              <w:t xml:space="preserve">The first study showing that children with ASD are deficient in a metabolic pathway necessary to safely detoxify APAP in babies (sulfation) is now more than a quarter of a century old </w:t>
            </w:r>
            <w:r w:rsidRPr="003C221E">
              <w:rPr>
                <w:noProof/>
              </w:rPr>
              <w:t>[2]</w:t>
            </w:r>
            <w:r w:rsidRPr="003C221E">
              <w:t xml:space="preserve">, and was subsequently corroborated </w:t>
            </w:r>
            <w:r w:rsidRPr="003C221E">
              <w:rPr>
                <w:noProof/>
              </w:rPr>
              <w:t>[3, 4]</w:t>
            </w:r>
            <w:r w:rsidRPr="003C221E">
              <w:t xml:space="preserve">. One enzyme (CyP450 2E1) which produces the toxic metabolite of APAP (NAPQI) is expressed in the human brain from before birth </w:t>
            </w:r>
            <w:r w:rsidRPr="003C221E">
              <w:rPr>
                <w:noProof/>
              </w:rPr>
              <w:t>[5]</w:t>
            </w:r>
            <w:r w:rsidRPr="003C221E">
              <w:t xml:space="preserve"> and is a target of epigenetic alterations in mothers who have children with ASD </w:t>
            </w:r>
            <w:r w:rsidRPr="003C221E">
              <w:rPr>
                <w:noProof/>
              </w:rPr>
              <w:t>[6]</w:t>
            </w:r>
            <w:r w:rsidRPr="003C221E">
              <w:t xml:space="preserve">. In addition, polymorphisms in another enzyme (CyP450 1A2) that produces the same toxic metabolite of APAP is associated with ASD </w:t>
            </w:r>
            <w:r w:rsidRPr="003C221E">
              <w:rPr>
                <w:noProof/>
              </w:rPr>
              <w:t>[7, 8]</w:t>
            </w:r>
            <w:r w:rsidRPr="003C221E">
              <w:t xml:space="preserve">. </w:t>
            </w:r>
          </w:p>
        </w:tc>
      </w:tr>
      <w:tr w:rsidR="00EC2732" w14:paraId="291936EB" w14:textId="77777777" w:rsidTr="0045528C">
        <w:tc>
          <w:tcPr>
            <w:tcW w:w="3539" w:type="dxa"/>
          </w:tcPr>
          <w:p w14:paraId="06F0CCAE" w14:textId="77777777" w:rsidR="00EC2732" w:rsidRPr="003C221E" w:rsidRDefault="00EC2732" w:rsidP="0045528C">
            <w:r w:rsidRPr="003C221E">
              <w:t>Score: 1, 1, 1, 2, 1 = 6</w:t>
            </w:r>
          </w:p>
        </w:tc>
        <w:tc>
          <w:tcPr>
            <w:tcW w:w="5811" w:type="dxa"/>
          </w:tcPr>
          <w:p w14:paraId="5EE8EEAC" w14:textId="77777777" w:rsidR="00EC2732" w:rsidRPr="003C221E" w:rsidRDefault="00EC2732" w:rsidP="0045528C">
            <w:r w:rsidRPr="003C221E">
              <w:t xml:space="preserve">Not specific for a particular neurodevelopmental problem. Literature </w:t>
            </w:r>
            <w:proofErr w:type="gramStart"/>
            <w:r w:rsidRPr="003C221E">
              <w:t>diffuse</w:t>
            </w:r>
            <w:proofErr w:type="gramEnd"/>
            <w:r w:rsidRPr="003C221E">
              <w:t>: no single study can be identified as providing authority on the topic.</w:t>
            </w:r>
          </w:p>
        </w:tc>
      </w:tr>
      <w:tr w:rsidR="00EC2732" w14:paraId="2230CB6D" w14:textId="77777777" w:rsidTr="0045528C">
        <w:tc>
          <w:tcPr>
            <w:tcW w:w="3539" w:type="dxa"/>
          </w:tcPr>
          <w:p w14:paraId="475CA791" w14:textId="77777777" w:rsidR="00EC2732" w:rsidRPr="003C221E" w:rsidRDefault="00EC2732" w:rsidP="0045528C">
            <w:r w:rsidRPr="003C221E">
              <w:t xml:space="preserve">2. APAP use during early childhood is associated with a 20-fold greater risk of regressive ASD </w:t>
            </w:r>
            <w:r w:rsidRPr="003C221E">
              <w:rPr>
                <w:noProof/>
              </w:rPr>
              <w:t>[9]</w:t>
            </w:r>
            <w:r w:rsidRPr="003C221E">
              <w:t xml:space="preserve">. </w:t>
            </w:r>
          </w:p>
        </w:tc>
        <w:tc>
          <w:tcPr>
            <w:tcW w:w="5811" w:type="dxa"/>
          </w:tcPr>
          <w:p w14:paraId="4895497B" w14:textId="77777777" w:rsidR="00EC2732" w:rsidRPr="003C221E" w:rsidRDefault="00EC2732" w:rsidP="0045528C">
            <w:r w:rsidRPr="003C221E">
              <w:t xml:space="preserve">This case-controlled study, now more than 16 years old, has been widely criticized, but careful analysis does not reveal any credible objections </w:t>
            </w:r>
            <w:r w:rsidRPr="003C221E">
              <w:rPr>
                <w:noProof/>
              </w:rPr>
              <w:t>[10]</w:t>
            </w:r>
            <w:r w:rsidRPr="003C221E">
              <w:t xml:space="preserve">. </w:t>
            </w:r>
          </w:p>
        </w:tc>
      </w:tr>
      <w:tr w:rsidR="00EC2732" w14:paraId="72CB2989" w14:textId="77777777" w:rsidTr="0045528C">
        <w:tc>
          <w:tcPr>
            <w:tcW w:w="3539" w:type="dxa"/>
          </w:tcPr>
          <w:p w14:paraId="44F8E2F9" w14:textId="77777777" w:rsidR="00EC2732" w:rsidRPr="003C221E" w:rsidRDefault="00EC2732" w:rsidP="0045528C">
            <w:pPr>
              <w:rPr>
                <w:b/>
                <w:bCs/>
              </w:rPr>
            </w:pPr>
            <w:r w:rsidRPr="003C221E">
              <w:t xml:space="preserve">Score: </w:t>
            </w:r>
            <w:r w:rsidRPr="003C221E">
              <w:rPr>
                <w:b/>
                <w:bCs/>
                <w:sz w:val="26"/>
                <w:szCs w:val="26"/>
              </w:rPr>
              <w:t>5, 5, 5, 5, 5 = 25</w:t>
            </w:r>
          </w:p>
        </w:tc>
        <w:tc>
          <w:tcPr>
            <w:tcW w:w="5811" w:type="dxa"/>
          </w:tcPr>
          <w:p w14:paraId="1B284426" w14:textId="77777777" w:rsidR="00EC2732" w:rsidRPr="003C221E" w:rsidRDefault="00EC2732" w:rsidP="0045528C">
            <w:r w:rsidRPr="003C221E">
              <w:t xml:space="preserve">Discussed as an example prior to scoring. </w:t>
            </w:r>
          </w:p>
        </w:tc>
      </w:tr>
      <w:tr w:rsidR="00EC2732" w14:paraId="41EFD5F4" w14:textId="77777777" w:rsidTr="0045528C">
        <w:tc>
          <w:tcPr>
            <w:tcW w:w="3539" w:type="dxa"/>
          </w:tcPr>
          <w:p w14:paraId="770574C3" w14:textId="77777777" w:rsidR="00EC2732" w:rsidRPr="003C221E" w:rsidRDefault="00EC2732" w:rsidP="0045528C">
            <w:r w:rsidRPr="003C221E">
              <w:t xml:space="preserve">3. APAP use with mild adverse reactions to a vaccine, but not mild adverse reactions to a vaccine alone, is associated with ASD </w:t>
            </w:r>
            <w:r w:rsidRPr="003C221E">
              <w:rPr>
                <w:noProof/>
              </w:rPr>
              <w:t>[9]</w:t>
            </w:r>
            <w:r w:rsidRPr="003C221E">
              <w:t>.</w:t>
            </w:r>
          </w:p>
        </w:tc>
        <w:tc>
          <w:tcPr>
            <w:tcW w:w="5811" w:type="dxa"/>
          </w:tcPr>
          <w:p w14:paraId="275D50C1" w14:textId="77777777" w:rsidR="00EC2732" w:rsidRPr="003C221E" w:rsidRDefault="00EC2732" w:rsidP="0045528C">
            <w:r w:rsidRPr="003C221E">
              <w:t xml:space="preserve">This study, the same as in line of evidence #2, was the first study to separate the impact of vaccines from APAP on neurodevelopment, and the first to implicate APAP with the etiology of ASD. </w:t>
            </w:r>
          </w:p>
        </w:tc>
      </w:tr>
      <w:tr w:rsidR="00EC2732" w14:paraId="471F095E" w14:textId="77777777" w:rsidTr="0045528C">
        <w:tc>
          <w:tcPr>
            <w:tcW w:w="3539" w:type="dxa"/>
          </w:tcPr>
          <w:p w14:paraId="28EFC350" w14:textId="77777777" w:rsidR="00EC2732" w:rsidRPr="003C221E" w:rsidRDefault="00EC2732" w:rsidP="0045528C">
            <w:r w:rsidRPr="003C221E">
              <w:t>Score: 1, 1, 2, 3, 2 = 9</w:t>
            </w:r>
          </w:p>
        </w:tc>
        <w:tc>
          <w:tcPr>
            <w:tcW w:w="5811" w:type="dxa"/>
          </w:tcPr>
          <w:p w14:paraId="1124AD75" w14:textId="77777777" w:rsidR="00EC2732" w:rsidRPr="003C221E" w:rsidRDefault="00EC2732" w:rsidP="0045528C">
            <w:r w:rsidRPr="003C221E">
              <w:t>This is the same paper as in line of evidence # 2, which is already on the evaluation list.</w:t>
            </w:r>
          </w:p>
        </w:tc>
      </w:tr>
      <w:tr w:rsidR="00EC2732" w14:paraId="11D92D14" w14:textId="77777777" w:rsidTr="0045528C">
        <w:tc>
          <w:tcPr>
            <w:tcW w:w="3539" w:type="dxa"/>
          </w:tcPr>
          <w:p w14:paraId="0CB726E8" w14:textId="77777777" w:rsidR="00EC2732" w:rsidRPr="003C221E" w:rsidRDefault="00EC2732" w:rsidP="0045528C">
            <w:r w:rsidRPr="003C221E">
              <w:t xml:space="preserve">4. APAP was never demonstrated to be safe for </w:t>
            </w:r>
            <w:r w:rsidRPr="003C221E">
              <w:lastRenderedPageBreak/>
              <w:t xml:space="preserve">neurodevelopment </w:t>
            </w:r>
            <w:r w:rsidRPr="003C221E">
              <w:rPr>
                <w:noProof/>
              </w:rPr>
              <w:t>[11]</w:t>
            </w:r>
            <w:r w:rsidRPr="003C221E">
              <w:t xml:space="preserve">. Over two hundred papers in the medical literature claim that APAP is safe for babies and/or children when used as directed, but all studies were based on the false assumption that adverse reactions in babies would involve easily measured liver injury, the same as in adults </w:t>
            </w:r>
            <w:r w:rsidRPr="003C221E">
              <w:rPr>
                <w:noProof/>
              </w:rPr>
              <w:t>[11]</w:t>
            </w:r>
            <w:r w:rsidRPr="003C221E">
              <w:t>.</w:t>
            </w:r>
          </w:p>
        </w:tc>
        <w:tc>
          <w:tcPr>
            <w:tcW w:w="5811" w:type="dxa"/>
          </w:tcPr>
          <w:p w14:paraId="695C37E5" w14:textId="77777777" w:rsidR="00EC2732" w:rsidRPr="003C221E" w:rsidRDefault="00EC2732" w:rsidP="0045528C">
            <w:r w:rsidRPr="003C221E">
              <w:lastRenderedPageBreak/>
              <w:t xml:space="preserve">Like APAP, opioids have also never been shown to be safe for neurodevelopment </w:t>
            </w:r>
            <w:r w:rsidRPr="003C221E">
              <w:rPr>
                <w:noProof/>
              </w:rPr>
              <w:t>[12]</w:t>
            </w:r>
            <w:r w:rsidRPr="003C221E">
              <w:t xml:space="preserve">. However, unlike </w:t>
            </w:r>
            <w:r w:rsidRPr="003C221E">
              <w:lastRenderedPageBreak/>
              <w:t xml:space="preserve">APAP, opioids are not generally assumed to be safe for neurodevelopment when used as directed. Further, one study probing the safety of prenatal opioid exposure found reductions in communication skills in children associated with prenatal APAP exposure, but not with prenatal opioid exposure </w:t>
            </w:r>
            <w:r w:rsidRPr="003C221E">
              <w:rPr>
                <w:noProof/>
              </w:rPr>
              <w:t>[13]</w:t>
            </w:r>
            <w:r w:rsidRPr="003C221E">
              <w:t xml:space="preserve">. </w:t>
            </w:r>
          </w:p>
        </w:tc>
      </w:tr>
      <w:tr w:rsidR="00EC2732" w14:paraId="43BEACD1" w14:textId="77777777" w:rsidTr="0045528C">
        <w:tc>
          <w:tcPr>
            <w:tcW w:w="3539" w:type="dxa"/>
          </w:tcPr>
          <w:p w14:paraId="53A3066C" w14:textId="77777777" w:rsidR="00EC2732" w:rsidRPr="003C221E" w:rsidRDefault="00EC2732" w:rsidP="0045528C">
            <w:pPr>
              <w:rPr>
                <w:b/>
                <w:bCs/>
              </w:rPr>
            </w:pPr>
            <w:r w:rsidRPr="003C221E">
              <w:lastRenderedPageBreak/>
              <w:t xml:space="preserve">Score: </w:t>
            </w:r>
            <w:r w:rsidRPr="003C221E">
              <w:rPr>
                <w:sz w:val="26"/>
                <w:szCs w:val="26"/>
              </w:rPr>
              <w:t>5, 4, 4, 3, 5 = 21</w:t>
            </w:r>
          </w:p>
        </w:tc>
        <w:tc>
          <w:tcPr>
            <w:tcW w:w="5811" w:type="dxa"/>
          </w:tcPr>
          <w:p w14:paraId="303A32E1" w14:textId="77777777" w:rsidR="00EC2732" w:rsidRPr="003C221E" w:rsidRDefault="00EC2732" w:rsidP="0045528C">
            <w:r w:rsidRPr="003C221E">
              <w:t xml:space="preserve">Excluded since it is from coauthor WP’s laboratory. </w:t>
            </w:r>
          </w:p>
        </w:tc>
      </w:tr>
      <w:tr w:rsidR="00EC2732" w14:paraId="2CB4CD8C" w14:textId="77777777" w:rsidTr="0045528C">
        <w:tc>
          <w:tcPr>
            <w:tcW w:w="3539" w:type="dxa"/>
          </w:tcPr>
          <w:p w14:paraId="04F8A7EB" w14:textId="77777777" w:rsidR="00EC2732" w:rsidRPr="003C221E" w:rsidRDefault="00EC2732" w:rsidP="0045528C">
            <w:r w:rsidRPr="003C221E">
              <w:t xml:space="preserve">5. Numerous studies in laboratory animals from multiple laboratories indicate that early life exposure to APAP causes long term changes in brain function </w:t>
            </w:r>
            <w:r w:rsidRPr="003C221E">
              <w:rPr>
                <w:noProof/>
              </w:rPr>
              <w:t>[14-21]</w:t>
            </w:r>
            <w:r w:rsidRPr="003C221E">
              <w:t>.</w:t>
            </w:r>
          </w:p>
        </w:tc>
        <w:tc>
          <w:tcPr>
            <w:tcW w:w="5811" w:type="dxa"/>
          </w:tcPr>
          <w:p w14:paraId="524E9B9E" w14:textId="77777777" w:rsidR="00EC2732" w:rsidRPr="003C221E" w:rsidRDefault="00EC2732" w:rsidP="0045528C">
            <w:r w:rsidRPr="003C221E">
              <w:t xml:space="preserve">After adjusting for weight, the amount of APAP that causes profound changes in laboratory animals in some studies is very close to </w:t>
            </w:r>
            <w:r w:rsidRPr="003C221E">
              <w:rPr>
                <w:noProof/>
              </w:rPr>
              <w:t>[15]</w:t>
            </w:r>
            <w:r w:rsidRPr="003C221E">
              <w:t xml:space="preserve"> or even less than </w:t>
            </w:r>
            <w:r w:rsidRPr="003C221E">
              <w:rPr>
                <w:noProof/>
              </w:rPr>
              <w:t>[14]</w:t>
            </w:r>
            <w:r w:rsidRPr="003C221E">
              <w:t xml:space="preserve"> the amount administered to human babies and children. Thus, APAP could never be used in babies or children if current guidelines for drug safety were applied.</w:t>
            </w:r>
          </w:p>
        </w:tc>
      </w:tr>
      <w:tr w:rsidR="00EC2732" w14:paraId="6EC7BB45" w14:textId="77777777" w:rsidTr="0045528C">
        <w:tc>
          <w:tcPr>
            <w:tcW w:w="3539" w:type="dxa"/>
          </w:tcPr>
          <w:p w14:paraId="2F3E42D6" w14:textId="77777777" w:rsidR="00EC2732" w:rsidRPr="003C221E" w:rsidRDefault="00EC2732" w:rsidP="0045528C">
            <w:pPr>
              <w:rPr>
                <w:b/>
                <w:bCs/>
              </w:rPr>
            </w:pPr>
            <w:r w:rsidRPr="003C221E">
              <w:t xml:space="preserve">Score: </w:t>
            </w:r>
            <w:r w:rsidRPr="003C221E">
              <w:rPr>
                <w:b/>
                <w:bCs/>
                <w:sz w:val="26"/>
                <w:szCs w:val="26"/>
              </w:rPr>
              <w:t>5, 4, 5, 4, 5 = 23</w:t>
            </w:r>
          </w:p>
        </w:tc>
        <w:tc>
          <w:tcPr>
            <w:tcW w:w="5811" w:type="dxa"/>
          </w:tcPr>
          <w:p w14:paraId="0296D075" w14:textId="77777777" w:rsidR="00EC2732" w:rsidRPr="003C221E" w:rsidRDefault="00EC2732" w:rsidP="0045528C">
            <w:r w:rsidRPr="003C221E">
              <w:t>For this assessment, we will use the oldest study showing profound behavior deficits in laboratory animals, which is the Viberg study in 2014.</w:t>
            </w:r>
          </w:p>
        </w:tc>
      </w:tr>
      <w:tr w:rsidR="00EC2732" w14:paraId="1F49EAA9" w14:textId="77777777" w:rsidTr="0045528C">
        <w:tc>
          <w:tcPr>
            <w:tcW w:w="3539" w:type="dxa"/>
          </w:tcPr>
          <w:p w14:paraId="7F682AB2" w14:textId="77777777" w:rsidR="00EC2732" w:rsidRPr="003C221E" w:rsidRDefault="00EC2732" w:rsidP="0045528C">
            <w:r w:rsidRPr="003C221E">
              <w:t xml:space="preserve">6. Early life exposure to APAP has a greater long-term impact on male laboratory animals than female laboratory animals </w:t>
            </w:r>
            <w:r w:rsidRPr="003C221E">
              <w:rPr>
                <w:rFonts w:cstheme="minorHAnsi"/>
                <w:noProof/>
              </w:rPr>
              <w:t>[17, 20, 22]</w:t>
            </w:r>
            <w:r w:rsidRPr="003C221E">
              <w:t>. ASD is more common in males than in females.</w:t>
            </w:r>
          </w:p>
        </w:tc>
        <w:tc>
          <w:tcPr>
            <w:tcW w:w="5811" w:type="dxa"/>
          </w:tcPr>
          <w:p w14:paraId="5A3ADD55" w14:textId="77777777" w:rsidR="00EC2732" w:rsidRPr="003C221E" w:rsidRDefault="00EC2732" w:rsidP="0045528C">
            <w:r w:rsidRPr="003C221E">
              <w:t xml:space="preserve">The reason or reasons why males are more susceptible to APAP-mediated injury has been considered in some detail, and several plausible mechanisms have been proposed </w:t>
            </w:r>
            <w:r w:rsidRPr="003C221E">
              <w:rPr>
                <w:rFonts w:cstheme="minorHAnsi"/>
                <w:noProof/>
              </w:rPr>
              <w:t>[17, 22]</w:t>
            </w:r>
            <w:r w:rsidRPr="003C221E">
              <w:t>.</w:t>
            </w:r>
          </w:p>
        </w:tc>
      </w:tr>
      <w:tr w:rsidR="00EC2732" w14:paraId="0F9417E0" w14:textId="77777777" w:rsidTr="0045528C">
        <w:tc>
          <w:tcPr>
            <w:tcW w:w="3539" w:type="dxa"/>
          </w:tcPr>
          <w:p w14:paraId="71BC14A2" w14:textId="77777777" w:rsidR="00EC2732" w:rsidRPr="003C221E" w:rsidRDefault="00EC2732" w:rsidP="0045528C">
            <w:r w:rsidRPr="003C221E">
              <w:t>Score: 3, 1, 2, 2, 2 = 10</w:t>
            </w:r>
          </w:p>
        </w:tc>
        <w:tc>
          <w:tcPr>
            <w:tcW w:w="5811" w:type="dxa"/>
          </w:tcPr>
          <w:p w14:paraId="57707061" w14:textId="77777777" w:rsidR="00EC2732" w:rsidRPr="003C221E" w:rsidRDefault="00EC2732" w:rsidP="0045528C">
            <w:r w:rsidRPr="003C221E">
              <w:t>The connection with ASD was not obvious in the initial studies from the University of Maryland.</w:t>
            </w:r>
          </w:p>
        </w:tc>
      </w:tr>
      <w:tr w:rsidR="00EC2732" w14:paraId="4F8947F8" w14:textId="77777777" w:rsidTr="0045528C">
        <w:tc>
          <w:tcPr>
            <w:tcW w:w="3539" w:type="dxa"/>
          </w:tcPr>
          <w:p w14:paraId="3F64AFA9" w14:textId="77777777" w:rsidR="00EC2732" w:rsidRPr="003C221E" w:rsidRDefault="00EC2732" w:rsidP="0045528C">
            <w:r w:rsidRPr="003C221E">
              <w:lastRenderedPageBreak/>
              <w:t xml:space="preserve">7. Prenatal exposure of laboratory rats to APAP causes problems with the processing of sound </w:t>
            </w:r>
            <w:r w:rsidRPr="003C221E">
              <w:rPr>
                <w:noProof/>
              </w:rPr>
              <w:t>[23]</w:t>
            </w:r>
            <w:r w:rsidRPr="003C221E">
              <w:t xml:space="preserve">. Some degree of auditory dysfunction is seen in </w:t>
            </w:r>
            <w:proofErr w:type="gramStart"/>
            <w:r w:rsidRPr="003C221E">
              <w:t>the majority of</w:t>
            </w:r>
            <w:proofErr w:type="gramEnd"/>
            <w:r w:rsidRPr="003C221E">
              <w:t xml:space="preserve"> individuals with ASD. Reviewed by </w:t>
            </w:r>
            <w:proofErr w:type="spellStart"/>
            <w:r w:rsidRPr="003C221E">
              <w:t>Graeca</w:t>
            </w:r>
            <w:proofErr w:type="spellEnd"/>
            <w:r w:rsidRPr="003C221E">
              <w:t xml:space="preserve"> and Kulesza </w:t>
            </w:r>
            <w:r w:rsidRPr="003C221E">
              <w:rPr>
                <w:noProof/>
              </w:rPr>
              <w:t>[23]</w:t>
            </w:r>
            <w:r w:rsidRPr="003C221E">
              <w:t>.</w:t>
            </w:r>
          </w:p>
        </w:tc>
        <w:tc>
          <w:tcPr>
            <w:tcW w:w="5811" w:type="dxa"/>
          </w:tcPr>
          <w:p w14:paraId="14B3C495" w14:textId="77777777" w:rsidR="00EC2732" w:rsidRPr="003C221E" w:rsidRDefault="00EC2732" w:rsidP="0045528C">
            <w:pPr>
              <w:rPr>
                <w:rFonts w:cstheme="minorHAnsi"/>
              </w:rPr>
            </w:pPr>
            <w:r w:rsidRPr="003C221E">
              <w:rPr>
                <w:rFonts w:cstheme="minorHAnsi"/>
              </w:rPr>
              <w:t xml:space="preserve">The investigators found developmental delays with ear opening and, essentially, difficulty with hearing later in life after exposure to APAP as a fetus. It is unknown whether these </w:t>
            </w:r>
            <w:proofErr w:type="gramStart"/>
            <w:r w:rsidRPr="003C221E">
              <w:rPr>
                <w:rFonts w:cstheme="minorHAnsi"/>
              </w:rPr>
              <w:t>affects</w:t>
            </w:r>
            <w:proofErr w:type="gramEnd"/>
            <w:r w:rsidRPr="003C221E">
              <w:rPr>
                <w:rFonts w:cstheme="minorHAnsi"/>
              </w:rPr>
              <w:t xml:space="preserve"> in laboratory animals are related to impairments in some individuals with ASD.</w:t>
            </w:r>
          </w:p>
        </w:tc>
      </w:tr>
      <w:tr w:rsidR="00EC2732" w14:paraId="1F5D2F16" w14:textId="77777777" w:rsidTr="0045528C">
        <w:tc>
          <w:tcPr>
            <w:tcW w:w="3539" w:type="dxa"/>
          </w:tcPr>
          <w:p w14:paraId="609AC5A4" w14:textId="77777777" w:rsidR="00EC2732" w:rsidRPr="003C221E" w:rsidRDefault="00EC2732" w:rsidP="0045528C">
            <w:r w:rsidRPr="003C221E">
              <w:t>Score: 1, 2, 3.5, 3, 3 = 12.5</w:t>
            </w:r>
          </w:p>
        </w:tc>
        <w:tc>
          <w:tcPr>
            <w:tcW w:w="5811" w:type="dxa"/>
          </w:tcPr>
          <w:p w14:paraId="2C9D0889" w14:textId="77777777" w:rsidR="00EC2732" w:rsidRPr="003C221E" w:rsidRDefault="00EC2732" w:rsidP="0045528C">
            <w:pPr>
              <w:rPr>
                <w:rFonts w:cstheme="minorHAnsi"/>
              </w:rPr>
            </w:pPr>
            <w:r w:rsidRPr="003C221E">
              <w:rPr>
                <w:rFonts w:cstheme="minorHAnsi"/>
              </w:rPr>
              <w:t>Hearing loss does not seem specific for any neurodevelopmental problem. Too recent to evaluate.</w:t>
            </w:r>
          </w:p>
        </w:tc>
      </w:tr>
      <w:tr w:rsidR="00EC2732" w14:paraId="408EA3DE" w14:textId="77777777" w:rsidTr="0045528C">
        <w:tc>
          <w:tcPr>
            <w:tcW w:w="3539" w:type="dxa"/>
          </w:tcPr>
          <w:p w14:paraId="54E42520" w14:textId="77777777" w:rsidR="00EC2732" w:rsidRPr="003C221E" w:rsidRDefault="00EC2732" w:rsidP="0045528C">
            <w:r w:rsidRPr="003C221E">
              <w:t xml:space="preserve">8. </w:t>
            </w:r>
            <w:r w:rsidRPr="003C221E">
              <w:rPr>
                <w:rFonts w:cstheme="minorHAnsi"/>
              </w:rPr>
              <w:t xml:space="preserve">APAP causes apoptosis-mediated death of cortical neurons in adult laboratory rats </w:t>
            </w:r>
            <w:r w:rsidRPr="003C221E">
              <w:rPr>
                <w:rFonts w:cstheme="minorHAnsi"/>
                <w:noProof/>
              </w:rPr>
              <w:t>[24]</w:t>
            </w:r>
            <w:r w:rsidRPr="003C221E">
              <w:rPr>
                <w:rFonts w:cstheme="minorHAnsi"/>
              </w:rPr>
              <w:t xml:space="preserve">, and cortical neurons may be involved in the pathology of ASD </w:t>
            </w:r>
            <w:r w:rsidRPr="003C221E">
              <w:rPr>
                <w:rFonts w:cstheme="minorHAnsi"/>
                <w:noProof/>
              </w:rPr>
              <w:t>[25, 26]</w:t>
            </w:r>
            <w:r w:rsidRPr="003C221E">
              <w:rPr>
                <w:rFonts w:cstheme="minorHAnsi"/>
              </w:rPr>
              <w:t>.</w:t>
            </w:r>
          </w:p>
        </w:tc>
        <w:tc>
          <w:tcPr>
            <w:tcW w:w="5811" w:type="dxa"/>
          </w:tcPr>
          <w:p w14:paraId="4F711710" w14:textId="77777777" w:rsidR="00EC2732" w:rsidRPr="003C221E" w:rsidRDefault="00EC2732" w:rsidP="0045528C">
            <w:r w:rsidRPr="003C221E">
              <w:rPr>
                <w:rFonts w:cstheme="minorHAnsi"/>
              </w:rPr>
              <w:t xml:space="preserve">Increased levels of biomarkers for neuronal apoptosis </w:t>
            </w:r>
            <w:r w:rsidRPr="003C221E">
              <w:rPr>
                <w:rFonts w:cstheme="minorHAnsi"/>
                <w:noProof/>
              </w:rPr>
              <w:t>[27-29]</w:t>
            </w:r>
            <w:r w:rsidRPr="003C221E">
              <w:rPr>
                <w:rFonts w:cstheme="minorHAnsi"/>
              </w:rPr>
              <w:t xml:space="preserve"> and impaired autophagy </w:t>
            </w:r>
            <w:r w:rsidRPr="003C221E">
              <w:rPr>
                <w:rFonts w:cstheme="minorHAnsi"/>
                <w:noProof/>
              </w:rPr>
              <w:t>[30]</w:t>
            </w:r>
            <w:r w:rsidRPr="003C221E">
              <w:rPr>
                <w:rFonts w:cstheme="minorHAnsi"/>
              </w:rPr>
              <w:t xml:space="preserve"> are associated with ASD. Autophagy is necessary to </w:t>
            </w:r>
            <w:proofErr w:type="gramStart"/>
            <w:r w:rsidRPr="003C221E">
              <w:rPr>
                <w:rFonts w:cstheme="minorHAnsi"/>
              </w:rPr>
              <w:t>clearing</w:t>
            </w:r>
            <w:proofErr w:type="gramEnd"/>
            <w:r w:rsidRPr="003C221E">
              <w:rPr>
                <w:rFonts w:cstheme="minorHAnsi"/>
              </w:rPr>
              <w:t xml:space="preserve"> damaged organelles such as mitochondria </w:t>
            </w:r>
            <w:r w:rsidRPr="003C221E">
              <w:rPr>
                <w:rFonts w:cstheme="minorHAnsi"/>
                <w:noProof/>
              </w:rPr>
              <w:t>[31]</w:t>
            </w:r>
            <w:r w:rsidRPr="003C221E">
              <w:rPr>
                <w:rFonts w:cstheme="minorHAnsi"/>
              </w:rPr>
              <w:t xml:space="preserve">, which are created by aberrant metabolism of APAP </w:t>
            </w:r>
            <w:r w:rsidRPr="003C221E">
              <w:rPr>
                <w:rFonts w:cstheme="minorHAnsi"/>
                <w:noProof/>
              </w:rPr>
              <w:t>[32]</w:t>
            </w:r>
            <w:r w:rsidRPr="003C221E">
              <w:rPr>
                <w:rFonts w:cstheme="minorHAnsi"/>
              </w:rPr>
              <w:t>.</w:t>
            </w:r>
          </w:p>
        </w:tc>
      </w:tr>
      <w:tr w:rsidR="00EC2732" w14:paraId="631841CD" w14:textId="77777777" w:rsidTr="0045528C">
        <w:tc>
          <w:tcPr>
            <w:tcW w:w="3539" w:type="dxa"/>
          </w:tcPr>
          <w:p w14:paraId="3B315A6F" w14:textId="77777777" w:rsidR="00EC2732" w:rsidRPr="003C221E" w:rsidRDefault="00EC2732" w:rsidP="0045528C">
            <w:r w:rsidRPr="003C221E">
              <w:t>Score: 2, 1, 2, 2, 1 = 8</w:t>
            </w:r>
          </w:p>
        </w:tc>
        <w:tc>
          <w:tcPr>
            <w:tcW w:w="5811" w:type="dxa"/>
          </w:tcPr>
          <w:p w14:paraId="6F67258B" w14:textId="77777777" w:rsidR="00EC2732" w:rsidRPr="003C221E" w:rsidRDefault="00EC2732" w:rsidP="0045528C">
            <w:pPr>
              <w:rPr>
                <w:rFonts w:cstheme="minorHAnsi"/>
              </w:rPr>
            </w:pPr>
            <w:r w:rsidRPr="003C221E">
              <w:t>The connection with ASD was not obvious.</w:t>
            </w:r>
          </w:p>
        </w:tc>
      </w:tr>
      <w:tr w:rsidR="00EC2732" w14:paraId="55698F71" w14:textId="77777777" w:rsidTr="0045528C">
        <w:tc>
          <w:tcPr>
            <w:tcW w:w="3539" w:type="dxa"/>
          </w:tcPr>
          <w:p w14:paraId="34A13C80" w14:textId="77777777" w:rsidR="00EC2732" w:rsidRPr="003C221E" w:rsidRDefault="00EC2732" w:rsidP="0045528C">
            <w:r w:rsidRPr="003C221E">
              <w:t xml:space="preserve">9. </w:t>
            </w:r>
            <w:r w:rsidRPr="003C221E">
              <w:rPr>
                <w:rFonts w:cstheme="minorHAnsi"/>
              </w:rPr>
              <w:t xml:space="preserve">Genetic, epigenetic, and environmental factors associated with an increased risk of ASD have an adverse effect on the body’s ability to safely metabolize APAP </w:t>
            </w:r>
            <w:r w:rsidRPr="003C221E">
              <w:rPr>
                <w:rFonts w:cstheme="minorHAnsi"/>
                <w:noProof/>
              </w:rPr>
              <w:t>[2, 33, 34]</w:t>
            </w:r>
            <w:r w:rsidRPr="003C221E">
              <w:rPr>
                <w:rFonts w:cstheme="minorHAnsi"/>
              </w:rPr>
              <w:t>.</w:t>
            </w:r>
          </w:p>
        </w:tc>
        <w:tc>
          <w:tcPr>
            <w:tcW w:w="5811" w:type="dxa"/>
          </w:tcPr>
          <w:p w14:paraId="289ACAFA" w14:textId="77777777" w:rsidR="00EC2732" w:rsidRPr="003C221E" w:rsidRDefault="00EC2732" w:rsidP="0045528C">
            <w:r w:rsidRPr="003C221E">
              <w:t xml:space="preserve">The wide array of factors associated with ASD have led to the hypothesis that many things can come together to cause ASD, but ASD is characterized by impairment of social function and other </w:t>
            </w:r>
            <w:proofErr w:type="gramStart"/>
            <w:r w:rsidRPr="003C221E">
              <w:t>particular behavioral</w:t>
            </w:r>
            <w:proofErr w:type="gramEnd"/>
            <w:r w:rsidRPr="003C221E">
              <w:t xml:space="preserve"> phenotypes, suggesting specificity in the etiology of the condition.</w:t>
            </w:r>
          </w:p>
        </w:tc>
      </w:tr>
      <w:tr w:rsidR="00EC2732" w14:paraId="3401819A" w14:textId="77777777" w:rsidTr="0045528C">
        <w:tc>
          <w:tcPr>
            <w:tcW w:w="3539" w:type="dxa"/>
          </w:tcPr>
          <w:p w14:paraId="4DB0CBD9" w14:textId="77777777" w:rsidR="00EC2732" w:rsidRPr="003C221E" w:rsidRDefault="00EC2732" w:rsidP="0045528C">
            <w:pPr>
              <w:rPr>
                <w:b/>
                <w:bCs/>
                <w:sz w:val="26"/>
                <w:szCs w:val="26"/>
              </w:rPr>
            </w:pPr>
            <w:r w:rsidRPr="003C221E">
              <w:t xml:space="preserve">Score: </w:t>
            </w:r>
            <w:r w:rsidRPr="003C221E">
              <w:rPr>
                <w:sz w:val="26"/>
                <w:szCs w:val="26"/>
              </w:rPr>
              <w:t>5, 5, 2, 4, 2.5 = 18.5</w:t>
            </w:r>
          </w:p>
        </w:tc>
        <w:tc>
          <w:tcPr>
            <w:tcW w:w="5811" w:type="dxa"/>
          </w:tcPr>
          <w:p w14:paraId="12892FF5" w14:textId="77777777" w:rsidR="00EC2732" w:rsidRPr="003C221E" w:rsidRDefault="00EC2732" w:rsidP="0045528C">
            <w:r w:rsidRPr="003C221E">
              <w:t>Use the oxidative stress paper by Cendejas-Hernandez in 2017. 4</w:t>
            </w:r>
            <w:r w:rsidRPr="003C221E">
              <w:rPr>
                <w:vertAlign w:val="superscript"/>
              </w:rPr>
              <w:t>th</w:t>
            </w:r>
            <w:r w:rsidRPr="003C221E">
              <w:t xml:space="preserve"> highest rated line of evidence, and it has been cited sufficiently to study. </w:t>
            </w:r>
            <w:bookmarkStart w:id="0" w:name="OLE_LINK7"/>
            <w:r w:rsidRPr="003C221E">
              <w:t xml:space="preserve">Excluded since it is from coauthor WP’s laboratory. </w:t>
            </w:r>
            <w:bookmarkEnd w:id="0"/>
          </w:p>
        </w:tc>
      </w:tr>
      <w:tr w:rsidR="00EC2732" w14:paraId="6A030227" w14:textId="77777777" w:rsidTr="0045528C">
        <w:tc>
          <w:tcPr>
            <w:tcW w:w="3539" w:type="dxa"/>
          </w:tcPr>
          <w:p w14:paraId="38D5C23E" w14:textId="77777777" w:rsidR="00EC2732" w:rsidRPr="003C221E" w:rsidRDefault="00EC2732" w:rsidP="0045528C">
            <w:r w:rsidRPr="003C221E">
              <w:t xml:space="preserve">10. </w:t>
            </w:r>
            <w:r w:rsidRPr="003C221E">
              <w:rPr>
                <w:rFonts w:cstheme="minorHAnsi"/>
              </w:rPr>
              <w:t xml:space="preserve">Cystic fibrosis is associated with unusually efficient (effective) metabolism of APAP </w:t>
            </w:r>
            <w:r w:rsidRPr="003C221E">
              <w:rPr>
                <w:rFonts w:cstheme="minorHAnsi"/>
                <w:noProof/>
              </w:rPr>
              <w:t>[35, 36]</w:t>
            </w:r>
            <w:r w:rsidRPr="003C221E">
              <w:rPr>
                <w:rFonts w:cstheme="minorHAnsi"/>
              </w:rPr>
              <w:t xml:space="preserve">, and the prevalence of </w:t>
            </w:r>
            <w:r w:rsidRPr="003C221E">
              <w:rPr>
                <w:rFonts w:cstheme="minorHAnsi"/>
              </w:rPr>
              <w:lastRenderedPageBreak/>
              <w:t xml:space="preserve">ASD is apparently very low in patients with cystic fibrosis </w:t>
            </w:r>
            <w:r w:rsidRPr="003C221E">
              <w:rPr>
                <w:rFonts w:cstheme="minorHAnsi"/>
                <w:noProof/>
              </w:rPr>
              <w:t>[34]</w:t>
            </w:r>
            <w:r w:rsidRPr="003C221E">
              <w:rPr>
                <w:rFonts w:cstheme="minorHAnsi"/>
              </w:rPr>
              <w:t>.</w:t>
            </w:r>
          </w:p>
        </w:tc>
        <w:tc>
          <w:tcPr>
            <w:tcW w:w="5811" w:type="dxa"/>
          </w:tcPr>
          <w:p w14:paraId="7B89A16E" w14:textId="77777777" w:rsidR="00EC2732" w:rsidRPr="003C221E" w:rsidRDefault="00EC2732" w:rsidP="0045528C">
            <w:r w:rsidRPr="003C221E">
              <w:lastRenderedPageBreak/>
              <w:t>The mental health of patients with cystic fibrosis has been characterized extensively, but no association between ASD and cystic fibrosis has been reported.</w:t>
            </w:r>
          </w:p>
        </w:tc>
      </w:tr>
      <w:tr w:rsidR="00EC2732" w14:paraId="0A8EEBA6" w14:textId="77777777" w:rsidTr="0045528C">
        <w:tc>
          <w:tcPr>
            <w:tcW w:w="3539" w:type="dxa"/>
          </w:tcPr>
          <w:p w14:paraId="1076827D" w14:textId="77777777" w:rsidR="00EC2732" w:rsidRPr="003C221E" w:rsidRDefault="00EC2732" w:rsidP="0045528C">
            <w:r w:rsidRPr="003C221E">
              <w:t>Score: 4, 2, 2, 2, 1 = 11</w:t>
            </w:r>
          </w:p>
        </w:tc>
        <w:tc>
          <w:tcPr>
            <w:tcW w:w="5811" w:type="dxa"/>
          </w:tcPr>
          <w:p w14:paraId="2D78B39A" w14:textId="77777777" w:rsidR="00EC2732" w:rsidRPr="003C221E" w:rsidRDefault="00EC2732" w:rsidP="0045528C">
            <w:r w:rsidRPr="003C221E">
              <w:t xml:space="preserve">Literature </w:t>
            </w:r>
            <w:proofErr w:type="gramStart"/>
            <w:r w:rsidRPr="003C221E">
              <w:t>diffuse</w:t>
            </w:r>
            <w:proofErr w:type="gramEnd"/>
            <w:r w:rsidRPr="003C221E">
              <w:t xml:space="preserve">: no single study can be identified as providing authority on the topic. Evidence provided only as a small component within reviews only. </w:t>
            </w:r>
          </w:p>
        </w:tc>
      </w:tr>
      <w:tr w:rsidR="00EC2732" w14:paraId="5581D2CA" w14:textId="77777777" w:rsidTr="0045528C">
        <w:tc>
          <w:tcPr>
            <w:tcW w:w="3539" w:type="dxa"/>
          </w:tcPr>
          <w:p w14:paraId="27F2E479" w14:textId="77777777" w:rsidR="00EC2732" w:rsidRPr="003C221E" w:rsidRDefault="00EC2732" w:rsidP="0045528C">
            <w:r w:rsidRPr="003C221E">
              <w:t>11.</w:t>
            </w:r>
            <w:r w:rsidRPr="003C221E">
              <w:rPr>
                <w:rFonts w:cstheme="minorHAnsi"/>
              </w:rPr>
              <w:t xml:space="preserve"> APAP temporarily blunts social trust </w:t>
            </w:r>
            <w:r w:rsidRPr="003C221E">
              <w:rPr>
                <w:rFonts w:cstheme="minorHAnsi"/>
                <w:noProof/>
              </w:rPr>
              <w:t>[37]</w:t>
            </w:r>
            <w:r w:rsidRPr="003C221E">
              <w:rPr>
                <w:rFonts w:cstheme="minorHAnsi"/>
              </w:rPr>
              <w:t xml:space="preserve"> and awareness </w:t>
            </w:r>
            <w:r w:rsidRPr="003C221E">
              <w:rPr>
                <w:rFonts w:cstheme="minorHAnsi"/>
                <w:noProof/>
              </w:rPr>
              <w:t>[38]</w:t>
            </w:r>
            <w:r w:rsidRPr="003C221E">
              <w:rPr>
                <w:rFonts w:cstheme="minorHAnsi"/>
              </w:rPr>
              <w:t xml:space="preserve">, emotional responses to external stimuli </w:t>
            </w:r>
            <w:r w:rsidRPr="003C221E">
              <w:rPr>
                <w:rFonts w:cstheme="minorHAnsi"/>
                <w:noProof/>
              </w:rPr>
              <w:t>[39]</w:t>
            </w:r>
            <w:r w:rsidRPr="003C221E">
              <w:rPr>
                <w:rFonts w:cstheme="minorHAnsi"/>
              </w:rPr>
              <w:t xml:space="preserve">, and the ability to identify errors </w:t>
            </w:r>
            <w:r w:rsidRPr="003C221E">
              <w:rPr>
                <w:rFonts w:cstheme="minorHAnsi"/>
                <w:noProof/>
              </w:rPr>
              <w:t>[40]</w:t>
            </w:r>
            <w:r w:rsidRPr="003C221E">
              <w:rPr>
                <w:rFonts w:cstheme="minorHAnsi"/>
              </w:rPr>
              <w:t xml:space="preserve"> in adults. </w:t>
            </w:r>
          </w:p>
        </w:tc>
        <w:tc>
          <w:tcPr>
            <w:tcW w:w="5811" w:type="dxa"/>
          </w:tcPr>
          <w:p w14:paraId="2C33AD08" w14:textId="77777777" w:rsidR="00EC2732" w:rsidRPr="003C221E" w:rsidRDefault="00EC2732" w:rsidP="0045528C">
            <w:r w:rsidRPr="003C221E">
              <w:t>Although the mechanisms are unknown, these studies show that APAP affects aspects of mental function that are impaired in individuals with ASD.</w:t>
            </w:r>
          </w:p>
        </w:tc>
      </w:tr>
      <w:tr w:rsidR="00EC2732" w14:paraId="0B35AD09" w14:textId="77777777" w:rsidTr="0045528C">
        <w:tc>
          <w:tcPr>
            <w:tcW w:w="3539" w:type="dxa"/>
          </w:tcPr>
          <w:p w14:paraId="708062C6" w14:textId="77777777" w:rsidR="00EC2732" w:rsidRPr="003C221E" w:rsidRDefault="00EC2732" w:rsidP="0045528C">
            <w:r w:rsidRPr="003C221E">
              <w:t>Score: 5, 1, 2, 1.5, 1 = 10.5</w:t>
            </w:r>
          </w:p>
        </w:tc>
        <w:tc>
          <w:tcPr>
            <w:tcW w:w="5811" w:type="dxa"/>
          </w:tcPr>
          <w:p w14:paraId="085A4C81" w14:textId="77777777" w:rsidR="00EC2732" w:rsidRPr="003C221E" w:rsidRDefault="00EC2732" w:rsidP="0045528C">
            <w:r w:rsidRPr="003C221E">
              <w:t>The connection with ASD was not obvious.</w:t>
            </w:r>
          </w:p>
        </w:tc>
      </w:tr>
      <w:tr w:rsidR="00EC2732" w14:paraId="7CE6C0D1" w14:textId="77777777" w:rsidTr="0045528C">
        <w:tc>
          <w:tcPr>
            <w:tcW w:w="3539" w:type="dxa"/>
          </w:tcPr>
          <w:p w14:paraId="253BE047" w14:textId="77777777" w:rsidR="00EC2732" w:rsidRPr="003C221E" w:rsidRDefault="00EC2732" w:rsidP="0045528C">
            <w:r w:rsidRPr="003C221E">
              <w:t>12. Higher levels of</w:t>
            </w:r>
            <w:r w:rsidRPr="003C221E">
              <w:rPr>
                <w:rFonts w:cstheme="minorHAnsi"/>
              </w:rPr>
              <w:t xml:space="preserve"> APAP in cord blood are associated with ASD </w:t>
            </w:r>
            <w:r w:rsidRPr="003C221E">
              <w:rPr>
                <w:rFonts w:cstheme="minorHAnsi"/>
                <w:noProof/>
              </w:rPr>
              <w:t>[41]</w:t>
            </w:r>
            <w:r w:rsidRPr="003C221E">
              <w:rPr>
                <w:rFonts w:cstheme="minorHAnsi"/>
              </w:rPr>
              <w:t>.</w:t>
            </w:r>
          </w:p>
        </w:tc>
        <w:tc>
          <w:tcPr>
            <w:tcW w:w="5811" w:type="dxa"/>
          </w:tcPr>
          <w:p w14:paraId="0517CB81" w14:textId="77777777" w:rsidR="00EC2732" w:rsidRPr="003C221E" w:rsidRDefault="00EC2732" w:rsidP="0045528C">
            <w:r w:rsidRPr="003C221E">
              <w:t xml:space="preserve">For the analysis, the authors divided the women into three groups based on cord blood APAP levels. The third with the highest levels had 3.6 times more likelihood of having a child with ASD </w:t>
            </w:r>
            <w:proofErr w:type="gramStart"/>
            <w:r w:rsidRPr="003C221E">
              <w:t>that</w:t>
            </w:r>
            <w:proofErr w:type="gramEnd"/>
            <w:r w:rsidRPr="003C221E">
              <w:t xml:space="preserve"> the third with the lowest levels of APAP.</w:t>
            </w:r>
          </w:p>
        </w:tc>
      </w:tr>
      <w:tr w:rsidR="00EC2732" w14:paraId="5433B687" w14:textId="77777777" w:rsidTr="0045528C">
        <w:tc>
          <w:tcPr>
            <w:tcW w:w="3539" w:type="dxa"/>
          </w:tcPr>
          <w:p w14:paraId="3B801187" w14:textId="77777777" w:rsidR="00EC2732" w:rsidRPr="003C221E" w:rsidRDefault="00EC2732" w:rsidP="0045528C">
            <w:pPr>
              <w:rPr>
                <w:b/>
                <w:bCs/>
              </w:rPr>
            </w:pPr>
            <w:r w:rsidRPr="003C221E">
              <w:t xml:space="preserve">Score: </w:t>
            </w:r>
            <w:r w:rsidRPr="003C221E">
              <w:rPr>
                <w:sz w:val="26"/>
                <w:szCs w:val="26"/>
              </w:rPr>
              <w:t>5, 3, 4, 3, 5 = 20</w:t>
            </w:r>
          </w:p>
        </w:tc>
        <w:tc>
          <w:tcPr>
            <w:tcW w:w="5811" w:type="dxa"/>
          </w:tcPr>
          <w:p w14:paraId="3B2D4EC5" w14:textId="77777777" w:rsidR="00EC2732" w:rsidRPr="003C221E" w:rsidRDefault="00EC2732" w:rsidP="0045528C">
            <w:r w:rsidRPr="003C221E">
              <w:t>5</w:t>
            </w:r>
            <w:r w:rsidRPr="003C221E">
              <w:rPr>
                <w:vertAlign w:val="superscript"/>
              </w:rPr>
              <w:t>th</w:t>
            </w:r>
            <w:r w:rsidRPr="003C221E">
              <w:t xml:space="preserve"> highest rated study: Not included in further analysis. </w:t>
            </w:r>
          </w:p>
        </w:tc>
      </w:tr>
      <w:tr w:rsidR="00EC2732" w14:paraId="7719B9AB" w14:textId="77777777" w:rsidTr="0045528C">
        <w:tc>
          <w:tcPr>
            <w:tcW w:w="3539" w:type="dxa"/>
          </w:tcPr>
          <w:p w14:paraId="5EEE4683" w14:textId="77777777" w:rsidR="00EC2732" w:rsidRPr="003C221E" w:rsidRDefault="00EC2732" w:rsidP="0045528C">
            <w:r w:rsidRPr="003C221E">
              <w:t>13. U</w:t>
            </w:r>
            <w:r w:rsidRPr="003C221E">
              <w:rPr>
                <w:rFonts w:cstheme="minorHAnsi"/>
              </w:rPr>
              <w:t xml:space="preserve">se of APAP during pregnancy has been associated with adverse long-term effects on the mental health of offspring in numerous </w:t>
            </w:r>
            <w:proofErr w:type="gramStart"/>
            <w:r w:rsidRPr="003C221E">
              <w:rPr>
                <w:rFonts w:cstheme="minorHAnsi"/>
              </w:rPr>
              <w:t xml:space="preserve">studies </w:t>
            </w:r>
            <w:r w:rsidRPr="003C221E">
              <w:t xml:space="preserve"> </w:t>
            </w:r>
            <w:r w:rsidRPr="003C221E">
              <w:rPr>
                <w:rFonts w:cstheme="minorHAnsi"/>
                <w:noProof/>
              </w:rPr>
              <w:t>[</w:t>
            </w:r>
            <w:proofErr w:type="gramEnd"/>
            <w:r w:rsidRPr="003C221E">
              <w:rPr>
                <w:rFonts w:cstheme="minorHAnsi"/>
                <w:noProof/>
              </w:rPr>
              <w:t>13, 41-63]</w:t>
            </w:r>
            <w:r w:rsidRPr="003C221E">
              <w:rPr>
                <w:rFonts w:cstheme="minorHAnsi"/>
              </w:rPr>
              <w:t>.</w:t>
            </w:r>
          </w:p>
        </w:tc>
        <w:tc>
          <w:tcPr>
            <w:tcW w:w="5811" w:type="dxa"/>
          </w:tcPr>
          <w:p w14:paraId="7613F7E3" w14:textId="77777777" w:rsidR="00EC2732" w:rsidRPr="003C221E" w:rsidRDefault="00EC2732" w:rsidP="0045528C">
            <w:r w:rsidRPr="003C221E">
              <w:t xml:space="preserve">This line of evidence has received more attention than any other line of evidence, to the point of being the only line of evidence considered by many investigators. However, the numerous studies underpinning this line of evidence are hampered by several factors which can cause errors in estimation of the association between APAP and ASD </w:t>
            </w:r>
            <w:r w:rsidRPr="003C221E">
              <w:rPr>
                <w:noProof/>
              </w:rPr>
              <w:t>[1]</w:t>
            </w:r>
            <w:r w:rsidRPr="003C221E">
              <w:t xml:space="preserve">. A recent study found a dramatic association (odds ratio (OR) for ASD with APAP use = 1.8) </w:t>
            </w:r>
            <w:r w:rsidRPr="003C221E">
              <w:rPr>
                <w:noProof/>
              </w:rPr>
              <w:t>[64]</w:t>
            </w:r>
            <w:r w:rsidRPr="003C221E">
              <w:t xml:space="preserve">, but incorrectly and completely cancelled out that association using an error in the assumptions underlying the statistical analysis </w:t>
            </w:r>
            <w:r w:rsidRPr="003C221E">
              <w:rPr>
                <w:noProof/>
              </w:rPr>
              <w:t>[1, 63, 65]</w:t>
            </w:r>
            <w:r w:rsidRPr="003C221E">
              <w:t xml:space="preserve">. </w:t>
            </w:r>
          </w:p>
        </w:tc>
      </w:tr>
      <w:tr w:rsidR="00EC2732" w14:paraId="2BCCCB7B" w14:textId="77777777" w:rsidTr="0045528C">
        <w:tc>
          <w:tcPr>
            <w:tcW w:w="3539" w:type="dxa"/>
          </w:tcPr>
          <w:p w14:paraId="30F4DF37" w14:textId="77777777" w:rsidR="00EC2732" w:rsidRPr="003C221E" w:rsidRDefault="00EC2732" w:rsidP="0045528C">
            <w:r w:rsidRPr="003C221E">
              <w:lastRenderedPageBreak/>
              <w:t>Score: 1, 1, 2, 3.5, 3 = 10.5</w:t>
            </w:r>
          </w:p>
        </w:tc>
        <w:tc>
          <w:tcPr>
            <w:tcW w:w="5811" w:type="dxa"/>
          </w:tcPr>
          <w:p w14:paraId="3D2411D4" w14:textId="77777777" w:rsidR="00EC2732" w:rsidRPr="003C221E" w:rsidRDefault="00EC2732" w:rsidP="0045528C">
            <w:r w:rsidRPr="003C221E">
              <w:t xml:space="preserve">WP (score = 1) noted that the odds rations are generally low. RA (score = 1) noted a bias against ASD induction during pregnancy in herself. Literature </w:t>
            </w:r>
            <w:proofErr w:type="gramStart"/>
            <w:r w:rsidRPr="003C221E">
              <w:t>diffuse</w:t>
            </w:r>
            <w:proofErr w:type="gramEnd"/>
            <w:r w:rsidRPr="003C221E">
              <w:t>: no single study can be identified as providing authority on the topic.</w:t>
            </w:r>
          </w:p>
        </w:tc>
      </w:tr>
      <w:tr w:rsidR="00EC2732" w14:paraId="6973BDDD" w14:textId="77777777" w:rsidTr="0045528C">
        <w:tc>
          <w:tcPr>
            <w:tcW w:w="3539" w:type="dxa"/>
          </w:tcPr>
          <w:p w14:paraId="6AA702E0" w14:textId="77777777" w:rsidR="00EC2732" w:rsidRPr="003C221E" w:rsidRDefault="00EC2732" w:rsidP="0045528C">
            <w:r w:rsidRPr="003C221E">
              <w:t xml:space="preserve">14. Analysis of the Danish National Birth Cohort (DNBC) revealed an odds ratio (OR) of 1.3 (CI 1.02–1.66) for ASD associated with postnatal APAP exposure </w:t>
            </w:r>
            <w:r w:rsidRPr="003C221E">
              <w:rPr>
                <w:rFonts w:cstheme="minorHAnsi"/>
                <w:noProof/>
              </w:rPr>
              <w:t>[47]</w:t>
            </w:r>
            <w:r w:rsidRPr="003C221E">
              <w:rPr>
                <w:rFonts w:cstheme="minorHAnsi"/>
              </w:rPr>
              <w:t xml:space="preserve">, </w:t>
            </w:r>
            <w:proofErr w:type="gramStart"/>
            <w:r w:rsidRPr="003C221E">
              <w:rPr>
                <w:rFonts w:cstheme="minorHAnsi"/>
              </w:rPr>
              <w:t>despite the fact that</w:t>
            </w:r>
            <w:proofErr w:type="gramEnd"/>
            <w:r w:rsidRPr="003C221E">
              <w:rPr>
                <w:rFonts w:cstheme="minorHAnsi"/>
              </w:rPr>
              <w:t xml:space="preserve"> the use of APAP appears to be dramatically underreported in the DNBC </w:t>
            </w:r>
            <w:r w:rsidRPr="003C221E">
              <w:rPr>
                <w:noProof/>
              </w:rPr>
              <w:t>[10]</w:t>
            </w:r>
            <w:r w:rsidRPr="003C221E">
              <w:t>.</w:t>
            </w:r>
          </w:p>
        </w:tc>
        <w:tc>
          <w:tcPr>
            <w:tcW w:w="5811" w:type="dxa"/>
          </w:tcPr>
          <w:p w14:paraId="2426395F" w14:textId="77777777" w:rsidR="00EC2732" w:rsidRPr="003C221E" w:rsidRDefault="00EC2732" w:rsidP="0045528C">
            <w:r w:rsidRPr="003C221E">
              <w:t xml:space="preserve">The study authors averaged the results from the DNBC with assessments of autism-like symptoms (not ASD) from smaller data </w:t>
            </w:r>
            <w:proofErr w:type="gramStart"/>
            <w:r w:rsidRPr="003C221E">
              <w:t>sets, and</w:t>
            </w:r>
            <w:proofErr w:type="gramEnd"/>
            <w:r w:rsidRPr="003C221E">
              <w:t xml:space="preserve"> reported no association between APAP use and those symptoms (not ASD) in the abstract of the paper </w:t>
            </w:r>
            <w:r w:rsidRPr="003C221E">
              <w:rPr>
                <w:rFonts w:cstheme="minorHAnsi"/>
                <w:noProof/>
              </w:rPr>
              <w:t>[47]</w:t>
            </w:r>
            <w:r w:rsidRPr="003C221E">
              <w:t xml:space="preserve">. This issue has been addressed in detail by us in the literature </w:t>
            </w:r>
            <w:r w:rsidRPr="003C221E">
              <w:rPr>
                <w:noProof/>
              </w:rPr>
              <w:t>[10, 65]</w:t>
            </w:r>
            <w:r w:rsidRPr="003C221E">
              <w:t xml:space="preserve">, but unfortunately may still result in confusion </w:t>
            </w:r>
            <w:r w:rsidRPr="003C221E">
              <w:rPr>
                <w:noProof/>
              </w:rPr>
              <w:t>[23]</w:t>
            </w:r>
            <w:r w:rsidRPr="003C221E">
              <w:t xml:space="preserve">. In addition, the study </w:t>
            </w:r>
            <w:r w:rsidRPr="003C221E">
              <w:rPr>
                <w:rFonts w:cstheme="minorHAnsi"/>
                <w:noProof/>
              </w:rPr>
              <w:t>[47]</w:t>
            </w:r>
            <w:r w:rsidRPr="003C221E">
              <w:rPr>
                <w:rFonts w:cstheme="minorHAnsi"/>
              </w:rPr>
              <w:t xml:space="preserve"> </w:t>
            </w:r>
            <w:r w:rsidRPr="003C221E">
              <w:t xml:space="preserve">employed invalid statistical adjustments expected to underestimate the association between APAP and ASD </w:t>
            </w:r>
            <w:r w:rsidRPr="003C221E">
              <w:rPr>
                <w:noProof/>
              </w:rPr>
              <w:t>[1, 65]</w:t>
            </w:r>
            <w:r w:rsidRPr="003C221E">
              <w:t>. See text for additional discussion.</w:t>
            </w:r>
          </w:p>
        </w:tc>
      </w:tr>
      <w:tr w:rsidR="00EC2732" w14:paraId="5DD41FDC" w14:textId="77777777" w:rsidTr="0045528C">
        <w:tc>
          <w:tcPr>
            <w:tcW w:w="3539" w:type="dxa"/>
          </w:tcPr>
          <w:p w14:paraId="1847A4A6" w14:textId="77777777" w:rsidR="00EC2732" w:rsidRPr="003C221E" w:rsidRDefault="00EC2732" w:rsidP="0045528C">
            <w:r w:rsidRPr="003C221E">
              <w:t>Score: 1, 1, 2.5, 2, 1 = 7.5</w:t>
            </w:r>
          </w:p>
        </w:tc>
        <w:tc>
          <w:tcPr>
            <w:tcW w:w="5811" w:type="dxa"/>
          </w:tcPr>
          <w:p w14:paraId="0F843439" w14:textId="77777777" w:rsidR="00EC2732" w:rsidRPr="003C221E" w:rsidRDefault="00EC2732" w:rsidP="0045528C">
            <w:r w:rsidRPr="003C221E">
              <w:t xml:space="preserve">This one is buried in the manuscript, not readily visible except to experts carefully examining the data. </w:t>
            </w:r>
          </w:p>
        </w:tc>
      </w:tr>
      <w:tr w:rsidR="00EC2732" w14:paraId="6085E83B" w14:textId="77777777" w:rsidTr="0045528C">
        <w:tc>
          <w:tcPr>
            <w:tcW w:w="3539" w:type="dxa"/>
          </w:tcPr>
          <w:p w14:paraId="2DD71AC2" w14:textId="77777777" w:rsidR="00EC2732" w:rsidRPr="003C221E" w:rsidRDefault="00EC2732" w:rsidP="0045528C">
            <w:r w:rsidRPr="003C221E">
              <w:t xml:space="preserve">15. </w:t>
            </w:r>
            <w:r w:rsidRPr="003C221E">
              <w:rPr>
                <w:rFonts w:cstheme="minorHAnsi"/>
              </w:rPr>
              <w:t xml:space="preserve">The incidence of ASD began to increase in the early 1980s, coinciding with the increase in APAP use after aspirin was associated with Reye’s syndrome </w:t>
            </w:r>
            <w:r w:rsidRPr="003C221E">
              <w:rPr>
                <w:rFonts w:cstheme="minorHAnsi"/>
                <w:noProof/>
              </w:rPr>
              <w:t>[34]</w:t>
            </w:r>
          </w:p>
        </w:tc>
        <w:tc>
          <w:tcPr>
            <w:tcW w:w="5811" w:type="dxa"/>
          </w:tcPr>
          <w:p w14:paraId="302A442B" w14:textId="77777777" w:rsidR="00EC2732" w:rsidRPr="003C221E" w:rsidRDefault="00EC2732" w:rsidP="0045528C">
            <w:r w:rsidRPr="003C221E">
              <w:t xml:space="preserve">Temporal associations do not prove </w:t>
            </w:r>
            <w:proofErr w:type="gramStart"/>
            <w:r w:rsidRPr="003C221E">
              <w:t>causality, but</w:t>
            </w:r>
            <w:proofErr w:type="gramEnd"/>
            <w:r w:rsidRPr="003C221E">
              <w:t xml:space="preserve"> are </w:t>
            </w:r>
            <w:proofErr w:type="gramStart"/>
            <w:r w:rsidRPr="003C221E">
              <w:t>a necessary prerequisite</w:t>
            </w:r>
            <w:proofErr w:type="gramEnd"/>
            <w:r w:rsidRPr="003C221E">
              <w:t xml:space="preserve"> for causality to exist. Alternative explanations for the rise in prevalence of ASD face several insurmountable problems, previously reviewed </w:t>
            </w:r>
            <w:r w:rsidRPr="003C221E">
              <w:rPr>
                <w:noProof/>
              </w:rPr>
              <w:t>[1, 10]</w:t>
            </w:r>
            <w:r w:rsidRPr="003C221E">
              <w:t>.</w:t>
            </w:r>
          </w:p>
        </w:tc>
      </w:tr>
      <w:tr w:rsidR="00EC2732" w14:paraId="00384A0D" w14:textId="77777777" w:rsidTr="0045528C">
        <w:tc>
          <w:tcPr>
            <w:tcW w:w="3539" w:type="dxa"/>
          </w:tcPr>
          <w:p w14:paraId="0C2B0BA2" w14:textId="77777777" w:rsidR="00EC2732" w:rsidRPr="003C221E" w:rsidRDefault="00EC2732" w:rsidP="0045528C">
            <w:r w:rsidRPr="003C221E">
              <w:t>Score: 5, 1, 3, 4, 4 = 17</w:t>
            </w:r>
          </w:p>
        </w:tc>
        <w:tc>
          <w:tcPr>
            <w:tcW w:w="5811" w:type="dxa"/>
          </w:tcPr>
          <w:p w14:paraId="6A6A046A" w14:textId="77777777" w:rsidR="00EC2732" w:rsidRPr="003C221E" w:rsidRDefault="00EC2732" w:rsidP="0045528C">
            <w:r w:rsidRPr="003C221E">
              <w:t xml:space="preserve">Noted that this is too easy to dismiss. Literature </w:t>
            </w:r>
            <w:proofErr w:type="gramStart"/>
            <w:r w:rsidRPr="003C221E">
              <w:t>diffuse</w:t>
            </w:r>
            <w:proofErr w:type="gramEnd"/>
            <w:r w:rsidRPr="003C221E">
              <w:t>: no single study can be identified as providing authority on the topic.</w:t>
            </w:r>
          </w:p>
        </w:tc>
      </w:tr>
      <w:tr w:rsidR="00EC2732" w14:paraId="2DA63944" w14:textId="77777777" w:rsidTr="0045528C">
        <w:tc>
          <w:tcPr>
            <w:tcW w:w="3539" w:type="dxa"/>
          </w:tcPr>
          <w:p w14:paraId="0A7D8BA6" w14:textId="77777777" w:rsidR="00EC2732" w:rsidRPr="003C221E" w:rsidRDefault="00EC2732" w:rsidP="0045528C">
            <w:r w:rsidRPr="003C221E">
              <w:t xml:space="preserve">16. </w:t>
            </w:r>
            <w:r w:rsidRPr="003C221E">
              <w:rPr>
                <w:rFonts w:cstheme="minorHAnsi"/>
              </w:rPr>
              <w:t xml:space="preserve">The incidence of ASD has steadily increased </w:t>
            </w:r>
            <w:r w:rsidRPr="003C221E">
              <w:rPr>
                <w:rFonts w:cstheme="minorHAnsi"/>
                <w:noProof/>
              </w:rPr>
              <w:t>[34]</w:t>
            </w:r>
            <w:r w:rsidRPr="003C221E">
              <w:rPr>
                <w:rFonts w:cstheme="minorHAnsi"/>
              </w:rPr>
              <w:t xml:space="preserve"> as direct-to-consumer advertising </w:t>
            </w:r>
            <w:r w:rsidRPr="003C221E">
              <w:rPr>
                <w:rFonts w:cstheme="minorHAnsi"/>
                <w:noProof/>
              </w:rPr>
              <w:t>[66]</w:t>
            </w:r>
            <w:r w:rsidRPr="003C221E">
              <w:rPr>
                <w:rFonts w:cstheme="minorHAnsi"/>
              </w:rPr>
              <w:t xml:space="preserve"> and perhaps other factors such as mandated use of APAP </w:t>
            </w:r>
            <w:r w:rsidRPr="003C221E">
              <w:rPr>
                <w:rFonts w:cstheme="minorHAnsi"/>
              </w:rPr>
              <w:lastRenderedPageBreak/>
              <w:t xml:space="preserve">with the </w:t>
            </w:r>
            <w:proofErr w:type="spellStart"/>
            <w:r w:rsidRPr="003C221E">
              <w:rPr>
                <w:rFonts w:cstheme="minorHAnsi"/>
              </w:rPr>
              <w:t>MenB</w:t>
            </w:r>
            <w:proofErr w:type="spellEnd"/>
            <w:r w:rsidRPr="003C221E">
              <w:rPr>
                <w:rFonts w:cstheme="minorHAnsi"/>
              </w:rPr>
              <w:t xml:space="preserve"> vaccine (see discussion) have led to increased APAP exposure early in life.</w:t>
            </w:r>
          </w:p>
        </w:tc>
        <w:tc>
          <w:tcPr>
            <w:tcW w:w="5811" w:type="dxa"/>
          </w:tcPr>
          <w:p w14:paraId="0D631841" w14:textId="77777777" w:rsidR="00EC2732" w:rsidRPr="003C221E" w:rsidRDefault="00EC2732" w:rsidP="0045528C">
            <w:r w:rsidRPr="003C221E">
              <w:lastRenderedPageBreak/>
              <w:t xml:space="preserve">Temporal associations do not prove </w:t>
            </w:r>
            <w:proofErr w:type="gramStart"/>
            <w:r w:rsidRPr="003C221E">
              <w:t>causality, but</w:t>
            </w:r>
            <w:proofErr w:type="gramEnd"/>
            <w:r w:rsidRPr="003C221E">
              <w:t xml:space="preserve"> are </w:t>
            </w:r>
            <w:proofErr w:type="gramStart"/>
            <w:r w:rsidRPr="003C221E">
              <w:t>a necessary prerequisite</w:t>
            </w:r>
            <w:proofErr w:type="gramEnd"/>
            <w:r w:rsidRPr="003C221E">
              <w:t xml:space="preserve"> for causality to exist. Alternative explanations for the rise in prevalence of ASD face several insurmountable problems, previously reviewed </w:t>
            </w:r>
            <w:r w:rsidRPr="003C221E">
              <w:rPr>
                <w:noProof/>
              </w:rPr>
              <w:t>[1, 10]</w:t>
            </w:r>
            <w:r w:rsidRPr="003C221E">
              <w:t xml:space="preserve">. One possible explanation </w:t>
            </w:r>
            <w:r w:rsidRPr="003C221E">
              <w:lastRenderedPageBreak/>
              <w:t>for the persistence of unrealistic alternative explanations may be that many investigators are unaware of a satisfactory explanation consistent with available evidence.</w:t>
            </w:r>
          </w:p>
        </w:tc>
      </w:tr>
      <w:tr w:rsidR="00EC2732" w14:paraId="023DF006" w14:textId="77777777" w:rsidTr="0045528C">
        <w:tc>
          <w:tcPr>
            <w:tcW w:w="3539" w:type="dxa"/>
          </w:tcPr>
          <w:p w14:paraId="5CEFB11E" w14:textId="77777777" w:rsidR="00EC2732" w:rsidRPr="003C221E" w:rsidRDefault="00EC2732" w:rsidP="0045528C">
            <w:r w:rsidRPr="003C221E">
              <w:lastRenderedPageBreak/>
              <w:t>Score: 5, 3, 3, 3, 1 = 15</w:t>
            </w:r>
          </w:p>
        </w:tc>
        <w:tc>
          <w:tcPr>
            <w:tcW w:w="5811" w:type="dxa"/>
          </w:tcPr>
          <w:p w14:paraId="726AB20F" w14:textId="77777777" w:rsidR="00EC2732" w:rsidRPr="003C221E" w:rsidRDefault="00EC2732" w:rsidP="0045528C">
            <w:r w:rsidRPr="003C221E">
              <w:t xml:space="preserve">Noted that this is too easy to dismiss. Literature </w:t>
            </w:r>
            <w:proofErr w:type="gramStart"/>
            <w:r w:rsidRPr="003C221E">
              <w:t>diffuse</w:t>
            </w:r>
            <w:proofErr w:type="gramEnd"/>
            <w:r w:rsidRPr="003C221E">
              <w:t>: no single study can be identified as providing authority on the topic.</w:t>
            </w:r>
          </w:p>
        </w:tc>
      </w:tr>
      <w:tr w:rsidR="00EC2732" w14:paraId="40E8FC1A" w14:textId="77777777" w:rsidTr="0045528C">
        <w:tc>
          <w:tcPr>
            <w:tcW w:w="3539" w:type="dxa"/>
          </w:tcPr>
          <w:p w14:paraId="1D2DD259" w14:textId="77777777" w:rsidR="00EC2732" w:rsidRPr="003C221E" w:rsidRDefault="00EC2732" w:rsidP="0045528C">
            <w:r w:rsidRPr="003C221E">
              <w:t>17.</w:t>
            </w:r>
            <w:r w:rsidRPr="003C221E">
              <w:rPr>
                <w:rFonts w:cstheme="minorHAnsi"/>
                <w:b/>
                <w:bCs/>
              </w:rPr>
              <w:t xml:space="preserve"> </w:t>
            </w:r>
            <w:r w:rsidRPr="003C221E">
              <w:rPr>
                <w:rFonts w:cstheme="minorHAnsi"/>
              </w:rPr>
              <w:t xml:space="preserve">The ratio of regressive to infantile ASD rose at the same time as pediatric APAP use rose </w:t>
            </w:r>
            <w:r w:rsidRPr="003C221E">
              <w:rPr>
                <w:rFonts w:cstheme="minorHAnsi"/>
                <w:noProof/>
              </w:rPr>
              <w:t>[67]</w:t>
            </w:r>
            <w:r w:rsidRPr="003C221E">
              <w:rPr>
                <w:rFonts w:cstheme="minorHAnsi"/>
              </w:rPr>
              <w:t xml:space="preserve"> after aspirin was associated with Reye’s syndrome </w:t>
            </w:r>
            <w:r w:rsidRPr="003C221E">
              <w:rPr>
                <w:rFonts w:cstheme="minorHAnsi"/>
                <w:noProof/>
              </w:rPr>
              <w:t>[34]</w:t>
            </w:r>
            <w:r w:rsidRPr="003C221E">
              <w:rPr>
                <w:rFonts w:cstheme="minorHAnsi"/>
              </w:rPr>
              <w:t>.</w:t>
            </w:r>
          </w:p>
        </w:tc>
        <w:tc>
          <w:tcPr>
            <w:tcW w:w="5811" w:type="dxa"/>
          </w:tcPr>
          <w:p w14:paraId="01EB74B5" w14:textId="77777777" w:rsidR="00EC2732" w:rsidRPr="003C221E" w:rsidRDefault="00EC2732" w:rsidP="0045528C">
            <w:r w:rsidRPr="003C221E">
              <w:t>This observation, made in 2000, would suggest that something was introduced into the environment that could induce ASD after months or even years of neurodevelopment. This factor was tragically and incorrectly suspected to be a vaccine at that time, an issue that was decisively addressed by Stephen Schultz eight years later (see line of evidence #3).</w:t>
            </w:r>
          </w:p>
        </w:tc>
      </w:tr>
      <w:tr w:rsidR="00EC2732" w14:paraId="7F53FD3A" w14:textId="77777777" w:rsidTr="0045528C">
        <w:tc>
          <w:tcPr>
            <w:tcW w:w="3539" w:type="dxa"/>
          </w:tcPr>
          <w:p w14:paraId="451C3BB4" w14:textId="77777777" w:rsidR="00EC2732" w:rsidRPr="003C221E" w:rsidRDefault="00EC2732" w:rsidP="0045528C">
            <w:r w:rsidRPr="003C221E">
              <w:t>Score: 1, 3, 3, 3.5, 2 = 12.5</w:t>
            </w:r>
          </w:p>
        </w:tc>
        <w:tc>
          <w:tcPr>
            <w:tcW w:w="5811" w:type="dxa"/>
          </w:tcPr>
          <w:p w14:paraId="672B3318" w14:textId="77777777" w:rsidR="00EC2732" w:rsidRPr="003C221E" w:rsidRDefault="00EC2732" w:rsidP="0045528C">
            <w:r w:rsidRPr="003C221E">
              <w:t>Obscure reference.</w:t>
            </w:r>
          </w:p>
        </w:tc>
      </w:tr>
      <w:tr w:rsidR="00EC2732" w14:paraId="74440D32" w14:textId="77777777" w:rsidTr="0045528C">
        <w:tc>
          <w:tcPr>
            <w:tcW w:w="3539" w:type="dxa"/>
          </w:tcPr>
          <w:p w14:paraId="54268E48" w14:textId="77777777" w:rsidR="00EC2732" w:rsidRPr="003C221E" w:rsidRDefault="00EC2732" w:rsidP="0045528C">
            <w:r w:rsidRPr="003C221E">
              <w:t xml:space="preserve">18. </w:t>
            </w:r>
            <w:r w:rsidRPr="003C221E">
              <w:rPr>
                <w:rFonts w:cstheme="minorHAnsi"/>
              </w:rPr>
              <w:t xml:space="preserve">Circumcision of males is associated with a 2-fold increase in the risk for early-onset (infantile) ASD </w:t>
            </w:r>
            <w:r w:rsidRPr="003C221E">
              <w:rPr>
                <w:rFonts w:cstheme="minorHAnsi"/>
                <w:noProof/>
              </w:rPr>
              <w:t>[68]</w:t>
            </w:r>
            <w:r w:rsidRPr="003C221E">
              <w:rPr>
                <w:rFonts w:cstheme="minorHAnsi"/>
              </w:rPr>
              <w:t>.</w:t>
            </w:r>
          </w:p>
        </w:tc>
        <w:tc>
          <w:tcPr>
            <w:tcW w:w="5811" w:type="dxa"/>
          </w:tcPr>
          <w:p w14:paraId="662D55DE" w14:textId="77777777" w:rsidR="00EC2732" w:rsidRPr="003C221E" w:rsidRDefault="00EC2732" w:rsidP="0045528C">
            <w:r w:rsidRPr="003C221E">
              <w:rPr>
                <w:rFonts w:cstheme="minorHAnsi"/>
              </w:rPr>
              <w:t xml:space="preserve">Circumcision is often performed using APAP as an analgesic </w:t>
            </w:r>
            <w:proofErr w:type="gramStart"/>
            <w:r w:rsidRPr="003C221E">
              <w:rPr>
                <w:rFonts w:cstheme="minorHAnsi"/>
              </w:rPr>
              <w:t>despite the fact that</w:t>
            </w:r>
            <w:proofErr w:type="gramEnd"/>
            <w:r w:rsidRPr="003C221E">
              <w:rPr>
                <w:rFonts w:cstheme="minorHAnsi"/>
              </w:rPr>
              <w:t xml:space="preserve"> such use is of highly questionable effectiveness </w:t>
            </w:r>
            <w:r w:rsidRPr="003C221E">
              <w:rPr>
                <w:rFonts w:cstheme="minorHAnsi"/>
                <w:noProof/>
              </w:rPr>
              <w:t>[69]</w:t>
            </w:r>
            <w:r w:rsidRPr="003C221E">
              <w:rPr>
                <w:rFonts w:cstheme="minorHAnsi"/>
              </w:rPr>
              <w:t xml:space="preserve">. </w:t>
            </w:r>
          </w:p>
        </w:tc>
      </w:tr>
      <w:tr w:rsidR="00EC2732" w14:paraId="06B21619" w14:textId="77777777" w:rsidTr="0045528C">
        <w:tc>
          <w:tcPr>
            <w:tcW w:w="3539" w:type="dxa"/>
          </w:tcPr>
          <w:p w14:paraId="71BB386A" w14:textId="77777777" w:rsidR="00EC2732" w:rsidRPr="003C221E" w:rsidRDefault="00EC2732" w:rsidP="0045528C">
            <w:pPr>
              <w:rPr>
                <w:b/>
                <w:bCs/>
              </w:rPr>
            </w:pPr>
            <w:r w:rsidRPr="003C221E">
              <w:t xml:space="preserve">Score: </w:t>
            </w:r>
            <w:r w:rsidRPr="003C221E">
              <w:rPr>
                <w:b/>
                <w:bCs/>
                <w:sz w:val="26"/>
                <w:szCs w:val="26"/>
              </w:rPr>
              <w:t>5, 4, 4.5, 4, 5 = 22.5</w:t>
            </w:r>
          </w:p>
        </w:tc>
        <w:tc>
          <w:tcPr>
            <w:tcW w:w="5811" w:type="dxa"/>
          </w:tcPr>
          <w:p w14:paraId="36702116" w14:textId="77777777" w:rsidR="00EC2732" w:rsidRPr="003C221E" w:rsidRDefault="00EC2732" w:rsidP="0045528C">
            <w:pPr>
              <w:rPr>
                <w:rFonts w:cstheme="minorHAnsi"/>
              </w:rPr>
            </w:pPr>
          </w:p>
        </w:tc>
      </w:tr>
      <w:tr w:rsidR="00EC2732" w14:paraId="23C00F5E" w14:textId="77777777" w:rsidTr="0045528C">
        <w:tc>
          <w:tcPr>
            <w:tcW w:w="3539" w:type="dxa"/>
          </w:tcPr>
          <w:p w14:paraId="79066D08" w14:textId="77777777" w:rsidR="00EC2732" w:rsidRPr="003C221E" w:rsidRDefault="00EC2732" w:rsidP="0045528C">
            <w:r w:rsidRPr="003C221E">
              <w:t xml:space="preserve">19. </w:t>
            </w:r>
            <w:r w:rsidRPr="003C221E">
              <w:rPr>
                <w:rFonts w:cstheme="minorHAnsi"/>
              </w:rPr>
              <w:t xml:space="preserve">The popularity of APAP use and the prevalence of ASD was substantially higher in Denmark than in Finland in the mid-2000s </w:t>
            </w:r>
            <w:r w:rsidRPr="003C221E">
              <w:rPr>
                <w:rFonts w:cstheme="minorHAnsi"/>
                <w:noProof/>
              </w:rPr>
              <w:t>[70]</w:t>
            </w:r>
            <w:r w:rsidRPr="003C221E">
              <w:rPr>
                <w:rFonts w:cstheme="minorHAnsi"/>
              </w:rPr>
              <w:t>.</w:t>
            </w:r>
          </w:p>
        </w:tc>
        <w:tc>
          <w:tcPr>
            <w:tcW w:w="5811" w:type="dxa"/>
          </w:tcPr>
          <w:p w14:paraId="0691D5B4" w14:textId="77777777" w:rsidR="00EC2732" w:rsidRPr="003C221E" w:rsidRDefault="00EC2732" w:rsidP="0045528C">
            <w:r w:rsidRPr="003C221E">
              <w:t xml:space="preserve">Geographic-dependent associations do not prove </w:t>
            </w:r>
            <w:proofErr w:type="gramStart"/>
            <w:r w:rsidRPr="003C221E">
              <w:t>causality, but</w:t>
            </w:r>
            <w:proofErr w:type="gramEnd"/>
            <w:r w:rsidRPr="003C221E">
              <w:t xml:space="preserve"> do contribute to the total body of evidence. Particularly in the absence of alternative explanations, these associations can be compelling. </w:t>
            </w:r>
          </w:p>
        </w:tc>
      </w:tr>
      <w:tr w:rsidR="00EC2732" w14:paraId="2BB334FE" w14:textId="77777777" w:rsidTr="0045528C">
        <w:tc>
          <w:tcPr>
            <w:tcW w:w="3539" w:type="dxa"/>
          </w:tcPr>
          <w:p w14:paraId="1A1A4CBD" w14:textId="77777777" w:rsidR="00EC2732" w:rsidRPr="003C221E" w:rsidRDefault="00EC2732" w:rsidP="0045528C">
            <w:r w:rsidRPr="003C221E">
              <w:t>Score: 1, 1, 2.5, 2, 1 = 7.5</w:t>
            </w:r>
          </w:p>
        </w:tc>
        <w:tc>
          <w:tcPr>
            <w:tcW w:w="5811" w:type="dxa"/>
          </w:tcPr>
          <w:p w14:paraId="7DFE9BFD" w14:textId="77777777" w:rsidR="00EC2732" w:rsidRPr="003C221E" w:rsidRDefault="00EC2732" w:rsidP="0045528C">
            <w:r w:rsidRPr="003C221E">
              <w:t>Seems anecdotal in nature. Obscure: This is mentioned only as a small component of a much larger review.</w:t>
            </w:r>
          </w:p>
        </w:tc>
      </w:tr>
      <w:tr w:rsidR="00EC2732" w14:paraId="6ECDC603" w14:textId="77777777" w:rsidTr="0045528C">
        <w:tc>
          <w:tcPr>
            <w:tcW w:w="3539" w:type="dxa"/>
          </w:tcPr>
          <w:p w14:paraId="1504C653" w14:textId="77777777" w:rsidR="00EC2732" w:rsidRPr="003C221E" w:rsidRDefault="00EC2732" w:rsidP="0045528C">
            <w:r w:rsidRPr="003C221E">
              <w:t>20.</w:t>
            </w:r>
            <w:r w:rsidRPr="003C221E">
              <w:rPr>
                <w:rFonts w:cstheme="minorHAnsi"/>
              </w:rPr>
              <w:t xml:space="preserve"> An exceptionally high prevalence of ASD was identified in South Korea </w:t>
            </w:r>
            <w:r w:rsidRPr="003C221E">
              <w:rPr>
                <w:rFonts w:cstheme="minorHAnsi"/>
                <w:noProof/>
              </w:rPr>
              <w:t>[71, 72]</w:t>
            </w:r>
            <w:r w:rsidRPr="003C221E">
              <w:rPr>
                <w:rFonts w:cstheme="minorHAnsi"/>
              </w:rPr>
              <w:t xml:space="preserve"> following repeated findings </w:t>
            </w:r>
            <w:r w:rsidRPr="003C221E">
              <w:rPr>
                <w:rFonts w:cstheme="minorHAnsi"/>
              </w:rPr>
              <w:lastRenderedPageBreak/>
              <w:t xml:space="preserve">of levels of APAP exceeding the package label of children’s products </w:t>
            </w:r>
            <w:r w:rsidRPr="003C221E">
              <w:rPr>
                <w:rFonts w:cstheme="minorHAnsi"/>
                <w:noProof/>
              </w:rPr>
              <w:t>[73]</w:t>
            </w:r>
            <w:r w:rsidRPr="003C221E">
              <w:rPr>
                <w:rFonts w:cstheme="minorHAnsi"/>
              </w:rPr>
              <w:t xml:space="preserve">. </w:t>
            </w:r>
          </w:p>
        </w:tc>
        <w:tc>
          <w:tcPr>
            <w:tcW w:w="5811" w:type="dxa"/>
          </w:tcPr>
          <w:p w14:paraId="73390DA7" w14:textId="77777777" w:rsidR="00EC2732" w:rsidRPr="003C221E" w:rsidRDefault="00EC2732" w:rsidP="0045528C">
            <w:r w:rsidRPr="003C221E">
              <w:lastRenderedPageBreak/>
              <w:t xml:space="preserve">Repeating mistakes made when the initial determination of APAP safety for pediatric use was determined (See line of evidence #4), public health authorities assessed the prevalence of reports of liver </w:t>
            </w:r>
            <w:r w:rsidRPr="003C221E">
              <w:lastRenderedPageBreak/>
              <w:t xml:space="preserve">failure in the pediatric </w:t>
            </w:r>
            <w:proofErr w:type="gramStart"/>
            <w:r w:rsidRPr="003C221E">
              <w:t>population, and</w:t>
            </w:r>
            <w:proofErr w:type="gramEnd"/>
            <w:r w:rsidRPr="003C221E">
              <w:t xml:space="preserve"> determined that no harm was caused by the excess active ingredient (APAP) in the formulation. Liver failure is the primary adverse event from APAP overdose in adults. However, a study in laboratory animals in the 1980s demonstrated that the liver is not susceptible to APAP-mediated injury in very young animals, even with lethal doses of APAP </w:t>
            </w:r>
            <w:r w:rsidRPr="003C221E">
              <w:rPr>
                <w:noProof/>
              </w:rPr>
              <w:t>[74]</w:t>
            </w:r>
            <w:r w:rsidRPr="003C221E">
              <w:t>.</w:t>
            </w:r>
          </w:p>
        </w:tc>
      </w:tr>
      <w:tr w:rsidR="00EC2732" w14:paraId="53A02D58" w14:textId="77777777" w:rsidTr="0045528C">
        <w:tc>
          <w:tcPr>
            <w:tcW w:w="3539" w:type="dxa"/>
          </w:tcPr>
          <w:p w14:paraId="67325527" w14:textId="77777777" w:rsidR="00EC2732" w:rsidRPr="003C221E" w:rsidRDefault="00EC2732" w:rsidP="0045528C">
            <w:r w:rsidRPr="003C221E">
              <w:lastRenderedPageBreak/>
              <w:t>Score: 1, 4, 4.5, 3.5, 1 = 14</w:t>
            </w:r>
          </w:p>
        </w:tc>
        <w:tc>
          <w:tcPr>
            <w:tcW w:w="5811" w:type="dxa"/>
          </w:tcPr>
          <w:p w14:paraId="10F9A0F2" w14:textId="77777777" w:rsidR="00EC2732" w:rsidRPr="003C221E" w:rsidRDefault="00EC2732" w:rsidP="0045528C">
            <w:r w:rsidRPr="003C221E">
              <w:t xml:space="preserve">We closed discussion on this after I pointed out that few people would have been aware of both the business reports of APAP production and the ASD prevalence stats. Literature </w:t>
            </w:r>
            <w:proofErr w:type="gramStart"/>
            <w:r w:rsidRPr="003C221E">
              <w:t>diffuse</w:t>
            </w:r>
            <w:proofErr w:type="gramEnd"/>
            <w:r w:rsidRPr="003C221E">
              <w:t>: no single study can be identified as providing authority on the topic.</w:t>
            </w:r>
          </w:p>
        </w:tc>
      </w:tr>
      <w:tr w:rsidR="00EC2732" w14:paraId="48579BF7" w14:textId="77777777" w:rsidTr="0045528C">
        <w:tc>
          <w:tcPr>
            <w:tcW w:w="3539" w:type="dxa"/>
          </w:tcPr>
          <w:p w14:paraId="42F8631C" w14:textId="77777777" w:rsidR="00EC2732" w:rsidRPr="003C221E" w:rsidRDefault="00EC2732" w:rsidP="0045528C">
            <w:r w:rsidRPr="003C221E">
              <w:rPr>
                <w:rFonts w:cstheme="minorHAnsi"/>
              </w:rPr>
              <w:t xml:space="preserve">21. Ultra-Orthodox Jews </w:t>
            </w:r>
            <w:r w:rsidRPr="003C221E">
              <w:rPr>
                <w:rFonts w:cstheme="minorHAnsi"/>
                <w:noProof/>
              </w:rPr>
              <w:t>[75]</w:t>
            </w:r>
            <w:r w:rsidRPr="003C221E">
              <w:rPr>
                <w:rFonts w:cstheme="minorHAnsi"/>
              </w:rPr>
              <w:t xml:space="preserve"> in Israel have a reported prevalence of ASD less than half of that of reform Jews. Traditional circumcision practices employed by Ultra-Orthodox Jews do not utilize APAP. </w:t>
            </w:r>
          </w:p>
        </w:tc>
        <w:tc>
          <w:tcPr>
            <w:tcW w:w="5811" w:type="dxa"/>
          </w:tcPr>
          <w:p w14:paraId="4DFEF05A" w14:textId="77777777" w:rsidR="00EC2732" w:rsidRPr="003C221E" w:rsidRDefault="00EC2732" w:rsidP="0045528C">
            <w:r w:rsidRPr="003C221E">
              <w:rPr>
                <w:rFonts w:cstheme="minorHAnsi"/>
              </w:rPr>
              <w:t xml:space="preserve">Circumcision is often performed using APAP as an analgesic </w:t>
            </w:r>
            <w:proofErr w:type="gramStart"/>
            <w:r w:rsidRPr="003C221E">
              <w:rPr>
                <w:rFonts w:cstheme="minorHAnsi"/>
              </w:rPr>
              <w:t>despite the fact that</w:t>
            </w:r>
            <w:proofErr w:type="gramEnd"/>
            <w:r w:rsidRPr="003C221E">
              <w:rPr>
                <w:rFonts w:cstheme="minorHAnsi"/>
              </w:rPr>
              <w:t xml:space="preserve"> such use is of highly questionable effectiveness </w:t>
            </w:r>
            <w:r w:rsidRPr="003C221E">
              <w:rPr>
                <w:rFonts w:cstheme="minorHAnsi"/>
                <w:noProof/>
              </w:rPr>
              <w:t>[69]</w:t>
            </w:r>
            <w:r w:rsidRPr="003C221E">
              <w:rPr>
                <w:rFonts w:cstheme="minorHAnsi"/>
              </w:rPr>
              <w:t xml:space="preserve">. Almost all Israeli Jews are circumcised </w:t>
            </w:r>
            <w:r w:rsidRPr="003C221E">
              <w:rPr>
                <w:rFonts w:cstheme="minorHAnsi"/>
                <w:noProof/>
              </w:rPr>
              <w:t>[76]</w:t>
            </w:r>
            <w:r w:rsidRPr="003C221E">
              <w:rPr>
                <w:rFonts w:cstheme="minorHAnsi"/>
              </w:rPr>
              <w:t xml:space="preserve">. </w:t>
            </w:r>
          </w:p>
        </w:tc>
      </w:tr>
      <w:tr w:rsidR="00EC2732" w14:paraId="1F2A7E45" w14:textId="77777777" w:rsidTr="0045528C">
        <w:tc>
          <w:tcPr>
            <w:tcW w:w="3539" w:type="dxa"/>
          </w:tcPr>
          <w:p w14:paraId="64072274" w14:textId="77777777" w:rsidR="00EC2732" w:rsidRPr="003C221E" w:rsidRDefault="00EC2732" w:rsidP="0045528C">
            <w:pPr>
              <w:rPr>
                <w:rFonts w:cstheme="minorHAnsi"/>
              </w:rPr>
            </w:pPr>
            <w:r w:rsidRPr="003C221E">
              <w:t xml:space="preserve">Score: </w:t>
            </w:r>
            <w:r w:rsidRPr="003C221E">
              <w:rPr>
                <w:rFonts w:cstheme="minorHAnsi"/>
              </w:rPr>
              <w:t>1, 2, 2, 2, 3 = 10</w:t>
            </w:r>
          </w:p>
        </w:tc>
        <w:tc>
          <w:tcPr>
            <w:tcW w:w="5811" w:type="dxa"/>
          </w:tcPr>
          <w:p w14:paraId="00C1A02D" w14:textId="77777777" w:rsidR="00EC2732" w:rsidRPr="003C221E" w:rsidRDefault="00EC2732" w:rsidP="0045528C">
            <w:pPr>
              <w:rPr>
                <w:rFonts w:cstheme="minorHAnsi"/>
              </w:rPr>
            </w:pPr>
            <w:r w:rsidRPr="003C221E">
              <w:t xml:space="preserve">Literature </w:t>
            </w:r>
            <w:proofErr w:type="gramStart"/>
            <w:r w:rsidRPr="003C221E">
              <w:t>diffuse</w:t>
            </w:r>
            <w:proofErr w:type="gramEnd"/>
            <w:r w:rsidRPr="003C221E">
              <w:t>: no single study can be identified as providing authority on the topic.</w:t>
            </w:r>
          </w:p>
        </w:tc>
      </w:tr>
      <w:tr w:rsidR="00EC2732" w14:paraId="6DC363E8" w14:textId="77777777" w:rsidTr="0045528C">
        <w:tc>
          <w:tcPr>
            <w:tcW w:w="3539" w:type="dxa"/>
          </w:tcPr>
          <w:p w14:paraId="3C3ADF14" w14:textId="77777777" w:rsidR="00EC2732" w:rsidRPr="003C221E" w:rsidRDefault="00EC2732" w:rsidP="0045528C">
            <w:r w:rsidRPr="003C221E">
              <w:t xml:space="preserve">22. APAP is not used in domestic </w:t>
            </w:r>
            <w:r w:rsidRPr="003C221E">
              <w:rPr>
                <w:rFonts w:cstheme="minorHAnsi"/>
              </w:rPr>
              <w:t xml:space="preserve">cats because they lack of a robust glucuronidation-dependent capacity for metabolism </w:t>
            </w:r>
            <w:r w:rsidRPr="003C221E">
              <w:rPr>
                <w:rFonts w:cstheme="minorHAnsi"/>
                <w:noProof/>
              </w:rPr>
              <w:t>[77-80]</w:t>
            </w:r>
            <w:r w:rsidRPr="003C221E">
              <w:rPr>
                <w:rFonts w:cstheme="minorHAnsi"/>
              </w:rPr>
              <w:t xml:space="preserve">, making them susceptible to APAP-mediated injury. Human neonates also lack a robust </w:t>
            </w:r>
            <w:r w:rsidRPr="003C221E">
              <w:rPr>
                <w:rFonts w:cstheme="minorHAnsi"/>
              </w:rPr>
              <w:lastRenderedPageBreak/>
              <w:t xml:space="preserve">glucuronidation-dependent pathway </w:t>
            </w:r>
            <w:r w:rsidRPr="003C221E">
              <w:rPr>
                <w:rFonts w:cstheme="minorHAnsi"/>
                <w:noProof/>
              </w:rPr>
              <w:t>[81, 82]</w:t>
            </w:r>
            <w:r w:rsidRPr="003C221E">
              <w:rPr>
                <w:rFonts w:cstheme="minorHAnsi"/>
              </w:rPr>
              <w:t>.</w:t>
            </w:r>
          </w:p>
        </w:tc>
        <w:tc>
          <w:tcPr>
            <w:tcW w:w="5811" w:type="dxa"/>
          </w:tcPr>
          <w:p w14:paraId="398CE895" w14:textId="77777777" w:rsidR="00EC2732" w:rsidRPr="003C221E" w:rsidRDefault="00EC2732" w:rsidP="0045528C">
            <w:r w:rsidRPr="003C221E">
              <w:lastRenderedPageBreak/>
              <w:t xml:space="preserve">Based on liver function in human babies and children, APAP was incorrectly determined to be safe for pediatric use in the 1960s and 1970s (see line of evidence # 4), before this evidence from veterinary science became available in the 1980s. One study in laboratory animals in the 1980s showed that even lethal doses of APAP do not cause liver failure in neonates </w:t>
            </w:r>
            <w:r w:rsidRPr="003C221E">
              <w:rPr>
                <w:noProof/>
              </w:rPr>
              <w:t>[74]</w:t>
            </w:r>
            <w:r w:rsidRPr="003C221E">
              <w:t>, but the first study showing APAP-</w:t>
            </w:r>
            <w:r w:rsidRPr="003C221E">
              <w:lastRenderedPageBreak/>
              <w:t xml:space="preserve">mediated neurodevelopmental brain injury in laboratory animals was not published until 2013 </w:t>
            </w:r>
            <w:r w:rsidRPr="003C221E">
              <w:rPr>
                <w:noProof/>
              </w:rPr>
              <w:t>[15]</w:t>
            </w:r>
            <w:r w:rsidRPr="003C221E">
              <w:t xml:space="preserve">. </w:t>
            </w:r>
          </w:p>
        </w:tc>
      </w:tr>
      <w:tr w:rsidR="00EC2732" w14:paraId="6FBBA885" w14:textId="77777777" w:rsidTr="0045528C">
        <w:tc>
          <w:tcPr>
            <w:tcW w:w="3539" w:type="dxa"/>
          </w:tcPr>
          <w:p w14:paraId="7BDCBBEE" w14:textId="77777777" w:rsidR="00EC2732" w:rsidRPr="003C221E" w:rsidRDefault="00EC2732" w:rsidP="0045528C">
            <w:r w:rsidRPr="003C221E">
              <w:lastRenderedPageBreak/>
              <w:t>Score: 1, 1, 1, 3, 1 = 7</w:t>
            </w:r>
          </w:p>
        </w:tc>
        <w:tc>
          <w:tcPr>
            <w:tcW w:w="5811" w:type="dxa"/>
          </w:tcPr>
          <w:p w14:paraId="5E229504" w14:textId="77777777" w:rsidR="00EC2732" w:rsidRPr="003C221E" w:rsidRDefault="00EC2732" w:rsidP="0045528C">
            <w:r w:rsidRPr="003C221E">
              <w:t xml:space="preserve">Discussed as an example prior to scoring. Connection with problems in neurodevelopment </w:t>
            </w:r>
            <w:proofErr w:type="gramStart"/>
            <w:r w:rsidRPr="003C221E">
              <w:t>not</w:t>
            </w:r>
            <w:proofErr w:type="gramEnd"/>
            <w:r w:rsidRPr="003C221E">
              <w:t xml:space="preserve"> obvious. Literature </w:t>
            </w:r>
            <w:proofErr w:type="gramStart"/>
            <w:r w:rsidRPr="003C221E">
              <w:t>diffuse</w:t>
            </w:r>
            <w:proofErr w:type="gramEnd"/>
            <w:r w:rsidRPr="003C221E">
              <w:t>: no single study can be identified as providing authority on the topic.</w:t>
            </w:r>
          </w:p>
        </w:tc>
      </w:tr>
      <w:tr w:rsidR="00EC2732" w14:paraId="48FF4FD0" w14:textId="77777777" w:rsidTr="0045528C">
        <w:tc>
          <w:tcPr>
            <w:tcW w:w="3539" w:type="dxa"/>
          </w:tcPr>
          <w:p w14:paraId="0D3CF001" w14:textId="77777777" w:rsidR="00EC2732" w:rsidRPr="003C221E" w:rsidRDefault="00EC2732" w:rsidP="0045528C">
            <w:r w:rsidRPr="003C221E">
              <w:t>23. Surveys show that up to 50% of</w:t>
            </w:r>
            <w:r w:rsidRPr="003C221E">
              <w:rPr>
                <w:rFonts w:cstheme="minorHAnsi"/>
              </w:rPr>
              <w:t xml:space="preserve"> parents who have a child with ASD believe that their children’s ASD was induced by a vaccine</w:t>
            </w:r>
            <w:r w:rsidRPr="003C221E" w:rsidDel="00BD3FB3">
              <w:rPr>
                <w:rFonts w:cstheme="minorHAnsi"/>
              </w:rPr>
              <w:t xml:space="preserve"> </w:t>
            </w:r>
            <w:r w:rsidRPr="003C221E">
              <w:rPr>
                <w:rFonts w:cstheme="minorHAnsi"/>
                <w:noProof/>
              </w:rPr>
              <w:t>[83, 84]</w:t>
            </w:r>
            <w:r w:rsidRPr="003C221E">
              <w:rPr>
                <w:rFonts w:cstheme="minorHAnsi"/>
              </w:rPr>
              <w:t xml:space="preserve">. </w:t>
            </w:r>
          </w:p>
        </w:tc>
        <w:tc>
          <w:tcPr>
            <w:tcW w:w="5811" w:type="dxa"/>
          </w:tcPr>
          <w:p w14:paraId="75D0093D" w14:textId="77777777" w:rsidR="00EC2732" w:rsidRPr="003C221E" w:rsidRDefault="00EC2732" w:rsidP="0045528C">
            <w:r w:rsidRPr="003C221E">
              <w:t xml:space="preserve">Although this belief has been widely attributed to a 1998 report describing 12 patients </w:t>
            </w:r>
            <w:r w:rsidRPr="003C221E">
              <w:rPr>
                <w:noProof/>
              </w:rPr>
              <w:t>[85]</w:t>
            </w:r>
            <w:r w:rsidRPr="003C221E">
              <w:t xml:space="preserve">, the title of that report is not intelligible to individuals outside of the medical profession, and medical papers have seldom affected public opinion. A more likely explanation involves the induction of ASD by APAP use concurrent with vaccination, as suggested by Schultz </w:t>
            </w:r>
            <w:r w:rsidRPr="003C221E">
              <w:rPr>
                <w:noProof/>
              </w:rPr>
              <w:t>[9, 86]</w:t>
            </w:r>
            <w:r w:rsidRPr="003C221E">
              <w:t>.</w:t>
            </w:r>
          </w:p>
        </w:tc>
      </w:tr>
      <w:tr w:rsidR="00EC2732" w14:paraId="7907F10D" w14:textId="77777777" w:rsidTr="0045528C">
        <w:tc>
          <w:tcPr>
            <w:tcW w:w="3539" w:type="dxa"/>
          </w:tcPr>
          <w:p w14:paraId="05A5B2B6" w14:textId="77777777" w:rsidR="00EC2732" w:rsidRPr="003C221E" w:rsidRDefault="00EC2732" w:rsidP="0045528C">
            <w:r w:rsidRPr="003C221E">
              <w:t>Score: 5, 2, 2, 1, 1, = 11</w:t>
            </w:r>
          </w:p>
        </w:tc>
        <w:tc>
          <w:tcPr>
            <w:tcW w:w="5811" w:type="dxa"/>
          </w:tcPr>
          <w:p w14:paraId="40C5A2EB" w14:textId="77777777" w:rsidR="00EC2732" w:rsidRPr="003C221E" w:rsidRDefault="00EC2732" w:rsidP="0045528C">
            <w:r w:rsidRPr="003C221E">
              <w:t xml:space="preserve">The connection with APAP is not obvious. </w:t>
            </w:r>
          </w:p>
        </w:tc>
      </w:tr>
      <w:tr w:rsidR="00EC2732" w14:paraId="49D97378" w14:textId="77777777" w:rsidTr="0045528C">
        <w:tc>
          <w:tcPr>
            <w:tcW w:w="3539" w:type="dxa"/>
          </w:tcPr>
          <w:p w14:paraId="40B77E34" w14:textId="77777777" w:rsidR="00EC2732" w:rsidRPr="003C221E" w:rsidRDefault="00EC2732" w:rsidP="0045528C">
            <w:r w:rsidRPr="003C221E">
              <w:t xml:space="preserve">24. Studies in several countries with chronic shortages of medication found dramatically lower-than-expected levels of ASD relative to other developmental issues, including Down syndrome. Reviewed by Jones et al. </w:t>
            </w:r>
            <w:r w:rsidRPr="003C221E">
              <w:rPr>
                <w:noProof/>
              </w:rPr>
              <w:t>[1]</w:t>
            </w:r>
            <w:r w:rsidRPr="003C221E">
              <w:t xml:space="preserve"> </w:t>
            </w:r>
          </w:p>
        </w:tc>
        <w:tc>
          <w:tcPr>
            <w:tcW w:w="5811" w:type="dxa"/>
          </w:tcPr>
          <w:p w14:paraId="5A715BBE" w14:textId="77777777" w:rsidR="00EC2732" w:rsidRPr="003C221E" w:rsidRDefault="00EC2732" w:rsidP="0045528C">
            <w:r w:rsidRPr="003C221E">
              <w:t xml:space="preserve">Not included in the previous review of this issue </w:t>
            </w:r>
            <w:r w:rsidRPr="003C221E">
              <w:rPr>
                <w:noProof/>
              </w:rPr>
              <w:t>[1]</w:t>
            </w:r>
            <w:r w:rsidRPr="003C221E">
              <w:t xml:space="preserve"> is the apparently low levels of ASD in Cuba, where 241 cases of ASD in the entire nation (1 in 25,000 children) have been identified based on a 2016 report </w:t>
            </w:r>
            <w:r w:rsidRPr="003C221E">
              <w:rPr>
                <w:noProof/>
              </w:rPr>
              <w:t>[87]</w:t>
            </w:r>
            <w:r w:rsidRPr="003C221E">
              <w:t xml:space="preserve">. APAP is available in Cuba by prescription only </w:t>
            </w:r>
            <w:r w:rsidRPr="003C221E">
              <w:rPr>
                <w:noProof/>
              </w:rPr>
              <w:t>[88]</w:t>
            </w:r>
            <w:r w:rsidRPr="003C221E">
              <w:t xml:space="preserve">, and multiple travel advisors cite APAP </w:t>
            </w:r>
            <w:proofErr w:type="gramStart"/>
            <w:r w:rsidRPr="003C221E">
              <w:t>in particular as</w:t>
            </w:r>
            <w:proofErr w:type="gramEnd"/>
            <w:r w:rsidRPr="003C221E">
              <w:t xml:space="preserve"> being in short supply in Cuba </w:t>
            </w:r>
            <w:r w:rsidRPr="003C221E">
              <w:rPr>
                <w:noProof/>
              </w:rPr>
              <w:t>[89-92]</w:t>
            </w:r>
            <w:r w:rsidRPr="003C221E">
              <w:t>.</w:t>
            </w:r>
          </w:p>
        </w:tc>
      </w:tr>
      <w:tr w:rsidR="00EC2732" w14:paraId="28156C92" w14:textId="77777777" w:rsidTr="0045528C">
        <w:tc>
          <w:tcPr>
            <w:tcW w:w="3539" w:type="dxa"/>
          </w:tcPr>
          <w:p w14:paraId="362FAE91" w14:textId="77777777" w:rsidR="00EC2732" w:rsidRPr="003C221E" w:rsidRDefault="00EC2732" w:rsidP="0045528C">
            <w:r w:rsidRPr="003C221E">
              <w:t>Score: 1, 1, 2, 2, 2 = 8</w:t>
            </w:r>
          </w:p>
        </w:tc>
        <w:tc>
          <w:tcPr>
            <w:tcW w:w="5811" w:type="dxa"/>
          </w:tcPr>
          <w:p w14:paraId="5E48C0B3" w14:textId="77777777" w:rsidR="00EC2732" w:rsidRPr="003C221E" w:rsidRDefault="00EC2732" w:rsidP="0045528C">
            <w:r w:rsidRPr="003C221E">
              <w:t>Highly specialized literature not read by most dealing with ASD in developing countries. Too recent to evaluate.</w:t>
            </w:r>
          </w:p>
        </w:tc>
      </w:tr>
      <w:tr w:rsidR="00EC2732" w14:paraId="716E8B1F" w14:textId="77777777" w:rsidTr="0045528C">
        <w:tc>
          <w:tcPr>
            <w:tcW w:w="3539" w:type="dxa"/>
          </w:tcPr>
          <w:p w14:paraId="58F2D2D6" w14:textId="77777777" w:rsidR="00EC2732" w:rsidRPr="003C221E" w:rsidRDefault="00EC2732" w:rsidP="0045528C">
            <w:r w:rsidRPr="003C221E">
              <w:t xml:space="preserve">25. APAP binds directly to arachidonic acid </w:t>
            </w:r>
            <w:r w:rsidRPr="003C221E">
              <w:rPr>
                <w:noProof/>
              </w:rPr>
              <w:t>[93]</w:t>
            </w:r>
            <w:r w:rsidRPr="003C221E">
              <w:t xml:space="preserve"> and affects arachidonic acid metabolism </w:t>
            </w:r>
            <w:r w:rsidRPr="003C221E">
              <w:rPr>
                <w:noProof/>
              </w:rPr>
              <w:t>[94]</w:t>
            </w:r>
            <w:r w:rsidRPr="003C221E">
              <w:t xml:space="preserve">. Alterations of arachidonic acid </w:t>
            </w:r>
            <w:r w:rsidRPr="003C221E">
              <w:rPr>
                <w:noProof/>
              </w:rPr>
              <w:t>[95]</w:t>
            </w:r>
            <w:r w:rsidRPr="003C221E">
              <w:t xml:space="preserve"> and enzymes involved in </w:t>
            </w:r>
            <w:r w:rsidRPr="003C221E">
              <w:lastRenderedPageBreak/>
              <w:t xml:space="preserve">arachidonic acid metabolism </w:t>
            </w:r>
            <w:r w:rsidRPr="003C221E">
              <w:rPr>
                <w:noProof/>
              </w:rPr>
              <w:t>[96]</w:t>
            </w:r>
            <w:r w:rsidRPr="003C221E">
              <w:t xml:space="preserve"> are associated with ASD.</w:t>
            </w:r>
          </w:p>
        </w:tc>
        <w:tc>
          <w:tcPr>
            <w:tcW w:w="5811" w:type="dxa"/>
          </w:tcPr>
          <w:p w14:paraId="768F459D" w14:textId="77777777" w:rsidR="00EC2732" w:rsidRPr="003C221E" w:rsidRDefault="00EC2732" w:rsidP="0045528C">
            <w:r w:rsidRPr="003C221E">
              <w:lastRenderedPageBreak/>
              <w:t xml:space="preserve">It is unknown what role arachidonic acid plays in ASD, but arachidonic acid plays a role in both the analgesic and antipyretic properties of APAP, and its metabolism is associated with ASD. </w:t>
            </w:r>
          </w:p>
        </w:tc>
      </w:tr>
      <w:tr w:rsidR="00EC2732" w14:paraId="0964E92F" w14:textId="77777777" w:rsidTr="0045528C">
        <w:tc>
          <w:tcPr>
            <w:tcW w:w="3539" w:type="dxa"/>
          </w:tcPr>
          <w:p w14:paraId="38DC2477" w14:textId="77777777" w:rsidR="00EC2732" w:rsidRPr="003C221E" w:rsidRDefault="00EC2732" w:rsidP="0045528C">
            <w:r w:rsidRPr="003C221E">
              <w:t>Score: 1, 2, 2, 2, 3 = 10</w:t>
            </w:r>
          </w:p>
        </w:tc>
        <w:tc>
          <w:tcPr>
            <w:tcW w:w="5811" w:type="dxa"/>
          </w:tcPr>
          <w:p w14:paraId="706FBAF9" w14:textId="77777777" w:rsidR="00EC2732" w:rsidRPr="003C221E" w:rsidRDefault="00EC2732" w:rsidP="0045528C">
            <w:bookmarkStart w:id="1" w:name="OLE_LINK2"/>
            <w:r w:rsidRPr="003C221E">
              <w:t>Too recent to evaluate.</w:t>
            </w:r>
            <w:bookmarkEnd w:id="1"/>
          </w:p>
        </w:tc>
      </w:tr>
      <w:tr w:rsidR="00EC2732" w14:paraId="0F00C67A" w14:textId="77777777" w:rsidTr="0045528C">
        <w:tc>
          <w:tcPr>
            <w:tcW w:w="3539" w:type="dxa"/>
          </w:tcPr>
          <w:p w14:paraId="7F5253F6" w14:textId="77777777" w:rsidR="00EC2732" w:rsidRPr="003C221E" w:rsidRDefault="00EC2732" w:rsidP="0045528C">
            <w:r w:rsidRPr="003C221E">
              <w:t xml:space="preserve">26. The “missing heritability” paradox of ASD suggests that epigenetic factors or very early exposure to environmental factors might influence the onset of ASD </w:t>
            </w:r>
            <w:r w:rsidRPr="003C221E">
              <w:rPr>
                <w:noProof/>
              </w:rPr>
              <w:t>[97]</w:t>
            </w:r>
            <w:r w:rsidRPr="003C221E">
              <w:t>.</w:t>
            </w:r>
          </w:p>
        </w:tc>
        <w:tc>
          <w:tcPr>
            <w:tcW w:w="5811" w:type="dxa"/>
          </w:tcPr>
          <w:p w14:paraId="146C04CC" w14:textId="77777777" w:rsidR="00EC2732" w:rsidRPr="003C221E" w:rsidRDefault="00EC2732" w:rsidP="0045528C">
            <w:r w:rsidRPr="003C221E">
              <w:t xml:space="preserve">The role of APAP in the induction of ASD nicely resolves the missing heritability paradox connected with ASD, in which sibling studies indicate a high contribution of genetics, but genome wide studies fail to identify the genes involved </w:t>
            </w:r>
            <w:r w:rsidRPr="003C221E">
              <w:rPr>
                <w:noProof/>
              </w:rPr>
              <w:t>[97]</w:t>
            </w:r>
            <w:r w:rsidRPr="003C221E">
              <w:t xml:space="preserve">. The observation that abuse of a mother when she was a child is associated with ASD in the offspring </w:t>
            </w:r>
            <w:r w:rsidRPr="003C221E">
              <w:rPr>
                <w:noProof/>
              </w:rPr>
              <w:t>[98]</w:t>
            </w:r>
            <w:r w:rsidRPr="003C221E">
              <w:t xml:space="preserve"> is one example of evidence that supports this view.</w:t>
            </w:r>
          </w:p>
        </w:tc>
      </w:tr>
      <w:tr w:rsidR="00EC2732" w14:paraId="6815EE67" w14:textId="77777777" w:rsidTr="0045528C">
        <w:tc>
          <w:tcPr>
            <w:tcW w:w="3539" w:type="dxa"/>
          </w:tcPr>
          <w:p w14:paraId="2BCAEAEC" w14:textId="77777777" w:rsidR="00EC2732" w:rsidRPr="003C221E" w:rsidRDefault="00EC2732" w:rsidP="0045528C">
            <w:r w:rsidRPr="003C221E">
              <w:t>Score: 1, 1, 1, 2, 2, = 7</w:t>
            </w:r>
          </w:p>
        </w:tc>
        <w:tc>
          <w:tcPr>
            <w:tcW w:w="5811" w:type="dxa"/>
          </w:tcPr>
          <w:p w14:paraId="22A326D8" w14:textId="77777777" w:rsidR="00EC2732" w:rsidRPr="003C221E" w:rsidRDefault="00EC2732" w:rsidP="0045528C">
            <w:r w:rsidRPr="003C221E">
              <w:t xml:space="preserve">Connection to APAP </w:t>
            </w:r>
            <w:proofErr w:type="gramStart"/>
            <w:r w:rsidRPr="003C221E">
              <w:t>not</w:t>
            </w:r>
            <w:proofErr w:type="gramEnd"/>
            <w:r w:rsidRPr="003C221E">
              <w:t xml:space="preserve"> obvious.</w:t>
            </w:r>
          </w:p>
        </w:tc>
      </w:tr>
      <w:tr w:rsidR="00EC2732" w14:paraId="5E8E2276" w14:textId="77777777" w:rsidTr="0045528C">
        <w:tc>
          <w:tcPr>
            <w:tcW w:w="3539" w:type="dxa"/>
          </w:tcPr>
          <w:p w14:paraId="2C67DFA1" w14:textId="77777777" w:rsidR="00EC2732" w:rsidRPr="003C221E" w:rsidRDefault="00EC2732" w:rsidP="0045528C">
            <w:r w:rsidRPr="003C221E">
              <w:t xml:space="preserve">27. ASD and fetal alcohol spectrum disorder (FASD) are similar in many regards. Reviewed by Jones et al. </w:t>
            </w:r>
            <w:r w:rsidRPr="003C221E">
              <w:rPr>
                <w:noProof/>
              </w:rPr>
              <w:t>[1]</w:t>
            </w:r>
            <w:r w:rsidRPr="003C221E">
              <w:t xml:space="preserve"> A spectrum disorder can also be triggered by the drug valproate </w:t>
            </w:r>
            <w:r w:rsidRPr="003C221E">
              <w:rPr>
                <w:noProof/>
              </w:rPr>
              <w:t>[99]</w:t>
            </w:r>
            <w:r w:rsidRPr="003C221E">
              <w:t>.</w:t>
            </w:r>
          </w:p>
        </w:tc>
        <w:tc>
          <w:tcPr>
            <w:tcW w:w="5811" w:type="dxa"/>
          </w:tcPr>
          <w:p w14:paraId="27FAE0C8" w14:textId="77777777" w:rsidR="00EC2732" w:rsidRPr="003C221E" w:rsidRDefault="00EC2732" w:rsidP="0045528C">
            <w:r w:rsidRPr="003C221E">
              <w:t>These observations demonstrate that a complex spectrum disorder (FASD) sharing many similarities with ASD can (a) be induced by a single chemical and (b) be influenced by a variety of genetic and environmental factors.</w:t>
            </w:r>
          </w:p>
        </w:tc>
      </w:tr>
      <w:tr w:rsidR="00EC2732" w14:paraId="174964B1" w14:textId="77777777" w:rsidTr="0045528C">
        <w:tc>
          <w:tcPr>
            <w:tcW w:w="3539" w:type="dxa"/>
          </w:tcPr>
          <w:p w14:paraId="0DCCDF7D" w14:textId="77777777" w:rsidR="00EC2732" w:rsidRPr="003C221E" w:rsidRDefault="00EC2732" w:rsidP="0045528C">
            <w:r w:rsidRPr="003C221E">
              <w:t>Score: 5, 1, 2, 1, 1 = 10</w:t>
            </w:r>
          </w:p>
        </w:tc>
        <w:tc>
          <w:tcPr>
            <w:tcW w:w="5811" w:type="dxa"/>
          </w:tcPr>
          <w:p w14:paraId="07A670FE" w14:textId="77777777" w:rsidR="00EC2732" w:rsidRPr="003C221E" w:rsidRDefault="00EC2732" w:rsidP="0045528C">
            <w:r w:rsidRPr="003C221E">
              <w:t>Does not point to APAP as a problem. Too recent to evaluate. Obscure: This is mentioned only as one component of a much larger review.</w:t>
            </w:r>
          </w:p>
        </w:tc>
      </w:tr>
    </w:tbl>
    <w:p w14:paraId="75A8986A" w14:textId="77777777" w:rsidR="00EC2732" w:rsidRDefault="00EC2732" w:rsidP="00EC2732"/>
    <w:p w14:paraId="5FEC0A99" w14:textId="3F7B0C4E" w:rsidR="00EC2732" w:rsidRDefault="00EC2732" w:rsidP="00EC2732">
      <w:r w:rsidRPr="00032E32">
        <w:rPr>
          <w:b/>
          <w:bCs/>
          <w:sz w:val="28"/>
          <w:szCs w:val="28"/>
        </w:rPr>
        <w:t>Supplemental Table 1</w:t>
      </w:r>
      <w:r>
        <w:t xml:space="preserve">. Subjective evaluation of the seminal nature of studies related to APAP and neurodevelopmental problems. The table of 27 lines of evidence was taken from version 1 of a preprint: Jones et al </w:t>
      </w:r>
      <w:hyperlink r:id="rId8" w:history="1">
        <w:r w:rsidRPr="00BE08E7">
          <w:rPr>
            <w:rStyle w:val="Hyperlink"/>
          </w:rPr>
          <w:t>https://www.preprints.org/manuscript/202501.0319/v1</w:t>
        </w:r>
      </w:hyperlink>
      <w:r>
        <w:t xml:space="preserve">. WP’s score is always listed first. The remaining scores are listed randomly. Lines of evidence number 2 and 22 were discussed as examples before the scoring started. Scoring was conducted as described in Supplemental Figure 1 caption. </w:t>
      </w:r>
    </w:p>
    <w:p w14:paraId="564FECCE" w14:textId="77777777" w:rsidR="007E1506" w:rsidRPr="00D26C5A" w:rsidRDefault="007E1506" w:rsidP="002243B2">
      <w:pPr>
        <w:rPr>
          <w:b/>
          <w:bCs/>
          <w:sz w:val="28"/>
          <w:szCs w:val="28"/>
        </w:rPr>
      </w:pPr>
    </w:p>
    <w:tbl>
      <w:tblPr>
        <w:tblStyle w:val="TableGrid"/>
        <w:tblpPr w:leftFromText="180" w:rightFromText="180" w:vertAnchor="page" w:horzAnchor="margin" w:tblpXSpec="center" w:tblpY="961"/>
        <w:tblW w:w="0" w:type="auto"/>
        <w:tblLayout w:type="fixed"/>
        <w:tblLook w:val="04A0" w:firstRow="1" w:lastRow="0" w:firstColumn="1" w:lastColumn="0" w:noHBand="0" w:noVBand="1"/>
      </w:tblPr>
      <w:tblGrid>
        <w:gridCol w:w="1361"/>
        <w:gridCol w:w="757"/>
        <w:gridCol w:w="1279"/>
        <w:gridCol w:w="1134"/>
        <w:gridCol w:w="1418"/>
        <w:gridCol w:w="959"/>
        <w:gridCol w:w="1251"/>
        <w:gridCol w:w="973"/>
        <w:gridCol w:w="1322"/>
        <w:gridCol w:w="1165"/>
        <w:gridCol w:w="1331"/>
      </w:tblGrid>
      <w:tr w:rsidR="007E1506" w14:paraId="5D849F5E" w14:textId="77777777" w:rsidTr="00ED0236">
        <w:tc>
          <w:tcPr>
            <w:tcW w:w="1361" w:type="dxa"/>
            <w:shd w:val="clear" w:color="auto" w:fill="auto"/>
          </w:tcPr>
          <w:p w14:paraId="71856867" w14:textId="77777777" w:rsidR="007E1506" w:rsidRPr="00231D95" w:rsidRDefault="007E1506" w:rsidP="00ED0236">
            <w:pPr>
              <w:jc w:val="center"/>
              <w:rPr>
                <w:sz w:val="22"/>
                <w:szCs w:val="22"/>
              </w:rPr>
            </w:pPr>
            <w:r w:rsidRPr="00231D95">
              <w:rPr>
                <w:sz w:val="22"/>
                <w:szCs w:val="22"/>
              </w:rPr>
              <w:lastRenderedPageBreak/>
              <w:t>Articles with APAP and ASD</w:t>
            </w:r>
          </w:p>
          <w:p w14:paraId="2603347A" w14:textId="77777777" w:rsidR="007E1506" w:rsidRPr="00231D95" w:rsidRDefault="007E1506" w:rsidP="00ED0236">
            <w:pPr>
              <w:jc w:val="center"/>
              <w:rPr>
                <w:sz w:val="22"/>
                <w:szCs w:val="22"/>
              </w:rPr>
            </w:pPr>
            <w:r w:rsidRPr="00231D95">
              <w:rPr>
                <w:sz w:val="20"/>
                <w:szCs w:val="20"/>
              </w:rPr>
              <w:t>(PubMed ID)</w:t>
            </w:r>
          </w:p>
        </w:tc>
        <w:tc>
          <w:tcPr>
            <w:tcW w:w="757" w:type="dxa"/>
            <w:shd w:val="clear" w:color="auto" w:fill="auto"/>
          </w:tcPr>
          <w:p w14:paraId="6400E5F0" w14:textId="77777777" w:rsidR="007E1506" w:rsidRPr="00231D95" w:rsidRDefault="007E1506" w:rsidP="00ED0236">
            <w:pPr>
              <w:jc w:val="center"/>
              <w:rPr>
                <w:sz w:val="22"/>
                <w:szCs w:val="22"/>
              </w:rPr>
            </w:pPr>
            <w:r w:rsidRPr="00231D95">
              <w:rPr>
                <w:sz w:val="22"/>
                <w:szCs w:val="22"/>
              </w:rPr>
              <w:t>Year</w:t>
            </w:r>
          </w:p>
        </w:tc>
        <w:tc>
          <w:tcPr>
            <w:tcW w:w="1279" w:type="dxa"/>
            <w:shd w:val="clear" w:color="auto" w:fill="auto"/>
          </w:tcPr>
          <w:p w14:paraId="11821C2E" w14:textId="77777777" w:rsidR="007E1506" w:rsidRPr="00231D95" w:rsidRDefault="007E1506" w:rsidP="00ED0236">
            <w:pPr>
              <w:jc w:val="center"/>
              <w:rPr>
                <w:sz w:val="22"/>
                <w:szCs w:val="22"/>
              </w:rPr>
            </w:pPr>
            <w:r w:rsidRPr="00231D95">
              <w:rPr>
                <w:sz w:val="22"/>
                <w:szCs w:val="22"/>
              </w:rPr>
              <w:t>Concludes APAP is toxic for n.d. (time)</w:t>
            </w:r>
          </w:p>
        </w:tc>
        <w:tc>
          <w:tcPr>
            <w:tcW w:w="1134" w:type="dxa"/>
            <w:shd w:val="clear" w:color="auto" w:fill="auto"/>
          </w:tcPr>
          <w:p w14:paraId="477FCB14" w14:textId="77777777" w:rsidR="007E1506" w:rsidRPr="00231D95" w:rsidRDefault="007E1506" w:rsidP="00ED0236">
            <w:pPr>
              <w:jc w:val="center"/>
              <w:rPr>
                <w:sz w:val="22"/>
                <w:szCs w:val="22"/>
              </w:rPr>
            </w:pPr>
            <w:r w:rsidRPr="00231D95">
              <w:rPr>
                <w:sz w:val="22"/>
                <w:szCs w:val="22"/>
              </w:rPr>
              <w:t>Call for change in practice</w:t>
            </w:r>
            <w:r w:rsidRPr="00231D95">
              <w:rPr>
                <w:sz w:val="22"/>
                <w:szCs w:val="22"/>
                <w:vertAlign w:val="superscript"/>
              </w:rPr>
              <w:t xml:space="preserve"> C</w:t>
            </w:r>
          </w:p>
        </w:tc>
        <w:tc>
          <w:tcPr>
            <w:tcW w:w="1418" w:type="dxa"/>
            <w:shd w:val="clear" w:color="auto" w:fill="auto"/>
          </w:tcPr>
          <w:p w14:paraId="0C9EAB37" w14:textId="77777777" w:rsidR="007E1506" w:rsidRPr="00231D95" w:rsidRDefault="007E1506" w:rsidP="00ED0236">
            <w:pPr>
              <w:jc w:val="center"/>
              <w:rPr>
                <w:sz w:val="22"/>
                <w:szCs w:val="22"/>
              </w:rPr>
            </w:pPr>
            <w:r w:rsidRPr="00231D95">
              <w:rPr>
                <w:sz w:val="22"/>
                <w:szCs w:val="22"/>
              </w:rPr>
              <w:t>Call for safety reevaluation</w:t>
            </w:r>
          </w:p>
          <w:p w14:paraId="3E1B1481" w14:textId="77777777" w:rsidR="007E1506" w:rsidRPr="00231D95" w:rsidRDefault="007E1506" w:rsidP="00ED0236">
            <w:pPr>
              <w:jc w:val="center"/>
              <w:rPr>
                <w:sz w:val="22"/>
                <w:szCs w:val="22"/>
              </w:rPr>
            </w:pPr>
            <w:r w:rsidRPr="00231D95">
              <w:rPr>
                <w:sz w:val="22"/>
                <w:szCs w:val="22"/>
              </w:rPr>
              <w:t>(7)</w:t>
            </w:r>
          </w:p>
        </w:tc>
        <w:tc>
          <w:tcPr>
            <w:tcW w:w="959" w:type="dxa"/>
            <w:shd w:val="clear" w:color="auto" w:fill="auto"/>
          </w:tcPr>
          <w:p w14:paraId="2FEE6332" w14:textId="77777777" w:rsidR="007E1506" w:rsidRPr="00231D95" w:rsidRDefault="007E1506" w:rsidP="00ED0236">
            <w:pPr>
              <w:jc w:val="center"/>
              <w:rPr>
                <w:sz w:val="22"/>
                <w:szCs w:val="22"/>
              </w:rPr>
            </w:pPr>
            <w:r w:rsidRPr="00231D95">
              <w:rPr>
                <w:sz w:val="22"/>
                <w:szCs w:val="22"/>
              </w:rPr>
              <w:t>Call for caution in use</w:t>
            </w:r>
          </w:p>
        </w:tc>
        <w:tc>
          <w:tcPr>
            <w:tcW w:w="1251" w:type="dxa"/>
          </w:tcPr>
          <w:p w14:paraId="67602FD5" w14:textId="77777777" w:rsidR="007E1506" w:rsidRPr="00231D95" w:rsidRDefault="007E1506" w:rsidP="00ED0236">
            <w:pPr>
              <w:jc w:val="center"/>
              <w:rPr>
                <w:sz w:val="22"/>
                <w:szCs w:val="22"/>
              </w:rPr>
            </w:pPr>
            <w:r w:rsidRPr="00231D95">
              <w:rPr>
                <w:sz w:val="22"/>
                <w:szCs w:val="22"/>
              </w:rPr>
              <w:t>Concludes some evidence of risk</w:t>
            </w:r>
          </w:p>
        </w:tc>
        <w:tc>
          <w:tcPr>
            <w:tcW w:w="973" w:type="dxa"/>
            <w:shd w:val="clear" w:color="auto" w:fill="auto"/>
          </w:tcPr>
          <w:p w14:paraId="7017E0D5" w14:textId="77777777" w:rsidR="007E1506" w:rsidRPr="00231D95" w:rsidRDefault="007E1506" w:rsidP="00ED0236">
            <w:pPr>
              <w:jc w:val="center"/>
              <w:rPr>
                <w:sz w:val="22"/>
                <w:szCs w:val="22"/>
              </w:rPr>
            </w:pPr>
            <w:r w:rsidRPr="00231D95">
              <w:rPr>
                <w:sz w:val="22"/>
                <w:szCs w:val="22"/>
              </w:rPr>
              <w:t>Call for more studies</w:t>
            </w:r>
          </w:p>
          <w:p w14:paraId="5F193F24" w14:textId="77777777" w:rsidR="007E1506" w:rsidRPr="00231D95" w:rsidRDefault="007E1506" w:rsidP="00ED0236">
            <w:pPr>
              <w:jc w:val="center"/>
              <w:rPr>
                <w:sz w:val="22"/>
                <w:szCs w:val="22"/>
              </w:rPr>
            </w:pPr>
            <w:r w:rsidRPr="00231D95">
              <w:rPr>
                <w:sz w:val="22"/>
                <w:szCs w:val="22"/>
              </w:rPr>
              <w:t>(4)</w:t>
            </w:r>
          </w:p>
        </w:tc>
        <w:tc>
          <w:tcPr>
            <w:tcW w:w="1322" w:type="dxa"/>
            <w:shd w:val="clear" w:color="auto" w:fill="auto"/>
          </w:tcPr>
          <w:p w14:paraId="66983A57" w14:textId="77777777" w:rsidR="007E1506" w:rsidRPr="00231D95" w:rsidRDefault="007E1506" w:rsidP="00ED0236">
            <w:pPr>
              <w:jc w:val="center"/>
              <w:rPr>
                <w:sz w:val="22"/>
                <w:szCs w:val="22"/>
              </w:rPr>
            </w:pPr>
            <w:r w:rsidRPr="00231D95">
              <w:rPr>
                <w:sz w:val="22"/>
                <w:szCs w:val="22"/>
              </w:rPr>
              <w:t>Concludes insufficient evidence of risk</w:t>
            </w:r>
          </w:p>
        </w:tc>
        <w:tc>
          <w:tcPr>
            <w:tcW w:w="1165" w:type="dxa"/>
            <w:shd w:val="clear" w:color="auto" w:fill="auto"/>
          </w:tcPr>
          <w:p w14:paraId="79031BE1" w14:textId="77777777" w:rsidR="007E1506" w:rsidRPr="00231D95" w:rsidRDefault="007E1506" w:rsidP="00ED0236">
            <w:pPr>
              <w:jc w:val="center"/>
              <w:rPr>
                <w:sz w:val="22"/>
                <w:szCs w:val="22"/>
              </w:rPr>
            </w:pPr>
            <w:proofErr w:type="gramStart"/>
            <w:r w:rsidRPr="00231D95">
              <w:rPr>
                <w:sz w:val="22"/>
                <w:szCs w:val="22"/>
              </w:rPr>
              <w:t>Concludes</w:t>
            </w:r>
            <w:proofErr w:type="gramEnd"/>
            <w:r w:rsidRPr="00231D95">
              <w:rPr>
                <w:sz w:val="22"/>
                <w:szCs w:val="22"/>
              </w:rPr>
              <w:t xml:space="preserve"> risk </w:t>
            </w:r>
            <w:proofErr w:type="gramStart"/>
            <w:r w:rsidRPr="00231D95">
              <w:rPr>
                <w:sz w:val="22"/>
                <w:szCs w:val="22"/>
              </w:rPr>
              <w:t>for n.d</w:t>
            </w:r>
            <w:proofErr w:type="gramEnd"/>
            <w:r w:rsidRPr="00231D95">
              <w:rPr>
                <w:sz w:val="22"/>
                <w:szCs w:val="22"/>
              </w:rPr>
              <w:t>. is unlikely</w:t>
            </w:r>
          </w:p>
        </w:tc>
        <w:tc>
          <w:tcPr>
            <w:tcW w:w="1331" w:type="dxa"/>
            <w:shd w:val="clear" w:color="auto" w:fill="auto"/>
          </w:tcPr>
          <w:p w14:paraId="075185BF" w14:textId="77777777" w:rsidR="007E1506" w:rsidRPr="00231D95" w:rsidRDefault="007E1506" w:rsidP="00ED0236">
            <w:pPr>
              <w:jc w:val="center"/>
              <w:rPr>
                <w:sz w:val="22"/>
                <w:szCs w:val="22"/>
              </w:rPr>
            </w:pPr>
            <w:r w:rsidRPr="00231D95">
              <w:rPr>
                <w:sz w:val="22"/>
                <w:szCs w:val="22"/>
              </w:rPr>
              <w:t>Concludes no evidence of risk for n.d.</w:t>
            </w:r>
          </w:p>
        </w:tc>
      </w:tr>
      <w:tr w:rsidR="0034745A" w:rsidRPr="0034745A" w14:paraId="127A65AA" w14:textId="77777777" w:rsidTr="00ED0236">
        <w:tc>
          <w:tcPr>
            <w:tcW w:w="1361" w:type="dxa"/>
            <w:shd w:val="clear" w:color="auto" w:fill="auto"/>
            <w:vAlign w:val="bottom"/>
          </w:tcPr>
          <w:p w14:paraId="77ABDE2B" w14:textId="77777777" w:rsidR="007E1506" w:rsidRPr="00231D95" w:rsidRDefault="007E1506" w:rsidP="00ED0236">
            <w:r w:rsidRPr="00231D95">
              <w:t>18445737</w:t>
            </w:r>
          </w:p>
        </w:tc>
        <w:tc>
          <w:tcPr>
            <w:tcW w:w="757" w:type="dxa"/>
            <w:shd w:val="clear" w:color="auto" w:fill="auto"/>
            <w:vAlign w:val="bottom"/>
          </w:tcPr>
          <w:p w14:paraId="177701CC" w14:textId="77777777" w:rsidR="007E1506" w:rsidRPr="00231D95" w:rsidRDefault="007E1506" w:rsidP="00ED0236">
            <w:pPr>
              <w:jc w:val="center"/>
            </w:pPr>
            <w:r w:rsidRPr="00231D95">
              <w:t>2008</w:t>
            </w:r>
          </w:p>
        </w:tc>
        <w:tc>
          <w:tcPr>
            <w:tcW w:w="1279" w:type="dxa"/>
            <w:shd w:val="clear" w:color="auto" w:fill="auto"/>
            <w:vAlign w:val="bottom"/>
          </w:tcPr>
          <w:p w14:paraId="4B8CB16C" w14:textId="77777777" w:rsidR="007E1506" w:rsidRPr="00231D95" w:rsidRDefault="007E1506" w:rsidP="00ED0236">
            <w:pPr>
              <w:jc w:val="center"/>
            </w:pPr>
            <w:r w:rsidRPr="00231D95">
              <w:t>(3)</w:t>
            </w:r>
          </w:p>
        </w:tc>
        <w:tc>
          <w:tcPr>
            <w:tcW w:w="1134" w:type="dxa"/>
            <w:shd w:val="clear" w:color="auto" w:fill="auto"/>
            <w:vAlign w:val="bottom"/>
          </w:tcPr>
          <w:p w14:paraId="6F7F4C8E" w14:textId="77777777" w:rsidR="007E1506" w:rsidRPr="00231D95" w:rsidRDefault="007E1506" w:rsidP="00ED0236">
            <w:pPr>
              <w:jc w:val="center"/>
            </w:pPr>
          </w:p>
        </w:tc>
        <w:tc>
          <w:tcPr>
            <w:tcW w:w="1418" w:type="dxa"/>
            <w:shd w:val="clear" w:color="auto" w:fill="auto"/>
            <w:vAlign w:val="bottom"/>
          </w:tcPr>
          <w:p w14:paraId="01A8D901" w14:textId="77777777" w:rsidR="007E1506" w:rsidRPr="00231D95" w:rsidRDefault="007E1506" w:rsidP="00ED0236">
            <w:pPr>
              <w:jc w:val="center"/>
            </w:pPr>
          </w:p>
        </w:tc>
        <w:tc>
          <w:tcPr>
            <w:tcW w:w="959" w:type="dxa"/>
            <w:shd w:val="clear" w:color="auto" w:fill="auto"/>
          </w:tcPr>
          <w:p w14:paraId="4599A0C1" w14:textId="77777777" w:rsidR="007E1506" w:rsidRPr="00231D95" w:rsidRDefault="007E1506" w:rsidP="00ED0236">
            <w:pPr>
              <w:jc w:val="center"/>
            </w:pPr>
          </w:p>
        </w:tc>
        <w:tc>
          <w:tcPr>
            <w:tcW w:w="1251" w:type="dxa"/>
          </w:tcPr>
          <w:p w14:paraId="31B8D818" w14:textId="77777777" w:rsidR="007E1506" w:rsidRPr="00231D95" w:rsidRDefault="007E1506" w:rsidP="00ED0236">
            <w:pPr>
              <w:jc w:val="center"/>
            </w:pPr>
          </w:p>
        </w:tc>
        <w:tc>
          <w:tcPr>
            <w:tcW w:w="973" w:type="dxa"/>
            <w:shd w:val="clear" w:color="auto" w:fill="auto"/>
          </w:tcPr>
          <w:p w14:paraId="1B46D6B4" w14:textId="77777777" w:rsidR="007E1506" w:rsidRPr="00231D95" w:rsidRDefault="007E1506" w:rsidP="00ED0236">
            <w:pPr>
              <w:jc w:val="center"/>
            </w:pPr>
            <w:r w:rsidRPr="00231D95">
              <w:t>X</w:t>
            </w:r>
          </w:p>
        </w:tc>
        <w:tc>
          <w:tcPr>
            <w:tcW w:w="1322" w:type="dxa"/>
            <w:shd w:val="clear" w:color="auto" w:fill="auto"/>
          </w:tcPr>
          <w:p w14:paraId="07A783E5" w14:textId="77777777" w:rsidR="007E1506" w:rsidRPr="00231D95" w:rsidRDefault="007E1506" w:rsidP="00ED0236">
            <w:pPr>
              <w:jc w:val="center"/>
            </w:pPr>
          </w:p>
        </w:tc>
        <w:tc>
          <w:tcPr>
            <w:tcW w:w="1165" w:type="dxa"/>
            <w:shd w:val="clear" w:color="auto" w:fill="auto"/>
          </w:tcPr>
          <w:p w14:paraId="407BAD20" w14:textId="77777777" w:rsidR="007E1506" w:rsidRPr="00231D95" w:rsidRDefault="007E1506" w:rsidP="00ED0236">
            <w:pPr>
              <w:jc w:val="center"/>
            </w:pPr>
          </w:p>
        </w:tc>
        <w:tc>
          <w:tcPr>
            <w:tcW w:w="1331" w:type="dxa"/>
            <w:shd w:val="clear" w:color="auto" w:fill="auto"/>
          </w:tcPr>
          <w:p w14:paraId="63AD82A8" w14:textId="77777777" w:rsidR="007E1506" w:rsidRPr="00231D95" w:rsidRDefault="007E1506" w:rsidP="00ED0236">
            <w:pPr>
              <w:jc w:val="center"/>
            </w:pPr>
          </w:p>
        </w:tc>
      </w:tr>
      <w:tr w:rsidR="007E1506" w14:paraId="45A385B9" w14:textId="77777777" w:rsidTr="0005253E">
        <w:tc>
          <w:tcPr>
            <w:tcW w:w="1361" w:type="dxa"/>
            <w:shd w:val="clear" w:color="auto" w:fill="FAFAFA" w:themeFill="background2" w:themeFillTint="33"/>
            <w:vAlign w:val="bottom"/>
          </w:tcPr>
          <w:p w14:paraId="7C9ADD2E" w14:textId="77777777" w:rsidR="007E1506" w:rsidRPr="00231D95" w:rsidRDefault="007E1506" w:rsidP="00ED0236">
            <w:r w:rsidRPr="00231D95">
              <w:t>19176580</w:t>
            </w:r>
          </w:p>
        </w:tc>
        <w:tc>
          <w:tcPr>
            <w:tcW w:w="757" w:type="dxa"/>
            <w:shd w:val="clear" w:color="auto" w:fill="FAFAFA" w:themeFill="background2" w:themeFillTint="33"/>
            <w:vAlign w:val="bottom"/>
          </w:tcPr>
          <w:p w14:paraId="5C243747" w14:textId="77777777" w:rsidR="007E1506" w:rsidRPr="00231D95" w:rsidRDefault="007E1506" w:rsidP="00ED0236">
            <w:pPr>
              <w:jc w:val="center"/>
            </w:pPr>
            <w:r w:rsidRPr="00231D95">
              <w:t>2009</w:t>
            </w:r>
          </w:p>
        </w:tc>
        <w:tc>
          <w:tcPr>
            <w:tcW w:w="1279" w:type="dxa"/>
            <w:shd w:val="clear" w:color="auto" w:fill="FAFAFA" w:themeFill="background2" w:themeFillTint="33"/>
            <w:vAlign w:val="bottom"/>
          </w:tcPr>
          <w:p w14:paraId="74698B83" w14:textId="77777777" w:rsidR="007E1506" w:rsidRPr="00231D95" w:rsidRDefault="007E1506" w:rsidP="00ED0236">
            <w:pPr>
              <w:jc w:val="center"/>
            </w:pPr>
            <w:r w:rsidRPr="00231D95">
              <w:t>(3)</w:t>
            </w:r>
          </w:p>
        </w:tc>
        <w:tc>
          <w:tcPr>
            <w:tcW w:w="1134" w:type="dxa"/>
            <w:shd w:val="clear" w:color="auto" w:fill="FAFAFA" w:themeFill="background2" w:themeFillTint="33"/>
            <w:vAlign w:val="bottom"/>
          </w:tcPr>
          <w:p w14:paraId="101A0FF0" w14:textId="77777777" w:rsidR="007E1506" w:rsidRPr="00231D95" w:rsidRDefault="007E1506" w:rsidP="00ED0236">
            <w:pPr>
              <w:jc w:val="center"/>
            </w:pPr>
          </w:p>
        </w:tc>
        <w:tc>
          <w:tcPr>
            <w:tcW w:w="1418" w:type="dxa"/>
            <w:shd w:val="clear" w:color="auto" w:fill="FAFAFA" w:themeFill="background2" w:themeFillTint="33"/>
            <w:vAlign w:val="bottom"/>
          </w:tcPr>
          <w:p w14:paraId="52E21AAA" w14:textId="77777777" w:rsidR="007E1506" w:rsidRPr="00231D95" w:rsidRDefault="007E1506" w:rsidP="00ED0236">
            <w:pPr>
              <w:jc w:val="center"/>
            </w:pPr>
          </w:p>
        </w:tc>
        <w:tc>
          <w:tcPr>
            <w:tcW w:w="959" w:type="dxa"/>
            <w:shd w:val="clear" w:color="auto" w:fill="FAFAFA" w:themeFill="background2" w:themeFillTint="33"/>
          </w:tcPr>
          <w:p w14:paraId="4725D99A" w14:textId="77777777" w:rsidR="007E1506" w:rsidRPr="00231D95" w:rsidRDefault="007E1506" w:rsidP="00ED0236">
            <w:pPr>
              <w:jc w:val="center"/>
            </w:pPr>
          </w:p>
        </w:tc>
        <w:tc>
          <w:tcPr>
            <w:tcW w:w="1251" w:type="dxa"/>
            <w:shd w:val="clear" w:color="auto" w:fill="FAFAFA" w:themeFill="background2" w:themeFillTint="33"/>
          </w:tcPr>
          <w:p w14:paraId="1219CDBA" w14:textId="77777777" w:rsidR="007E1506" w:rsidRPr="00231D95" w:rsidRDefault="007E1506" w:rsidP="00ED0236">
            <w:pPr>
              <w:jc w:val="center"/>
            </w:pPr>
          </w:p>
        </w:tc>
        <w:tc>
          <w:tcPr>
            <w:tcW w:w="973" w:type="dxa"/>
            <w:shd w:val="clear" w:color="auto" w:fill="FAFAFA" w:themeFill="background2" w:themeFillTint="33"/>
          </w:tcPr>
          <w:p w14:paraId="02F617D0" w14:textId="77777777" w:rsidR="007E1506" w:rsidRPr="00231D95" w:rsidRDefault="007E1506" w:rsidP="00ED0236">
            <w:pPr>
              <w:jc w:val="center"/>
            </w:pPr>
          </w:p>
        </w:tc>
        <w:tc>
          <w:tcPr>
            <w:tcW w:w="1322" w:type="dxa"/>
            <w:shd w:val="clear" w:color="auto" w:fill="FAFAFA" w:themeFill="background2" w:themeFillTint="33"/>
          </w:tcPr>
          <w:p w14:paraId="35FC45BA" w14:textId="77777777" w:rsidR="007E1506" w:rsidRPr="00231D95" w:rsidRDefault="007E1506" w:rsidP="00ED0236">
            <w:pPr>
              <w:jc w:val="center"/>
            </w:pPr>
          </w:p>
        </w:tc>
        <w:tc>
          <w:tcPr>
            <w:tcW w:w="1165" w:type="dxa"/>
            <w:shd w:val="clear" w:color="auto" w:fill="FAFAFA" w:themeFill="background2" w:themeFillTint="33"/>
          </w:tcPr>
          <w:p w14:paraId="2A0BCF22" w14:textId="77777777" w:rsidR="007E1506" w:rsidRPr="00231D95" w:rsidRDefault="007E1506" w:rsidP="00ED0236">
            <w:pPr>
              <w:jc w:val="center"/>
            </w:pPr>
          </w:p>
        </w:tc>
        <w:tc>
          <w:tcPr>
            <w:tcW w:w="1331" w:type="dxa"/>
            <w:shd w:val="clear" w:color="auto" w:fill="FAFAFA" w:themeFill="background2" w:themeFillTint="33"/>
          </w:tcPr>
          <w:p w14:paraId="22161EAD" w14:textId="77777777" w:rsidR="007E1506" w:rsidRPr="00231D95" w:rsidRDefault="007E1506" w:rsidP="00ED0236">
            <w:pPr>
              <w:jc w:val="center"/>
            </w:pPr>
            <w:r w:rsidRPr="00231D95">
              <w:t>X</w:t>
            </w:r>
          </w:p>
        </w:tc>
      </w:tr>
      <w:tr w:rsidR="00DA4299" w:rsidRPr="00DA4299" w14:paraId="20D0AB43" w14:textId="77777777" w:rsidTr="00ED0236">
        <w:tc>
          <w:tcPr>
            <w:tcW w:w="1361" w:type="dxa"/>
            <w:shd w:val="clear" w:color="auto" w:fill="auto"/>
            <w:vAlign w:val="bottom"/>
          </w:tcPr>
          <w:p w14:paraId="2D4DF0DC" w14:textId="77777777" w:rsidR="007E1506" w:rsidRPr="00231D95" w:rsidRDefault="007E1506" w:rsidP="00ED0236">
            <w:r w:rsidRPr="00231D95">
              <w:t>20030459</w:t>
            </w:r>
          </w:p>
        </w:tc>
        <w:tc>
          <w:tcPr>
            <w:tcW w:w="757" w:type="dxa"/>
            <w:shd w:val="clear" w:color="auto" w:fill="auto"/>
            <w:vAlign w:val="bottom"/>
          </w:tcPr>
          <w:p w14:paraId="221DFBEB" w14:textId="77777777" w:rsidR="007E1506" w:rsidRPr="00231D95" w:rsidRDefault="007E1506" w:rsidP="00ED0236">
            <w:pPr>
              <w:jc w:val="center"/>
            </w:pPr>
            <w:r w:rsidRPr="00231D95">
              <w:t>2009</w:t>
            </w:r>
          </w:p>
        </w:tc>
        <w:tc>
          <w:tcPr>
            <w:tcW w:w="1279" w:type="dxa"/>
            <w:shd w:val="clear" w:color="auto" w:fill="auto"/>
            <w:vAlign w:val="bottom"/>
          </w:tcPr>
          <w:p w14:paraId="73563199" w14:textId="77777777" w:rsidR="007E1506" w:rsidRPr="00231D95" w:rsidRDefault="007E1506" w:rsidP="00ED0236">
            <w:pPr>
              <w:jc w:val="center"/>
            </w:pPr>
            <w:r w:rsidRPr="00231D95">
              <w:t>(1,3)</w:t>
            </w:r>
          </w:p>
        </w:tc>
        <w:tc>
          <w:tcPr>
            <w:tcW w:w="1134" w:type="dxa"/>
            <w:shd w:val="clear" w:color="auto" w:fill="auto"/>
            <w:vAlign w:val="bottom"/>
          </w:tcPr>
          <w:p w14:paraId="4CB9A282" w14:textId="77777777" w:rsidR="007E1506" w:rsidRPr="00231D95" w:rsidRDefault="007E1506" w:rsidP="00ED0236">
            <w:pPr>
              <w:jc w:val="center"/>
            </w:pPr>
          </w:p>
        </w:tc>
        <w:tc>
          <w:tcPr>
            <w:tcW w:w="1418" w:type="dxa"/>
            <w:shd w:val="clear" w:color="auto" w:fill="auto"/>
          </w:tcPr>
          <w:p w14:paraId="089C2CAC" w14:textId="77777777" w:rsidR="007E1506" w:rsidRPr="00231D95" w:rsidRDefault="007E1506" w:rsidP="00ED0236">
            <w:pPr>
              <w:jc w:val="center"/>
            </w:pPr>
          </w:p>
        </w:tc>
        <w:tc>
          <w:tcPr>
            <w:tcW w:w="959" w:type="dxa"/>
            <w:shd w:val="clear" w:color="auto" w:fill="auto"/>
          </w:tcPr>
          <w:p w14:paraId="6A6A74FC" w14:textId="77777777" w:rsidR="007E1506" w:rsidRPr="00231D95" w:rsidRDefault="007E1506" w:rsidP="00ED0236">
            <w:pPr>
              <w:jc w:val="center"/>
            </w:pPr>
          </w:p>
        </w:tc>
        <w:tc>
          <w:tcPr>
            <w:tcW w:w="1251" w:type="dxa"/>
          </w:tcPr>
          <w:p w14:paraId="1116D1B9" w14:textId="77777777" w:rsidR="007E1506" w:rsidRPr="00231D95" w:rsidRDefault="007E1506" w:rsidP="00ED0236">
            <w:pPr>
              <w:jc w:val="center"/>
            </w:pPr>
            <w:r w:rsidRPr="00231D95">
              <w:t>X</w:t>
            </w:r>
          </w:p>
        </w:tc>
        <w:tc>
          <w:tcPr>
            <w:tcW w:w="973" w:type="dxa"/>
            <w:shd w:val="clear" w:color="auto" w:fill="auto"/>
          </w:tcPr>
          <w:p w14:paraId="33786872" w14:textId="77777777" w:rsidR="007E1506" w:rsidRPr="00231D95" w:rsidRDefault="007E1506" w:rsidP="00ED0236">
            <w:pPr>
              <w:jc w:val="center"/>
            </w:pPr>
          </w:p>
        </w:tc>
        <w:tc>
          <w:tcPr>
            <w:tcW w:w="1322" w:type="dxa"/>
            <w:shd w:val="clear" w:color="auto" w:fill="auto"/>
          </w:tcPr>
          <w:p w14:paraId="2D4BA6C5" w14:textId="77777777" w:rsidR="007E1506" w:rsidRPr="00231D95" w:rsidRDefault="007E1506" w:rsidP="00ED0236">
            <w:pPr>
              <w:jc w:val="center"/>
            </w:pPr>
          </w:p>
        </w:tc>
        <w:tc>
          <w:tcPr>
            <w:tcW w:w="1165" w:type="dxa"/>
            <w:shd w:val="clear" w:color="auto" w:fill="auto"/>
          </w:tcPr>
          <w:p w14:paraId="4A49A6BD" w14:textId="77777777" w:rsidR="007E1506" w:rsidRPr="00231D95" w:rsidRDefault="007E1506" w:rsidP="00ED0236">
            <w:pPr>
              <w:jc w:val="center"/>
            </w:pPr>
          </w:p>
        </w:tc>
        <w:tc>
          <w:tcPr>
            <w:tcW w:w="1331" w:type="dxa"/>
            <w:shd w:val="clear" w:color="auto" w:fill="auto"/>
          </w:tcPr>
          <w:p w14:paraId="068E6BF8" w14:textId="77777777" w:rsidR="007E1506" w:rsidRPr="00231D95" w:rsidRDefault="007E1506" w:rsidP="00ED0236">
            <w:pPr>
              <w:jc w:val="center"/>
            </w:pPr>
          </w:p>
        </w:tc>
      </w:tr>
      <w:tr w:rsidR="005C62D9" w:rsidRPr="005C62D9" w14:paraId="0C6212B2" w14:textId="77777777" w:rsidTr="00ED0236">
        <w:tc>
          <w:tcPr>
            <w:tcW w:w="1361" w:type="dxa"/>
            <w:shd w:val="clear" w:color="auto" w:fill="auto"/>
          </w:tcPr>
          <w:p w14:paraId="0046FC97" w14:textId="77777777" w:rsidR="007E1506" w:rsidRPr="00231D95" w:rsidRDefault="007E1506" w:rsidP="00ED0236">
            <w:r w:rsidRPr="00231D95">
              <w:t>20030462</w:t>
            </w:r>
          </w:p>
        </w:tc>
        <w:tc>
          <w:tcPr>
            <w:tcW w:w="757" w:type="dxa"/>
            <w:shd w:val="clear" w:color="auto" w:fill="auto"/>
          </w:tcPr>
          <w:p w14:paraId="3E54D8C4" w14:textId="77777777" w:rsidR="007E1506" w:rsidRPr="00231D95" w:rsidRDefault="007E1506" w:rsidP="00ED0236">
            <w:pPr>
              <w:jc w:val="center"/>
            </w:pPr>
            <w:r w:rsidRPr="00231D95">
              <w:t>2009</w:t>
            </w:r>
          </w:p>
        </w:tc>
        <w:tc>
          <w:tcPr>
            <w:tcW w:w="1279" w:type="dxa"/>
            <w:shd w:val="clear" w:color="auto" w:fill="auto"/>
          </w:tcPr>
          <w:p w14:paraId="580C9B9D" w14:textId="77777777" w:rsidR="007E1506" w:rsidRPr="00231D95" w:rsidRDefault="007E1506" w:rsidP="00ED0236">
            <w:pPr>
              <w:jc w:val="center"/>
            </w:pPr>
            <w:r w:rsidRPr="00231D95">
              <w:t>(1,3)</w:t>
            </w:r>
          </w:p>
        </w:tc>
        <w:tc>
          <w:tcPr>
            <w:tcW w:w="1134" w:type="dxa"/>
            <w:shd w:val="clear" w:color="auto" w:fill="auto"/>
          </w:tcPr>
          <w:p w14:paraId="76BAB80A" w14:textId="43FAE847" w:rsidR="007E1506" w:rsidRPr="00231D95" w:rsidRDefault="0087315C" w:rsidP="00ED0236">
            <w:pPr>
              <w:jc w:val="center"/>
            </w:pPr>
            <w:r w:rsidRPr="00231D95">
              <w:t>X</w:t>
            </w:r>
            <w:r w:rsidR="00792630" w:rsidRPr="00231D95">
              <w:rPr>
                <w:sz w:val="22"/>
                <w:szCs w:val="22"/>
                <w:vertAlign w:val="superscript"/>
              </w:rPr>
              <w:t xml:space="preserve"> D</w:t>
            </w:r>
          </w:p>
        </w:tc>
        <w:tc>
          <w:tcPr>
            <w:tcW w:w="1418" w:type="dxa"/>
            <w:shd w:val="clear" w:color="auto" w:fill="auto"/>
          </w:tcPr>
          <w:p w14:paraId="743347F3" w14:textId="77777777" w:rsidR="007E1506" w:rsidRPr="00231D95" w:rsidRDefault="007E1506" w:rsidP="00ED0236">
            <w:pPr>
              <w:jc w:val="center"/>
            </w:pPr>
          </w:p>
        </w:tc>
        <w:tc>
          <w:tcPr>
            <w:tcW w:w="959" w:type="dxa"/>
            <w:shd w:val="clear" w:color="auto" w:fill="auto"/>
          </w:tcPr>
          <w:p w14:paraId="6E5C19E7" w14:textId="77777777" w:rsidR="007E1506" w:rsidRPr="00231D95" w:rsidRDefault="007E1506" w:rsidP="00ED0236"/>
        </w:tc>
        <w:tc>
          <w:tcPr>
            <w:tcW w:w="1251" w:type="dxa"/>
          </w:tcPr>
          <w:p w14:paraId="5E5AB105" w14:textId="77777777" w:rsidR="007E1506" w:rsidRPr="00231D95" w:rsidRDefault="007E1506" w:rsidP="00ED0236">
            <w:pPr>
              <w:jc w:val="center"/>
            </w:pPr>
            <w:r w:rsidRPr="00231D95">
              <w:t>X</w:t>
            </w:r>
          </w:p>
        </w:tc>
        <w:tc>
          <w:tcPr>
            <w:tcW w:w="973" w:type="dxa"/>
            <w:shd w:val="clear" w:color="auto" w:fill="auto"/>
          </w:tcPr>
          <w:p w14:paraId="584601A1" w14:textId="77777777" w:rsidR="007E1506" w:rsidRPr="00231D95" w:rsidRDefault="007E1506" w:rsidP="00ED0236">
            <w:pPr>
              <w:jc w:val="center"/>
            </w:pPr>
          </w:p>
        </w:tc>
        <w:tc>
          <w:tcPr>
            <w:tcW w:w="1322" w:type="dxa"/>
            <w:shd w:val="clear" w:color="auto" w:fill="auto"/>
          </w:tcPr>
          <w:p w14:paraId="10B95E26" w14:textId="77777777" w:rsidR="007E1506" w:rsidRPr="00231D95" w:rsidRDefault="007E1506" w:rsidP="00ED0236">
            <w:pPr>
              <w:jc w:val="center"/>
            </w:pPr>
          </w:p>
        </w:tc>
        <w:tc>
          <w:tcPr>
            <w:tcW w:w="1165" w:type="dxa"/>
            <w:shd w:val="clear" w:color="auto" w:fill="auto"/>
          </w:tcPr>
          <w:p w14:paraId="325D976C" w14:textId="77777777" w:rsidR="007E1506" w:rsidRPr="00231D95" w:rsidRDefault="007E1506" w:rsidP="00ED0236">
            <w:pPr>
              <w:jc w:val="center"/>
            </w:pPr>
          </w:p>
        </w:tc>
        <w:tc>
          <w:tcPr>
            <w:tcW w:w="1331" w:type="dxa"/>
            <w:shd w:val="clear" w:color="auto" w:fill="auto"/>
          </w:tcPr>
          <w:p w14:paraId="4B86C5E0" w14:textId="77777777" w:rsidR="007E1506" w:rsidRPr="00231D95" w:rsidRDefault="007E1506" w:rsidP="00ED0236">
            <w:pPr>
              <w:jc w:val="center"/>
            </w:pPr>
          </w:p>
        </w:tc>
      </w:tr>
      <w:tr w:rsidR="00995743" w:rsidRPr="00995743" w14:paraId="28D5EFD9" w14:textId="77777777" w:rsidTr="00ED0236">
        <w:tc>
          <w:tcPr>
            <w:tcW w:w="1361" w:type="dxa"/>
            <w:shd w:val="clear" w:color="auto" w:fill="auto"/>
          </w:tcPr>
          <w:p w14:paraId="2973F4DB" w14:textId="77777777" w:rsidR="007E1506" w:rsidRPr="00231D95" w:rsidRDefault="007E1506" w:rsidP="00ED0236">
            <w:r w:rsidRPr="00231D95">
              <w:t>19748189</w:t>
            </w:r>
          </w:p>
        </w:tc>
        <w:tc>
          <w:tcPr>
            <w:tcW w:w="757" w:type="dxa"/>
            <w:shd w:val="clear" w:color="auto" w:fill="auto"/>
          </w:tcPr>
          <w:p w14:paraId="60854641" w14:textId="62CC3093" w:rsidR="007E1506" w:rsidRPr="00231D95" w:rsidRDefault="007E1506" w:rsidP="00ED0236">
            <w:pPr>
              <w:jc w:val="center"/>
            </w:pPr>
            <w:r w:rsidRPr="00231D95">
              <w:t>20</w:t>
            </w:r>
            <w:r w:rsidR="000F2437" w:rsidRPr="00231D95">
              <w:t>09</w:t>
            </w:r>
          </w:p>
        </w:tc>
        <w:tc>
          <w:tcPr>
            <w:tcW w:w="1279" w:type="dxa"/>
            <w:shd w:val="clear" w:color="auto" w:fill="auto"/>
          </w:tcPr>
          <w:p w14:paraId="73E51D80" w14:textId="77777777" w:rsidR="007E1506" w:rsidRPr="00231D95" w:rsidRDefault="007E1506" w:rsidP="00ED0236">
            <w:pPr>
              <w:jc w:val="center"/>
            </w:pPr>
            <w:r w:rsidRPr="00231D95">
              <w:t>(1,3)</w:t>
            </w:r>
          </w:p>
        </w:tc>
        <w:tc>
          <w:tcPr>
            <w:tcW w:w="1134" w:type="dxa"/>
            <w:shd w:val="clear" w:color="auto" w:fill="auto"/>
          </w:tcPr>
          <w:p w14:paraId="37A9BB4D" w14:textId="77777777" w:rsidR="007E1506" w:rsidRPr="00231D95" w:rsidRDefault="007E1506" w:rsidP="00ED0236">
            <w:pPr>
              <w:jc w:val="center"/>
            </w:pPr>
          </w:p>
        </w:tc>
        <w:tc>
          <w:tcPr>
            <w:tcW w:w="1418" w:type="dxa"/>
            <w:shd w:val="clear" w:color="auto" w:fill="auto"/>
          </w:tcPr>
          <w:p w14:paraId="05833FEF" w14:textId="77777777" w:rsidR="007E1506" w:rsidRPr="00231D95" w:rsidRDefault="007E1506" w:rsidP="00ED0236">
            <w:pPr>
              <w:jc w:val="center"/>
            </w:pPr>
          </w:p>
        </w:tc>
        <w:tc>
          <w:tcPr>
            <w:tcW w:w="959" w:type="dxa"/>
            <w:shd w:val="clear" w:color="auto" w:fill="auto"/>
          </w:tcPr>
          <w:p w14:paraId="173867D4" w14:textId="77777777" w:rsidR="007E1506" w:rsidRPr="00231D95" w:rsidRDefault="007E1506" w:rsidP="00ED0236">
            <w:pPr>
              <w:jc w:val="center"/>
            </w:pPr>
          </w:p>
        </w:tc>
        <w:tc>
          <w:tcPr>
            <w:tcW w:w="1251" w:type="dxa"/>
          </w:tcPr>
          <w:p w14:paraId="69F3E5BD" w14:textId="77777777" w:rsidR="007E1506" w:rsidRPr="00231D95" w:rsidRDefault="007E1506" w:rsidP="00ED0236">
            <w:pPr>
              <w:jc w:val="center"/>
            </w:pPr>
          </w:p>
        </w:tc>
        <w:tc>
          <w:tcPr>
            <w:tcW w:w="973" w:type="dxa"/>
            <w:shd w:val="clear" w:color="auto" w:fill="auto"/>
          </w:tcPr>
          <w:p w14:paraId="4CC16691" w14:textId="77777777" w:rsidR="007E1506" w:rsidRPr="00231D95" w:rsidRDefault="007E1506" w:rsidP="00ED0236">
            <w:pPr>
              <w:jc w:val="center"/>
            </w:pPr>
            <w:r w:rsidRPr="00231D95">
              <w:t>X</w:t>
            </w:r>
          </w:p>
        </w:tc>
        <w:tc>
          <w:tcPr>
            <w:tcW w:w="1322" w:type="dxa"/>
            <w:shd w:val="clear" w:color="auto" w:fill="auto"/>
          </w:tcPr>
          <w:p w14:paraId="32889986" w14:textId="3B181D78" w:rsidR="007E1506" w:rsidRPr="00231D95" w:rsidRDefault="007E1506" w:rsidP="00ED0236">
            <w:pPr>
              <w:jc w:val="center"/>
            </w:pPr>
          </w:p>
        </w:tc>
        <w:tc>
          <w:tcPr>
            <w:tcW w:w="1165" w:type="dxa"/>
            <w:shd w:val="clear" w:color="auto" w:fill="auto"/>
          </w:tcPr>
          <w:p w14:paraId="3D768325" w14:textId="77777777" w:rsidR="007E1506" w:rsidRPr="00231D95" w:rsidRDefault="007E1506" w:rsidP="00ED0236">
            <w:pPr>
              <w:jc w:val="center"/>
            </w:pPr>
          </w:p>
        </w:tc>
        <w:tc>
          <w:tcPr>
            <w:tcW w:w="1331" w:type="dxa"/>
            <w:shd w:val="clear" w:color="auto" w:fill="auto"/>
          </w:tcPr>
          <w:p w14:paraId="0691F7A4" w14:textId="627369CB" w:rsidR="007E1506" w:rsidRPr="00231D95" w:rsidRDefault="00034677" w:rsidP="00ED0236">
            <w:pPr>
              <w:jc w:val="center"/>
            </w:pPr>
            <w:r w:rsidRPr="00231D95">
              <w:t>X</w:t>
            </w:r>
          </w:p>
        </w:tc>
      </w:tr>
      <w:tr w:rsidR="00E55C4B" w:rsidRPr="00E55C4B" w14:paraId="3140AF79" w14:textId="77777777" w:rsidTr="00ED0236">
        <w:tc>
          <w:tcPr>
            <w:tcW w:w="1361" w:type="dxa"/>
            <w:shd w:val="clear" w:color="auto" w:fill="auto"/>
          </w:tcPr>
          <w:p w14:paraId="325F242F" w14:textId="77777777" w:rsidR="007E1506" w:rsidRPr="00231D95" w:rsidRDefault="007E1506" w:rsidP="00ED0236">
            <w:r w:rsidRPr="00231D95">
              <w:t>20675420</w:t>
            </w:r>
          </w:p>
        </w:tc>
        <w:tc>
          <w:tcPr>
            <w:tcW w:w="757" w:type="dxa"/>
            <w:shd w:val="clear" w:color="auto" w:fill="auto"/>
          </w:tcPr>
          <w:p w14:paraId="06FBFC70" w14:textId="77777777" w:rsidR="007E1506" w:rsidRPr="00231D95" w:rsidRDefault="007E1506" w:rsidP="00ED0236">
            <w:pPr>
              <w:jc w:val="center"/>
            </w:pPr>
            <w:r w:rsidRPr="00231D95">
              <w:t>2010</w:t>
            </w:r>
          </w:p>
        </w:tc>
        <w:tc>
          <w:tcPr>
            <w:tcW w:w="1279" w:type="dxa"/>
            <w:shd w:val="clear" w:color="auto" w:fill="auto"/>
          </w:tcPr>
          <w:p w14:paraId="0C10149B" w14:textId="77777777" w:rsidR="007E1506" w:rsidRPr="00231D95" w:rsidRDefault="007E1506" w:rsidP="00ED0236">
            <w:pPr>
              <w:jc w:val="center"/>
            </w:pPr>
            <w:r w:rsidRPr="00231D95">
              <w:t>(3)</w:t>
            </w:r>
          </w:p>
        </w:tc>
        <w:tc>
          <w:tcPr>
            <w:tcW w:w="1134" w:type="dxa"/>
            <w:shd w:val="clear" w:color="auto" w:fill="auto"/>
          </w:tcPr>
          <w:p w14:paraId="5FF32F76" w14:textId="77777777" w:rsidR="007E1506" w:rsidRPr="00231D95" w:rsidRDefault="007E1506" w:rsidP="00ED0236">
            <w:pPr>
              <w:jc w:val="center"/>
            </w:pPr>
          </w:p>
        </w:tc>
        <w:tc>
          <w:tcPr>
            <w:tcW w:w="1418" w:type="dxa"/>
            <w:shd w:val="clear" w:color="auto" w:fill="auto"/>
          </w:tcPr>
          <w:p w14:paraId="0F70A1B4" w14:textId="77777777" w:rsidR="007E1506" w:rsidRPr="00231D95" w:rsidRDefault="007E1506" w:rsidP="00ED0236">
            <w:pPr>
              <w:jc w:val="center"/>
            </w:pPr>
          </w:p>
        </w:tc>
        <w:tc>
          <w:tcPr>
            <w:tcW w:w="959" w:type="dxa"/>
            <w:shd w:val="clear" w:color="auto" w:fill="auto"/>
          </w:tcPr>
          <w:p w14:paraId="6EF83614" w14:textId="77777777" w:rsidR="007E1506" w:rsidRPr="00231D95" w:rsidRDefault="007E1506" w:rsidP="00ED0236">
            <w:pPr>
              <w:jc w:val="center"/>
            </w:pPr>
          </w:p>
        </w:tc>
        <w:tc>
          <w:tcPr>
            <w:tcW w:w="1251" w:type="dxa"/>
          </w:tcPr>
          <w:p w14:paraId="433F863E" w14:textId="77777777" w:rsidR="007E1506" w:rsidRPr="00231D95" w:rsidRDefault="007E1506" w:rsidP="00ED0236">
            <w:pPr>
              <w:jc w:val="center"/>
            </w:pPr>
          </w:p>
        </w:tc>
        <w:tc>
          <w:tcPr>
            <w:tcW w:w="973" w:type="dxa"/>
            <w:shd w:val="clear" w:color="auto" w:fill="auto"/>
          </w:tcPr>
          <w:p w14:paraId="770DBE6E" w14:textId="77777777" w:rsidR="007E1506" w:rsidRPr="00231D95" w:rsidRDefault="007E1506" w:rsidP="00ED0236">
            <w:pPr>
              <w:jc w:val="center"/>
            </w:pPr>
          </w:p>
        </w:tc>
        <w:tc>
          <w:tcPr>
            <w:tcW w:w="1322" w:type="dxa"/>
            <w:shd w:val="clear" w:color="auto" w:fill="auto"/>
          </w:tcPr>
          <w:p w14:paraId="654F6DDB" w14:textId="77777777" w:rsidR="007E1506" w:rsidRPr="00231D95" w:rsidRDefault="007E1506" w:rsidP="00ED0236">
            <w:pPr>
              <w:jc w:val="center"/>
            </w:pPr>
            <w:r w:rsidRPr="00231D95">
              <w:t>X</w:t>
            </w:r>
          </w:p>
        </w:tc>
        <w:tc>
          <w:tcPr>
            <w:tcW w:w="1165" w:type="dxa"/>
            <w:shd w:val="clear" w:color="auto" w:fill="auto"/>
          </w:tcPr>
          <w:p w14:paraId="333659FA" w14:textId="77777777" w:rsidR="007E1506" w:rsidRPr="00231D95" w:rsidRDefault="007E1506" w:rsidP="00ED0236">
            <w:pPr>
              <w:jc w:val="center"/>
            </w:pPr>
          </w:p>
        </w:tc>
        <w:tc>
          <w:tcPr>
            <w:tcW w:w="1331" w:type="dxa"/>
            <w:shd w:val="clear" w:color="auto" w:fill="auto"/>
          </w:tcPr>
          <w:p w14:paraId="4726A97B" w14:textId="77777777" w:rsidR="007E1506" w:rsidRPr="00231D95" w:rsidRDefault="007E1506" w:rsidP="00ED0236">
            <w:pPr>
              <w:jc w:val="center"/>
            </w:pPr>
          </w:p>
        </w:tc>
      </w:tr>
      <w:tr w:rsidR="00422FAA" w:rsidRPr="00422FAA" w14:paraId="527EE47E" w14:textId="77777777" w:rsidTr="00ED0236">
        <w:tc>
          <w:tcPr>
            <w:tcW w:w="1361" w:type="dxa"/>
            <w:shd w:val="clear" w:color="auto" w:fill="auto"/>
          </w:tcPr>
          <w:p w14:paraId="19987BFE" w14:textId="77777777" w:rsidR="007E1506" w:rsidRPr="00231D95" w:rsidRDefault="007E1506" w:rsidP="00ED0236">
            <w:r w:rsidRPr="00231D95">
              <w:t>20628445</w:t>
            </w:r>
          </w:p>
        </w:tc>
        <w:tc>
          <w:tcPr>
            <w:tcW w:w="757" w:type="dxa"/>
            <w:shd w:val="clear" w:color="auto" w:fill="auto"/>
          </w:tcPr>
          <w:p w14:paraId="09D97A3F" w14:textId="77777777" w:rsidR="007E1506" w:rsidRPr="00231D95" w:rsidRDefault="007E1506" w:rsidP="00ED0236">
            <w:pPr>
              <w:jc w:val="center"/>
            </w:pPr>
            <w:r w:rsidRPr="00231D95">
              <w:t>2010</w:t>
            </w:r>
          </w:p>
        </w:tc>
        <w:tc>
          <w:tcPr>
            <w:tcW w:w="1279" w:type="dxa"/>
            <w:shd w:val="clear" w:color="auto" w:fill="auto"/>
          </w:tcPr>
          <w:p w14:paraId="7733747C" w14:textId="77777777" w:rsidR="007E1506" w:rsidRPr="00231D95" w:rsidRDefault="007E1506" w:rsidP="00ED0236">
            <w:pPr>
              <w:jc w:val="center"/>
            </w:pPr>
            <w:r w:rsidRPr="00231D95">
              <w:t>(3)</w:t>
            </w:r>
          </w:p>
        </w:tc>
        <w:tc>
          <w:tcPr>
            <w:tcW w:w="1134" w:type="dxa"/>
            <w:shd w:val="clear" w:color="auto" w:fill="auto"/>
          </w:tcPr>
          <w:p w14:paraId="0C08C2B2" w14:textId="77777777" w:rsidR="007E1506" w:rsidRPr="00231D95" w:rsidRDefault="007E1506" w:rsidP="00ED0236">
            <w:pPr>
              <w:jc w:val="center"/>
            </w:pPr>
          </w:p>
        </w:tc>
        <w:tc>
          <w:tcPr>
            <w:tcW w:w="1418" w:type="dxa"/>
            <w:shd w:val="clear" w:color="auto" w:fill="auto"/>
          </w:tcPr>
          <w:p w14:paraId="4721CDB4" w14:textId="77777777" w:rsidR="007E1506" w:rsidRPr="00231D95" w:rsidRDefault="007E1506" w:rsidP="00ED0236">
            <w:pPr>
              <w:jc w:val="center"/>
            </w:pPr>
          </w:p>
        </w:tc>
        <w:tc>
          <w:tcPr>
            <w:tcW w:w="959" w:type="dxa"/>
            <w:shd w:val="clear" w:color="auto" w:fill="auto"/>
          </w:tcPr>
          <w:p w14:paraId="76DD3E37" w14:textId="77777777" w:rsidR="007E1506" w:rsidRPr="00231D95" w:rsidRDefault="007E1506" w:rsidP="00ED0236">
            <w:pPr>
              <w:jc w:val="center"/>
            </w:pPr>
          </w:p>
        </w:tc>
        <w:tc>
          <w:tcPr>
            <w:tcW w:w="1251" w:type="dxa"/>
          </w:tcPr>
          <w:p w14:paraId="20A8BD4B" w14:textId="77777777" w:rsidR="007E1506" w:rsidRPr="00231D95" w:rsidRDefault="007E1506" w:rsidP="00ED0236">
            <w:pPr>
              <w:jc w:val="center"/>
            </w:pPr>
            <w:r w:rsidRPr="00231D95">
              <w:t>X</w:t>
            </w:r>
          </w:p>
        </w:tc>
        <w:tc>
          <w:tcPr>
            <w:tcW w:w="973" w:type="dxa"/>
            <w:shd w:val="clear" w:color="auto" w:fill="auto"/>
          </w:tcPr>
          <w:p w14:paraId="04729CB9" w14:textId="77777777" w:rsidR="007E1506" w:rsidRPr="00231D95" w:rsidRDefault="007E1506" w:rsidP="00ED0236">
            <w:pPr>
              <w:jc w:val="center"/>
            </w:pPr>
          </w:p>
        </w:tc>
        <w:tc>
          <w:tcPr>
            <w:tcW w:w="1322" w:type="dxa"/>
            <w:shd w:val="clear" w:color="auto" w:fill="auto"/>
          </w:tcPr>
          <w:p w14:paraId="3BF31AB5" w14:textId="77777777" w:rsidR="007E1506" w:rsidRPr="00231D95" w:rsidRDefault="007E1506" w:rsidP="00ED0236">
            <w:pPr>
              <w:jc w:val="center"/>
            </w:pPr>
          </w:p>
        </w:tc>
        <w:tc>
          <w:tcPr>
            <w:tcW w:w="1165" w:type="dxa"/>
            <w:shd w:val="clear" w:color="auto" w:fill="auto"/>
          </w:tcPr>
          <w:p w14:paraId="78545FC0" w14:textId="77777777" w:rsidR="007E1506" w:rsidRPr="00231D95" w:rsidRDefault="007E1506" w:rsidP="00ED0236">
            <w:pPr>
              <w:jc w:val="center"/>
            </w:pPr>
          </w:p>
        </w:tc>
        <w:tc>
          <w:tcPr>
            <w:tcW w:w="1331" w:type="dxa"/>
            <w:shd w:val="clear" w:color="auto" w:fill="auto"/>
          </w:tcPr>
          <w:p w14:paraId="57EA4C53" w14:textId="77777777" w:rsidR="007E1506" w:rsidRPr="00231D95" w:rsidRDefault="007E1506" w:rsidP="00ED0236">
            <w:pPr>
              <w:jc w:val="center"/>
            </w:pPr>
          </w:p>
        </w:tc>
      </w:tr>
      <w:tr w:rsidR="006E5F0C" w:rsidRPr="006E5F0C" w14:paraId="721B23F9" w14:textId="77777777" w:rsidTr="00ED0236">
        <w:tc>
          <w:tcPr>
            <w:tcW w:w="1361" w:type="dxa"/>
            <w:shd w:val="clear" w:color="auto" w:fill="auto"/>
          </w:tcPr>
          <w:p w14:paraId="69109588" w14:textId="77777777" w:rsidR="007E1506" w:rsidRPr="00231D95" w:rsidRDefault="007E1506" w:rsidP="00ED0236">
            <w:r w:rsidRPr="00231D95">
              <w:t>22154541</w:t>
            </w:r>
          </w:p>
        </w:tc>
        <w:tc>
          <w:tcPr>
            <w:tcW w:w="757" w:type="dxa"/>
            <w:shd w:val="clear" w:color="auto" w:fill="auto"/>
          </w:tcPr>
          <w:p w14:paraId="3C45617E" w14:textId="77777777" w:rsidR="007E1506" w:rsidRPr="00231D95" w:rsidRDefault="007E1506" w:rsidP="00ED0236">
            <w:pPr>
              <w:jc w:val="center"/>
            </w:pPr>
            <w:r w:rsidRPr="00231D95">
              <w:t>2011</w:t>
            </w:r>
          </w:p>
        </w:tc>
        <w:tc>
          <w:tcPr>
            <w:tcW w:w="1279" w:type="dxa"/>
            <w:shd w:val="clear" w:color="auto" w:fill="auto"/>
          </w:tcPr>
          <w:p w14:paraId="4CB9E581" w14:textId="77777777" w:rsidR="007E1506" w:rsidRPr="00231D95" w:rsidRDefault="007E1506" w:rsidP="00ED0236">
            <w:pPr>
              <w:jc w:val="center"/>
            </w:pPr>
            <w:r w:rsidRPr="00231D95">
              <w:t>(3)</w:t>
            </w:r>
          </w:p>
        </w:tc>
        <w:tc>
          <w:tcPr>
            <w:tcW w:w="1134" w:type="dxa"/>
            <w:shd w:val="clear" w:color="auto" w:fill="auto"/>
          </w:tcPr>
          <w:p w14:paraId="12A671B0" w14:textId="77777777" w:rsidR="007E1506" w:rsidRPr="00231D95" w:rsidRDefault="007E1506" w:rsidP="00ED0236">
            <w:pPr>
              <w:jc w:val="center"/>
            </w:pPr>
          </w:p>
        </w:tc>
        <w:tc>
          <w:tcPr>
            <w:tcW w:w="1418" w:type="dxa"/>
            <w:shd w:val="clear" w:color="auto" w:fill="auto"/>
          </w:tcPr>
          <w:p w14:paraId="16642F07" w14:textId="77777777" w:rsidR="007E1506" w:rsidRPr="00231D95" w:rsidRDefault="007E1506" w:rsidP="00ED0236">
            <w:pPr>
              <w:jc w:val="center"/>
            </w:pPr>
          </w:p>
        </w:tc>
        <w:tc>
          <w:tcPr>
            <w:tcW w:w="959" w:type="dxa"/>
            <w:shd w:val="clear" w:color="auto" w:fill="auto"/>
          </w:tcPr>
          <w:p w14:paraId="1C6CDAF7" w14:textId="77777777" w:rsidR="007E1506" w:rsidRPr="00231D95" w:rsidRDefault="007E1506" w:rsidP="00ED0236">
            <w:pPr>
              <w:jc w:val="center"/>
            </w:pPr>
          </w:p>
        </w:tc>
        <w:tc>
          <w:tcPr>
            <w:tcW w:w="1251" w:type="dxa"/>
          </w:tcPr>
          <w:p w14:paraId="1718EAC8" w14:textId="77777777" w:rsidR="007E1506" w:rsidRPr="00231D95" w:rsidRDefault="007E1506" w:rsidP="00ED0236">
            <w:pPr>
              <w:jc w:val="center"/>
            </w:pPr>
            <w:r w:rsidRPr="00231D95">
              <w:t>X</w:t>
            </w:r>
          </w:p>
        </w:tc>
        <w:tc>
          <w:tcPr>
            <w:tcW w:w="973" w:type="dxa"/>
            <w:shd w:val="clear" w:color="auto" w:fill="auto"/>
          </w:tcPr>
          <w:p w14:paraId="31F3C536" w14:textId="77777777" w:rsidR="007E1506" w:rsidRPr="00231D95" w:rsidRDefault="007E1506" w:rsidP="00ED0236">
            <w:pPr>
              <w:jc w:val="center"/>
            </w:pPr>
          </w:p>
        </w:tc>
        <w:tc>
          <w:tcPr>
            <w:tcW w:w="1322" w:type="dxa"/>
            <w:shd w:val="clear" w:color="auto" w:fill="auto"/>
          </w:tcPr>
          <w:p w14:paraId="6FE17830" w14:textId="77777777" w:rsidR="007E1506" w:rsidRPr="00231D95" w:rsidRDefault="007E1506" w:rsidP="00ED0236">
            <w:pPr>
              <w:jc w:val="center"/>
            </w:pPr>
          </w:p>
        </w:tc>
        <w:tc>
          <w:tcPr>
            <w:tcW w:w="1165" w:type="dxa"/>
            <w:shd w:val="clear" w:color="auto" w:fill="auto"/>
          </w:tcPr>
          <w:p w14:paraId="37CCC5E5" w14:textId="77777777" w:rsidR="007E1506" w:rsidRPr="00231D95" w:rsidRDefault="007E1506" w:rsidP="00ED0236">
            <w:pPr>
              <w:jc w:val="center"/>
            </w:pPr>
          </w:p>
        </w:tc>
        <w:tc>
          <w:tcPr>
            <w:tcW w:w="1331" w:type="dxa"/>
            <w:shd w:val="clear" w:color="auto" w:fill="auto"/>
          </w:tcPr>
          <w:p w14:paraId="45D0B0CB" w14:textId="77777777" w:rsidR="007E1506" w:rsidRPr="00231D95" w:rsidRDefault="007E1506" w:rsidP="00ED0236">
            <w:pPr>
              <w:jc w:val="center"/>
            </w:pPr>
          </w:p>
        </w:tc>
      </w:tr>
      <w:tr w:rsidR="007E1506" w14:paraId="6F997447" w14:textId="77777777" w:rsidTr="00ED0236">
        <w:tc>
          <w:tcPr>
            <w:tcW w:w="1361" w:type="dxa"/>
            <w:shd w:val="clear" w:color="auto" w:fill="auto"/>
          </w:tcPr>
          <w:p w14:paraId="16400B8F" w14:textId="77777777" w:rsidR="007E1506" w:rsidRPr="00231D95" w:rsidRDefault="007E1506" w:rsidP="00ED0236">
            <w:r w:rsidRPr="00231D95">
              <w:t>23656698</w:t>
            </w:r>
          </w:p>
        </w:tc>
        <w:tc>
          <w:tcPr>
            <w:tcW w:w="757" w:type="dxa"/>
            <w:shd w:val="clear" w:color="auto" w:fill="auto"/>
          </w:tcPr>
          <w:p w14:paraId="3208296B" w14:textId="77777777" w:rsidR="007E1506" w:rsidRPr="00231D95" w:rsidRDefault="007E1506" w:rsidP="00ED0236">
            <w:pPr>
              <w:jc w:val="center"/>
            </w:pPr>
            <w:r w:rsidRPr="00231D95">
              <w:t>2013</w:t>
            </w:r>
          </w:p>
        </w:tc>
        <w:tc>
          <w:tcPr>
            <w:tcW w:w="1279" w:type="dxa"/>
            <w:shd w:val="clear" w:color="auto" w:fill="auto"/>
          </w:tcPr>
          <w:p w14:paraId="7E29B7BF" w14:textId="77777777" w:rsidR="007E1506" w:rsidRPr="00231D95" w:rsidRDefault="007E1506" w:rsidP="00ED0236">
            <w:pPr>
              <w:jc w:val="center"/>
            </w:pPr>
            <w:r w:rsidRPr="00231D95">
              <w:t>(1,2)</w:t>
            </w:r>
          </w:p>
        </w:tc>
        <w:tc>
          <w:tcPr>
            <w:tcW w:w="1134" w:type="dxa"/>
            <w:shd w:val="clear" w:color="auto" w:fill="auto"/>
          </w:tcPr>
          <w:p w14:paraId="217B1E56" w14:textId="77777777" w:rsidR="007E1506" w:rsidRPr="00231D95" w:rsidRDefault="007E1506" w:rsidP="00ED0236">
            <w:pPr>
              <w:jc w:val="center"/>
            </w:pPr>
          </w:p>
        </w:tc>
        <w:tc>
          <w:tcPr>
            <w:tcW w:w="1418" w:type="dxa"/>
            <w:shd w:val="clear" w:color="auto" w:fill="auto"/>
          </w:tcPr>
          <w:p w14:paraId="0B479E24" w14:textId="77777777" w:rsidR="007E1506" w:rsidRPr="00231D95" w:rsidRDefault="007E1506" w:rsidP="00ED0236">
            <w:pPr>
              <w:jc w:val="center"/>
            </w:pPr>
          </w:p>
        </w:tc>
        <w:tc>
          <w:tcPr>
            <w:tcW w:w="959" w:type="dxa"/>
            <w:shd w:val="clear" w:color="auto" w:fill="auto"/>
          </w:tcPr>
          <w:p w14:paraId="558A76D6" w14:textId="77777777" w:rsidR="007E1506" w:rsidRPr="00231D95" w:rsidRDefault="007E1506" w:rsidP="00ED0236">
            <w:pPr>
              <w:jc w:val="center"/>
            </w:pPr>
          </w:p>
        </w:tc>
        <w:tc>
          <w:tcPr>
            <w:tcW w:w="1251" w:type="dxa"/>
          </w:tcPr>
          <w:p w14:paraId="3BFDCC94" w14:textId="77777777" w:rsidR="007E1506" w:rsidRPr="00231D95" w:rsidRDefault="007E1506" w:rsidP="00ED0236">
            <w:pPr>
              <w:jc w:val="center"/>
            </w:pPr>
            <w:r w:rsidRPr="00231D95">
              <w:t>X</w:t>
            </w:r>
          </w:p>
        </w:tc>
        <w:tc>
          <w:tcPr>
            <w:tcW w:w="973" w:type="dxa"/>
            <w:shd w:val="clear" w:color="auto" w:fill="auto"/>
          </w:tcPr>
          <w:p w14:paraId="129E25A1" w14:textId="77777777" w:rsidR="007E1506" w:rsidRPr="00231D95" w:rsidRDefault="007E1506" w:rsidP="00ED0236">
            <w:pPr>
              <w:jc w:val="center"/>
            </w:pPr>
            <w:r w:rsidRPr="00231D95">
              <w:t>X</w:t>
            </w:r>
          </w:p>
        </w:tc>
        <w:tc>
          <w:tcPr>
            <w:tcW w:w="1322" w:type="dxa"/>
            <w:shd w:val="clear" w:color="auto" w:fill="auto"/>
          </w:tcPr>
          <w:p w14:paraId="58165F7D" w14:textId="77777777" w:rsidR="007E1506" w:rsidRPr="00231D95" w:rsidRDefault="007E1506" w:rsidP="00ED0236">
            <w:pPr>
              <w:jc w:val="center"/>
            </w:pPr>
          </w:p>
        </w:tc>
        <w:tc>
          <w:tcPr>
            <w:tcW w:w="1165" w:type="dxa"/>
            <w:shd w:val="clear" w:color="auto" w:fill="auto"/>
          </w:tcPr>
          <w:p w14:paraId="6D5A1B9E" w14:textId="77777777" w:rsidR="007E1506" w:rsidRPr="00231D95" w:rsidRDefault="007E1506" w:rsidP="00ED0236">
            <w:pPr>
              <w:jc w:val="center"/>
            </w:pPr>
          </w:p>
        </w:tc>
        <w:tc>
          <w:tcPr>
            <w:tcW w:w="1331" w:type="dxa"/>
            <w:shd w:val="clear" w:color="auto" w:fill="auto"/>
          </w:tcPr>
          <w:p w14:paraId="34E27B1A" w14:textId="77777777" w:rsidR="007E1506" w:rsidRPr="00231D95" w:rsidRDefault="007E1506" w:rsidP="00ED0236">
            <w:pPr>
              <w:jc w:val="center"/>
            </w:pPr>
          </w:p>
        </w:tc>
      </w:tr>
      <w:tr w:rsidR="007E1506" w14:paraId="70771AF7" w14:textId="77777777" w:rsidTr="00CB42F2">
        <w:tc>
          <w:tcPr>
            <w:tcW w:w="1361" w:type="dxa"/>
            <w:shd w:val="clear" w:color="auto" w:fill="FAE2D5" w:themeFill="accent2" w:themeFillTint="33"/>
          </w:tcPr>
          <w:p w14:paraId="6D0EADD8" w14:textId="77777777" w:rsidR="007E1506" w:rsidRPr="00231D95" w:rsidRDefault="007E1506" w:rsidP="00ED0236">
            <w:r w:rsidRPr="00231D95">
              <w:t>24518930</w:t>
            </w:r>
            <w:r w:rsidRPr="00231D95">
              <w:rPr>
                <w:vertAlign w:val="superscript"/>
              </w:rPr>
              <w:t xml:space="preserve"> A</w:t>
            </w:r>
          </w:p>
        </w:tc>
        <w:tc>
          <w:tcPr>
            <w:tcW w:w="757" w:type="dxa"/>
            <w:shd w:val="clear" w:color="auto" w:fill="auto"/>
          </w:tcPr>
          <w:p w14:paraId="67302097" w14:textId="77777777" w:rsidR="007E1506" w:rsidRPr="00231D95" w:rsidRDefault="007E1506" w:rsidP="00ED0236">
            <w:pPr>
              <w:jc w:val="center"/>
            </w:pPr>
            <w:r w:rsidRPr="00231D95">
              <w:t>2014</w:t>
            </w:r>
          </w:p>
        </w:tc>
        <w:tc>
          <w:tcPr>
            <w:tcW w:w="1279" w:type="dxa"/>
            <w:shd w:val="clear" w:color="auto" w:fill="auto"/>
          </w:tcPr>
          <w:p w14:paraId="3C5F3B10" w14:textId="7E6C9BDE" w:rsidR="007E1506" w:rsidRPr="00231D95" w:rsidRDefault="007E1506" w:rsidP="00ED0236">
            <w:pPr>
              <w:jc w:val="center"/>
            </w:pPr>
            <w:r w:rsidRPr="00231D95">
              <w:t>(1,</w:t>
            </w:r>
            <w:r w:rsidR="001B5EC4" w:rsidRPr="00231D95">
              <w:t>2</w:t>
            </w:r>
            <w:r w:rsidR="00A5021B" w:rsidRPr="00231D95">
              <w:t>,</w:t>
            </w:r>
            <w:r w:rsidR="001B5EC4" w:rsidRPr="00231D95">
              <w:t xml:space="preserve"> </w:t>
            </w:r>
            <w:r w:rsidRPr="00231D95">
              <w:t>3)</w:t>
            </w:r>
          </w:p>
        </w:tc>
        <w:tc>
          <w:tcPr>
            <w:tcW w:w="1134" w:type="dxa"/>
            <w:shd w:val="clear" w:color="auto" w:fill="auto"/>
          </w:tcPr>
          <w:p w14:paraId="2C69B878" w14:textId="77777777" w:rsidR="007E1506" w:rsidRPr="00231D95" w:rsidRDefault="007E1506" w:rsidP="00ED0236">
            <w:pPr>
              <w:jc w:val="center"/>
            </w:pPr>
          </w:p>
        </w:tc>
        <w:tc>
          <w:tcPr>
            <w:tcW w:w="1418" w:type="dxa"/>
            <w:shd w:val="clear" w:color="auto" w:fill="auto"/>
          </w:tcPr>
          <w:p w14:paraId="6ED69D65" w14:textId="77777777" w:rsidR="007E1506" w:rsidRPr="00231D95" w:rsidRDefault="007E1506" w:rsidP="00ED0236">
            <w:pPr>
              <w:jc w:val="center"/>
            </w:pPr>
          </w:p>
        </w:tc>
        <w:tc>
          <w:tcPr>
            <w:tcW w:w="959" w:type="dxa"/>
            <w:shd w:val="clear" w:color="auto" w:fill="auto"/>
          </w:tcPr>
          <w:p w14:paraId="3A6128AC" w14:textId="77777777" w:rsidR="007E1506" w:rsidRPr="00231D95" w:rsidRDefault="007E1506" w:rsidP="00ED0236">
            <w:pPr>
              <w:jc w:val="center"/>
            </w:pPr>
          </w:p>
        </w:tc>
        <w:tc>
          <w:tcPr>
            <w:tcW w:w="1251" w:type="dxa"/>
          </w:tcPr>
          <w:p w14:paraId="3C62276D" w14:textId="77777777" w:rsidR="007E1506" w:rsidRPr="00231D95" w:rsidRDefault="007E1506" w:rsidP="00ED0236">
            <w:pPr>
              <w:jc w:val="center"/>
            </w:pPr>
            <w:r w:rsidRPr="00231D95">
              <w:t>X</w:t>
            </w:r>
          </w:p>
        </w:tc>
        <w:tc>
          <w:tcPr>
            <w:tcW w:w="973" w:type="dxa"/>
            <w:shd w:val="clear" w:color="auto" w:fill="auto"/>
          </w:tcPr>
          <w:p w14:paraId="1C8F4B61" w14:textId="77777777" w:rsidR="007E1506" w:rsidRPr="00231D95" w:rsidRDefault="007E1506" w:rsidP="00ED0236">
            <w:pPr>
              <w:jc w:val="center"/>
            </w:pPr>
          </w:p>
        </w:tc>
        <w:tc>
          <w:tcPr>
            <w:tcW w:w="1322" w:type="dxa"/>
            <w:shd w:val="clear" w:color="auto" w:fill="auto"/>
          </w:tcPr>
          <w:p w14:paraId="404B865B" w14:textId="77777777" w:rsidR="007E1506" w:rsidRPr="00231D95" w:rsidRDefault="007E1506" w:rsidP="00ED0236"/>
        </w:tc>
        <w:tc>
          <w:tcPr>
            <w:tcW w:w="1165" w:type="dxa"/>
            <w:shd w:val="clear" w:color="auto" w:fill="auto"/>
          </w:tcPr>
          <w:p w14:paraId="2C6E1ACA" w14:textId="77777777" w:rsidR="007E1506" w:rsidRPr="00231D95" w:rsidRDefault="007E1506" w:rsidP="00ED0236">
            <w:pPr>
              <w:jc w:val="center"/>
            </w:pPr>
          </w:p>
        </w:tc>
        <w:tc>
          <w:tcPr>
            <w:tcW w:w="1331" w:type="dxa"/>
            <w:shd w:val="clear" w:color="auto" w:fill="auto"/>
          </w:tcPr>
          <w:p w14:paraId="17068709" w14:textId="77777777" w:rsidR="007E1506" w:rsidRPr="00231D95" w:rsidRDefault="007E1506" w:rsidP="00ED0236">
            <w:pPr>
              <w:jc w:val="center"/>
            </w:pPr>
          </w:p>
        </w:tc>
      </w:tr>
      <w:tr w:rsidR="007E1506" w14:paraId="5DE0F569" w14:textId="77777777" w:rsidTr="006700C9">
        <w:tc>
          <w:tcPr>
            <w:tcW w:w="1361" w:type="dxa"/>
            <w:shd w:val="clear" w:color="auto" w:fill="auto"/>
          </w:tcPr>
          <w:p w14:paraId="24526680" w14:textId="77777777" w:rsidR="007E1506" w:rsidRPr="00231D95" w:rsidRDefault="007E1506" w:rsidP="00ED0236">
            <w:r w:rsidRPr="00231D95">
              <w:t>25758061</w:t>
            </w:r>
          </w:p>
        </w:tc>
        <w:tc>
          <w:tcPr>
            <w:tcW w:w="757" w:type="dxa"/>
            <w:shd w:val="clear" w:color="auto" w:fill="auto"/>
          </w:tcPr>
          <w:p w14:paraId="0832FE37" w14:textId="77777777" w:rsidR="007E1506" w:rsidRPr="00231D95" w:rsidRDefault="007E1506" w:rsidP="00ED0236">
            <w:pPr>
              <w:jc w:val="center"/>
            </w:pPr>
            <w:r w:rsidRPr="00231D95">
              <w:t>2015</w:t>
            </w:r>
          </w:p>
        </w:tc>
        <w:tc>
          <w:tcPr>
            <w:tcW w:w="1279" w:type="dxa"/>
            <w:shd w:val="clear" w:color="auto" w:fill="auto"/>
          </w:tcPr>
          <w:p w14:paraId="274F42EC" w14:textId="10EFFEEB" w:rsidR="007E1506" w:rsidRPr="00231D95" w:rsidRDefault="007E1506" w:rsidP="00ED0236">
            <w:pPr>
              <w:jc w:val="center"/>
            </w:pPr>
            <w:r w:rsidRPr="00231D95">
              <w:t>(</w:t>
            </w:r>
            <w:r w:rsidR="003E77CA" w:rsidRPr="00231D95">
              <w:t xml:space="preserve">1, 2, </w:t>
            </w:r>
            <w:r w:rsidRPr="00231D95">
              <w:t>3)</w:t>
            </w:r>
          </w:p>
        </w:tc>
        <w:tc>
          <w:tcPr>
            <w:tcW w:w="1134" w:type="dxa"/>
            <w:shd w:val="clear" w:color="auto" w:fill="auto"/>
          </w:tcPr>
          <w:p w14:paraId="26C72164" w14:textId="77777777" w:rsidR="007E1506" w:rsidRPr="00231D95" w:rsidRDefault="007E1506" w:rsidP="00ED0236">
            <w:pPr>
              <w:jc w:val="center"/>
            </w:pPr>
          </w:p>
        </w:tc>
        <w:tc>
          <w:tcPr>
            <w:tcW w:w="1418" w:type="dxa"/>
            <w:shd w:val="clear" w:color="auto" w:fill="auto"/>
          </w:tcPr>
          <w:p w14:paraId="4058C202" w14:textId="77777777" w:rsidR="007E1506" w:rsidRPr="00231D95" w:rsidRDefault="007E1506" w:rsidP="00ED0236">
            <w:pPr>
              <w:jc w:val="center"/>
            </w:pPr>
          </w:p>
        </w:tc>
        <w:tc>
          <w:tcPr>
            <w:tcW w:w="959" w:type="dxa"/>
            <w:shd w:val="clear" w:color="auto" w:fill="auto"/>
          </w:tcPr>
          <w:p w14:paraId="2817A7E9" w14:textId="77777777" w:rsidR="007E1506" w:rsidRPr="00231D95" w:rsidRDefault="007E1506" w:rsidP="00ED0236">
            <w:pPr>
              <w:jc w:val="center"/>
            </w:pPr>
          </w:p>
        </w:tc>
        <w:tc>
          <w:tcPr>
            <w:tcW w:w="1251" w:type="dxa"/>
            <w:shd w:val="clear" w:color="auto" w:fill="auto"/>
          </w:tcPr>
          <w:p w14:paraId="2E915FAD" w14:textId="36F0A201" w:rsidR="007E1506" w:rsidRPr="00231D95" w:rsidRDefault="00D351E0" w:rsidP="00ED0236">
            <w:pPr>
              <w:jc w:val="center"/>
            </w:pPr>
            <w:r w:rsidRPr="00231D95">
              <w:t>X</w:t>
            </w:r>
          </w:p>
        </w:tc>
        <w:tc>
          <w:tcPr>
            <w:tcW w:w="973" w:type="dxa"/>
            <w:shd w:val="clear" w:color="auto" w:fill="auto"/>
          </w:tcPr>
          <w:p w14:paraId="1A103502" w14:textId="77777777" w:rsidR="007E1506" w:rsidRPr="00231D95" w:rsidRDefault="007E1506" w:rsidP="00ED0236">
            <w:pPr>
              <w:jc w:val="center"/>
            </w:pPr>
            <w:r w:rsidRPr="00231D95">
              <w:t>X</w:t>
            </w:r>
          </w:p>
        </w:tc>
        <w:tc>
          <w:tcPr>
            <w:tcW w:w="1322" w:type="dxa"/>
            <w:shd w:val="clear" w:color="auto" w:fill="auto"/>
          </w:tcPr>
          <w:p w14:paraId="7ACE5A4D" w14:textId="22E80383" w:rsidR="007E1506" w:rsidRPr="00231D95" w:rsidRDefault="006700C9" w:rsidP="00ED0236">
            <w:pPr>
              <w:jc w:val="center"/>
            </w:pPr>
            <w:r w:rsidRPr="00231D95">
              <w:t>X</w:t>
            </w:r>
          </w:p>
        </w:tc>
        <w:tc>
          <w:tcPr>
            <w:tcW w:w="1165" w:type="dxa"/>
            <w:shd w:val="clear" w:color="auto" w:fill="auto"/>
          </w:tcPr>
          <w:p w14:paraId="596B2E3D" w14:textId="77777777" w:rsidR="007E1506" w:rsidRPr="00231D95" w:rsidRDefault="007E1506" w:rsidP="00ED0236">
            <w:pPr>
              <w:jc w:val="center"/>
            </w:pPr>
          </w:p>
        </w:tc>
        <w:tc>
          <w:tcPr>
            <w:tcW w:w="1331" w:type="dxa"/>
            <w:shd w:val="clear" w:color="auto" w:fill="auto"/>
          </w:tcPr>
          <w:p w14:paraId="7FD9B425" w14:textId="77777777" w:rsidR="007E1506" w:rsidRPr="00231D95" w:rsidRDefault="007E1506" w:rsidP="00ED0236">
            <w:pPr>
              <w:jc w:val="center"/>
            </w:pPr>
          </w:p>
        </w:tc>
      </w:tr>
      <w:tr w:rsidR="007E1506" w14:paraId="366CCA25" w14:textId="77777777" w:rsidTr="006700C9">
        <w:tc>
          <w:tcPr>
            <w:tcW w:w="1361" w:type="dxa"/>
            <w:shd w:val="clear" w:color="auto" w:fill="auto"/>
          </w:tcPr>
          <w:p w14:paraId="1A33B4A8" w14:textId="77777777" w:rsidR="007E1506" w:rsidRPr="00231D95" w:rsidRDefault="007E1506" w:rsidP="00ED0236">
            <w:r w:rsidRPr="00231D95">
              <w:t>25607892</w:t>
            </w:r>
          </w:p>
        </w:tc>
        <w:tc>
          <w:tcPr>
            <w:tcW w:w="757" w:type="dxa"/>
            <w:shd w:val="clear" w:color="auto" w:fill="auto"/>
          </w:tcPr>
          <w:p w14:paraId="4CA66001" w14:textId="77777777" w:rsidR="007E1506" w:rsidRPr="00231D95" w:rsidRDefault="007E1506" w:rsidP="00ED0236">
            <w:pPr>
              <w:jc w:val="center"/>
            </w:pPr>
            <w:r w:rsidRPr="00231D95">
              <w:t>2015</w:t>
            </w:r>
          </w:p>
        </w:tc>
        <w:tc>
          <w:tcPr>
            <w:tcW w:w="1279" w:type="dxa"/>
            <w:shd w:val="clear" w:color="auto" w:fill="auto"/>
          </w:tcPr>
          <w:p w14:paraId="25BDF170" w14:textId="6364314D" w:rsidR="007E1506" w:rsidRPr="00231D95" w:rsidRDefault="00A50D1D" w:rsidP="00ED0236">
            <w:pPr>
              <w:jc w:val="center"/>
            </w:pPr>
            <w:r w:rsidRPr="00231D95">
              <w:rPr>
                <w:sz w:val="20"/>
                <w:szCs w:val="20"/>
              </w:rPr>
              <w:t>unspecified</w:t>
            </w:r>
          </w:p>
        </w:tc>
        <w:tc>
          <w:tcPr>
            <w:tcW w:w="1134" w:type="dxa"/>
            <w:shd w:val="clear" w:color="auto" w:fill="auto"/>
          </w:tcPr>
          <w:p w14:paraId="02E41ED2" w14:textId="77777777" w:rsidR="007E1506" w:rsidRPr="00231D95" w:rsidRDefault="007E1506" w:rsidP="00ED0236">
            <w:pPr>
              <w:jc w:val="center"/>
            </w:pPr>
          </w:p>
        </w:tc>
        <w:tc>
          <w:tcPr>
            <w:tcW w:w="1418" w:type="dxa"/>
            <w:shd w:val="clear" w:color="auto" w:fill="auto"/>
          </w:tcPr>
          <w:p w14:paraId="047F1C8F" w14:textId="77777777" w:rsidR="007E1506" w:rsidRPr="00231D95" w:rsidRDefault="007E1506" w:rsidP="00ED0236">
            <w:pPr>
              <w:jc w:val="center"/>
            </w:pPr>
          </w:p>
        </w:tc>
        <w:tc>
          <w:tcPr>
            <w:tcW w:w="959" w:type="dxa"/>
            <w:shd w:val="clear" w:color="auto" w:fill="auto"/>
          </w:tcPr>
          <w:p w14:paraId="1B774B42" w14:textId="77777777" w:rsidR="007E1506" w:rsidRPr="00231D95" w:rsidRDefault="007E1506" w:rsidP="00ED0236">
            <w:pPr>
              <w:jc w:val="center"/>
            </w:pPr>
          </w:p>
        </w:tc>
        <w:tc>
          <w:tcPr>
            <w:tcW w:w="1251" w:type="dxa"/>
            <w:shd w:val="clear" w:color="auto" w:fill="auto"/>
          </w:tcPr>
          <w:p w14:paraId="4A8EDB03" w14:textId="77777777" w:rsidR="007E1506" w:rsidRPr="00231D95" w:rsidRDefault="007E1506" w:rsidP="00ED0236">
            <w:pPr>
              <w:jc w:val="center"/>
            </w:pPr>
          </w:p>
        </w:tc>
        <w:tc>
          <w:tcPr>
            <w:tcW w:w="973" w:type="dxa"/>
            <w:shd w:val="clear" w:color="auto" w:fill="auto"/>
          </w:tcPr>
          <w:p w14:paraId="6574EDF2" w14:textId="77777777" w:rsidR="007E1506" w:rsidRPr="00231D95" w:rsidRDefault="007E1506" w:rsidP="00ED0236">
            <w:pPr>
              <w:jc w:val="center"/>
            </w:pPr>
            <w:r w:rsidRPr="00231D95">
              <w:t>X</w:t>
            </w:r>
          </w:p>
        </w:tc>
        <w:tc>
          <w:tcPr>
            <w:tcW w:w="1322" w:type="dxa"/>
            <w:shd w:val="clear" w:color="auto" w:fill="auto"/>
          </w:tcPr>
          <w:p w14:paraId="51D95BFE" w14:textId="77777777" w:rsidR="007E1506" w:rsidRPr="00231D95" w:rsidRDefault="007E1506" w:rsidP="00ED0236">
            <w:pPr>
              <w:jc w:val="center"/>
            </w:pPr>
          </w:p>
        </w:tc>
        <w:tc>
          <w:tcPr>
            <w:tcW w:w="1165" w:type="dxa"/>
            <w:shd w:val="clear" w:color="auto" w:fill="auto"/>
          </w:tcPr>
          <w:p w14:paraId="1AAAFB83" w14:textId="77777777" w:rsidR="007E1506" w:rsidRPr="00231D95" w:rsidRDefault="007E1506" w:rsidP="00ED0236">
            <w:pPr>
              <w:jc w:val="center"/>
            </w:pPr>
          </w:p>
        </w:tc>
        <w:tc>
          <w:tcPr>
            <w:tcW w:w="1331" w:type="dxa"/>
            <w:shd w:val="clear" w:color="auto" w:fill="auto"/>
          </w:tcPr>
          <w:p w14:paraId="2C7F9B12" w14:textId="5734B8A4" w:rsidR="007E1506" w:rsidRPr="00231D95" w:rsidRDefault="007E1506" w:rsidP="00ED0236">
            <w:pPr>
              <w:jc w:val="center"/>
            </w:pPr>
          </w:p>
        </w:tc>
      </w:tr>
      <w:tr w:rsidR="007E1506" w14:paraId="6F4A1AF0" w14:textId="77777777" w:rsidTr="00CB42F2">
        <w:tc>
          <w:tcPr>
            <w:tcW w:w="1361" w:type="dxa"/>
            <w:shd w:val="clear" w:color="auto" w:fill="FAE2D5" w:themeFill="accent2" w:themeFillTint="33"/>
          </w:tcPr>
          <w:p w14:paraId="0693C7A9" w14:textId="77777777" w:rsidR="007E1506" w:rsidRPr="00231D95" w:rsidRDefault="007E1506" w:rsidP="00ED0236">
            <w:r w:rsidRPr="00231D95">
              <w:t>26688372</w:t>
            </w:r>
            <w:r w:rsidRPr="00231D95">
              <w:rPr>
                <w:vertAlign w:val="superscript"/>
              </w:rPr>
              <w:t xml:space="preserve"> A</w:t>
            </w:r>
          </w:p>
        </w:tc>
        <w:tc>
          <w:tcPr>
            <w:tcW w:w="757" w:type="dxa"/>
            <w:shd w:val="clear" w:color="auto" w:fill="auto"/>
          </w:tcPr>
          <w:p w14:paraId="6E5F462E" w14:textId="77777777" w:rsidR="007E1506" w:rsidRPr="00231D95" w:rsidRDefault="007E1506" w:rsidP="00ED0236">
            <w:pPr>
              <w:jc w:val="center"/>
            </w:pPr>
            <w:r w:rsidRPr="00231D95">
              <w:t>2015</w:t>
            </w:r>
          </w:p>
        </w:tc>
        <w:tc>
          <w:tcPr>
            <w:tcW w:w="1279" w:type="dxa"/>
            <w:shd w:val="clear" w:color="auto" w:fill="auto"/>
          </w:tcPr>
          <w:p w14:paraId="58143DDB" w14:textId="2B97FF3F" w:rsidR="007E1506" w:rsidRPr="00231D95" w:rsidRDefault="007E1506" w:rsidP="00ED0236">
            <w:pPr>
              <w:jc w:val="center"/>
            </w:pPr>
            <w:r w:rsidRPr="00231D95">
              <w:t>(1</w:t>
            </w:r>
            <w:r w:rsidR="00BA2753" w:rsidRPr="00231D95">
              <w:t>,2,3</w:t>
            </w:r>
            <w:r w:rsidRPr="00231D95">
              <w:t>)</w:t>
            </w:r>
          </w:p>
        </w:tc>
        <w:tc>
          <w:tcPr>
            <w:tcW w:w="1134" w:type="dxa"/>
            <w:shd w:val="clear" w:color="auto" w:fill="auto"/>
          </w:tcPr>
          <w:p w14:paraId="1B95F12C" w14:textId="77777777" w:rsidR="007E1506" w:rsidRPr="00231D95" w:rsidRDefault="007E1506" w:rsidP="00ED0236">
            <w:pPr>
              <w:jc w:val="center"/>
            </w:pPr>
          </w:p>
        </w:tc>
        <w:tc>
          <w:tcPr>
            <w:tcW w:w="1418" w:type="dxa"/>
            <w:shd w:val="clear" w:color="auto" w:fill="auto"/>
          </w:tcPr>
          <w:p w14:paraId="6251ED10" w14:textId="77777777" w:rsidR="007E1506" w:rsidRPr="00231D95" w:rsidRDefault="007E1506" w:rsidP="00ED0236">
            <w:pPr>
              <w:jc w:val="center"/>
            </w:pPr>
          </w:p>
        </w:tc>
        <w:tc>
          <w:tcPr>
            <w:tcW w:w="959" w:type="dxa"/>
            <w:shd w:val="clear" w:color="auto" w:fill="auto"/>
          </w:tcPr>
          <w:p w14:paraId="7C0074F9" w14:textId="77777777" w:rsidR="007E1506" w:rsidRPr="00231D95" w:rsidRDefault="007E1506" w:rsidP="00ED0236">
            <w:pPr>
              <w:jc w:val="center"/>
            </w:pPr>
          </w:p>
        </w:tc>
        <w:tc>
          <w:tcPr>
            <w:tcW w:w="1251" w:type="dxa"/>
            <w:shd w:val="clear" w:color="auto" w:fill="auto"/>
          </w:tcPr>
          <w:p w14:paraId="38945F75" w14:textId="77777777" w:rsidR="007E1506" w:rsidRPr="00231D95" w:rsidRDefault="007E1506" w:rsidP="00ED0236">
            <w:pPr>
              <w:jc w:val="center"/>
            </w:pPr>
            <w:r w:rsidRPr="00231D95">
              <w:t>X</w:t>
            </w:r>
          </w:p>
        </w:tc>
        <w:tc>
          <w:tcPr>
            <w:tcW w:w="973" w:type="dxa"/>
            <w:shd w:val="clear" w:color="auto" w:fill="auto"/>
          </w:tcPr>
          <w:p w14:paraId="2F1ECDAB" w14:textId="77777777" w:rsidR="007E1506" w:rsidRPr="00231D95" w:rsidRDefault="007E1506" w:rsidP="00ED0236">
            <w:pPr>
              <w:jc w:val="center"/>
            </w:pPr>
            <w:r w:rsidRPr="00231D95">
              <w:t>X</w:t>
            </w:r>
          </w:p>
        </w:tc>
        <w:tc>
          <w:tcPr>
            <w:tcW w:w="1322" w:type="dxa"/>
            <w:shd w:val="clear" w:color="auto" w:fill="auto"/>
          </w:tcPr>
          <w:p w14:paraId="4BC4DB82" w14:textId="77777777" w:rsidR="007E1506" w:rsidRPr="00231D95" w:rsidRDefault="007E1506" w:rsidP="00ED0236">
            <w:pPr>
              <w:jc w:val="center"/>
            </w:pPr>
          </w:p>
        </w:tc>
        <w:tc>
          <w:tcPr>
            <w:tcW w:w="1165" w:type="dxa"/>
            <w:shd w:val="clear" w:color="auto" w:fill="auto"/>
          </w:tcPr>
          <w:p w14:paraId="5A25E184" w14:textId="77777777" w:rsidR="007E1506" w:rsidRPr="00231D95" w:rsidRDefault="007E1506" w:rsidP="00ED0236">
            <w:pPr>
              <w:jc w:val="center"/>
            </w:pPr>
          </w:p>
        </w:tc>
        <w:tc>
          <w:tcPr>
            <w:tcW w:w="1331" w:type="dxa"/>
            <w:shd w:val="clear" w:color="auto" w:fill="auto"/>
          </w:tcPr>
          <w:p w14:paraId="7A49763E" w14:textId="77777777" w:rsidR="007E1506" w:rsidRPr="00231D95" w:rsidRDefault="007E1506" w:rsidP="00ED0236">
            <w:pPr>
              <w:jc w:val="center"/>
            </w:pPr>
          </w:p>
        </w:tc>
      </w:tr>
      <w:tr w:rsidR="007E1506" w14:paraId="72EDA903" w14:textId="77777777" w:rsidTr="00CB42F2">
        <w:tc>
          <w:tcPr>
            <w:tcW w:w="1361" w:type="dxa"/>
            <w:shd w:val="clear" w:color="auto" w:fill="FAE2D5" w:themeFill="accent2" w:themeFillTint="33"/>
          </w:tcPr>
          <w:p w14:paraId="08F8511E" w14:textId="77777777" w:rsidR="007E1506" w:rsidRPr="00231D95" w:rsidRDefault="007E1506" w:rsidP="00ED0236">
            <w:bookmarkStart w:id="2" w:name="OLE_LINK1"/>
            <w:r w:rsidRPr="00231D95">
              <w:t>27507847</w:t>
            </w:r>
            <w:bookmarkEnd w:id="2"/>
            <w:r w:rsidRPr="00231D95">
              <w:rPr>
                <w:vertAlign w:val="superscript"/>
              </w:rPr>
              <w:t xml:space="preserve"> A</w:t>
            </w:r>
          </w:p>
        </w:tc>
        <w:tc>
          <w:tcPr>
            <w:tcW w:w="757" w:type="dxa"/>
            <w:shd w:val="clear" w:color="auto" w:fill="auto"/>
          </w:tcPr>
          <w:p w14:paraId="394C9CFA" w14:textId="77777777" w:rsidR="007E1506" w:rsidRPr="00231D95" w:rsidRDefault="007E1506" w:rsidP="00ED0236">
            <w:pPr>
              <w:jc w:val="center"/>
            </w:pPr>
            <w:r w:rsidRPr="00231D95">
              <w:t>2016</w:t>
            </w:r>
          </w:p>
        </w:tc>
        <w:tc>
          <w:tcPr>
            <w:tcW w:w="1279" w:type="dxa"/>
            <w:shd w:val="clear" w:color="auto" w:fill="auto"/>
          </w:tcPr>
          <w:p w14:paraId="4B2EFBAF" w14:textId="77777777" w:rsidR="007E1506" w:rsidRPr="00231D95" w:rsidRDefault="007E1506" w:rsidP="00ED0236">
            <w:pPr>
              <w:jc w:val="center"/>
            </w:pPr>
            <w:r w:rsidRPr="00231D95">
              <w:t>(1)</w:t>
            </w:r>
          </w:p>
        </w:tc>
        <w:tc>
          <w:tcPr>
            <w:tcW w:w="1134" w:type="dxa"/>
            <w:shd w:val="clear" w:color="auto" w:fill="auto"/>
          </w:tcPr>
          <w:p w14:paraId="647A52BF" w14:textId="77777777" w:rsidR="007E1506" w:rsidRPr="00231D95" w:rsidRDefault="007E1506" w:rsidP="00ED0236">
            <w:pPr>
              <w:jc w:val="center"/>
            </w:pPr>
          </w:p>
        </w:tc>
        <w:tc>
          <w:tcPr>
            <w:tcW w:w="1418" w:type="dxa"/>
            <w:shd w:val="clear" w:color="auto" w:fill="auto"/>
          </w:tcPr>
          <w:p w14:paraId="43C551FD" w14:textId="77777777" w:rsidR="007E1506" w:rsidRPr="00231D95" w:rsidRDefault="007E1506" w:rsidP="00ED0236">
            <w:pPr>
              <w:jc w:val="center"/>
            </w:pPr>
          </w:p>
        </w:tc>
        <w:tc>
          <w:tcPr>
            <w:tcW w:w="959" w:type="dxa"/>
            <w:shd w:val="clear" w:color="auto" w:fill="auto"/>
          </w:tcPr>
          <w:p w14:paraId="03E72045" w14:textId="77777777" w:rsidR="007E1506" w:rsidRPr="00231D95" w:rsidRDefault="007E1506" w:rsidP="00ED0236">
            <w:pPr>
              <w:jc w:val="center"/>
            </w:pPr>
          </w:p>
        </w:tc>
        <w:tc>
          <w:tcPr>
            <w:tcW w:w="1251" w:type="dxa"/>
            <w:shd w:val="clear" w:color="auto" w:fill="auto"/>
          </w:tcPr>
          <w:p w14:paraId="54CDA3DF" w14:textId="77777777" w:rsidR="007E1506" w:rsidRPr="00231D95" w:rsidRDefault="007E1506" w:rsidP="00ED0236">
            <w:pPr>
              <w:jc w:val="center"/>
            </w:pPr>
          </w:p>
        </w:tc>
        <w:tc>
          <w:tcPr>
            <w:tcW w:w="973" w:type="dxa"/>
            <w:shd w:val="clear" w:color="auto" w:fill="auto"/>
          </w:tcPr>
          <w:p w14:paraId="701493AD" w14:textId="77777777" w:rsidR="007E1506" w:rsidRPr="00231D95" w:rsidRDefault="007E1506" w:rsidP="00ED0236">
            <w:pPr>
              <w:jc w:val="center"/>
            </w:pPr>
          </w:p>
        </w:tc>
        <w:tc>
          <w:tcPr>
            <w:tcW w:w="1322" w:type="dxa"/>
            <w:shd w:val="clear" w:color="auto" w:fill="auto"/>
          </w:tcPr>
          <w:p w14:paraId="607242BD" w14:textId="3A1F4165" w:rsidR="007E1506" w:rsidRPr="00231D95" w:rsidRDefault="007E1506" w:rsidP="00ED0236">
            <w:pPr>
              <w:jc w:val="center"/>
            </w:pPr>
            <w:r w:rsidRPr="00231D95">
              <w:t>X</w:t>
            </w:r>
            <w:r w:rsidR="00F675FD" w:rsidRPr="00231D95">
              <w:rPr>
                <w:sz w:val="22"/>
                <w:szCs w:val="22"/>
                <w:vertAlign w:val="superscript"/>
              </w:rPr>
              <w:t xml:space="preserve"> </w:t>
            </w:r>
            <w:r w:rsidR="002E1CD6" w:rsidRPr="00231D95">
              <w:rPr>
                <w:sz w:val="22"/>
                <w:szCs w:val="22"/>
                <w:vertAlign w:val="superscript"/>
              </w:rPr>
              <w:t>E</w:t>
            </w:r>
          </w:p>
        </w:tc>
        <w:tc>
          <w:tcPr>
            <w:tcW w:w="1165" w:type="dxa"/>
            <w:shd w:val="clear" w:color="auto" w:fill="auto"/>
          </w:tcPr>
          <w:p w14:paraId="1A774645" w14:textId="77777777" w:rsidR="007E1506" w:rsidRPr="00231D95" w:rsidRDefault="007E1506" w:rsidP="00ED0236">
            <w:pPr>
              <w:jc w:val="center"/>
            </w:pPr>
          </w:p>
        </w:tc>
        <w:tc>
          <w:tcPr>
            <w:tcW w:w="1331" w:type="dxa"/>
            <w:shd w:val="clear" w:color="auto" w:fill="auto"/>
          </w:tcPr>
          <w:p w14:paraId="6CCF9756" w14:textId="77777777" w:rsidR="007E1506" w:rsidRPr="00231D95" w:rsidRDefault="007E1506" w:rsidP="00ED0236">
            <w:pPr>
              <w:jc w:val="center"/>
            </w:pPr>
          </w:p>
        </w:tc>
      </w:tr>
      <w:tr w:rsidR="007E1506" w14:paraId="1700C42F" w14:textId="77777777" w:rsidTr="00CB42F2">
        <w:tc>
          <w:tcPr>
            <w:tcW w:w="1361" w:type="dxa"/>
            <w:shd w:val="clear" w:color="auto" w:fill="FAE2D5" w:themeFill="accent2" w:themeFillTint="33"/>
          </w:tcPr>
          <w:p w14:paraId="2279D226" w14:textId="77777777" w:rsidR="007E1506" w:rsidRPr="00231D95" w:rsidRDefault="007E1506" w:rsidP="00ED0236">
            <w:r w:rsidRPr="00231D95">
              <w:t>26930528</w:t>
            </w:r>
            <w:r w:rsidRPr="00231D95">
              <w:rPr>
                <w:vertAlign w:val="superscript"/>
              </w:rPr>
              <w:t xml:space="preserve"> A</w:t>
            </w:r>
          </w:p>
        </w:tc>
        <w:tc>
          <w:tcPr>
            <w:tcW w:w="757" w:type="dxa"/>
            <w:shd w:val="clear" w:color="auto" w:fill="auto"/>
          </w:tcPr>
          <w:p w14:paraId="367FD199" w14:textId="77777777" w:rsidR="007E1506" w:rsidRPr="00231D95" w:rsidRDefault="007E1506" w:rsidP="00ED0236">
            <w:pPr>
              <w:jc w:val="center"/>
            </w:pPr>
            <w:r w:rsidRPr="00231D95">
              <w:t>2016</w:t>
            </w:r>
          </w:p>
        </w:tc>
        <w:tc>
          <w:tcPr>
            <w:tcW w:w="1279" w:type="dxa"/>
            <w:shd w:val="clear" w:color="auto" w:fill="auto"/>
          </w:tcPr>
          <w:p w14:paraId="6098B398" w14:textId="1AD5EE43" w:rsidR="007E1506" w:rsidRPr="00231D95" w:rsidRDefault="007E1506" w:rsidP="00ED0236">
            <w:pPr>
              <w:jc w:val="center"/>
            </w:pPr>
            <w:r w:rsidRPr="00231D95">
              <w:t>(1</w:t>
            </w:r>
            <w:r w:rsidR="009A458C" w:rsidRPr="00231D95">
              <w:t>, 2</w:t>
            </w:r>
            <w:r w:rsidRPr="00231D95">
              <w:t>)</w:t>
            </w:r>
          </w:p>
        </w:tc>
        <w:tc>
          <w:tcPr>
            <w:tcW w:w="1134" w:type="dxa"/>
            <w:shd w:val="clear" w:color="auto" w:fill="auto"/>
          </w:tcPr>
          <w:p w14:paraId="5D2EC654" w14:textId="77777777" w:rsidR="007E1506" w:rsidRPr="00231D95" w:rsidRDefault="007E1506" w:rsidP="00ED0236">
            <w:pPr>
              <w:jc w:val="center"/>
            </w:pPr>
          </w:p>
        </w:tc>
        <w:tc>
          <w:tcPr>
            <w:tcW w:w="1418" w:type="dxa"/>
            <w:shd w:val="clear" w:color="auto" w:fill="auto"/>
          </w:tcPr>
          <w:p w14:paraId="667B64DF" w14:textId="77777777" w:rsidR="007E1506" w:rsidRPr="00231D95" w:rsidRDefault="007E1506" w:rsidP="00ED0236">
            <w:pPr>
              <w:jc w:val="center"/>
            </w:pPr>
          </w:p>
        </w:tc>
        <w:tc>
          <w:tcPr>
            <w:tcW w:w="959" w:type="dxa"/>
            <w:shd w:val="clear" w:color="auto" w:fill="auto"/>
          </w:tcPr>
          <w:p w14:paraId="26D9AF7B" w14:textId="77777777" w:rsidR="007E1506" w:rsidRPr="00231D95" w:rsidRDefault="007E1506" w:rsidP="00ED0236">
            <w:pPr>
              <w:jc w:val="center"/>
            </w:pPr>
          </w:p>
        </w:tc>
        <w:tc>
          <w:tcPr>
            <w:tcW w:w="1251" w:type="dxa"/>
          </w:tcPr>
          <w:p w14:paraId="082DCDD1" w14:textId="77777777" w:rsidR="007E1506" w:rsidRPr="00231D95" w:rsidRDefault="007E1506" w:rsidP="00ED0236">
            <w:pPr>
              <w:jc w:val="center"/>
            </w:pPr>
          </w:p>
        </w:tc>
        <w:tc>
          <w:tcPr>
            <w:tcW w:w="973" w:type="dxa"/>
            <w:shd w:val="clear" w:color="auto" w:fill="auto"/>
          </w:tcPr>
          <w:p w14:paraId="603D6D04" w14:textId="77777777" w:rsidR="007E1506" w:rsidRPr="00231D95" w:rsidRDefault="007E1506" w:rsidP="00ED0236">
            <w:pPr>
              <w:jc w:val="center"/>
            </w:pPr>
          </w:p>
        </w:tc>
        <w:tc>
          <w:tcPr>
            <w:tcW w:w="1322" w:type="dxa"/>
            <w:shd w:val="clear" w:color="auto" w:fill="auto"/>
          </w:tcPr>
          <w:p w14:paraId="2F8C2518" w14:textId="77777777" w:rsidR="007E1506" w:rsidRPr="00231D95" w:rsidRDefault="007E1506" w:rsidP="00ED0236">
            <w:pPr>
              <w:jc w:val="center"/>
            </w:pPr>
          </w:p>
        </w:tc>
        <w:tc>
          <w:tcPr>
            <w:tcW w:w="1165" w:type="dxa"/>
            <w:shd w:val="clear" w:color="auto" w:fill="auto"/>
          </w:tcPr>
          <w:p w14:paraId="2E77E01D" w14:textId="77777777" w:rsidR="007E1506" w:rsidRPr="00231D95" w:rsidRDefault="007E1506" w:rsidP="00ED0236">
            <w:pPr>
              <w:jc w:val="center"/>
            </w:pPr>
          </w:p>
        </w:tc>
        <w:tc>
          <w:tcPr>
            <w:tcW w:w="1331" w:type="dxa"/>
            <w:shd w:val="clear" w:color="auto" w:fill="auto"/>
          </w:tcPr>
          <w:p w14:paraId="47DD7C92" w14:textId="4E327F7C" w:rsidR="007E1506" w:rsidRPr="00231D95" w:rsidRDefault="007E1506" w:rsidP="00ED0236">
            <w:pPr>
              <w:jc w:val="center"/>
            </w:pPr>
            <w:r w:rsidRPr="00231D95">
              <w:t>X</w:t>
            </w:r>
            <w:r w:rsidR="00792630" w:rsidRPr="00231D95">
              <w:rPr>
                <w:sz w:val="22"/>
                <w:szCs w:val="22"/>
                <w:vertAlign w:val="superscript"/>
              </w:rPr>
              <w:t xml:space="preserve"> </w:t>
            </w:r>
            <w:r w:rsidR="002E1CD6" w:rsidRPr="00231D95">
              <w:rPr>
                <w:sz w:val="22"/>
                <w:szCs w:val="22"/>
                <w:vertAlign w:val="superscript"/>
              </w:rPr>
              <w:t>F</w:t>
            </w:r>
          </w:p>
        </w:tc>
      </w:tr>
      <w:tr w:rsidR="007E1506" w14:paraId="0DE4A007" w14:textId="77777777" w:rsidTr="00ED0236">
        <w:tc>
          <w:tcPr>
            <w:tcW w:w="1361" w:type="dxa"/>
            <w:shd w:val="clear" w:color="auto" w:fill="auto"/>
          </w:tcPr>
          <w:p w14:paraId="1372FC12" w14:textId="7614ABC5" w:rsidR="007E1506" w:rsidRPr="00231D95" w:rsidRDefault="007E1506" w:rsidP="00ED0236">
            <w:r w:rsidRPr="00231D95">
              <w:t>27695658</w:t>
            </w:r>
          </w:p>
        </w:tc>
        <w:tc>
          <w:tcPr>
            <w:tcW w:w="757" w:type="dxa"/>
            <w:shd w:val="clear" w:color="auto" w:fill="auto"/>
          </w:tcPr>
          <w:p w14:paraId="3D3CEC78" w14:textId="77777777" w:rsidR="007E1506" w:rsidRPr="00231D95" w:rsidRDefault="007E1506" w:rsidP="00ED0236">
            <w:pPr>
              <w:jc w:val="center"/>
            </w:pPr>
            <w:r w:rsidRPr="00231D95">
              <w:t>2016</w:t>
            </w:r>
          </w:p>
        </w:tc>
        <w:tc>
          <w:tcPr>
            <w:tcW w:w="1279" w:type="dxa"/>
            <w:shd w:val="clear" w:color="auto" w:fill="auto"/>
          </w:tcPr>
          <w:p w14:paraId="65489EB1" w14:textId="255124DC" w:rsidR="007E1506" w:rsidRPr="00231D95" w:rsidRDefault="007E1506" w:rsidP="00ED0236">
            <w:pPr>
              <w:jc w:val="center"/>
            </w:pPr>
            <w:r w:rsidRPr="00231D95">
              <w:t>(</w:t>
            </w:r>
            <w:r w:rsidR="000E6A30" w:rsidRPr="00231D95">
              <w:t xml:space="preserve">1, 2, </w:t>
            </w:r>
            <w:r w:rsidRPr="00231D95">
              <w:t>3)</w:t>
            </w:r>
          </w:p>
        </w:tc>
        <w:tc>
          <w:tcPr>
            <w:tcW w:w="1134" w:type="dxa"/>
            <w:shd w:val="clear" w:color="auto" w:fill="auto"/>
          </w:tcPr>
          <w:p w14:paraId="2DFCEA1B" w14:textId="77777777" w:rsidR="007E1506" w:rsidRPr="00231D95" w:rsidRDefault="007E1506" w:rsidP="00ED0236">
            <w:pPr>
              <w:jc w:val="center"/>
            </w:pPr>
          </w:p>
        </w:tc>
        <w:tc>
          <w:tcPr>
            <w:tcW w:w="1418" w:type="dxa"/>
            <w:shd w:val="clear" w:color="auto" w:fill="auto"/>
          </w:tcPr>
          <w:p w14:paraId="5AADE6AC" w14:textId="1089E42E" w:rsidR="007E1506" w:rsidRPr="00231D95" w:rsidRDefault="00214C55" w:rsidP="00ED0236">
            <w:pPr>
              <w:jc w:val="center"/>
            </w:pPr>
            <w:r w:rsidRPr="00231D95">
              <w:t>X</w:t>
            </w:r>
          </w:p>
        </w:tc>
        <w:tc>
          <w:tcPr>
            <w:tcW w:w="959" w:type="dxa"/>
            <w:shd w:val="clear" w:color="auto" w:fill="auto"/>
          </w:tcPr>
          <w:p w14:paraId="5C773EA8" w14:textId="77777777" w:rsidR="007E1506" w:rsidRPr="00231D95" w:rsidRDefault="007E1506" w:rsidP="00ED0236">
            <w:pPr>
              <w:jc w:val="center"/>
            </w:pPr>
          </w:p>
        </w:tc>
        <w:tc>
          <w:tcPr>
            <w:tcW w:w="1251" w:type="dxa"/>
          </w:tcPr>
          <w:p w14:paraId="65AB9BA1" w14:textId="6CF0250C" w:rsidR="007E1506" w:rsidRPr="00231D95" w:rsidRDefault="00897F6B" w:rsidP="00ED0236">
            <w:pPr>
              <w:jc w:val="center"/>
            </w:pPr>
            <w:r w:rsidRPr="00231D95">
              <w:t>X</w:t>
            </w:r>
          </w:p>
        </w:tc>
        <w:tc>
          <w:tcPr>
            <w:tcW w:w="973" w:type="dxa"/>
            <w:shd w:val="clear" w:color="auto" w:fill="auto"/>
          </w:tcPr>
          <w:p w14:paraId="037E5F36" w14:textId="4590A6C3" w:rsidR="007E1506" w:rsidRPr="00231D95" w:rsidRDefault="007E1506" w:rsidP="00ED0236">
            <w:pPr>
              <w:jc w:val="center"/>
            </w:pPr>
          </w:p>
        </w:tc>
        <w:tc>
          <w:tcPr>
            <w:tcW w:w="1322" w:type="dxa"/>
            <w:shd w:val="clear" w:color="auto" w:fill="auto"/>
          </w:tcPr>
          <w:p w14:paraId="2217476D" w14:textId="77777777" w:rsidR="007E1506" w:rsidRPr="00231D95" w:rsidRDefault="007E1506" w:rsidP="00ED0236">
            <w:pPr>
              <w:jc w:val="center"/>
            </w:pPr>
          </w:p>
        </w:tc>
        <w:tc>
          <w:tcPr>
            <w:tcW w:w="1165" w:type="dxa"/>
            <w:shd w:val="clear" w:color="auto" w:fill="auto"/>
          </w:tcPr>
          <w:p w14:paraId="721BEBE6" w14:textId="77777777" w:rsidR="007E1506" w:rsidRPr="00231D95" w:rsidRDefault="007E1506" w:rsidP="00ED0236">
            <w:pPr>
              <w:jc w:val="center"/>
            </w:pPr>
          </w:p>
        </w:tc>
        <w:tc>
          <w:tcPr>
            <w:tcW w:w="1331" w:type="dxa"/>
            <w:shd w:val="clear" w:color="auto" w:fill="auto"/>
          </w:tcPr>
          <w:p w14:paraId="3435C573" w14:textId="77777777" w:rsidR="007E1506" w:rsidRPr="00231D95" w:rsidRDefault="007E1506" w:rsidP="00ED0236">
            <w:pPr>
              <w:jc w:val="center"/>
            </w:pPr>
          </w:p>
        </w:tc>
      </w:tr>
      <w:tr w:rsidR="007E1506" w14:paraId="7EF1EE07" w14:textId="77777777" w:rsidTr="00CB42F2">
        <w:tc>
          <w:tcPr>
            <w:tcW w:w="1361" w:type="dxa"/>
            <w:shd w:val="clear" w:color="auto" w:fill="FAE2D5" w:themeFill="accent2" w:themeFillTint="33"/>
          </w:tcPr>
          <w:p w14:paraId="16DBD874" w14:textId="77777777" w:rsidR="007E1506" w:rsidRPr="00231D95" w:rsidRDefault="007E1506" w:rsidP="00ED0236">
            <w:r w:rsidRPr="00231D95">
              <w:t>27458336</w:t>
            </w:r>
            <w:r w:rsidRPr="00231D95">
              <w:rPr>
                <w:vertAlign w:val="superscript"/>
              </w:rPr>
              <w:t xml:space="preserve"> A</w:t>
            </w:r>
          </w:p>
        </w:tc>
        <w:tc>
          <w:tcPr>
            <w:tcW w:w="757" w:type="dxa"/>
            <w:shd w:val="clear" w:color="auto" w:fill="auto"/>
          </w:tcPr>
          <w:p w14:paraId="0B0B9E8E" w14:textId="77777777" w:rsidR="007E1506" w:rsidRPr="00231D95" w:rsidRDefault="007E1506" w:rsidP="00ED0236">
            <w:pPr>
              <w:jc w:val="center"/>
            </w:pPr>
            <w:r w:rsidRPr="00231D95">
              <w:t>2016</w:t>
            </w:r>
          </w:p>
        </w:tc>
        <w:tc>
          <w:tcPr>
            <w:tcW w:w="1279" w:type="dxa"/>
            <w:shd w:val="clear" w:color="auto" w:fill="auto"/>
          </w:tcPr>
          <w:p w14:paraId="57CE5AD7" w14:textId="435EB2B0" w:rsidR="007E1506" w:rsidRPr="00231D95" w:rsidRDefault="007E1506" w:rsidP="00ED0236">
            <w:pPr>
              <w:jc w:val="center"/>
            </w:pPr>
            <w:r w:rsidRPr="00231D95">
              <w:t>(1,2)</w:t>
            </w:r>
          </w:p>
        </w:tc>
        <w:tc>
          <w:tcPr>
            <w:tcW w:w="1134" w:type="dxa"/>
            <w:shd w:val="clear" w:color="auto" w:fill="auto"/>
          </w:tcPr>
          <w:p w14:paraId="227FDF38" w14:textId="77777777" w:rsidR="007E1506" w:rsidRPr="00231D95" w:rsidRDefault="007E1506" w:rsidP="00ED0236">
            <w:pPr>
              <w:jc w:val="center"/>
            </w:pPr>
          </w:p>
        </w:tc>
        <w:tc>
          <w:tcPr>
            <w:tcW w:w="1418" w:type="dxa"/>
            <w:shd w:val="clear" w:color="auto" w:fill="auto"/>
          </w:tcPr>
          <w:p w14:paraId="1EA33D83" w14:textId="77777777" w:rsidR="007E1506" w:rsidRPr="00231D95" w:rsidRDefault="007E1506" w:rsidP="00ED0236">
            <w:pPr>
              <w:jc w:val="center"/>
            </w:pPr>
          </w:p>
        </w:tc>
        <w:tc>
          <w:tcPr>
            <w:tcW w:w="959" w:type="dxa"/>
            <w:shd w:val="clear" w:color="auto" w:fill="auto"/>
          </w:tcPr>
          <w:p w14:paraId="777BA014" w14:textId="77777777" w:rsidR="007E1506" w:rsidRPr="00231D95" w:rsidRDefault="007E1506" w:rsidP="00ED0236">
            <w:pPr>
              <w:jc w:val="center"/>
            </w:pPr>
          </w:p>
        </w:tc>
        <w:tc>
          <w:tcPr>
            <w:tcW w:w="1251" w:type="dxa"/>
          </w:tcPr>
          <w:p w14:paraId="5CB92922" w14:textId="77777777" w:rsidR="007E1506" w:rsidRPr="00231D95" w:rsidRDefault="007E1506" w:rsidP="00ED0236">
            <w:pPr>
              <w:jc w:val="center"/>
            </w:pPr>
          </w:p>
        </w:tc>
        <w:tc>
          <w:tcPr>
            <w:tcW w:w="973" w:type="dxa"/>
            <w:shd w:val="clear" w:color="auto" w:fill="auto"/>
          </w:tcPr>
          <w:p w14:paraId="466BDF95" w14:textId="77777777" w:rsidR="007E1506" w:rsidRPr="00231D95" w:rsidRDefault="007E1506" w:rsidP="00ED0236">
            <w:pPr>
              <w:jc w:val="center"/>
            </w:pPr>
          </w:p>
        </w:tc>
        <w:tc>
          <w:tcPr>
            <w:tcW w:w="1322" w:type="dxa"/>
            <w:shd w:val="clear" w:color="auto" w:fill="auto"/>
          </w:tcPr>
          <w:p w14:paraId="336D35FD" w14:textId="10D1C68F" w:rsidR="007E1506" w:rsidRPr="00231D95" w:rsidRDefault="007E1506" w:rsidP="00ED0236">
            <w:pPr>
              <w:jc w:val="center"/>
            </w:pPr>
            <w:r w:rsidRPr="00231D95">
              <w:t>X</w:t>
            </w:r>
            <w:r w:rsidR="00F675FD" w:rsidRPr="00231D95">
              <w:rPr>
                <w:sz w:val="22"/>
                <w:szCs w:val="22"/>
                <w:vertAlign w:val="superscript"/>
              </w:rPr>
              <w:t xml:space="preserve"> </w:t>
            </w:r>
            <w:r w:rsidR="002E1CD6" w:rsidRPr="00231D95">
              <w:rPr>
                <w:sz w:val="22"/>
                <w:szCs w:val="22"/>
                <w:vertAlign w:val="superscript"/>
              </w:rPr>
              <w:t>G</w:t>
            </w:r>
          </w:p>
        </w:tc>
        <w:tc>
          <w:tcPr>
            <w:tcW w:w="1165" w:type="dxa"/>
            <w:shd w:val="clear" w:color="auto" w:fill="auto"/>
          </w:tcPr>
          <w:p w14:paraId="7FBD0319" w14:textId="77777777" w:rsidR="007E1506" w:rsidRPr="00231D95" w:rsidRDefault="007E1506" w:rsidP="00ED0236">
            <w:pPr>
              <w:jc w:val="center"/>
            </w:pPr>
          </w:p>
        </w:tc>
        <w:tc>
          <w:tcPr>
            <w:tcW w:w="1331" w:type="dxa"/>
            <w:shd w:val="clear" w:color="auto" w:fill="auto"/>
          </w:tcPr>
          <w:p w14:paraId="112CCE45" w14:textId="77777777" w:rsidR="007E1506" w:rsidRPr="00231D95" w:rsidRDefault="007E1506" w:rsidP="00ED0236">
            <w:pPr>
              <w:jc w:val="center"/>
            </w:pPr>
          </w:p>
        </w:tc>
      </w:tr>
      <w:tr w:rsidR="007E1506" w:rsidRPr="00A872C8" w14:paraId="73E83B0A" w14:textId="77777777" w:rsidTr="00CB42F2">
        <w:tc>
          <w:tcPr>
            <w:tcW w:w="1361" w:type="dxa"/>
            <w:shd w:val="clear" w:color="auto" w:fill="FAE2D5" w:themeFill="accent2" w:themeFillTint="33"/>
          </w:tcPr>
          <w:p w14:paraId="22456EE4" w14:textId="77777777" w:rsidR="007E1506" w:rsidRPr="00231D95" w:rsidRDefault="007E1506" w:rsidP="00ED0236">
            <w:r w:rsidRPr="00231D95">
              <w:t>27984170</w:t>
            </w:r>
            <w:r w:rsidRPr="00231D95">
              <w:rPr>
                <w:vertAlign w:val="superscript"/>
              </w:rPr>
              <w:t xml:space="preserve"> A</w:t>
            </w:r>
          </w:p>
        </w:tc>
        <w:tc>
          <w:tcPr>
            <w:tcW w:w="757" w:type="dxa"/>
            <w:shd w:val="clear" w:color="auto" w:fill="auto"/>
          </w:tcPr>
          <w:p w14:paraId="5CBBED7A" w14:textId="77777777" w:rsidR="007E1506" w:rsidRPr="00231D95" w:rsidRDefault="007E1506" w:rsidP="00ED0236">
            <w:pPr>
              <w:jc w:val="center"/>
            </w:pPr>
            <w:r w:rsidRPr="00231D95">
              <w:t>2016</w:t>
            </w:r>
          </w:p>
        </w:tc>
        <w:tc>
          <w:tcPr>
            <w:tcW w:w="1279" w:type="dxa"/>
            <w:shd w:val="clear" w:color="auto" w:fill="auto"/>
          </w:tcPr>
          <w:p w14:paraId="30925A8E" w14:textId="77777777" w:rsidR="007E1506" w:rsidRPr="00231D95" w:rsidRDefault="007E1506" w:rsidP="00ED0236">
            <w:pPr>
              <w:jc w:val="center"/>
            </w:pPr>
            <w:r w:rsidRPr="00231D95">
              <w:t>(1,2,3)</w:t>
            </w:r>
          </w:p>
        </w:tc>
        <w:tc>
          <w:tcPr>
            <w:tcW w:w="1134" w:type="dxa"/>
            <w:shd w:val="clear" w:color="auto" w:fill="auto"/>
          </w:tcPr>
          <w:p w14:paraId="79A8CF60" w14:textId="77777777" w:rsidR="007E1506" w:rsidRPr="00231D95" w:rsidRDefault="007E1506" w:rsidP="00ED0236">
            <w:pPr>
              <w:jc w:val="center"/>
            </w:pPr>
          </w:p>
        </w:tc>
        <w:tc>
          <w:tcPr>
            <w:tcW w:w="1418" w:type="dxa"/>
            <w:shd w:val="clear" w:color="auto" w:fill="auto"/>
          </w:tcPr>
          <w:p w14:paraId="5C289540" w14:textId="1363F01D" w:rsidR="005C53E3" w:rsidRPr="00231D95" w:rsidRDefault="00B664B9" w:rsidP="00ED0236">
            <w:pPr>
              <w:jc w:val="center"/>
            </w:pPr>
            <w:r w:rsidRPr="00231D95">
              <w:t>X</w:t>
            </w:r>
          </w:p>
        </w:tc>
        <w:tc>
          <w:tcPr>
            <w:tcW w:w="959" w:type="dxa"/>
            <w:shd w:val="clear" w:color="auto" w:fill="auto"/>
          </w:tcPr>
          <w:p w14:paraId="1BF2B05D" w14:textId="77777777" w:rsidR="007E1506" w:rsidRPr="00231D95" w:rsidRDefault="007E1506" w:rsidP="00ED0236">
            <w:pPr>
              <w:jc w:val="center"/>
            </w:pPr>
          </w:p>
        </w:tc>
        <w:tc>
          <w:tcPr>
            <w:tcW w:w="1251" w:type="dxa"/>
            <w:shd w:val="clear" w:color="auto" w:fill="auto"/>
          </w:tcPr>
          <w:p w14:paraId="486499C8" w14:textId="77777777" w:rsidR="007E1506" w:rsidRPr="00231D95" w:rsidRDefault="007E1506" w:rsidP="00ED0236">
            <w:pPr>
              <w:jc w:val="center"/>
            </w:pPr>
          </w:p>
        </w:tc>
        <w:tc>
          <w:tcPr>
            <w:tcW w:w="973" w:type="dxa"/>
            <w:shd w:val="clear" w:color="auto" w:fill="auto"/>
          </w:tcPr>
          <w:p w14:paraId="566C57C2" w14:textId="77777777" w:rsidR="007E1506" w:rsidRPr="00231D95" w:rsidRDefault="007E1506" w:rsidP="00ED0236">
            <w:pPr>
              <w:jc w:val="center"/>
            </w:pPr>
            <w:r w:rsidRPr="00231D95">
              <w:t>X</w:t>
            </w:r>
          </w:p>
        </w:tc>
        <w:tc>
          <w:tcPr>
            <w:tcW w:w="1322" w:type="dxa"/>
            <w:shd w:val="clear" w:color="auto" w:fill="auto"/>
          </w:tcPr>
          <w:p w14:paraId="156F9FF8" w14:textId="77777777" w:rsidR="007E1506" w:rsidRPr="00231D95" w:rsidRDefault="007E1506" w:rsidP="00ED0236">
            <w:pPr>
              <w:jc w:val="center"/>
            </w:pPr>
          </w:p>
        </w:tc>
        <w:tc>
          <w:tcPr>
            <w:tcW w:w="1165" w:type="dxa"/>
            <w:shd w:val="clear" w:color="auto" w:fill="auto"/>
          </w:tcPr>
          <w:p w14:paraId="7658B58C" w14:textId="77777777" w:rsidR="007E1506" w:rsidRPr="00231D95" w:rsidRDefault="007E1506" w:rsidP="00ED0236">
            <w:pPr>
              <w:jc w:val="center"/>
            </w:pPr>
          </w:p>
        </w:tc>
        <w:tc>
          <w:tcPr>
            <w:tcW w:w="1331" w:type="dxa"/>
            <w:shd w:val="clear" w:color="auto" w:fill="auto"/>
          </w:tcPr>
          <w:p w14:paraId="4439AE80" w14:textId="77777777" w:rsidR="007E1506" w:rsidRPr="00231D95" w:rsidRDefault="007E1506" w:rsidP="00ED0236">
            <w:pPr>
              <w:jc w:val="center"/>
            </w:pPr>
          </w:p>
        </w:tc>
      </w:tr>
      <w:tr w:rsidR="007E1506" w14:paraId="324C9EE7" w14:textId="77777777" w:rsidTr="00CB42F2">
        <w:tc>
          <w:tcPr>
            <w:tcW w:w="1361" w:type="dxa"/>
            <w:shd w:val="clear" w:color="auto" w:fill="FAE2D5" w:themeFill="accent2" w:themeFillTint="33"/>
          </w:tcPr>
          <w:p w14:paraId="2F2DE6F8" w14:textId="77777777" w:rsidR="007E1506" w:rsidRPr="00231D95" w:rsidRDefault="007E1506" w:rsidP="00ED0236">
            <w:r w:rsidRPr="00231D95">
              <w:t>27353198</w:t>
            </w:r>
            <w:r w:rsidRPr="00231D95">
              <w:rPr>
                <w:vertAlign w:val="superscript"/>
              </w:rPr>
              <w:t xml:space="preserve"> A</w:t>
            </w:r>
          </w:p>
        </w:tc>
        <w:tc>
          <w:tcPr>
            <w:tcW w:w="757" w:type="dxa"/>
            <w:shd w:val="clear" w:color="auto" w:fill="auto"/>
          </w:tcPr>
          <w:p w14:paraId="0F028725" w14:textId="77777777" w:rsidR="007E1506" w:rsidRPr="00231D95" w:rsidRDefault="007E1506" w:rsidP="00ED0236">
            <w:pPr>
              <w:jc w:val="center"/>
            </w:pPr>
            <w:r w:rsidRPr="00231D95">
              <w:t>2016</w:t>
            </w:r>
          </w:p>
        </w:tc>
        <w:tc>
          <w:tcPr>
            <w:tcW w:w="1279" w:type="dxa"/>
            <w:shd w:val="clear" w:color="auto" w:fill="auto"/>
          </w:tcPr>
          <w:p w14:paraId="6F07621E" w14:textId="77777777" w:rsidR="007E1506" w:rsidRPr="00231D95" w:rsidRDefault="007E1506" w:rsidP="00ED0236">
            <w:pPr>
              <w:jc w:val="center"/>
            </w:pPr>
            <w:r w:rsidRPr="00231D95">
              <w:t>(1,2,3)</w:t>
            </w:r>
          </w:p>
        </w:tc>
        <w:tc>
          <w:tcPr>
            <w:tcW w:w="1134" w:type="dxa"/>
            <w:shd w:val="clear" w:color="auto" w:fill="auto"/>
          </w:tcPr>
          <w:p w14:paraId="094C0446" w14:textId="77777777" w:rsidR="007E1506" w:rsidRPr="00231D95" w:rsidRDefault="007E1506" w:rsidP="00ED0236">
            <w:pPr>
              <w:jc w:val="center"/>
            </w:pPr>
          </w:p>
        </w:tc>
        <w:tc>
          <w:tcPr>
            <w:tcW w:w="1418" w:type="dxa"/>
            <w:shd w:val="clear" w:color="auto" w:fill="auto"/>
          </w:tcPr>
          <w:p w14:paraId="444CB025" w14:textId="77777777" w:rsidR="007E1506" w:rsidRPr="00231D95" w:rsidRDefault="007E1506" w:rsidP="00ED0236">
            <w:pPr>
              <w:jc w:val="center"/>
            </w:pPr>
          </w:p>
        </w:tc>
        <w:tc>
          <w:tcPr>
            <w:tcW w:w="959" w:type="dxa"/>
            <w:shd w:val="clear" w:color="auto" w:fill="auto"/>
          </w:tcPr>
          <w:p w14:paraId="4D0E568E" w14:textId="77777777" w:rsidR="007E1506" w:rsidRPr="00231D95" w:rsidRDefault="007E1506" w:rsidP="00ED0236">
            <w:pPr>
              <w:jc w:val="center"/>
            </w:pPr>
          </w:p>
        </w:tc>
        <w:tc>
          <w:tcPr>
            <w:tcW w:w="1251" w:type="dxa"/>
            <w:shd w:val="clear" w:color="auto" w:fill="auto"/>
          </w:tcPr>
          <w:p w14:paraId="3A1B5AA1" w14:textId="77777777" w:rsidR="007E1506" w:rsidRPr="00231D95" w:rsidRDefault="007E1506" w:rsidP="00ED0236">
            <w:pPr>
              <w:jc w:val="center"/>
            </w:pPr>
            <w:r w:rsidRPr="00231D95">
              <w:t>X</w:t>
            </w:r>
          </w:p>
        </w:tc>
        <w:tc>
          <w:tcPr>
            <w:tcW w:w="973" w:type="dxa"/>
            <w:shd w:val="clear" w:color="auto" w:fill="auto"/>
          </w:tcPr>
          <w:p w14:paraId="4670B28C" w14:textId="77777777" w:rsidR="007E1506" w:rsidRPr="00231D95" w:rsidRDefault="007E1506" w:rsidP="00ED0236">
            <w:pPr>
              <w:jc w:val="center"/>
            </w:pPr>
            <w:r w:rsidRPr="00231D95">
              <w:t>X</w:t>
            </w:r>
          </w:p>
        </w:tc>
        <w:tc>
          <w:tcPr>
            <w:tcW w:w="1322" w:type="dxa"/>
            <w:shd w:val="clear" w:color="auto" w:fill="auto"/>
          </w:tcPr>
          <w:p w14:paraId="6C7E7973" w14:textId="77777777" w:rsidR="007E1506" w:rsidRPr="00231D95" w:rsidRDefault="007E1506" w:rsidP="00ED0236">
            <w:pPr>
              <w:jc w:val="center"/>
            </w:pPr>
          </w:p>
        </w:tc>
        <w:tc>
          <w:tcPr>
            <w:tcW w:w="1165" w:type="dxa"/>
            <w:shd w:val="clear" w:color="auto" w:fill="auto"/>
          </w:tcPr>
          <w:p w14:paraId="4B0633C0" w14:textId="77777777" w:rsidR="007E1506" w:rsidRPr="00231D95" w:rsidRDefault="007E1506" w:rsidP="00ED0236">
            <w:pPr>
              <w:jc w:val="center"/>
            </w:pPr>
          </w:p>
        </w:tc>
        <w:tc>
          <w:tcPr>
            <w:tcW w:w="1331" w:type="dxa"/>
            <w:shd w:val="clear" w:color="auto" w:fill="auto"/>
          </w:tcPr>
          <w:p w14:paraId="47FC3A12" w14:textId="77777777" w:rsidR="007E1506" w:rsidRPr="00231D95" w:rsidRDefault="007E1506" w:rsidP="00ED0236">
            <w:pPr>
              <w:jc w:val="center"/>
            </w:pPr>
          </w:p>
        </w:tc>
      </w:tr>
      <w:tr w:rsidR="007E1506" w14:paraId="7B2A569C" w14:textId="77777777" w:rsidTr="00CB42F2">
        <w:tc>
          <w:tcPr>
            <w:tcW w:w="1361" w:type="dxa"/>
            <w:shd w:val="clear" w:color="auto" w:fill="FAE2D5" w:themeFill="accent2" w:themeFillTint="33"/>
          </w:tcPr>
          <w:p w14:paraId="4078E001" w14:textId="77777777" w:rsidR="007E1506" w:rsidRPr="00231D95" w:rsidRDefault="007E1506" w:rsidP="00ED0236">
            <w:r w:rsidRPr="00231D95">
              <w:t>27401730</w:t>
            </w:r>
            <w:r w:rsidRPr="00231D95">
              <w:rPr>
                <w:vertAlign w:val="superscript"/>
              </w:rPr>
              <w:t xml:space="preserve"> A</w:t>
            </w:r>
          </w:p>
        </w:tc>
        <w:tc>
          <w:tcPr>
            <w:tcW w:w="757" w:type="dxa"/>
            <w:shd w:val="clear" w:color="auto" w:fill="auto"/>
          </w:tcPr>
          <w:p w14:paraId="78366944" w14:textId="77777777" w:rsidR="007E1506" w:rsidRPr="00231D95" w:rsidRDefault="007E1506" w:rsidP="00ED0236">
            <w:pPr>
              <w:jc w:val="center"/>
            </w:pPr>
            <w:r w:rsidRPr="00231D95">
              <w:t>2016</w:t>
            </w:r>
          </w:p>
        </w:tc>
        <w:tc>
          <w:tcPr>
            <w:tcW w:w="1279" w:type="dxa"/>
            <w:shd w:val="clear" w:color="auto" w:fill="auto"/>
          </w:tcPr>
          <w:p w14:paraId="5A714CEA" w14:textId="77777777" w:rsidR="007E1506" w:rsidRPr="00231D95" w:rsidRDefault="007E1506" w:rsidP="00ED0236">
            <w:pPr>
              <w:jc w:val="center"/>
            </w:pPr>
            <w:r w:rsidRPr="00231D95">
              <w:t>(1)</w:t>
            </w:r>
          </w:p>
        </w:tc>
        <w:tc>
          <w:tcPr>
            <w:tcW w:w="1134" w:type="dxa"/>
            <w:shd w:val="clear" w:color="auto" w:fill="auto"/>
          </w:tcPr>
          <w:p w14:paraId="47A0868C" w14:textId="77777777" w:rsidR="007E1506" w:rsidRPr="00231D95" w:rsidRDefault="007E1506" w:rsidP="00ED0236">
            <w:pPr>
              <w:jc w:val="center"/>
            </w:pPr>
          </w:p>
        </w:tc>
        <w:tc>
          <w:tcPr>
            <w:tcW w:w="1418" w:type="dxa"/>
            <w:shd w:val="clear" w:color="auto" w:fill="auto"/>
          </w:tcPr>
          <w:p w14:paraId="74568505" w14:textId="77777777" w:rsidR="007E1506" w:rsidRPr="00231D95" w:rsidRDefault="007E1506" w:rsidP="00ED0236">
            <w:pPr>
              <w:jc w:val="center"/>
            </w:pPr>
          </w:p>
        </w:tc>
        <w:tc>
          <w:tcPr>
            <w:tcW w:w="959" w:type="dxa"/>
            <w:shd w:val="clear" w:color="auto" w:fill="auto"/>
          </w:tcPr>
          <w:p w14:paraId="3639FAB1" w14:textId="721BAF9C" w:rsidR="007E1506" w:rsidRPr="00231D95" w:rsidRDefault="00D03222" w:rsidP="00ED0236">
            <w:pPr>
              <w:jc w:val="center"/>
            </w:pPr>
            <w:r w:rsidRPr="00231D95">
              <w:t>X</w:t>
            </w:r>
          </w:p>
        </w:tc>
        <w:tc>
          <w:tcPr>
            <w:tcW w:w="1251" w:type="dxa"/>
            <w:shd w:val="clear" w:color="auto" w:fill="auto"/>
          </w:tcPr>
          <w:p w14:paraId="6953251A" w14:textId="77777777" w:rsidR="007E1506" w:rsidRPr="00231D95" w:rsidRDefault="007E1506" w:rsidP="00ED0236">
            <w:pPr>
              <w:jc w:val="center"/>
            </w:pPr>
          </w:p>
        </w:tc>
        <w:tc>
          <w:tcPr>
            <w:tcW w:w="973" w:type="dxa"/>
            <w:shd w:val="clear" w:color="auto" w:fill="auto"/>
          </w:tcPr>
          <w:p w14:paraId="35C33741" w14:textId="77777777" w:rsidR="007E1506" w:rsidRPr="00231D95" w:rsidRDefault="007E1506" w:rsidP="00ED0236">
            <w:pPr>
              <w:jc w:val="center"/>
            </w:pPr>
            <w:r w:rsidRPr="00231D95">
              <w:t>X</w:t>
            </w:r>
          </w:p>
        </w:tc>
        <w:tc>
          <w:tcPr>
            <w:tcW w:w="1322" w:type="dxa"/>
            <w:shd w:val="clear" w:color="auto" w:fill="auto"/>
          </w:tcPr>
          <w:p w14:paraId="1D2B862B" w14:textId="77777777" w:rsidR="007E1506" w:rsidRPr="00231D95" w:rsidRDefault="007E1506" w:rsidP="00ED0236">
            <w:pPr>
              <w:jc w:val="center"/>
            </w:pPr>
          </w:p>
        </w:tc>
        <w:tc>
          <w:tcPr>
            <w:tcW w:w="1165" w:type="dxa"/>
            <w:shd w:val="clear" w:color="auto" w:fill="auto"/>
          </w:tcPr>
          <w:p w14:paraId="29C6D306" w14:textId="77777777" w:rsidR="007E1506" w:rsidRPr="00231D95" w:rsidRDefault="007E1506" w:rsidP="00ED0236">
            <w:pPr>
              <w:jc w:val="center"/>
            </w:pPr>
          </w:p>
        </w:tc>
        <w:tc>
          <w:tcPr>
            <w:tcW w:w="1331" w:type="dxa"/>
            <w:shd w:val="clear" w:color="auto" w:fill="auto"/>
          </w:tcPr>
          <w:p w14:paraId="4B9A57E2" w14:textId="77777777" w:rsidR="007E1506" w:rsidRPr="00231D95" w:rsidRDefault="007E1506" w:rsidP="00ED0236">
            <w:pPr>
              <w:jc w:val="center"/>
            </w:pPr>
          </w:p>
        </w:tc>
      </w:tr>
      <w:tr w:rsidR="007E1506" w14:paraId="562DBB90" w14:textId="77777777" w:rsidTr="00CB42F2">
        <w:tc>
          <w:tcPr>
            <w:tcW w:w="1361" w:type="dxa"/>
            <w:shd w:val="clear" w:color="auto" w:fill="FAE2D5" w:themeFill="accent2" w:themeFillTint="33"/>
          </w:tcPr>
          <w:p w14:paraId="224992E3" w14:textId="77777777" w:rsidR="007E1506" w:rsidRPr="00231D95" w:rsidRDefault="007E1506" w:rsidP="00ED0236">
            <w:r w:rsidRPr="00231D95">
              <w:t>28315722</w:t>
            </w:r>
            <w:r w:rsidRPr="00231D95">
              <w:rPr>
                <w:vertAlign w:val="superscript"/>
              </w:rPr>
              <w:t xml:space="preserve"> A</w:t>
            </w:r>
          </w:p>
        </w:tc>
        <w:tc>
          <w:tcPr>
            <w:tcW w:w="757" w:type="dxa"/>
            <w:shd w:val="clear" w:color="auto" w:fill="auto"/>
          </w:tcPr>
          <w:p w14:paraId="7B94DDD0" w14:textId="77777777" w:rsidR="007E1506" w:rsidRPr="00231D95" w:rsidRDefault="007E1506" w:rsidP="00ED0236">
            <w:pPr>
              <w:jc w:val="center"/>
            </w:pPr>
            <w:r w:rsidRPr="00231D95">
              <w:t>2017</w:t>
            </w:r>
          </w:p>
        </w:tc>
        <w:tc>
          <w:tcPr>
            <w:tcW w:w="1279" w:type="dxa"/>
            <w:shd w:val="clear" w:color="auto" w:fill="auto"/>
          </w:tcPr>
          <w:p w14:paraId="190E5C1E" w14:textId="77777777" w:rsidR="007E1506" w:rsidRPr="00231D95" w:rsidRDefault="007E1506" w:rsidP="00ED0236">
            <w:pPr>
              <w:jc w:val="center"/>
            </w:pPr>
            <w:r w:rsidRPr="00231D95">
              <w:t>(1)</w:t>
            </w:r>
          </w:p>
        </w:tc>
        <w:tc>
          <w:tcPr>
            <w:tcW w:w="1134" w:type="dxa"/>
            <w:shd w:val="clear" w:color="auto" w:fill="auto"/>
          </w:tcPr>
          <w:p w14:paraId="56F09F92" w14:textId="77777777" w:rsidR="007E1506" w:rsidRPr="00231D95" w:rsidRDefault="007E1506" w:rsidP="00ED0236">
            <w:pPr>
              <w:jc w:val="center"/>
            </w:pPr>
            <w:r w:rsidRPr="00231D95">
              <w:t>X</w:t>
            </w:r>
          </w:p>
        </w:tc>
        <w:tc>
          <w:tcPr>
            <w:tcW w:w="1418" w:type="dxa"/>
            <w:shd w:val="clear" w:color="auto" w:fill="auto"/>
          </w:tcPr>
          <w:p w14:paraId="6826987A" w14:textId="77777777" w:rsidR="007E1506" w:rsidRPr="00231D95" w:rsidRDefault="007E1506" w:rsidP="00ED0236">
            <w:pPr>
              <w:jc w:val="center"/>
            </w:pPr>
            <w:r w:rsidRPr="00231D95">
              <w:t>X</w:t>
            </w:r>
          </w:p>
        </w:tc>
        <w:tc>
          <w:tcPr>
            <w:tcW w:w="959" w:type="dxa"/>
            <w:shd w:val="clear" w:color="auto" w:fill="auto"/>
          </w:tcPr>
          <w:p w14:paraId="2BB46480" w14:textId="77777777" w:rsidR="007E1506" w:rsidRPr="00231D95" w:rsidRDefault="007E1506" w:rsidP="00ED0236">
            <w:pPr>
              <w:jc w:val="center"/>
            </w:pPr>
          </w:p>
        </w:tc>
        <w:tc>
          <w:tcPr>
            <w:tcW w:w="1251" w:type="dxa"/>
          </w:tcPr>
          <w:p w14:paraId="428056B8" w14:textId="77777777" w:rsidR="007E1506" w:rsidRPr="00231D95" w:rsidRDefault="007E1506" w:rsidP="00ED0236">
            <w:pPr>
              <w:jc w:val="center"/>
            </w:pPr>
            <w:r w:rsidRPr="00231D95">
              <w:t>X</w:t>
            </w:r>
          </w:p>
        </w:tc>
        <w:tc>
          <w:tcPr>
            <w:tcW w:w="973" w:type="dxa"/>
            <w:shd w:val="clear" w:color="auto" w:fill="auto"/>
          </w:tcPr>
          <w:p w14:paraId="508BB0FA" w14:textId="77777777" w:rsidR="007E1506" w:rsidRPr="00231D95" w:rsidRDefault="007E1506" w:rsidP="00ED0236">
            <w:pPr>
              <w:jc w:val="center"/>
            </w:pPr>
            <w:r w:rsidRPr="00231D95">
              <w:t>X</w:t>
            </w:r>
          </w:p>
        </w:tc>
        <w:tc>
          <w:tcPr>
            <w:tcW w:w="1322" w:type="dxa"/>
            <w:shd w:val="clear" w:color="auto" w:fill="auto"/>
          </w:tcPr>
          <w:p w14:paraId="1A114263" w14:textId="77777777" w:rsidR="007E1506" w:rsidRPr="00231D95" w:rsidRDefault="007E1506" w:rsidP="00ED0236">
            <w:pPr>
              <w:jc w:val="center"/>
            </w:pPr>
          </w:p>
        </w:tc>
        <w:tc>
          <w:tcPr>
            <w:tcW w:w="1165" w:type="dxa"/>
            <w:shd w:val="clear" w:color="auto" w:fill="auto"/>
          </w:tcPr>
          <w:p w14:paraId="232C8218" w14:textId="77777777" w:rsidR="007E1506" w:rsidRPr="00231D95" w:rsidRDefault="007E1506" w:rsidP="00ED0236">
            <w:pPr>
              <w:jc w:val="center"/>
            </w:pPr>
          </w:p>
        </w:tc>
        <w:tc>
          <w:tcPr>
            <w:tcW w:w="1331" w:type="dxa"/>
            <w:shd w:val="clear" w:color="auto" w:fill="auto"/>
          </w:tcPr>
          <w:p w14:paraId="7D879A0C" w14:textId="77777777" w:rsidR="007E1506" w:rsidRPr="00231D95" w:rsidRDefault="007E1506" w:rsidP="00ED0236">
            <w:pPr>
              <w:jc w:val="center"/>
            </w:pPr>
          </w:p>
        </w:tc>
      </w:tr>
      <w:tr w:rsidR="007E1506" w14:paraId="776BA02B" w14:textId="77777777" w:rsidTr="00CB42F2">
        <w:tc>
          <w:tcPr>
            <w:tcW w:w="1361" w:type="dxa"/>
            <w:shd w:val="clear" w:color="auto" w:fill="FAE2D5" w:themeFill="accent2" w:themeFillTint="33"/>
          </w:tcPr>
          <w:p w14:paraId="3381713C" w14:textId="77777777" w:rsidR="007E1506" w:rsidRPr="00231D95" w:rsidRDefault="007E1506" w:rsidP="00ED0236">
            <w:r w:rsidRPr="00231D95">
              <w:t>28986045</w:t>
            </w:r>
            <w:r w:rsidRPr="00231D95">
              <w:rPr>
                <w:vertAlign w:val="superscript"/>
              </w:rPr>
              <w:t xml:space="preserve"> A</w:t>
            </w:r>
          </w:p>
        </w:tc>
        <w:tc>
          <w:tcPr>
            <w:tcW w:w="757" w:type="dxa"/>
            <w:shd w:val="clear" w:color="auto" w:fill="auto"/>
          </w:tcPr>
          <w:p w14:paraId="07E1D02F" w14:textId="77777777" w:rsidR="007E1506" w:rsidRPr="00231D95" w:rsidRDefault="007E1506" w:rsidP="00ED0236">
            <w:pPr>
              <w:jc w:val="center"/>
            </w:pPr>
            <w:r w:rsidRPr="00231D95">
              <w:t>2017</w:t>
            </w:r>
          </w:p>
        </w:tc>
        <w:tc>
          <w:tcPr>
            <w:tcW w:w="1279" w:type="dxa"/>
            <w:shd w:val="clear" w:color="auto" w:fill="auto"/>
          </w:tcPr>
          <w:p w14:paraId="7CFC5630" w14:textId="77777777" w:rsidR="007E1506" w:rsidRPr="00231D95" w:rsidRDefault="007E1506" w:rsidP="00ED0236">
            <w:pPr>
              <w:jc w:val="center"/>
            </w:pPr>
            <w:r w:rsidRPr="00231D95">
              <w:t>(1,3)</w:t>
            </w:r>
          </w:p>
        </w:tc>
        <w:tc>
          <w:tcPr>
            <w:tcW w:w="1134" w:type="dxa"/>
            <w:shd w:val="clear" w:color="auto" w:fill="auto"/>
          </w:tcPr>
          <w:p w14:paraId="77837BB3" w14:textId="77777777" w:rsidR="007E1506" w:rsidRPr="00231D95" w:rsidRDefault="007E1506" w:rsidP="00ED0236">
            <w:pPr>
              <w:jc w:val="center"/>
            </w:pPr>
          </w:p>
        </w:tc>
        <w:tc>
          <w:tcPr>
            <w:tcW w:w="1418" w:type="dxa"/>
            <w:shd w:val="clear" w:color="auto" w:fill="auto"/>
          </w:tcPr>
          <w:p w14:paraId="0A2D836F" w14:textId="77777777" w:rsidR="007E1506" w:rsidRPr="00231D95" w:rsidRDefault="007E1506" w:rsidP="00ED0236">
            <w:pPr>
              <w:jc w:val="center"/>
            </w:pPr>
            <w:r w:rsidRPr="00231D95">
              <w:t>X</w:t>
            </w:r>
          </w:p>
        </w:tc>
        <w:tc>
          <w:tcPr>
            <w:tcW w:w="959" w:type="dxa"/>
            <w:shd w:val="clear" w:color="auto" w:fill="auto"/>
          </w:tcPr>
          <w:p w14:paraId="0F17E11D" w14:textId="730E762B" w:rsidR="007E1506" w:rsidRPr="00231D95" w:rsidRDefault="00E009B7" w:rsidP="00ED0236">
            <w:pPr>
              <w:jc w:val="center"/>
            </w:pPr>
            <w:r w:rsidRPr="00231D95">
              <w:t>X</w:t>
            </w:r>
          </w:p>
        </w:tc>
        <w:tc>
          <w:tcPr>
            <w:tcW w:w="1251" w:type="dxa"/>
          </w:tcPr>
          <w:p w14:paraId="2223DA52" w14:textId="77777777" w:rsidR="007E1506" w:rsidRPr="00231D95" w:rsidRDefault="007E1506" w:rsidP="00ED0236">
            <w:pPr>
              <w:jc w:val="center"/>
            </w:pPr>
            <w:r w:rsidRPr="00231D95">
              <w:t>X</w:t>
            </w:r>
          </w:p>
        </w:tc>
        <w:tc>
          <w:tcPr>
            <w:tcW w:w="973" w:type="dxa"/>
            <w:shd w:val="clear" w:color="auto" w:fill="auto"/>
          </w:tcPr>
          <w:p w14:paraId="547B4BE3" w14:textId="77777777" w:rsidR="007E1506" w:rsidRPr="00231D95" w:rsidRDefault="007E1506" w:rsidP="00ED0236">
            <w:pPr>
              <w:jc w:val="center"/>
            </w:pPr>
          </w:p>
        </w:tc>
        <w:tc>
          <w:tcPr>
            <w:tcW w:w="1322" w:type="dxa"/>
            <w:shd w:val="clear" w:color="auto" w:fill="auto"/>
          </w:tcPr>
          <w:p w14:paraId="191B23FA" w14:textId="77777777" w:rsidR="007E1506" w:rsidRPr="00231D95" w:rsidRDefault="007E1506" w:rsidP="00ED0236">
            <w:pPr>
              <w:jc w:val="center"/>
            </w:pPr>
          </w:p>
        </w:tc>
        <w:tc>
          <w:tcPr>
            <w:tcW w:w="1165" w:type="dxa"/>
            <w:shd w:val="clear" w:color="auto" w:fill="auto"/>
          </w:tcPr>
          <w:p w14:paraId="413FDF7F" w14:textId="77777777" w:rsidR="007E1506" w:rsidRPr="00231D95" w:rsidRDefault="007E1506" w:rsidP="00ED0236">
            <w:pPr>
              <w:jc w:val="center"/>
            </w:pPr>
          </w:p>
        </w:tc>
        <w:tc>
          <w:tcPr>
            <w:tcW w:w="1331" w:type="dxa"/>
            <w:shd w:val="clear" w:color="auto" w:fill="auto"/>
          </w:tcPr>
          <w:p w14:paraId="4A6DF562" w14:textId="77777777" w:rsidR="007E1506" w:rsidRPr="00231D95" w:rsidRDefault="007E1506" w:rsidP="00ED0236">
            <w:pPr>
              <w:jc w:val="center"/>
            </w:pPr>
          </w:p>
        </w:tc>
      </w:tr>
      <w:tr w:rsidR="007E1506" w:rsidRPr="003B15F6" w14:paraId="3C367BF7" w14:textId="77777777" w:rsidTr="00ED0236">
        <w:tc>
          <w:tcPr>
            <w:tcW w:w="1361" w:type="dxa"/>
            <w:shd w:val="clear" w:color="auto" w:fill="auto"/>
          </w:tcPr>
          <w:p w14:paraId="76EC7D37" w14:textId="77777777" w:rsidR="007E1506" w:rsidRPr="00231D95" w:rsidRDefault="007E1506" w:rsidP="00ED0236">
            <w:r w:rsidRPr="00231D95">
              <w:t>29460795</w:t>
            </w:r>
          </w:p>
        </w:tc>
        <w:tc>
          <w:tcPr>
            <w:tcW w:w="757" w:type="dxa"/>
            <w:shd w:val="clear" w:color="auto" w:fill="auto"/>
          </w:tcPr>
          <w:p w14:paraId="698CA0E3" w14:textId="77777777" w:rsidR="007E1506" w:rsidRPr="00231D95" w:rsidRDefault="007E1506" w:rsidP="00ED0236">
            <w:pPr>
              <w:jc w:val="center"/>
            </w:pPr>
            <w:r w:rsidRPr="00231D95">
              <w:t>2017</w:t>
            </w:r>
          </w:p>
        </w:tc>
        <w:tc>
          <w:tcPr>
            <w:tcW w:w="1279" w:type="dxa"/>
            <w:shd w:val="clear" w:color="auto" w:fill="auto"/>
          </w:tcPr>
          <w:p w14:paraId="530512AF" w14:textId="77777777" w:rsidR="007E1506" w:rsidRPr="00231D95" w:rsidRDefault="007E1506" w:rsidP="00ED0236">
            <w:pPr>
              <w:jc w:val="center"/>
            </w:pPr>
            <w:proofErr w:type="gramStart"/>
            <w:r w:rsidRPr="00231D95">
              <w:t>X(</w:t>
            </w:r>
            <w:proofErr w:type="gramEnd"/>
            <w:r w:rsidRPr="00231D95">
              <w:t>1,2,3)</w:t>
            </w:r>
          </w:p>
        </w:tc>
        <w:tc>
          <w:tcPr>
            <w:tcW w:w="1134" w:type="dxa"/>
            <w:shd w:val="clear" w:color="auto" w:fill="auto"/>
          </w:tcPr>
          <w:p w14:paraId="04AAA4D6" w14:textId="77777777" w:rsidR="007E1506" w:rsidRPr="00231D95" w:rsidRDefault="007E1506" w:rsidP="00ED0236">
            <w:pPr>
              <w:jc w:val="center"/>
            </w:pPr>
          </w:p>
        </w:tc>
        <w:tc>
          <w:tcPr>
            <w:tcW w:w="1418" w:type="dxa"/>
            <w:shd w:val="clear" w:color="auto" w:fill="auto"/>
          </w:tcPr>
          <w:p w14:paraId="21825061" w14:textId="77777777" w:rsidR="007E1506" w:rsidRPr="00231D95" w:rsidRDefault="007E1506" w:rsidP="00ED0236">
            <w:pPr>
              <w:jc w:val="center"/>
            </w:pPr>
          </w:p>
        </w:tc>
        <w:tc>
          <w:tcPr>
            <w:tcW w:w="959" w:type="dxa"/>
            <w:shd w:val="clear" w:color="auto" w:fill="auto"/>
          </w:tcPr>
          <w:p w14:paraId="1F525A47" w14:textId="77777777" w:rsidR="007E1506" w:rsidRPr="00231D95" w:rsidRDefault="007E1506" w:rsidP="00ED0236">
            <w:pPr>
              <w:jc w:val="center"/>
            </w:pPr>
          </w:p>
        </w:tc>
        <w:tc>
          <w:tcPr>
            <w:tcW w:w="1251" w:type="dxa"/>
            <w:shd w:val="clear" w:color="auto" w:fill="auto"/>
          </w:tcPr>
          <w:p w14:paraId="355E22BF" w14:textId="77777777" w:rsidR="007E1506" w:rsidRPr="00231D95" w:rsidRDefault="007E1506" w:rsidP="00ED0236">
            <w:pPr>
              <w:jc w:val="center"/>
            </w:pPr>
          </w:p>
        </w:tc>
        <w:tc>
          <w:tcPr>
            <w:tcW w:w="973" w:type="dxa"/>
            <w:shd w:val="clear" w:color="auto" w:fill="auto"/>
          </w:tcPr>
          <w:p w14:paraId="7767C1C4" w14:textId="77777777" w:rsidR="007E1506" w:rsidRPr="00231D95" w:rsidRDefault="007E1506" w:rsidP="00ED0236">
            <w:pPr>
              <w:jc w:val="center"/>
            </w:pPr>
          </w:p>
        </w:tc>
        <w:tc>
          <w:tcPr>
            <w:tcW w:w="1322" w:type="dxa"/>
            <w:shd w:val="clear" w:color="auto" w:fill="auto"/>
          </w:tcPr>
          <w:p w14:paraId="628167E0" w14:textId="77777777" w:rsidR="007E1506" w:rsidRPr="00231D95" w:rsidRDefault="007E1506" w:rsidP="00ED0236">
            <w:pPr>
              <w:jc w:val="center"/>
            </w:pPr>
          </w:p>
        </w:tc>
        <w:tc>
          <w:tcPr>
            <w:tcW w:w="1165" w:type="dxa"/>
            <w:shd w:val="clear" w:color="auto" w:fill="auto"/>
          </w:tcPr>
          <w:p w14:paraId="197AD6F7" w14:textId="77777777" w:rsidR="007E1506" w:rsidRPr="00231D95" w:rsidRDefault="007E1506" w:rsidP="00ED0236">
            <w:pPr>
              <w:jc w:val="center"/>
            </w:pPr>
          </w:p>
        </w:tc>
        <w:tc>
          <w:tcPr>
            <w:tcW w:w="1331" w:type="dxa"/>
            <w:shd w:val="clear" w:color="auto" w:fill="auto"/>
          </w:tcPr>
          <w:p w14:paraId="18958C5D" w14:textId="77777777" w:rsidR="007E1506" w:rsidRPr="00231D95" w:rsidRDefault="007E1506" w:rsidP="00ED0236">
            <w:pPr>
              <w:jc w:val="center"/>
            </w:pPr>
          </w:p>
        </w:tc>
      </w:tr>
      <w:tr w:rsidR="007E1506" w:rsidRPr="003B15F6" w14:paraId="685B13EC" w14:textId="77777777" w:rsidTr="00CB42F2">
        <w:tc>
          <w:tcPr>
            <w:tcW w:w="1361" w:type="dxa"/>
            <w:shd w:val="clear" w:color="auto" w:fill="FAE2D5" w:themeFill="accent2" w:themeFillTint="33"/>
          </w:tcPr>
          <w:p w14:paraId="113E84B5" w14:textId="77777777" w:rsidR="007E1506" w:rsidRPr="00231D95" w:rsidRDefault="007E1506" w:rsidP="00ED0236">
            <w:r w:rsidRPr="00231D95">
              <w:t>29624206</w:t>
            </w:r>
            <w:r w:rsidRPr="00231D95">
              <w:rPr>
                <w:vertAlign w:val="superscript"/>
              </w:rPr>
              <w:t xml:space="preserve"> A</w:t>
            </w:r>
          </w:p>
        </w:tc>
        <w:tc>
          <w:tcPr>
            <w:tcW w:w="757" w:type="dxa"/>
            <w:shd w:val="clear" w:color="auto" w:fill="auto"/>
          </w:tcPr>
          <w:p w14:paraId="2675BC4B" w14:textId="77777777" w:rsidR="007E1506" w:rsidRPr="00231D95" w:rsidRDefault="007E1506" w:rsidP="00ED0236">
            <w:pPr>
              <w:jc w:val="center"/>
            </w:pPr>
            <w:r w:rsidRPr="00231D95">
              <w:t>2018</w:t>
            </w:r>
          </w:p>
        </w:tc>
        <w:tc>
          <w:tcPr>
            <w:tcW w:w="1279" w:type="dxa"/>
            <w:shd w:val="clear" w:color="auto" w:fill="auto"/>
          </w:tcPr>
          <w:p w14:paraId="0DC546FE" w14:textId="77777777" w:rsidR="007E1506" w:rsidRPr="00231D95" w:rsidRDefault="007E1506" w:rsidP="00ED0236">
            <w:pPr>
              <w:jc w:val="center"/>
            </w:pPr>
            <w:r w:rsidRPr="00231D95">
              <w:t>(1,2,3)</w:t>
            </w:r>
          </w:p>
        </w:tc>
        <w:tc>
          <w:tcPr>
            <w:tcW w:w="1134" w:type="dxa"/>
            <w:shd w:val="clear" w:color="auto" w:fill="auto"/>
          </w:tcPr>
          <w:p w14:paraId="64412529" w14:textId="77777777" w:rsidR="007E1506" w:rsidRPr="00231D95" w:rsidRDefault="007E1506" w:rsidP="00ED0236">
            <w:pPr>
              <w:jc w:val="center"/>
            </w:pPr>
          </w:p>
        </w:tc>
        <w:tc>
          <w:tcPr>
            <w:tcW w:w="1418" w:type="dxa"/>
            <w:shd w:val="clear" w:color="auto" w:fill="auto"/>
          </w:tcPr>
          <w:p w14:paraId="323B7A26" w14:textId="77777777" w:rsidR="007E1506" w:rsidRPr="00231D95" w:rsidRDefault="007E1506" w:rsidP="00ED0236">
            <w:pPr>
              <w:jc w:val="center"/>
            </w:pPr>
          </w:p>
        </w:tc>
        <w:tc>
          <w:tcPr>
            <w:tcW w:w="959" w:type="dxa"/>
            <w:shd w:val="clear" w:color="auto" w:fill="auto"/>
          </w:tcPr>
          <w:p w14:paraId="2EC9DEFE" w14:textId="77777777" w:rsidR="007E1506" w:rsidRPr="00231D95" w:rsidRDefault="007E1506" w:rsidP="00ED0236">
            <w:pPr>
              <w:jc w:val="center"/>
            </w:pPr>
          </w:p>
        </w:tc>
        <w:tc>
          <w:tcPr>
            <w:tcW w:w="1251" w:type="dxa"/>
            <w:shd w:val="clear" w:color="auto" w:fill="auto"/>
          </w:tcPr>
          <w:p w14:paraId="117C924A" w14:textId="77777777" w:rsidR="007E1506" w:rsidRPr="00231D95" w:rsidRDefault="007E1506" w:rsidP="00ED0236">
            <w:pPr>
              <w:jc w:val="center"/>
            </w:pPr>
          </w:p>
        </w:tc>
        <w:tc>
          <w:tcPr>
            <w:tcW w:w="973" w:type="dxa"/>
            <w:shd w:val="clear" w:color="auto" w:fill="auto"/>
          </w:tcPr>
          <w:p w14:paraId="7304D674" w14:textId="77777777" w:rsidR="007E1506" w:rsidRPr="00231D95" w:rsidRDefault="007E1506" w:rsidP="00ED0236">
            <w:pPr>
              <w:jc w:val="center"/>
            </w:pPr>
            <w:r w:rsidRPr="00231D95">
              <w:t>X</w:t>
            </w:r>
          </w:p>
        </w:tc>
        <w:tc>
          <w:tcPr>
            <w:tcW w:w="1322" w:type="dxa"/>
            <w:shd w:val="clear" w:color="auto" w:fill="auto"/>
          </w:tcPr>
          <w:p w14:paraId="1BA41B7A" w14:textId="77777777" w:rsidR="007E1506" w:rsidRPr="00231D95" w:rsidRDefault="007E1506" w:rsidP="00ED0236">
            <w:pPr>
              <w:jc w:val="center"/>
            </w:pPr>
          </w:p>
        </w:tc>
        <w:tc>
          <w:tcPr>
            <w:tcW w:w="1165" w:type="dxa"/>
            <w:shd w:val="clear" w:color="auto" w:fill="auto"/>
          </w:tcPr>
          <w:p w14:paraId="01BECA33" w14:textId="77777777" w:rsidR="007E1506" w:rsidRPr="00231D95" w:rsidRDefault="007E1506" w:rsidP="00ED0236">
            <w:pPr>
              <w:jc w:val="center"/>
            </w:pPr>
          </w:p>
        </w:tc>
        <w:tc>
          <w:tcPr>
            <w:tcW w:w="1331" w:type="dxa"/>
            <w:shd w:val="clear" w:color="auto" w:fill="auto"/>
          </w:tcPr>
          <w:p w14:paraId="0F5FC6D2" w14:textId="77777777" w:rsidR="007E1506" w:rsidRPr="00231D95" w:rsidRDefault="007E1506" w:rsidP="00ED0236">
            <w:pPr>
              <w:jc w:val="center"/>
            </w:pPr>
          </w:p>
        </w:tc>
      </w:tr>
      <w:tr w:rsidR="007E1506" w:rsidRPr="003B15F6" w14:paraId="25D570EE" w14:textId="77777777" w:rsidTr="00CB42F2">
        <w:tc>
          <w:tcPr>
            <w:tcW w:w="1361" w:type="dxa"/>
            <w:shd w:val="clear" w:color="auto" w:fill="FAE2D5" w:themeFill="accent2" w:themeFillTint="33"/>
          </w:tcPr>
          <w:p w14:paraId="091826F8" w14:textId="77777777" w:rsidR="007E1506" w:rsidRPr="00231D95" w:rsidRDefault="007E1506" w:rsidP="00ED0236">
            <w:r w:rsidRPr="00231D95">
              <w:t>29341895</w:t>
            </w:r>
            <w:r w:rsidRPr="00231D95">
              <w:rPr>
                <w:vertAlign w:val="superscript"/>
              </w:rPr>
              <w:t xml:space="preserve"> A</w:t>
            </w:r>
          </w:p>
        </w:tc>
        <w:tc>
          <w:tcPr>
            <w:tcW w:w="757" w:type="dxa"/>
            <w:shd w:val="clear" w:color="auto" w:fill="auto"/>
          </w:tcPr>
          <w:p w14:paraId="7E9BB096" w14:textId="77777777" w:rsidR="007E1506" w:rsidRPr="00231D95" w:rsidRDefault="007E1506" w:rsidP="00ED0236">
            <w:pPr>
              <w:jc w:val="center"/>
            </w:pPr>
            <w:r w:rsidRPr="00231D95">
              <w:t>2018</w:t>
            </w:r>
          </w:p>
        </w:tc>
        <w:tc>
          <w:tcPr>
            <w:tcW w:w="1279" w:type="dxa"/>
            <w:shd w:val="clear" w:color="auto" w:fill="auto"/>
          </w:tcPr>
          <w:p w14:paraId="35D2690C" w14:textId="77777777" w:rsidR="007E1506" w:rsidRPr="00231D95" w:rsidRDefault="007E1506" w:rsidP="00ED0236">
            <w:pPr>
              <w:jc w:val="center"/>
            </w:pPr>
            <w:r w:rsidRPr="00231D95">
              <w:t>(1,2,3)</w:t>
            </w:r>
          </w:p>
        </w:tc>
        <w:tc>
          <w:tcPr>
            <w:tcW w:w="1134" w:type="dxa"/>
            <w:shd w:val="clear" w:color="auto" w:fill="auto"/>
          </w:tcPr>
          <w:p w14:paraId="6414C341" w14:textId="49E92C1B" w:rsidR="007E1506" w:rsidRPr="00231D95" w:rsidRDefault="007E1506" w:rsidP="00ED0236">
            <w:pPr>
              <w:jc w:val="center"/>
            </w:pPr>
          </w:p>
        </w:tc>
        <w:tc>
          <w:tcPr>
            <w:tcW w:w="1418" w:type="dxa"/>
            <w:shd w:val="clear" w:color="auto" w:fill="auto"/>
          </w:tcPr>
          <w:p w14:paraId="0B9382E9" w14:textId="77777777" w:rsidR="007E1506" w:rsidRPr="00231D95" w:rsidRDefault="007E1506" w:rsidP="00ED0236">
            <w:pPr>
              <w:jc w:val="center"/>
            </w:pPr>
          </w:p>
        </w:tc>
        <w:tc>
          <w:tcPr>
            <w:tcW w:w="959" w:type="dxa"/>
            <w:shd w:val="clear" w:color="auto" w:fill="auto"/>
          </w:tcPr>
          <w:p w14:paraId="3511E682" w14:textId="6D9FA475" w:rsidR="007E1506" w:rsidRPr="00231D95" w:rsidRDefault="00205A5A" w:rsidP="00ED0236">
            <w:pPr>
              <w:jc w:val="center"/>
            </w:pPr>
            <w:r w:rsidRPr="00231D95">
              <w:t>X</w:t>
            </w:r>
          </w:p>
        </w:tc>
        <w:tc>
          <w:tcPr>
            <w:tcW w:w="1251" w:type="dxa"/>
            <w:shd w:val="clear" w:color="auto" w:fill="auto"/>
          </w:tcPr>
          <w:p w14:paraId="0AC4D61B" w14:textId="77777777" w:rsidR="007E1506" w:rsidRPr="00231D95" w:rsidRDefault="007E1506" w:rsidP="00ED0236">
            <w:pPr>
              <w:jc w:val="center"/>
            </w:pPr>
            <w:r w:rsidRPr="00231D95">
              <w:t>X</w:t>
            </w:r>
          </w:p>
        </w:tc>
        <w:tc>
          <w:tcPr>
            <w:tcW w:w="973" w:type="dxa"/>
            <w:shd w:val="clear" w:color="auto" w:fill="auto"/>
          </w:tcPr>
          <w:p w14:paraId="3C568B39" w14:textId="77777777" w:rsidR="007E1506" w:rsidRPr="00231D95" w:rsidRDefault="007E1506" w:rsidP="00ED0236">
            <w:pPr>
              <w:jc w:val="center"/>
            </w:pPr>
            <w:r w:rsidRPr="00231D95">
              <w:t>X</w:t>
            </w:r>
          </w:p>
        </w:tc>
        <w:tc>
          <w:tcPr>
            <w:tcW w:w="1322" w:type="dxa"/>
            <w:shd w:val="clear" w:color="auto" w:fill="auto"/>
          </w:tcPr>
          <w:p w14:paraId="5F27D323" w14:textId="77777777" w:rsidR="007E1506" w:rsidRPr="00231D95" w:rsidRDefault="007E1506" w:rsidP="00ED0236">
            <w:pPr>
              <w:jc w:val="center"/>
            </w:pPr>
          </w:p>
        </w:tc>
        <w:tc>
          <w:tcPr>
            <w:tcW w:w="1165" w:type="dxa"/>
            <w:shd w:val="clear" w:color="auto" w:fill="auto"/>
          </w:tcPr>
          <w:p w14:paraId="15DBBFDB" w14:textId="77777777" w:rsidR="007E1506" w:rsidRPr="00231D95" w:rsidRDefault="007E1506" w:rsidP="00ED0236">
            <w:pPr>
              <w:jc w:val="center"/>
            </w:pPr>
          </w:p>
        </w:tc>
        <w:tc>
          <w:tcPr>
            <w:tcW w:w="1331" w:type="dxa"/>
            <w:shd w:val="clear" w:color="auto" w:fill="auto"/>
          </w:tcPr>
          <w:p w14:paraId="2A5BFBBE" w14:textId="77777777" w:rsidR="007E1506" w:rsidRPr="00231D95" w:rsidRDefault="007E1506" w:rsidP="00ED0236">
            <w:pPr>
              <w:jc w:val="center"/>
            </w:pPr>
          </w:p>
        </w:tc>
      </w:tr>
      <w:tr w:rsidR="007E1506" w14:paraId="0B605932" w14:textId="77777777" w:rsidTr="00CB42F2">
        <w:tc>
          <w:tcPr>
            <w:tcW w:w="1361" w:type="dxa"/>
            <w:shd w:val="clear" w:color="auto" w:fill="FAE2D5" w:themeFill="accent2" w:themeFillTint="33"/>
          </w:tcPr>
          <w:p w14:paraId="2219CE36" w14:textId="77777777" w:rsidR="007E1506" w:rsidRPr="00231D95" w:rsidRDefault="007E1506" w:rsidP="00ED0236">
            <w:r w:rsidRPr="00231D95">
              <w:t>29970852</w:t>
            </w:r>
            <w:r w:rsidRPr="00231D95">
              <w:rPr>
                <w:vertAlign w:val="superscript"/>
              </w:rPr>
              <w:t xml:space="preserve"> A</w:t>
            </w:r>
          </w:p>
        </w:tc>
        <w:tc>
          <w:tcPr>
            <w:tcW w:w="757" w:type="dxa"/>
            <w:shd w:val="clear" w:color="auto" w:fill="auto"/>
          </w:tcPr>
          <w:p w14:paraId="5308BFBD" w14:textId="77777777" w:rsidR="007E1506" w:rsidRPr="00231D95" w:rsidRDefault="007E1506" w:rsidP="00ED0236">
            <w:pPr>
              <w:jc w:val="center"/>
            </w:pPr>
            <w:r w:rsidRPr="00231D95">
              <w:t>2018</w:t>
            </w:r>
          </w:p>
        </w:tc>
        <w:tc>
          <w:tcPr>
            <w:tcW w:w="1279" w:type="dxa"/>
            <w:shd w:val="clear" w:color="auto" w:fill="auto"/>
          </w:tcPr>
          <w:p w14:paraId="11B09280" w14:textId="77777777" w:rsidR="007E1506" w:rsidRPr="00231D95" w:rsidRDefault="007E1506" w:rsidP="00ED0236">
            <w:pPr>
              <w:jc w:val="center"/>
            </w:pPr>
            <w:r w:rsidRPr="00231D95">
              <w:t>(1)</w:t>
            </w:r>
          </w:p>
        </w:tc>
        <w:tc>
          <w:tcPr>
            <w:tcW w:w="1134" w:type="dxa"/>
            <w:shd w:val="clear" w:color="auto" w:fill="auto"/>
          </w:tcPr>
          <w:p w14:paraId="3DF0EE00" w14:textId="77777777" w:rsidR="007E1506" w:rsidRPr="00231D95" w:rsidRDefault="007E1506" w:rsidP="00ED0236">
            <w:pPr>
              <w:jc w:val="center"/>
            </w:pPr>
          </w:p>
        </w:tc>
        <w:tc>
          <w:tcPr>
            <w:tcW w:w="1418" w:type="dxa"/>
            <w:shd w:val="clear" w:color="auto" w:fill="auto"/>
          </w:tcPr>
          <w:p w14:paraId="5EE74400" w14:textId="77777777" w:rsidR="007E1506" w:rsidRPr="00231D95" w:rsidRDefault="007E1506" w:rsidP="00ED0236">
            <w:pPr>
              <w:jc w:val="center"/>
            </w:pPr>
          </w:p>
        </w:tc>
        <w:tc>
          <w:tcPr>
            <w:tcW w:w="959" w:type="dxa"/>
            <w:shd w:val="clear" w:color="auto" w:fill="auto"/>
          </w:tcPr>
          <w:p w14:paraId="69289135" w14:textId="77777777" w:rsidR="007E1506" w:rsidRPr="00231D95" w:rsidRDefault="007E1506" w:rsidP="00ED0236">
            <w:pPr>
              <w:jc w:val="center"/>
            </w:pPr>
          </w:p>
        </w:tc>
        <w:tc>
          <w:tcPr>
            <w:tcW w:w="1251" w:type="dxa"/>
          </w:tcPr>
          <w:p w14:paraId="54579CF5" w14:textId="77777777" w:rsidR="007E1506" w:rsidRPr="00231D95" w:rsidRDefault="007E1506" w:rsidP="00ED0236">
            <w:pPr>
              <w:jc w:val="center"/>
            </w:pPr>
            <w:r w:rsidRPr="00231D95">
              <w:t>X</w:t>
            </w:r>
          </w:p>
        </w:tc>
        <w:tc>
          <w:tcPr>
            <w:tcW w:w="973" w:type="dxa"/>
            <w:shd w:val="clear" w:color="auto" w:fill="auto"/>
          </w:tcPr>
          <w:p w14:paraId="402D42C3" w14:textId="77777777" w:rsidR="007E1506" w:rsidRPr="00231D95" w:rsidRDefault="007E1506" w:rsidP="00ED0236">
            <w:pPr>
              <w:jc w:val="center"/>
            </w:pPr>
            <w:r w:rsidRPr="00231D95">
              <w:t>X</w:t>
            </w:r>
          </w:p>
        </w:tc>
        <w:tc>
          <w:tcPr>
            <w:tcW w:w="1322" w:type="dxa"/>
            <w:shd w:val="clear" w:color="auto" w:fill="auto"/>
          </w:tcPr>
          <w:p w14:paraId="236711ED" w14:textId="77777777" w:rsidR="007E1506" w:rsidRPr="00231D95" w:rsidRDefault="007E1506" w:rsidP="00ED0236">
            <w:pPr>
              <w:jc w:val="center"/>
            </w:pPr>
          </w:p>
        </w:tc>
        <w:tc>
          <w:tcPr>
            <w:tcW w:w="1165" w:type="dxa"/>
            <w:shd w:val="clear" w:color="auto" w:fill="auto"/>
          </w:tcPr>
          <w:p w14:paraId="442777D4" w14:textId="77777777" w:rsidR="007E1506" w:rsidRPr="00231D95" w:rsidRDefault="007E1506" w:rsidP="00ED0236">
            <w:pPr>
              <w:jc w:val="center"/>
            </w:pPr>
          </w:p>
        </w:tc>
        <w:tc>
          <w:tcPr>
            <w:tcW w:w="1331" w:type="dxa"/>
            <w:shd w:val="clear" w:color="auto" w:fill="auto"/>
          </w:tcPr>
          <w:p w14:paraId="392CEBD7" w14:textId="77777777" w:rsidR="007E1506" w:rsidRPr="00231D95" w:rsidRDefault="007E1506" w:rsidP="00ED0236">
            <w:pPr>
              <w:jc w:val="center"/>
            </w:pPr>
          </w:p>
        </w:tc>
      </w:tr>
      <w:tr w:rsidR="007E1506" w14:paraId="459A60AF" w14:textId="77777777" w:rsidTr="00ED0236">
        <w:tc>
          <w:tcPr>
            <w:tcW w:w="1361" w:type="dxa"/>
            <w:shd w:val="clear" w:color="auto" w:fill="auto"/>
          </w:tcPr>
          <w:p w14:paraId="0A4A8E96" w14:textId="77777777" w:rsidR="007E1506" w:rsidRPr="00231D95" w:rsidRDefault="007E1506" w:rsidP="00ED0236">
            <w:r w:rsidRPr="00231D95">
              <w:t>29327281</w:t>
            </w:r>
          </w:p>
        </w:tc>
        <w:tc>
          <w:tcPr>
            <w:tcW w:w="757" w:type="dxa"/>
            <w:shd w:val="clear" w:color="auto" w:fill="auto"/>
          </w:tcPr>
          <w:p w14:paraId="694CC58A" w14:textId="77777777" w:rsidR="007E1506" w:rsidRPr="00231D95" w:rsidRDefault="007E1506" w:rsidP="00ED0236">
            <w:pPr>
              <w:jc w:val="center"/>
            </w:pPr>
            <w:r w:rsidRPr="00231D95">
              <w:t>2018</w:t>
            </w:r>
          </w:p>
        </w:tc>
        <w:tc>
          <w:tcPr>
            <w:tcW w:w="1279" w:type="dxa"/>
            <w:shd w:val="clear" w:color="auto" w:fill="auto"/>
          </w:tcPr>
          <w:p w14:paraId="4143300D" w14:textId="77777777" w:rsidR="007E1506" w:rsidRPr="00231D95" w:rsidRDefault="007E1506" w:rsidP="00ED0236">
            <w:pPr>
              <w:jc w:val="center"/>
            </w:pPr>
            <w:r w:rsidRPr="00231D95">
              <w:t>(1,2,3)</w:t>
            </w:r>
          </w:p>
        </w:tc>
        <w:tc>
          <w:tcPr>
            <w:tcW w:w="1134" w:type="dxa"/>
            <w:shd w:val="clear" w:color="auto" w:fill="auto"/>
          </w:tcPr>
          <w:p w14:paraId="4997324C" w14:textId="77777777" w:rsidR="007E1506" w:rsidRPr="00231D95" w:rsidRDefault="007E1506" w:rsidP="00ED0236">
            <w:pPr>
              <w:jc w:val="center"/>
            </w:pPr>
          </w:p>
        </w:tc>
        <w:tc>
          <w:tcPr>
            <w:tcW w:w="1418" w:type="dxa"/>
            <w:shd w:val="clear" w:color="auto" w:fill="auto"/>
          </w:tcPr>
          <w:p w14:paraId="487163B4" w14:textId="77777777" w:rsidR="007E1506" w:rsidRPr="00231D95" w:rsidRDefault="007E1506" w:rsidP="00ED0236">
            <w:pPr>
              <w:jc w:val="center"/>
            </w:pPr>
          </w:p>
        </w:tc>
        <w:tc>
          <w:tcPr>
            <w:tcW w:w="959" w:type="dxa"/>
            <w:shd w:val="clear" w:color="auto" w:fill="auto"/>
          </w:tcPr>
          <w:p w14:paraId="410ABEEA" w14:textId="77777777" w:rsidR="007E1506" w:rsidRPr="00231D95" w:rsidRDefault="007E1506" w:rsidP="00ED0236">
            <w:pPr>
              <w:jc w:val="center"/>
            </w:pPr>
          </w:p>
        </w:tc>
        <w:tc>
          <w:tcPr>
            <w:tcW w:w="1251" w:type="dxa"/>
            <w:shd w:val="clear" w:color="auto" w:fill="auto"/>
          </w:tcPr>
          <w:p w14:paraId="544AFEA2" w14:textId="77777777" w:rsidR="007E1506" w:rsidRPr="00231D95" w:rsidRDefault="007E1506" w:rsidP="00ED0236">
            <w:pPr>
              <w:jc w:val="center"/>
            </w:pPr>
          </w:p>
        </w:tc>
        <w:tc>
          <w:tcPr>
            <w:tcW w:w="973" w:type="dxa"/>
            <w:shd w:val="clear" w:color="auto" w:fill="auto"/>
          </w:tcPr>
          <w:p w14:paraId="5C176EB5" w14:textId="77777777" w:rsidR="007E1506" w:rsidRPr="00231D95" w:rsidRDefault="007E1506" w:rsidP="00ED0236">
            <w:pPr>
              <w:jc w:val="center"/>
            </w:pPr>
            <w:r w:rsidRPr="00231D95">
              <w:t>X</w:t>
            </w:r>
          </w:p>
        </w:tc>
        <w:tc>
          <w:tcPr>
            <w:tcW w:w="1322" w:type="dxa"/>
            <w:shd w:val="clear" w:color="auto" w:fill="auto"/>
          </w:tcPr>
          <w:p w14:paraId="09FEF823" w14:textId="77777777" w:rsidR="007E1506" w:rsidRPr="00231D95" w:rsidRDefault="007E1506" w:rsidP="00ED0236">
            <w:pPr>
              <w:jc w:val="center"/>
            </w:pPr>
          </w:p>
        </w:tc>
        <w:tc>
          <w:tcPr>
            <w:tcW w:w="1165" w:type="dxa"/>
            <w:shd w:val="clear" w:color="auto" w:fill="auto"/>
          </w:tcPr>
          <w:p w14:paraId="15821D26" w14:textId="77777777" w:rsidR="007E1506" w:rsidRPr="00231D95" w:rsidRDefault="007E1506" w:rsidP="00ED0236">
            <w:pPr>
              <w:jc w:val="center"/>
            </w:pPr>
          </w:p>
        </w:tc>
        <w:tc>
          <w:tcPr>
            <w:tcW w:w="1331" w:type="dxa"/>
            <w:shd w:val="clear" w:color="auto" w:fill="auto"/>
          </w:tcPr>
          <w:p w14:paraId="3BA50AC1" w14:textId="77777777" w:rsidR="007E1506" w:rsidRPr="00231D95" w:rsidRDefault="007E1506" w:rsidP="00ED0236">
            <w:pPr>
              <w:jc w:val="center"/>
            </w:pPr>
          </w:p>
        </w:tc>
      </w:tr>
      <w:tr w:rsidR="007E1506" w14:paraId="67A87AD8" w14:textId="77777777" w:rsidTr="00CB42F2">
        <w:tc>
          <w:tcPr>
            <w:tcW w:w="1361" w:type="dxa"/>
            <w:shd w:val="clear" w:color="auto" w:fill="FAE2D5" w:themeFill="accent2" w:themeFillTint="33"/>
          </w:tcPr>
          <w:p w14:paraId="4E7BF9DB" w14:textId="77777777" w:rsidR="007E1506" w:rsidRPr="00231D95" w:rsidRDefault="007E1506" w:rsidP="00ED0236">
            <w:r w:rsidRPr="00231D95">
              <w:lastRenderedPageBreak/>
              <w:t>29688261</w:t>
            </w:r>
            <w:r w:rsidRPr="00231D95">
              <w:rPr>
                <w:vertAlign w:val="superscript"/>
              </w:rPr>
              <w:t xml:space="preserve"> A</w:t>
            </w:r>
          </w:p>
        </w:tc>
        <w:tc>
          <w:tcPr>
            <w:tcW w:w="757" w:type="dxa"/>
            <w:shd w:val="clear" w:color="auto" w:fill="auto"/>
          </w:tcPr>
          <w:p w14:paraId="052D3010" w14:textId="77777777" w:rsidR="007E1506" w:rsidRPr="00231D95" w:rsidRDefault="007E1506" w:rsidP="00ED0236">
            <w:pPr>
              <w:jc w:val="center"/>
            </w:pPr>
            <w:r w:rsidRPr="00231D95">
              <w:t>2018</w:t>
            </w:r>
          </w:p>
        </w:tc>
        <w:tc>
          <w:tcPr>
            <w:tcW w:w="1279" w:type="dxa"/>
            <w:shd w:val="clear" w:color="auto" w:fill="auto"/>
          </w:tcPr>
          <w:p w14:paraId="31997FB3" w14:textId="173906DF" w:rsidR="007E1506" w:rsidRPr="00231D95" w:rsidRDefault="007E1506" w:rsidP="00ED0236">
            <w:pPr>
              <w:jc w:val="center"/>
            </w:pPr>
            <w:r w:rsidRPr="00231D95">
              <w:t>(1)</w:t>
            </w:r>
          </w:p>
        </w:tc>
        <w:tc>
          <w:tcPr>
            <w:tcW w:w="1134" w:type="dxa"/>
            <w:shd w:val="clear" w:color="auto" w:fill="auto"/>
          </w:tcPr>
          <w:p w14:paraId="68C4BE1B" w14:textId="77777777" w:rsidR="007E1506" w:rsidRPr="00231D95" w:rsidRDefault="007E1506" w:rsidP="00ED0236">
            <w:pPr>
              <w:jc w:val="center"/>
            </w:pPr>
          </w:p>
        </w:tc>
        <w:tc>
          <w:tcPr>
            <w:tcW w:w="1418" w:type="dxa"/>
            <w:shd w:val="clear" w:color="auto" w:fill="auto"/>
          </w:tcPr>
          <w:p w14:paraId="5EBE07F8" w14:textId="77777777" w:rsidR="007E1506" w:rsidRPr="00231D95" w:rsidRDefault="007E1506" w:rsidP="00ED0236">
            <w:pPr>
              <w:jc w:val="center"/>
            </w:pPr>
            <w:r w:rsidRPr="00231D95">
              <w:t>X</w:t>
            </w:r>
          </w:p>
        </w:tc>
        <w:tc>
          <w:tcPr>
            <w:tcW w:w="959" w:type="dxa"/>
            <w:shd w:val="clear" w:color="auto" w:fill="auto"/>
          </w:tcPr>
          <w:p w14:paraId="3B44A018" w14:textId="77777777" w:rsidR="007E1506" w:rsidRPr="00231D95" w:rsidRDefault="007E1506" w:rsidP="00ED0236">
            <w:pPr>
              <w:jc w:val="center"/>
            </w:pPr>
          </w:p>
        </w:tc>
        <w:tc>
          <w:tcPr>
            <w:tcW w:w="1251" w:type="dxa"/>
          </w:tcPr>
          <w:p w14:paraId="52BE7AE1" w14:textId="77777777" w:rsidR="007E1506" w:rsidRPr="00231D95" w:rsidRDefault="007E1506" w:rsidP="00ED0236">
            <w:pPr>
              <w:jc w:val="center"/>
            </w:pPr>
            <w:r w:rsidRPr="00231D95">
              <w:t>X</w:t>
            </w:r>
          </w:p>
        </w:tc>
        <w:tc>
          <w:tcPr>
            <w:tcW w:w="973" w:type="dxa"/>
            <w:shd w:val="clear" w:color="auto" w:fill="auto"/>
          </w:tcPr>
          <w:p w14:paraId="707CF27C" w14:textId="77777777" w:rsidR="007E1506" w:rsidRPr="00231D95" w:rsidRDefault="007E1506" w:rsidP="00ED0236">
            <w:pPr>
              <w:jc w:val="center"/>
            </w:pPr>
            <w:r w:rsidRPr="00231D95">
              <w:t>X</w:t>
            </w:r>
          </w:p>
        </w:tc>
        <w:tc>
          <w:tcPr>
            <w:tcW w:w="1322" w:type="dxa"/>
            <w:shd w:val="clear" w:color="auto" w:fill="auto"/>
          </w:tcPr>
          <w:p w14:paraId="046F7CB5" w14:textId="1BD67EDB" w:rsidR="007E1506" w:rsidRPr="00231D95" w:rsidRDefault="007E1506" w:rsidP="00ED0236">
            <w:pPr>
              <w:jc w:val="center"/>
            </w:pPr>
          </w:p>
        </w:tc>
        <w:tc>
          <w:tcPr>
            <w:tcW w:w="1165" w:type="dxa"/>
            <w:shd w:val="clear" w:color="auto" w:fill="auto"/>
          </w:tcPr>
          <w:p w14:paraId="440FD065" w14:textId="77777777" w:rsidR="007E1506" w:rsidRPr="00231D95" w:rsidRDefault="007E1506" w:rsidP="00ED0236">
            <w:pPr>
              <w:jc w:val="center"/>
            </w:pPr>
          </w:p>
        </w:tc>
        <w:tc>
          <w:tcPr>
            <w:tcW w:w="1331" w:type="dxa"/>
            <w:shd w:val="clear" w:color="auto" w:fill="auto"/>
          </w:tcPr>
          <w:p w14:paraId="2DBA85B7" w14:textId="77777777" w:rsidR="007E1506" w:rsidRPr="00231D95" w:rsidRDefault="007E1506" w:rsidP="00ED0236">
            <w:pPr>
              <w:jc w:val="center"/>
            </w:pPr>
          </w:p>
        </w:tc>
      </w:tr>
      <w:tr w:rsidR="007E1506" w14:paraId="2D964656" w14:textId="77777777" w:rsidTr="00CB42F2">
        <w:tc>
          <w:tcPr>
            <w:tcW w:w="1361" w:type="dxa"/>
            <w:shd w:val="clear" w:color="auto" w:fill="FAE2D5" w:themeFill="accent2" w:themeFillTint="33"/>
          </w:tcPr>
          <w:p w14:paraId="457DA79B" w14:textId="77777777" w:rsidR="007E1506" w:rsidRPr="00231D95" w:rsidRDefault="007E1506" w:rsidP="00ED0236">
            <w:r w:rsidRPr="00231D95">
              <w:t>30192910</w:t>
            </w:r>
            <w:r w:rsidRPr="00231D95">
              <w:rPr>
                <w:vertAlign w:val="superscript"/>
              </w:rPr>
              <w:t xml:space="preserve"> A</w:t>
            </w:r>
          </w:p>
        </w:tc>
        <w:tc>
          <w:tcPr>
            <w:tcW w:w="757" w:type="dxa"/>
            <w:shd w:val="clear" w:color="auto" w:fill="auto"/>
          </w:tcPr>
          <w:p w14:paraId="0093B7CF" w14:textId="77777777" w:rsidR="007E1506" w:rsidRPr="00231D95" w:rsidRDefault="007E1506" w:rsidP="00ED0236">
            <w:pPr>
              <w:jc w:val="center"/>
            </w:pPr>
            <w:r w:rsidRPr="00231D95">
              <w:t>2018</w:t>
            </w:r>
          </w:p>
        </w:tc>
        <w:tc>
          <w:tcPr>
            <w:tcW w:w="1279" w:type="dxa"/>
            <w:shd w:val="clear" w:color="auto" w:fill="auto"/>
          </w:tcPr>
          <w:p w14:paraId="3DFF3327" w14:textId="77777777" w:rsidR="007E1506" w:rsidRPr="00231D95" w:rsidRDefault="007E1506" w:rsidP="00ED0236">
            <w:pPr>
              <w:jc w:val="center"/>
            </w:pPr>
            <w:r w:rsidRPr="00231D95">
              <w:t>(1)</w:t>
            </w:r>
          </w:p>
        </w:tc>
        <w:tc>
          <w:tcPr>
            <w:tcW w:w="1134" w:type="dxa"/>
            <w:shd w:val="clear" w:color="auto" w:fill="auto"/>
          </w:tcPr>
          <w:p w14:paraId="025A266E" w14:textId="77777777" w:rsidR="007E1506" w:rsidRPr="00231D95" w:rsidRDefault="007E1506" w:rsidP="00ED0236">
            <w:pPr>
              <w:jc w:val="center"/>
            </w:pPr>
          </w:p>
        </w:tc>
        <w:tc>
          <w:tcPr>
            <w:tcW w:w="1418" w:type="dxa"/>
            <w:shd w:val="clear" w:color="auto" w:fill="auto"/>
          </w:tcPr>
          <w:p w14:paraId="5780FEEF" w14:textId="77777777" w:rsidR="007E1506" w:rsidRPr="00231D95" w:rsidRDefault="007E1506" w:rsidP="00ED0236">
            <w:pPr>
              <w:jc w:val="center"/>
            </w:pPr>
          </w:p>
        </w:tc>
        <w:tc>
          <w:tcPr>
            <w:tcW w:w="959" w:type="dxa"/>
            <w:shd w:val="clear" w:color="auto" w:fill="auto"/>
          </w:tcPr>
          <w:p w14:paraId="0AC100C7" w14:textId="77777777" w:rsidR="007E1506" w:rsidRPr="00231D95" w:rsidRDefault="007E1506" w:rsidP="00ED0236">
            <w:pPr>
              <w:jc w:val="center"/>
            </w:pPr>
          </w:p>
        </w:tc>
        <w:tc>
          <w:tcPr>
            <w:tcW w:w="1251" w:type="dxa"/>
          </w:tcPr>
          <w:p w14:paraId="294796A1" w14:textId="77777777" w:rsidR="007E1506" w:rsidRPr="00231D95" w:rsidRDefault="007E1506" w:rsidP="00ED0236">
            <w:pPr>
              <w:jc w:val="center"/>
            </w:pPr>
            <w:r w:rsidRPr="00231D95">
              <w:t>X</w:t>
            </w:r>
          </w:p>
        </w:tc>
        <w:tc>
          <w:tcPr>
            <w:tcW w:w="973" w:type="dxa"/>
            <w:shd w:val="clear" w:color="auto" w:fill="auto"/>
          </w:tcPr>
          <w:p w14:paraId="3A6A6B24" w14:textId="77777777" w:rsidR="007E1506" w:rsidRPr="00231D95" w:rsidRDefault="007E1506" w:rsidP="00ED0236">
            <w:pPr>
              <w:jc w:val="center"/>
            </w:pPr>
            <w:r w:rsidRPr="00231D95">
              <w:t>X</w:t>
            </w:r>
          </w:p>
        </w:tc>
        <w:tc>
          <w:tcPr>
            <w:tcW w:w="1322" w:type="dxa"/>
            <w:shd w:val="clear" w:color="auto" w:fill="auto"/>
          </w:tcPr>
          <w:p w14:paraId="1F9D16F3" w14:textId="77777777" w:rsidR="007E1506" w:rsidRPr="00231D95" w:rsidRDefault="007E1506" w:rsidP="00ED0236">
            <w:pPr>
              <w:jc w:val="center"/>
            </w:pPr>
          </w:p>
        </w:tc>
        <w:tc>
          <w:tcPr>
            <w:tcW w:w="1165" w:type="dxa"/>
            <w:shd w:val="clear" w:color="auto" w:fill="auto"/>
          </w:tcPr>
          <w:p w14:paraId="68863E11" w14:textId="77777777" w:rsidR="007E1506" w:rsidRPr="00231D95" w:rsidRDefault="007E1506" w:rsidP="00ED0236">
            <w:pPr>
              <w:jc w:val="center"/>
            </w:pPr>
          </w:p>
        </w:tc>
        <w:tc>
          <w:tcPr>
            <w:tcW w:w="1331" w:type="dxa"/>
            <w:shd w:val="clear" w:color="auto" w:fill="auto"/>
          </w:tcPr>
          <w:p w14:paraId="0108118F" w14:textId="77777777" w:rsidR="007E1506" w:rsidRPr="00231D95" w:rsidRDefault="007E1506" w:rsidP="00ED0236">
            <w:pPr>
              <w:jc w:val="center"/>
            </w:pPr>
          </w:p>
        </w:tc>
      </w:tr>
      <w:tr w:rsidR="007E1506" w14:paraId="5CE85D84" w14:textId="77777777" w:rsidTr="00CB42F2">
        <w:tc>
          <w:tcPr>
            <w:tcW w:w="1361" w:type="dxa"/>
            <w:shd w:val="clear" w:color="auto" w:fill="FAE2D5" w:themeFill="accent2" w:themeFillTint="33"/>
          </w:tcPr>
          <w:p w14:paraId="79150B3C" w14:textId="77777777" w:rsidR="007E1506" w:rsidRPr="00231D95" w:rsidRDefault="007E1506" w:rsidP="00ED0236">
            <w:r w:rsidRPr="00231D95">
              <w:t>30192922</w:t>
            </w:r>
            <w:r w:rsidRPr="00231D95">
              <w:rPr>
                <w:vertAlign w:val="superscript"/>
              </w:rPr>
              <w:t xml:space="preserve"> A</w:t>
            </w:r>
          </w:p>
        </w:tc>
        <w:tc>
          <w:tcPr>
            <w:tcW w:w="757" w:type="dxa"/>
            <w:shd w:val="clear" w:color="auto" w:fill="auto"/>
          </w:tcPr>
          <w:p w14:paraId="375CF8C4" w14:textId="77777777" w:rsidR="007E1506" w:rsidRPr="00231D95" w:rsidRDefault="007E1506" w:rsidP="00ED0236">
            <w:pPr>
              <w:jc w:val="center"/>
            </w:pPr>
            <w:r w:rsidRPr="00231D95">
              <w:t>2018</w:t>
            </w:r>
          </w:p>
        </w:tc>
        <w:tc>
          <w:tcPr>
            <w:tcW w:w="1279" w:type="dxa"/>
            <w:shd w:val="clear" w:color="auto" w:fill="auto"/>
          </w:tcPr>
          <w:p w14:paraId="04C05218" w14:textId="77777777" w:rsidR="007E1506" w:rsidRPr="00231D95" w:rsidRDefault="007E1506" w:rsidP="00ED0236">
            <w:pPr>
              <w:jc w:val="center"/>
            </w:pPr>
            <w:r w:rsidRPr="00231D95">
              <w:t>(1)</w:t>
            </w:r>
          </w:p>
        </w:tc>
        <w:tc>
          <w:tcPr>
            <w:tcW w:w="1134" w:type="dxa"/>
            <w:shd w:val="clear" w:color="auto" w:fill="auto"/>
          </w:tcPr>
          <w:p w14:paraId="611A22DB" w14:textId="77777777" w:rsidR="007E1506" w:rsidRPr="00231D95" w:rsidRDefault="007E1506" w:rsidP="00ED0236">
            <w:pPr>
              <w:jc w:val="center"/>
            </w:pPr>
          </w:p>
        </w:tc>
        <w:tc>
          <w:tcPr>
            <w:tcW w:w="1418" w:type="dxa"/>
            <w:shd w:val="clear" w:color="auto" w:fill="auto"/>
          </w:tcPr>
          <w:p w14:paraId="42B817FB" w14:textId="77777777" w:rsidR="007E1506" w:rsidRPr="00231D95" w:rsidRDefault="007E1506" w:rsidP="00ED0236">
            <w:pPr>
              <w:jc w:val="center"/>
            </w:pPr>
          </w:p>
        </w:tc>
        <w:tc>
          <w:tcPr>
            <w:tcW w:w="959" w:type="dxa"/>
            <w:shd w:val="clear" w:color="auto" w:fill="auto"/>
          </w:tcPr>
          <w:p w14:paraId="2B7CCBA8" w14:textId="77777777" w:rsidR="007E1506" w:rsidRPr="00231D95" w:rsidRDefault="007E1506" w:rsidP="00ED0236">
            <w:pPr>
              <w:jc w:val="center"/>
            </w:pPr>
          </w:p>
        </w:tc>
        <w:tc>
          <w:tcPr>
            <w:tcW w:w="1251" w:type="dxa"/>
          </w:tcPr>
          <w:p w14:paraId="6D9DACD7" w14:textId="77777777" w:rsidR="007E1506" w:rsidRPr="00231D95" w:rsidRDefault="007E1506" w:rsidP="00ED0236">
            <w:pPr>
              <w:jc w:val="center"/>
            </w:pPr>
          </w:p>
        </w:tc>
        <w:tc>
          <w:tcPr>
            <w:tcW w:w="973" w:type="dxa"/>
            <w:shd w:val="clear" w:color="auto" w:fill="auto"/>
          </w:tcPr>
          <w:p w14:paraId="54FCB8E1" w14:textId="46104709" w:rsidR="007E1506" w:rsidRPr="00231D95" w:rsidRDefault="007D2349" w:rsidP="00ED0236">
            <w:pPr>
              <w:jc w:val="center"/>
            </w:pPr>
            <w:r w:rsidRPr="00231D95">
              <w:t>X</w:t>
            </w:r>
          </w:p>
        </w:tc>
        <w:tc>
          <w:tcPr>
            <w:tcW w:w="1322" w:type="dxa"/>
            <w:shd w:val="clear" w:color="auto" w:fill="auto"/>
          </w:tcPr>
          <w:p w14:paraId="7E4D647B" w14:textId="77777777" w:rsidR="007E1506" w:rsidRPr="00231D95" w:rsidRDefault="007E1506" w:rsidP="00ED0236">
            <w:pPr>
              <w:jc w:val="center"/>
            </w:pPr>
          </w:p>
        </w:tc>
        <w:tc>
          <w:tcPr>
            <w:tcW w:w="1165" w:type="dxa"/>
            <w:shd w:val="clear" w:color="auto" w:fill="auto"/>
          </w:tcPr>
          <w:p w14:paraId="7A14AD3A" w14:textId="77777777" w:rsidR="007E1506" w:rsidRPr="00231D95" w:rsidRDefault="007E1506" w:rsidP="00ED0236">
            <w:pPr>
              <w:jc w:val="center"/>
            </w:pPr>
          </w:p>
        </w:tc>
        <w:tc>
          <w:tcPr>
            <w:tcW w:w="1331" w:type="dxa"/>
            <w:shd w:val="clear" w:color="auto" w:fill="auto"/>
          </w:tcPr>
          <w:p w14:paraId="064695AA" w14:textId="77777777" w:rsidR="007E1506" w:rsidRPr="00231D95" w:rsidRDefault="007E1506" w:rsidP="00ED0236">
            <w:pPr>
              <w:jc w:val="center"/>
            </w:pPr>
            <w:r w:rsidRPr="00231D95">
              <w:t>X</w:t>
            </w:r>
          </w:p>
        </w:tc>
      </w:tr>
      <w:tr w:rsidR="007E1506" w14:paraId="6EB32B4D" w14:textId="77777777" w:rsidTr="00ED0236">
        <w:tc>
          <w:tcPr>
            <w:tcW w:w="1361" w:type="dxa"/>
            <w:shd w:val="clear" w:color="auto" w:fill="auto"/>
          </w:tcPr>
          <w:p w14:paraId="59588B16" w14:textId="77777777" w:rsidR="007E1506" w:rsidRPr="00231D95" w:rsidRDefault="007E1506" w:rsidP="00ED0236">
            <w:r w:rsidRPr="00231D95">
              <w:t>30500431</w:t>
            </w:r>
          </w:p>
        </w:tc>
        <w:tc>
          <w:tcPr>
            <w:tcW w:w="757" w:type="dxa"/>
            <w:shd w:val="clear" w:color="auto" w:fill="auto"/>
          </w:tcPr>
          <w:p w14:paraId="34DCA7AE" w14:textId="77777777" w:rsidR="007E1506" w:rsidRPr="00231D95" w:rsidRDefault="007E1506" w:rsidP="00ED0236">
            <w:pPr>
              <w:jc w:val="center"/>
            </w:pPr>
            <w:r w:rsidRPr="00231D95">
              <w:t>2019</w:t>
            </w:r>
          </w:p>
        </w:tc>
        <w:tc>
          <w:tcPr>
            <w:tcW w:w="1279" w:type="dxa"/>
            <w:shd w:val="clear" w:color="auto" w:fill="auto"/>
          </w:tcPr>
          <w:p w14:paraId="10198C24" w14:textId="77777777" w:rsidR="007E1506" w:rsidRPr="00231D95" w:rsidRDefault="007E1506" w:rsidP="00ED0236">
            <w:pPr>
              <w:jc w:val="center"/>
            </w:pPr>
            <w:r w:rsidRPr="00231D95">
              <w:t>(1)</w:t>
            </w:r>
          </w:p>
        </w:tc>
        <w:tc>
          <w:tcPr>
            <w:tcW w:w="1134" w:type="dxa"/>
            <w:shd w:val="clear" w:color="auto" w:fill="auto"/>
          </w:tcPr>
          <w:p w14:paraId="3F21F0F5" w14:textId="77777777" w:rsidR="007E1506" w:rsidRPr="00231D95" w:rsidRDefault="007E1506" w:rsidP="00ED0236">
            <w:pPr>
              <w:jc w:val="center"/>
            </w:pPr>
          </w:p>
        </w:tc>
        <w:tc>
          <w:tcPr>
            <w:tcW w:w="1418" w:type="dxa"/>
            <w:shd w:val="clear" w:color="auto" w:fill="auto"/>
          </w:tcPr>
          <w:p w14:paraId="1425C378" w14:textId="77777777" w:rsidR="007E1506" w:rsidRPr="00231D95" w:rsidRDefault="007E1506" w:rsidP="00ED0236">
            <w:pPr>
              <w:jc w:val="center"/>
            </w:pPr>
          </w:p>
        </w:tc>
        <w:tc>
          <w:tcPr>
            <w:tcW w:w="959" w:type="dxa"/>
            <w:shd w:val="clear" w:color="auto" w:fill="auto"/>
          </w:tcPr>
          <w:p w14:paraId="07C88B9E" w14:textId="77777777" w:rsidR="007E1506" w:rsidRPr="00231D95" w:rsidRDefault="007E1506" w:rsidP="00ED0236">
            <w:pPr>
              <w:jc w:val="center"/>
            </w:pPr>
          </w:p>
        </w:tc>
        <w:tc>
          <w:tcPr>
            <w:tcW w:w="1251" w:type="dxa"/>
          </w:tcPr>
          <w:p w14:paraId="33A0E8A4" w14:textId="77777777" w:rsidR="007E1506" w:rsidRPr="00231D95" w:rsidRDefault="007E1506" w:rsidP="00ED0236">
            <w:pPr>
              <w:jc w:val="center"/>
            </w:pPr>
            <w:r w:rsidRPr="00231D95">
              <w:t>X</w:t>
            </w:r>
          </w:p>
        </w:tc>
        <w:tc>
          <w:tcPr>
            <w:tcW w:w="973" w:type="dxa"/>
            <w:shd w:val="clear" w:color="auto" w:fill="auto"/>
          </w:tcPr>
          <w:p w14:paraId="3F09B6EB" w14:textId="77777777" w:rsidR="007E1506" w:rsidRPr="00231D95" w:rsidRDefault="007E1506" w:rsidP="00ED0236">
            <w:pPr>
              <w:jc w:val="center"/>
            </w:pPr>
          </w:p>
        </w:tc>
        <w:tc>
          <w:tcPr>
            <w:tcW w:w="1322" w:type="dxa"/>
            <w:shd w:val="clear" w:color="auto" w:fill="auto"/>
          </w:tcPr>
          <w:p w14:paraId="72BB18F4" w14:textId="77777777" w:rsidR="007E1506" w:rsidRPr="00231D95" w:rsidRDefault="007E1506" w:rsidP="00ED0236">
            <w:pPr>
              <w:jc w:val="center"/>
            </w:pPr>
          </w:p>
        </w:tc>
        <w:tc>
          <w:tcPr>
            <w:tcW w:w="1165" w:type="dxa"/>
            <w:shd w:val="clear" w:color="auto" w:fill="auto"/>
          </w:tcPr>
          <w:p w14:paraId="0EB942B4" w14:textId="77777777" w:rsidR="007E1506" w:rsidRPr="00231D95" w:rsidRDefault="007E1506" w:rsidP="00ED0236">
            <w:pPr>
              <w:jc w:val="center"/>
            </w:pPr>
          </w:p>
        </w:tc>
        <w:tc>
          <w:tcPr>
            <w:tcW w:w="1331" w:type="dxa"/>
            <w:shd w:val="clear" w:color="auto" w:fill="auto"/>
          </w:tcPr>
          <w:p w14:paraId="7440A2D1" w14:textId="77777777" w:rsidR="007E1506" w:rsidRPr="00231D95" w:rsidRDefault="007E1506" w:rsidP="00ED0236">
            <w:pPr>
              <w:jc w:val="center"/>
            </w:pPr>
          </w:p>
        </w:tc>
      </w:tr>
      <w:tr w:rsidR="007E1506" w14:paraId="22F55899" w14:textId="77777777" w:rsidTr="00ED0236">
        <w:tc>
          <w:tcPr>
            <w:tcW w:w="1361" w:type="dxa"/>
            <w:shd w:val="clear" w:color="auto" w:fill="auto"/>
          </w:tcPr>
          <w:p w14:paraId="6A912115" w14:textId="77777777" w:rsidR="007E1506" w:rsidRPr="00231D95" w:rsidRDefault="007E1506" w:rsidP="00ED0236">
            <w:pPr>
              <w:rPr>
                <w:highlight w:val="yellow"/>
              </w:rPr>
            </w:pPr>
            <w:r w:rsidRPr="00231D95">
              <w:t>30325529</w:t>
            </w:r>
          </w:p>
        </w:tc>
        <w:tc>
          <w:tcPr>
            <w:tcW w:w="757" w:type="dxa"/>
            <w:shd w:val="clear" w:color="auto" w:fill="auto"/>
          </w:tcPr>
          <w:p w14:paraId="5CAF030F" w14:textId="77777777" w:rsidR="007E1506" w:rsidRPr="00231D95" w:rsidRDefault="007E1506" w:rsidP="00ED0236">
            <w:pPr>
              <w:jc w:val="center"/>
            </w:pPr>
            <w:r w:rsidRPr="00231D95">
              <w:t>2019</w:t>
            </w:r>
          </w:p>
        </w:tc>
        <w:tc>
          <w:tcPr>
            <w:tcW w:w="1279" w:type="dxa"/>
            <w:shd w:val="clear" w:color="auto" w:fill="auto"/>
          </w:tcPr>
          <w:p w14:paraId="41154DE3" w14:textId="77777777" w:rsidR="007E1506" w:rsidRPr="00231D95" w:rsidRDefault="007E1506" w:rsidP="00ED0236">
            <w:pPr>
              <w:jc w:val="center"/>
              <w:rPr>
                <w:highlight w:val="yellow"/>
              </w:rPr>
            </w:pPr>
            <w:r w:rsidRPr="00231D95">
              <w:t>(1,3)</w:t>
            </w:r>
          </w:p>
        </w:tc>
        <w:tc>
          <w:tcPr>
            <w:tcW w:w="1134" w:type="dxa"/>
            <w:shd w:val="clear" w:color="auto" w:fill="auto"/>
          </w:tcPr>
          <w:p w14:paraId="6959C578" w14:textId="77777777" w:rsidR="007E1506" w:rsidRPr="00231D95" w:rsidRDefault="007E1506" w:rsidP="00ED0236">
            <w:pPr>
              <w:jc w:val="center"/>
              <w:rPr>
                <w:highlight w:val="yellow"/>
              </w:rPr>
            </w:pPr>
          </w:p>
        </w:tc>
        <w:tc>
          <w:tcPr>
            <w:tcW w:w="1418" w:type="dxa"/>
            <w:shd w:val="clear" w:color="auto" w:fill="auto"/>
          </w:tcPr>
          <w:p w14:paraId="33F97BCA" w14:textId="77777777" w:rsidR="007E1506" w:rsidRPr="00231D95" w:rsidRDefault="007E1506" w:rsidP="00ED0236">
            <w:pPr>
              <w:jc w:val="center"/>
              <w:rPr>
                <w:highlight w:val="yellow"/>
              </w:rPr>
            </w:pPr>
          </w:p>
        </w:tc>
        <w:tc>
          <w:tcPr>
            <w:tcW w:w="959" w:type="dxa"/>
            <w:shd w:val="clear" w:color="auto" w:fill="auto"/>
          </w:tcPr>
          <w:p w14:paraId="050EBD24" w14:textId="77777777" w:rsidR="007E1506" w:rsidRPr="00231D95" w:rsidRDefault="007E1506" w:rsidP="00ED0236">
            <w:pPr>
              <w:jc w:val="center"/>
              <w:rPr>
                <w:highlight w:val="yellow"/>
              </w:rPr>
            </w:pPr>
          </w:p>
        </w:tc>
        <w:tc>
          <w:tcPr>
            <w:tcW w:w="1251" w:type="dxa"/>
          </w:tcPr>
          <w:p w14:paraId="217ACFDE" w14:textId="77777777" w:rsidR="007E1506" w:rsidRPr="00231D95" w:rsidRDefault="007E1506" w:rsidP="00ED0236">
            <w:pPr>
              <w:jc w:val="center"/>
              <w:rPr>
                <w:highlight w:val="yellow"/>
              </w:rPr>
            </w:pPr>
          </w:p>
        </w:tc>
        <w:tc>
          <w:tcPr>
            <w:tcW w:w="973" w:type="dxa"/>
            <w:shd w:val="clear" w:color="auto" w:fill="auto"/>
          </w:tcPr>
          <w:p w14:paraId="7F853D8E" w14:textId="77777777" w:rsidR="007E1506" w:rsidRPr="00231D95" w:rsidRDefault="007E1506" w:rsidP="00ED0236">
            <w:pPr>
              <w:jc w:val="center"/>
              <w:rPr>
                <w:highlight w:val="yellow"/>
              </w:rPr>
            </w:pPr>
            <w:r w:rsidRPr="00231D95">
              <w:t>X</w:t>
            </w:r>
          </w:p>
        </w:tc>
        <w:tc>
          <w:tcPr>
            <w:tcW w:w="1322" w:type="dxa"/>
            <w:shd w:val="clear" w:color="auto" w:fill="auto"/>
          </w:tcPr>
          <w:p w14:paraId="35975C7C" w14:textId="7769D1E3" w:rsidR="007E1506" w:rsidRPr="00231D95" w:rsidRDefault="007E1506" w:rsidP="00ED0236">
            <w:pPr>
              <w:jc w:val="center"/>
            </w:pPr>
            <w:r w:rsidRPr="00231D95">
              <w:t>X</w:t>
            </w:r>
            <w:r w:rsidR="000A31C3" w:rsidRPr="00231D95">
              <w:rPr>
                <w:vertAlign w:val="superscript"/>
              </w:rPr>
              <w:t xml:space="preserve"> H</w:t>
            </w:r>
          </w:p>
        </w:tc>
        <w:tc>
          <w:tcPr>
            <w:tcW w:w="1165" w:type="dxa"/>
            <w:shd w:val="clear" w:color="auto" w:fill="auto"/>
          </w:tcPr>
          <w:p w14:paraId="0AC3CA1B" w14:textId="77777777" w:rsidR="007E1506" w:rsidRPr="00231D95" w:rsidRDefault="007E1506" w:rsidP="00ED0236">
            <w:pPr>
              <w:jc w:val="center"/>
            </w:pPr>
          </w:p>
        </w:tc>
        <w:tc>
          <w:tcPr>
            <w:tcW w:w="1331" w:type="dxa"/>
            <w:shd w:val="clear" w:color="auto" w:fill="auto"/>
          </w:tcPr>
          <w:p w14:paraId="142D251C" w14:textId="77777777" w:rsidR="007E1506" w:rsidRPr="00231D95" w:rsidRDefault="007E1506" w:rsidP="00ED0236">
            <w:pPr>
              <w:jc w:val="center"/>
            </w:pPr>
          </w:p>
        </w:tc>
      </w:tr>
      <w:tr w:rsidR="007E1506" w14:paraId="3731A0A3" w14:textId="77777777" w:rsidTr="00CB42F2">
        <w:tc>
          <w:tcPr>
            <w:tcW w:w="1361" w:type="dxa"/>
            <w:shd w:val="clear" w:color="auto" w:fill="FAE2D5" w:themeFill="accent2" w:themeFillTint="33"/>
          </w:tcPr>
          <w:p w14:paraId="3954AC9D" w14:textId="77777777" w:rsidR="007E1506" w:rsidRPr="00231D95" w:rsidRDefault="007E1506" w:rsidP="00ED0236">
            <w:r w:rsidRPr="00231D95">
              <w:t>30849458</w:t>
            </w:r>
            <w:r w:rsidRPr="00231D95">
              <w:rPr>
                <w:vertAlign w:val="superscript"/>
              </w:rPr>
              <w:t xml:space="preserve"> A</w:t>
            </w:r>
          </w:p>
        </w:tc>
        <w:tc>
          <w:tcPr>
            <w:tcW w:w="757" w:type="dxa"/>
            <w:shd w:val="clear" w:color="auto" w:fill="auto"/>
          </w:tcPr>
          <w:p w14:paraId="006EE45F" w14:textId="77777777" w:rsidR="007E1506" w:rsidRPr="00231D95" w:rsidRDefault="007E1506" w:rsidP="00ED0236">
            <w:pPr>
              <w:jc w:val="center"/>
            </w:pPr>
            <w:r w:rsidRPr="00231D95">
              <w:t>2019</w:t>
            </w:r>
          </w:p>
        </w:tc>
        <w:tc>
          <w:tcPr>
            <w:tcW w:w="1279" w:type="dxa"/>
            <w:shd w:val="clear" w:color="auto" w:fill="auto"/>
          </w:tcPr>
          <w:p w14:paraId="393BC21D" w14:textId="77777777" w:rsidR="007E1506" w:rsidRPr="00231D95" w:rsidRDefault="007E1506" w:rsidP="00ED0236">
            <w:pPr>
              <w:jc w:val="center"/>
            </w:pPr>
            <w:r w:rsidRPr="00231D95">
              <w:t>(1)</w:t>
            </w:r>
          </w:p>
        </w:tc>
        <w:tc>
          <w:tcPr>
            <w:tcW w:w="1134" w:type="dxa"/>
            <w:shd w:val="clear" w:color="auto" w:fill="auto"/>
          </w:tcPr>
          <w:p w14:paraId="4492B5D1" w14:textId="77777777" w:rsidR="007E1506" w:rsidRPr="00231D95" w:rsidRDefault="007E1506" w:rsidP="00ED0236">
            <w:pPr>
              <w:jc w:val="center"/>
            </w:pPr>
          </w:p>
        </w:tc>
        <w:tc>
          <w:tcPr>
            <w:tcW w:w="1418" w:type="dxa"/>
            <w:shd w:val="clear" w:color="auto" w:fill="auto"/>
          </w:tcPr>
          <w:p w14:paraId="4B55EBB7" w14:textId="77777777" w:rsidR="007E1506" w:rsidRPr="00231D95" w:rsidRDefault="007E1506" w:rsidP="00ED0236">
            <w:pPr>
              <w:jc w:val="center"/>
            </w:pPr>
          </w:p>
        </w:tc>
        <w:tc>
          <w:tcPr>
            <w:tcW w:w="959" w:type="dxa"/>
            <w:shd w:val="clear" w:color="auto" w:fill="auto"/>
          </w:tcPr>
          <w:p w14:paraId="3A40AEB0" w14:textId="77777777" w:rsidR="007E1506" w:rsidRPr="00231D95" w:rsidRDefault="007E1506" w:rsidP="00ED0236">
            <w:pPr>
              <w:jc w:val="center"/>
            </w:pPr>
          </w:p>
        </w:tc>
        <w:tc>
          <w:tcPr>
            <w:tcW w:w="1251" w:type="dxa"/>
          </w:tcPr>
          <w:p w14:paraId="5E7A5C4B" w14:textId="77777777" w:rsidR="007E1506" w:rsidRPr="00231D95" w:rsidRDefault="007E1506" w:rsidP="00ED0236">
            <w:pPr>
              <w:jc w:val="center"/>
            </w:pPr>
            <w:r w:rsidRPr="00231D95">
              <w:t>X</w:t>
            </w:r>
          </w:p>
        </w:tc>
        <w:tc>
          <w:tcPr>
            <w:tcW w:w="973" w:type="dxa"/>
            <w:shd w:val="clear" w:color="auto" w:fill="auto"/>
          </w:tcPr>
          <w:p w14:paraId="17339898" w14:textId="77777777" w:rsidR="007E1506" w:rsidRPr="00231D95" w:rsidRDefault="007E1506" w:rsidP="00ED0236">
            <w:pPr>
              <w:jc w:val="center"/>
            </w:pPr>
            <w:r w:rsidRPr="00231D95">
              <w:t>X</w:t>
            </w:r>
          </w:p>
        </w:tc>
        <w:tc>
          <w:tcPr>
            <w:tcW w:w="1322" w:type="dxa"/>
            <w:shd w:val="clear" w:color="auto" w:fill="auto"/>
          </w:tcPr>
          <w:p w14:paraId="3171AF8C" w14:textId="77777777" w:rsidR="007E1506" w:rsidRPr="00231D95" w:rsidRDefault="007E1506" w:rsidP="00ED0236">
            <w:pPr>
              <w:jc w:val="center"/>
            </w:pPr>
          </w:p>
        </w:tc>
        <w:tc>
          <w:tcPr>
            <w:tcW w:w="1165" w:type="dxa"/>
            <w:shd w:val="clear" w:color="auto" w:fill="auto"/>
          </w:tcPr>
          <w:p w14:paraId="71686DC4" w14:textId="77777777" w:rsidR="007E1506" w:rsidRPr="00231D95" w:rsidRDefault="007E1506" w:rsidP="00ED0236">
            <w:pPr>
              <w:jc w:val="center"/>
            </w:pPr>
          </w:p>
        </w:tc>
        <w:tc>
          <w:tcPr>
            <w:tcW w:w="1331" w:type="dxa"/>
            <w:shd w:val="clear" w:color="auto" w:fill="auto"/>
          </w:tcPr>
          <w:p w14:paraId="4E47E539" w14:textId="77777777" w:rsidR="007E1506" w:rsidRPr="00231D95" w:rsidRDefault="007E1506" w:rsidP="00ED0236">
            <w:pPr>
              <w:jc w:val="center"/>
            </w:pPr>
          </w:p>
        </w:tc>
      </w:tr>
      <w:tr w:rsidR="007E1506" w14:paraId="592D8ED4" w14:textId="77777777" w:rsidTr="00ED0236">
        <w:tc>
          <w:tcPr>
            <w:tcW w:w="1361" w:type="dxa"/>
            <w:shd w:val="clear" w:color="auto" w:fill="auto"/>
          </w:tcPr>
          <w:p w14:paraId="05EC5A65" w14:textId="77777777" w:rsidR="007E1506" w:rsidRPr="00231D95" w:rsidRDefault="007E1506" w:rsidP="00ED0236">
            <w:r w:rsidRPr="00231D95">
              <w:t>31565625</w:t>
            </w:r>
          </w:p>
        </w:tc>
        <w:tc>
          <w:tcPr>
            <w:tcW w:w="757" w:type="dxa"/>
            <w:shd w:val="clear" w:color="auto" w:fill="auto"/>
          </w:tcPr>
          <w:p w14:paraId="57548B9D" w14:textId="77777777" w:rsidR="007E1506" w:rsidRPr="00231D95" w:rsidRDefault="007E1506" w:rsidP="00ED0236">
            <w:pPr>
              <w:jc w:val="center"/>
            </w:pPr>
            <w:r w:rsidRPr="00231D95">
              <w:t>2019</w:t>
            </w:r>
          </w:p>
        </w:tc>
        <w:tc>
          <w:tcPr>
            <w:tcW w:w="1279" w:type="dxa"/>
            <w:shd w:val="clear" w:color="auto" w:fill="auto"/>
          </w:tcPr>
          <w:p w14:paraId="617CE558" w14:textId="77777777" w:rsidR="007E1506" w:rsidRPr="00231D95" w:rsidRDefault="007E1506" w:rsidP="00ED0236">
            <w:pPr>
              <w:jc w:val="center"/>
            </w:pPr>
            <w:r w:rsidRPr="00231D95">
              <w:t>(1)</w:t>
            </w:r>
          </w:p>
        </w:tc>
        <w:tc>
          <w:tcPr>
            <w:tcW w:w="1134" w:type="dxa"/>
            <w:shd w:val="clear" w:color="auto" w:fill="auto"/>
          </w:tcPr>
          <w:p w14:paraId="0F773C9C" w14:textId="77777777" w:rsidR="007E1506" w:rsidRPr="00231D95" w:rsidRDefault="007E1506" w:rsidP="00ED0236">
            <w:pPr>
              <w:jc w:val="center"/>
            </w:pPr>
          </w:p>
        </w:tc>
        <w:tc>
          <w:tcPr>
            <w:tcW w:w="1418" w:type="dxa"/>
            <w:shd w:val="clear" w:color="auto" w:fill="auto"/>
          </w:tcPr>
          <w:p w14:paraId="6C5CE5C4" w14:textId="77777777" w:rsidR="007E1506" w:rsidRPr="00231D95" w:rsidRDefault="007E1506" w:rsidP="00ED0236">
            <w:pPr>
              <w:jc w:val="center"/>
            </w:pPr>
          </w:p>
        </w:tc>
        <w:tc>
          <w:tcPr>
            <w:tcW w:w="959" w:type="dxa"/>
            <w:shd w:val="clear" w:color="auto" w:fill="auto"/>
          </w:tcPr>
          <w:p w14:paraId="42E779C7" w14:textId="77777777" w:rsidR="007E1506" w:rsidRPr="00231D95" w:rsidRDefault="007E1506" w:rsidP="00ED0236">
            <w:pPr>
              <w:jc w:val="center"/>
            </w:pPr>
          </w:p>
        </w:tc>
        <w:tc>
          <w:tcPr>
            <w:tcW w:w="1251" w:type="dxa"/>
          </w:tcPr>
          <w:p w14:paraId="45379E96" w14:textId="77777777" w:rsidR="007E1506" w:rsidRPr="00231D95" w:rsidRDefault="007E1506" w:rsidP="00ED0236">
            <w:pPr>
              <w:jc w:val="center"/>
            </w:pPr>
          </w:p>
        </w:tc>
        <w:tc>
          <w:tcPr>
            <w:tcW w:w="973" w:type="dxa"/>
            <w:shd w:val="clear" w:color="auto" w:fill="auto"/>
          </w:tcPr>
          <w:p w14:paraId="01CBAB6D" w14:textId="77777777" w:rsidR="007E1506" w:rsidRPr="00231D95" w:rsidRDefault="007E1506" w:rsidP="00ED0236">
            <w:pPr>
              <w:jc w:val="center"/>
            </w:pPr>
            <w:r w:rsidRPr="00231D95">
              <w:t>X</w:t>
            </w:r>
          </w:p>
        </w:tc>
        <w:tc>
          <w:tcPr>
            <w:tcW w:w="1322" w:type="dxa"/>
            <w:shd w:val="clear" w:color="auto" w:fill="auto"/>
          </w:tcPr>
          <w:p w14:paraId="7D7C1A48" w14:textId="77777777" w:rsidR="007E1506" w:rsidRPr="00231D95" w:rsidRDefault="007E1506" w:rsidP="00ED0236">
            <w:pPr>
              <w:jc w:val="center"/>
            </w:pPr>
          </w:p>
        </w:tc>
        <w:tc>
          <w:tcPr>
            <w:tcW w:w="1165" w:type="dxa"/>
            <w:shd w:val="clear" w:color="auto" w:fill="auto"/>
          </w:tcPr>
          <w:p w14:paraId="1D094A60" w14:textId="77777777" w:rsidR="007E1506" w:rsidRPr="00231D95" w:rsidRDefault="007E1506" w:rsidP="00ED0236">
            <w:pPr>
              <w:jc w:val="center"/>
            </w:pPr>
          </w:p>
        </w:tc>
        <w:tc>
          <w:tcPr>
            <w:tcW w:w="1331" w:type="dxa"/>
            <w:shd w:val="clear" w:color="auto" w:fill="auto"/>
          </w:tcPr>
          <w:p w14:paraId="087705FE" w14:textId="77777777" w:rsidR="007E1506" w:rsidRPr="00231D95" w:rsidRDefault="007E1506" w:rsidP="00ED0236">
            <w:pPr>
              <w:jc w:val="center"/>
            </w:pPr>
          </w:p>
        </w:tc>
      </w:tr>
      <w:tr w:rsidR="007E1506" w14:paraId="663078D5" w14:textId="77777777" w:rsidTr="00CB42F2">
        <w:tc>
          <w:tcPr>
            <w:tcW w:w="1361" w:type="dxa"/>
            <w:shd w:val="clear" w:color="auto" w:fill="FAE2D5" w:themeFill="accent2" w:themeFillTint="33"/>
          </w:tcPr>
          <w:p w14:paraId="43CD45A4" w14:textId="77777777" w:rsidR="007E1506" w:rsidRPr="00231D95" w:rsidRDefault="007E1506" w:rsidP="00ED0236">
            <w:r w:rsidRPr="00231D95">
              <w:t>31042271</w:t>
            </w:r>
            <w:r w:rsidRPr="00231D95">
              <w:rPr>
                <w:vertAlign w:val="superscript"/>
              </w:rPr>
              <w:t xml:space="preserve"> A</w:t>
            </w:r>
          </w:p>
        </w:tc>
        <w:tc>
          <w:tcPr>
            <w:tcW w:w="757" w:type="dxa"/>
            <w:shd w:val="clear" w:color="auto" w:fill="auto"/>
          </w:tcPr>
          <w:p w14:paraId="34F56A43" w14:textId="77777777" w:rsidR="007E1506" w:rsidRPr="00231D95" w:rsidRDefault="007E1506" w:rsidP="00ED0236">
            <w:pPr>
              <w:jc w:val="center"/>
            </w:pPr>
            <w:r w:rsidRPr="00231D95">
              <w:t>2019</w:t>
            </w:r>
          </w:p>
        </w:tc>
        <w:tc>
          <w:tcPr>
            <w:tcW w:w="1279" w:type="dxa"/>
            <w:shd w:val="clear" w:color="auto" w:fill="auto"/>
          </w:tcPr>
          <w:p w14:paraId="45FA6355" w14:textId="77777777" w:rsidR="007E1506" w:rsidRPr="00231D95" w:rsidRDefault="007E1506" w:rsidP="00ED0236">
            <w:pPr>
              <w:jc w:val="center"/>
            </w:pPr>
            <w:r w:rsidRPr="00231D95">
              <w:t>(1)</w:t>
            </w:r>
          </w:p>
        </w:tc>
        <w:tc>
          <w:tcPr>
            <w:tcW w:w="1134" w:type="dxa"/>
            <w:shd w:val="clear" w:color="auto" w:fill="auto"/>
          </w:tcPr>
          <w:p w14:paraId="31C1894C" w14:textId="77777777" w:rsidR="007E1506" w:rsidRPr="00231D95" w:rsidRDefault="007E1506" w:rsidP="00ED0236">
            <w:pPr>
              <w:jc w:val="center"/>
            </w:pPr>
          </w:p>
        </w:tc>
        <w:tc>
          <w:tcPr>
            <w:tcW w:w="1418" w:type="dxa"/>
            <w:shd w:val="clear" w:color="auto" w:fill="auto"/>
          </w:tcPr>
          <w:p w14:paraId="68BD0525" w14:textId="77777777" w:rsidR="007E1506" w:rsidRPr="00231D95" w:rsidRDefault="007E1506" w:rsidP="00ED0236">
            <w:pPr>
              <w:jc w:val="center"/>
            </w:pPr>
          </w:p>
        </w:tc>
        <w:tc>
          <w:tcPr>
            <w:tcW w:w="959" w:type="dxa"/>
            <w:shd w:val="clear" w:color="auto" w:fill="auto"/>
          </w:tcPr>
          <w:p w14:paraId="367B42CB" w14:textId="77777777" w:rsidR="007E1506" w:rsidRPr="00231D95" w:rsidRDefault="007E1506" w:rsidP="00ED0236">
            <w:pPr>
              <w:jc w:val="center"/>
            </w:pPr>
          </w:p>
        </w:tc>
        <w:tc>
          <w:tcPr>
            <w:tcW w:w="1251" w:type="dxa"/>
          </w:tcPr>
          <w:p w14:paraId="31BE443B" w14:textId="77777777" w:rsidR="007E1506" w:rsidRPr="00231D95" w:rsidRDefault="007E1506" w:rsidP="00ED0236">
            <w:pPr>
              <w:jc w:val="center"/>
            </w:pPr>
          </w:p>
        </w:tc>
        <w:tc>
          <w:tcPr>
            <w:tcW w:w="973" w:type="dxa"/>
            <w:shd w:val="clear" w:color="auto" w:fill="auto"/>
          </w:tcPr>
          <w:p w14:paraId="6B4C6725" w14:textId="77777777" w:rsidR="007E1506" w:rsidRPr="00231D95" w:rsidRDefault="007E1506" w:rsidP="00ED0236">
            <w:pPr>
              <w:jc w:val="center"/>
            </w:pPr>
            <w:r w:rsidRPr="00231D95">
              <w:t>X</w:t>
            </w:r>
          </w:p>
        </w:tc>
        <w:tc>
          <w:tcPr>
            <w:tcW w:w="1322" w:type="dxa"/>
            <w:shd w:val="clear" w:color="auto" w:fill="auto"/>
          </w:tcPr>
          <w:p w14:paraId="6D1DDCDE" w14:textId="77777777" w:rsidR="007E1506" w:rsidRPr="00231D95" w:rsidRDefault="007E1506" w:rsidP="00ED0236">
            <w:pPr>
              <w:jc w:val="center"/>
            </w:pPr>
          </w:p>
        </w:tc>
        <w:tc>
          <w:tcPr>
            <w:tcW w:w="1165" w:type="dxa"/>
            <w:shd w:val="clear" w:color="auto" w:fill="auto"/>
          </w:tcPr>
          <w:p w14:paraId="2DAF162D" w14:textId="77777777" w:rsidR="007E1506" w:rsidRPr="00231D95" w:rsidRDefault="007E1506" w:rsidP="00ED0236">
            <w:pPr>
              <w:jc w:val="center"/>
            </w:pPr>
          </w:p>
        </w:tc>
        <w:tc>
          <w:tcPr>
            <w:tcW w:w="1331" w:type="dxa"/>
            <w:shd w:val="clear" w:color="auto" w:fill="auto"/>
          </w:tcPr>
          <w:p w14:paraId="30F29AFC" w14:textId="77777777" w:rsidR="007E1506" w:rsidRPr="00231D95" w:rsidRDefault="007E1506" w:rsidP="00ED0236">
            <w:pPr>
              <w:jc w:val="center"/>
            </w:pPr>
          </w:p>
        </w:tc>
      </w:tr>
      <w:tr w:rsidR="007E1506" w14:paraId="642EBD26" w14:textId="77777777" w:rsidTr="00CB42F2">
        <w:tc>
          <w:tcPr>
            <w:tcW w:w="1361" w:type="dxa"/>
            <w:shd w:val="clear" w:color="auto" w:fill="FAE2D5" w:themeFill="accent2" w:themeFillTint="33"/>
          </w:tcPr>
          <w:p w14:paraId="6C986190" w14:textId="2823B5A6" w:rsidR="007E1506" w:rsidRPr="00231D95" w:rsidRDefault="007E1506" w:rsidP="00ED0236">
            <w:r w:rsidRPr="00231D95">
              <w:t>31644948</w:t>
            </w:r>
            <w:r w:rsidR="00595D01" w:rsidRPr="00231D95">
              <w:rPr>
                <w:vertAlign w:val="superscript"/>
              </w:rPr>
              <w:t xml:space="preserve"> A</w:t>
            </w:r>
          </w:p>
        </w:tc>
        <w:tc>
          <w:tcPr>
            <w:tcW w:w="757" w:type="dxa"/>
            <w:shd w:val="clear" w:color="auto" w:fill="auto"/>
          </w:tcPr>
          <w:p w14:paraId="2CE3B784" w14:textId="77777777" w:rsidR="007E1506" w:rsidRPr="00231D95" w:rsidRDefault="007E1506" w:rsidP="00ED0236">
            <w:pPr>
              <w:jc w:val="center"/>
            </w:pPr>
            <w:r w:rsidRPr="00231D95">
              <w:t>2019</w:t>
            </w:r>
          </w:p>
        </w:tc>
        <w:tc>
          <w:tcPr>
            <w:tcW w:w="1279" w:type="dxa"/>
            <w:shd w:val="clear" w:color="auto" w:fill="auto"/>
          </w:tcPr>
          <w:p w14:paraId="37041380" w14:textId="011ADCC4" w:rsidR="007E1506" w:rsidRPr="00231D95" w:rsidRDefault="007E1506" w:rsidP="00ED0236">
            <w:pPr>
              <w:jc w:val="center"/>
            </w:pPr>
            <w:r w:rsidRPr="00231D95">
              <w:t>(1</w:t>
            </w:r>
            <w:r w:rsidR="00C241DE" w:rsidRPr="00231D95">
              <w:t>,</w:t>
            </w:r>
            <w:r w:rsidR="007D4CE0" w:rsidRPr="00231D95">
              <w:t>2</w:t>
            </w:r>
            <w:r w:rsidRPr="00231D95">
              <w:t>)</w:t>
            </w:r>
          </w:p>
        </w:tc>
        <w:tc>
          <w:tcPr>
            <w:tcW w:w="1134" w:type="dxa"/>
            <w:shd w:val="clear" w:color="auto" w:fill="auto"/>
          </w:tcPr>
          <w:p w14:paraId="326CF975" w14:textId="77777777" w:rsidR="007E1506" w:rsidRPr="00231D95" w:rsidRDefault="007E1506" w:rsidP="00ED0236">
            <w:pPr>
              <w:jc w:val="center"/>
            </w:pPr>
          </w:p>
        </w:tc>
        <w:tc>
          <w:tcPr>
            <w:tcW w:w="1418" w:type="dxa"/>
            <w:shd w:val="clear" w:color="auto" w:fill="auto"/>
          </w:tcPr>
          <w:p w14:paraId="19AABCD2" w14:textId="77777777" w:rsidR="007E1506" w:rsidRPr="00231D95" w:rsidRDefault="007E1506" w:rsidP="00ED0236">
            <w:pPr>
              <w:jc w:val="center"/>
            </w:pPr>
          </w:p>
        </w:tc>
        <w:tc>
          <w:tcPr>
            <w:tcW w:w="959" w:type="dxa"/>
            <w:shd w:val="clear" w:color="auto" w:fill="auto"/>
          </w:tcPr>
          <w:p w14:paraId="461A8A6C" w14:textId="77777777" w:rsidR="007E1506" w:rsidRPr="00231D95" w:rsidRDefault="007E1506" w:rsidP="00ED0236">
            <w:pPr>
              <w:jc w:val="center"/>
            </w:pPr>
          </w:p>
        </w:tc>
        <w:tc>
          <w:tcPr>
            <w:tcW w:w="1251" w:type="dxa"/>
          </w:tcPr>
          <w:p w14:paraId="033D2BAD" w14:textId="77777777" w:rsidR="007E1506" w:rsidRPr="00231D95" w:rsidRDefault="007E1506" w:rsidP="00ED0236">
            <w:pPr>
              <w:jc w:val="center"/>
            </w:pPr>
            <w:r w:rsidRPr="00231D95">
              <w:t>X</w:t>
            </w:r>
          </w:p>
        </w:tc>
        <w:tc>
          <w:tcPr>
            <w:tcW w:w="973" w:type="dxa"/>
            <w:shd w:val="clear" w:color="auto" w:fill="auto"/>
          </w:tcPr>
          <w:p w14:paraId="5CC1488A" w14:textId="77777777" w:rsidR="007E1506" w:rsidRPr="00231D95" w:rsidRDefault="007E1506" w:rsidP="00ED0236">
            <w:pPr>
              <w:jc w:val="center"/>
            </w:pPr>
          </w:p>
        </w:tc>
        <w:tc>
          <w:tcPr>
            <w:tcW w:w="1322" w:type="dxa"/>
            <w:shd w:val="clear" w:color="auto" w:fill="auto"/>
          </w:tcPr>
          <w:p w14:paraId="7E08B4EA" w14:textId="77777777" w:rsidR="007E1506" w:rsidRPr="00231D95" w:rsidRDefault="007E1506" w:rsidP="00ED0236">
            <w:pPr>
              <w:jc w:val="center"/>
            </w:pPr>
          </w:p>
        </w:tc>
        <w:tc>
          <w:tcPr>
            <w:tcW w:w="1165" w:type="dxa"/>
            <w:shd w:val="clear" w:color="auto" w:fill="auto"/>
          </w:tcPr>
          <w:p w14:paraId="2F118399" w14:textId="77777777" w:rsidR="007E1506" w:rsidRPr="00231D95" w:rsidRDefault="007E1506" w:rsidP="00ED0236">
            <w:pPr>
              <w:jc w:val="center"/>
            </w:pPr>
          </w:p>
        </w:tc>
        <w:tc>
          <w:tcPr>
            <w:tcW w:w="1331" w:type="dxa"/>
            <w:shd w:val="clear" w:color="auto" w:fill="auto"/>
          </w:tcPr>
          <w:p w14:paraId="4DF25188" w14:textId="77777777" w:rsidR="007E1506" w:rsidRPr="00231D95" w:rsidRDefault="007E1506" w:rsidP="00ED0236">
            <w:pPr>
              <w:jc w:val="center"/>
            </w:pPr>
          </w:p>
        </w:tc>
      </w:tr>
      <w:tr w:rsidR="007E1506" w14:paraId="44F291DC" w14:textId="77777777" w:rsidTr="00CB42F2">
        <w:tc>
          <w:tcPr>
            <w:tcW w:w="1361" w:type="dxa"/>
            <w:shd w:val="clear" w:color="auto" w:fill="FAE2D5" w:themeFill="accent2" w:themeFillTint="33"/>
          </w:tcPr>
          <w:p w14:paraId="701B4679" w14:textId="4B7DF5FE" w:rsidR="007E1506" w:rsidRPr="00231D95" w:rsidRDefault="007E1506" w:rsidP="00ED0236">
            <w:r w:rsidRPr="00231D95">
              <w:t>31906400</w:t>
            </w:r>
            <w:r w:rsidR="005A3D0D" w:rsidRPr="00231D95">
              <w:rPr>
                <w:vertAlign w:val="superscript"/>
              </w:rPr>
              <w:t xml:space="preserve"> A</w:t>
            </w:r>
          </w:p>
        </w:tc>
        <w:tc>
          <w:tcPr>
            <w:tcW w:w="757" w:type="dxa"/>
            <w:shd w:val="clear" w:color="auto" w:fill="auto"/>
          </w:tcPr>
          <w:p w14:paraId="616B90D5" w14:textId="77777777" w:rsidR="007E1506" w:rsidRPr="00231D95" w:rsidRDefault="007E1506" w:rsidP="00ED0236">
            <w:pPr>
              <w:jc w:val="center"/>
            </w:pPr>
            <w:r w:rsidRPr="00231D95">
              <w:t>2020</w:t>
            </w:r>
          </w:p>
        </w:tc>
        <w:tc>
          <w:tcPr>
            <w:tcW w:w="1279" w:type="dxa"/>
            <w:shd w:val="clear" w:color="auto" w:fill="auto"/>
          </w:tcPr>
          <w:p w14:paraId="76A02566" w14:textId="77777777" w:rsidR="007E1506" w:rsidRPr="00231D95" w:rsidRDefault="007E1506" w:rsidP="00ED0236">
            <w:pPr>
              <w:jc w:val="center"/>
            </w:pPr>
            <w:r w:rsidRPr="00231D95">
              <w:t>(1,2,3)</w:t>
            </w:r>
          </w:p>
        </w:tc>
        <w:tc>
          <w:tcPr>
            <w:tcW w:w="1134" w:type="dxa"/>
            <w:shd w:val="clear" w:color="auto" w:fill="auto"/>
          </w:tcPr>
          <w:p w14:paraId="78C7BB14" w14:textId="77777777" w:rsidR="007E1506" w:rsidRPr="00231D95" w:rsidRDefault="007E1506" w:rsidP="00ED0236">
            <w:pPr>
              <w:jc w:val="center"/>
            </w:pPr>
          </w:p>
        </w:tc>
        <w:tc>
          <w:tcPr>
            <w:tcW w:w="1418" w:type="dxa"/>
            <w:shd w:val="clear" w:color="auto" w:fill="auto"/>
          </w:tcPr>
          <w:p w14:paraId="2160E661" w14:textId="77777777" w:rsidR="007E1506" w:rsidRPr="00231D95" w:rsidRDefault="007E1506" w:rsidP="00ED0236">
            <w:pPr>
              <w:jc w:val="center"/>
            </w:pPr>
          </w:p>
        </w:tc>
        <w:tc>
          <w:tcPr>
            <w:tcW w:w="959" w:type="dxa"/>
            <w:shd w:val="clear" w:color="auto" w:fill="auto"/>
          </w:tcPr>
          <w:p w14:paraId="1D72D14F" w14:textId="77777777" w:rsidR="007E1506" w:rsidRPr="00231D95" w:rsidRDefault="007E1506" w:rsidP="00ED0236">
            <w:pPr>
              <w:jc w:val="center"/>
            </w:pPr>
          </w:p>
        </w:tc>
        <w:tc>
          <w:tcPr>
            <w:tcW w:w="1251" w:type="dxa"/>
            <w:shd w:val="clear" w:color="auto" w:fill="auto"/>
          </w:tcPr>
          <w:p w14:paraId="58D494C5" w14:textId="35ACB7A2" w:rsidR="007E1506" w:rsidRPr="00231D95" w:rsidRDefault="00006CB0" w:rsidP="00ED0236">
            <w:pPr>
              <w:jc w:val="center"/>
            </w:pPr>
            <w:r w:rsidRPr="00231D95">
              <w:t>X</w:t>
            </w:r>
          </w:p>
        </w:tc>
        <w:tc>
          <w:tcPr>
            <w:tcW w:w="973" w:type="dxa"/>
            <w:shd w:val="clear" w:color="auto" w:fill="auto"/>
          </w:tcPr>
          <w:p w14:paraId="6E5C37EF" w14:textId="77777777" w:rsidR="007E1506" w:rsidRPr="00231D95" w:rsidRDefault="007E1506" w:rsidP="00ED0236">
            <w:pPr>
              <w:jc w:val="center"/>
            </w:pPr>
            <w:r w:rsidRPr="00231D95">
              <w:t>X</w:t>
            </w:r>
          </w:p>
        </w:tc>
        <w:tc>
          <w:tcPr>
            <w:tcW w:w="1322" w:type="dxa"/>
            <w:shd w:val="clear" w:color="auto" w:fill="auto"/>
          </w:tcPr>
          <w:p w14:paraId="62DABB04" w14:textId="77777777" w:rsidR="007E1506" w:rsidRPr="00231D95" w:rsidRDefault="007E1506" w:rsidP="00ED0236">
            <w:pPr>
              <w:jc w:val="center"/>
            </w:pPr>
          </w:p>
        </w:tc>
        <w:tc>
          <w:tcPr>
            <w:tcW w:w="1165" w:type="dxa"/>
            <w:shd w:val="clear" w:color="auto" w:fill="auto"/>
          </w:tcPr>
          <w:p w14:paraId="7C457792" w14:textId="77777777" w:rsidR="007E1506" w:rsidRPr="00231D95" w:rsidRDefault="007E1506" w:rsidP="00ED0236">
            <w:pPr>
              <w:jc w:val="center"/>
            </w:pPr>
          </w:p>
        </w:tc>
        <w:tc>
          <w:tcPr>
            <w:tcW w:w="1331" w:type="dxa"/>
            <w:shd w:val="clear" w:color="auto" w:fill="auto"/>
          </w:tcPr>
          <w:p w14:paraId="10090431" w14:textId="77777777" w:rsidR="007E1506" w:rsidRPr="00231D95" w:rsidRDefault="007E1506" w:rsidP="00ED0236">
            <w:pPr>
              <w:jc w:val="center"/>
            </w:pPr>
          </w:p>
        </w:tc>
      </w:tr>
      <w:tr w:rsidR="007E1506" w14:paraId="25CE717A" w14:textId="77777777" w:rsidTr="00CB42F2">
        <w:tc>
          <w:tcPr>
            <w:tcW w:w="1361" w:type="dxa"/>
            <w:shd w:val="clear" w:color="auto" w:fill="FAE2D5" w:themeFill="accent2" w:themeFillTint="33"/>
          </w:tcPr>
          <w:p w14:paraId="28D27865" w14:textId="77777777" w:rsidR="007E1506" w:rsidRPr="00231D95" w:rsidRDefault="007E1506" w:rsidP="00ED0236">
            <w:r w:rsidRPr="00231D95">
              <w:t>31985831</w:t>
            </w:r>
            <w:r w:rsidRPr="00231D95">
              <w:rPr>
                <w:vertAlign w:val="superscript"/>
              </w:rPr>
              <w:t xml:space="preserve"> A</w:t>
            </w:r>
          </w:p>
        </w:tc>
        <w:tc>
          <w:tcPr>
            <w:tcW w:w="757" w:type="dxa"/>
            <w:shd w:val="clear" w:color="auto" w:fill="auto"/>
          </w:tcPr>
          <w:p w14:paraId="2D617B81" w14:textId="77777777" w:rsidR="007E1506" w:rsidRPr="00231D95" w:rsidRDefault="007E1506" w:rsidP="00ED0236">
            <w:pPr>
              <w:jc w:val="center"/>
            </w:pPr>
            <w:r w:rsidRPr="00231D95">
              <w:t>2020</w:t>
            </w:r>
          </w:p>
        </w:tc>
        <w:tc>
          <w:tcPr>
            <w:tcW w:w="1279" w:type="dxa"/>
            <w:shd w:val="clear" w:color="auto" w:fill="auto"/>
          </w:tcPr>
          <w:p w14:paraId="0FCBE247" w14:textId="77777777" w:rsidR="007E1506" w:rsidRPr="00231D95" w:rsidRDefault="007E1506" w:rsidP="00ED0236">
            <w:pPr>
              <w:jc w:val="center"/>
            </w:pPr>
            <w:r w:rsidRPr="00231D95">
              <w:t>(1,2,3)</w:t>
            </w:r>
          </w:p>
        </w:tc>
        <w:tc>
          <w:tcPr>
            <w:tcW w:w="1134" w:type="dxa"/>
            <w:shd w:val="clear" w:color="auto" w:fill="auto"/>
          </w:tcPr>
          <w:p w14:paraId="1BB46C2D" w14:textId="77777777" w:rsidR="007E1506" w:rsidRPr="00231D95" w:rsidRDefault="007E1506" w:rsidP="00ED0236">
            <w:pPr>
              <w:jc w:val="center"/>
            </w:pPr>
          </w:p>
        </w:tc>
        <w:tc>
          <w:tcPr>
            <w:tcW w:w="1418" w:type="dxa"/>
            <w:shd w:val="clear" w:color="auto" w:fill="auto"/>
          </w:tcPr>
          <w:p w14:paraId="73A6BE88" w14:textId="77777777" w:rsidR="007E1506" w:rsidRPr="00231D95" w:rsidRDefault="007E1506" w:rsidP="00ED0236">
            <w:pPr>
              <w:jc w:val="center"/>
            </w:pPr>
          </w:p>
        </w:tc>
        <w:tc>
          <w:tcPr>
            <w:tcW w:w="959" w:type="dxa"/>
            <w:shd w:val="clear" w:color="auto" w:fill="auto"/>
          </w:tcPr>
          <w:p w14:paraId="5EE84C7C" w14:textId="77777777" w:rsidR="007E1506" w:rsidRPr="00231D95" w:rsidRDefault="007E1506" w:rsidP="00ED0236">
            <w:pPr>
              <w:jc w:val="center"/>
            </w:pPr>
          </w:p>
        </w:tc>
        <w:tc>
          <w:tcPr>
            <w:tcW w:w="1251" w:type="dxa"/>
            <w:shd w:val="clear" w:color="auto" w:fill="auto"/>
          </w:tcPr>
          <w:p w14:paraId="10CB0C3D" w14:textId="77777777" w:rsidR="007E1506" w:rsidRPr="00231D95" w:rsidRDefault="007E1506" w:rsidP="00ED0236">
            <w:pPr>
              <w:jc w:val="center"/>
            </w:pPr>
            <w:r w:rsidRPr="00231D95">
              <w:t>X</w:t>
            </w:r>
          </w:p>
        </w:tc>
        <w:tc>
          <w:tcPr>
            <w:tcW w:w="973" w:type="dxa"/>
            <w:shd w:val="clear" w:color="auto" w:fill="auto"/>
          </w:tcPr>
          <w:p w14:paraId="58A135CF" w14:textId="77777777" w:rsidR="007E1506" w:rsidRPr="00231D95" w:rsidRDefault="007E1506" w:rsidP="00ED0236">
            <w:pPr>
              <w:jc w:val="center"/>
            </w:pPr>
            <w:r w:rsidRPr="00231D95">
              <w:t>X</w:t>
            </w:r>
          </w:p>
        </w:tc>
        <w:tc>
          <w:tcPr>
            <w:tcW w:w="1322" w:type="dxa"/>
            <w:shd w:val="clear" w:color="auto" w:fill="auto"/>
          </w:tcPr>
          <w:p w14:paraId="3B9A2223" w14:textId="77777777" w:rsidR="007E1506" w:rsidRPr="00231D95" w:rsidRDefault="007E1506" w:rsidP="00ED0236">
            <w:pPr>
              <w:jc w:val="center"/>
            </w:pPr>
          </w:p>
        </w:tc>
        <w:tc>
          <w:tcPr>
            <w:tcW w:w="1165" w:type="dxa"/>
            <w:shd w:val="clear" w:color="auto" w:fill="auto"/>
          </w:tcPr>
          <w:p w14:paraId="231C6DB0" w14:textId="77777777" w:rsidR="007E1506" w:rsidRPr="00231D95" w:rsidRDefault="007E1506" w:rsidP="00ED0236">
            <w:pPr>
              <w:jc w:val="center"/>
            </w:pPr>
          </w:p>
        </w:tc>
        <w:tc>
          <w:tcPr>
            <w:tcW w:w="1331" w:type="dxa"/>
            <w:shd w:val="clear" w:color="auto" w:fill="auto"/>
          </w:tcPr>
          <w:p w14:paraId="14A8ABAB" w14:textId="77777777" w:rsidR="007E1506" w:rsidRPr="00231D95" w:rsidRDefault="007E1506" w:rsidP="00ED0236">
            <w:pPr>
              <w:jc w:val="center"/>
            </w:pPr>
          </w:p>
        </w:tc>
      </w:tr>
      <w:tr w:rsidR="007E1506" w14:paraId="51B5F984" w14:textId="77777777" w:rsidTr="00CB42F2">
        <w:tc>
          <w:tcPr>
            <w:tcW w:w="1361" w:type="dxa"/>
            <w:shd w:val="clear" w:color="auto" w:fill="FAE2D5" w:themeFill="accent2" w:themeFillTint="33"/>
          </w:tcPr>
          <w:p w14:paraId="7BE40B31" w14:textId="77777777" w:rsidR="007E1506" w:rsidRPr="00231D95" w:rsidRDefault="007E1506" w:rsidP="00ED0236">
            <w:r w:rsidRPr="00231D95">
              <w:t>31576399</w:t>
            </w:r>
            <w:r w:rsidRPr="00231D95">
              <w:rPr>
                <w:vertAlign w:val="superscript"/>
              </w:rPr>
              <w:t xml:space="preserve"> A</w:t>
            </w:r>
          </w:p>
        </w:tc>
        <w:tc>
          <w:tcPr>
            <w:tcW w:w="757" w:type="dxa"/>
            <w:shd w:val="clear" w:color="auto" w:fill="auto"/>
          </w:tcPr>
          <w:p w14:paraId="768E47A4" w14:textId="77777777" w:rsidR="007E1506" w:rsidRPr="00231D95" w:rsidRDefault="007E1506" w:rsidP="00ED0236">
            <w:pPr>
              <w:jc w:val="center"/>
            </w:pPr>
            <w:r w:rsidRPr="00231D95">
              <w:t>2020</w:t>
            </w:r>
          </w:p>
        </w:tc>
        <w:tc>
          <w:tcPr>
            <w:tcW w:w="1279" w:type="dxa"/>
            <w:shd w:val="clear" w:color="auto" w:fill="auto"/>
          </w:tcPr>
          <w:p w14:paraId="4B5F4DB2" w14:textId="77777777" w:rsidR="007E1506" w:rsidRPr="00231D95" w:rsidRDefault="007E1506" w:rsidP="00ED0236">
            <w:pPr>
              <w:jc w:val="center"/>
            </w:pPr>
            <w:r w:rsidRPr="00231D95">
              <w:t>(1)</w:t>
            </w:r>
          </w:p>
        </w:tc>
        <w:tc>
          <w:tcPr>
            <w:tcW w:w="1134" w:type="dxa"/>
            <w:shd w:val="clear" w:color="auto" w:fill="auto"/>
          </w:tcPr>
          <w:p w14:paraId="22348DE4" w14:textId="77777777" w:rsidR="007E1506" w:rsidRPr="00231D95" w:rsidRDefault="007E1506" w:rsidP="00ED0236">
            <w:pPr>
              <w:jc w:val="center"/>
            </w:pPr>
          </w:p>
        </w:tc>
        <w:tc>
          <w:tcPr>
            <w:tcW w:w="1418" w:type="dxa"/>
            <w:shd w:val="clear" w:color="auto" w:fill="auto"/>
          </w:tcPr>
          <w:p w14:paraId="553430B4" w14:textId="77777777" w:rsidR="007E1506" w:rsidRPr="00231D95" w:rsidRDefault="007E1506" w:rsidP="00ED0236">
            <w:pPr>
              <w:jc w:val="center"/>
            </w:pPr>
          </w:p>
        </w:tc>
        <w:tc>
          <w:tcPr>
            <w:tcW w:w="959" w:type="dxa"/>
            <w:shd w:val="clear" w:color="auto" w:fill="auto"/>
          </w:tcPr>
          <w:p w14:paraId="4E3D512A" w14:textId="77777777" w:rsidR="007E1506" w:rsidRPr="00231D95" w:rsidRDefault="007E1506" w:rsidP="00ED0236">
            <w:pPr>
              <w:jc w:val="center"/>
            </w:pPr>
          </w:p>
        </w:tc>
        <w:tc>
          <w:tcPr>
            <w:tcW w:w="1251" w:type="dxa"/>
          </w:tcPr>
          <w:p w14:paraId="215FA80E" w14:textId="77777777" w:rsidR="007E1506" w:rsidRPr="00231D95" w:rsidRDefault="007E1506" w:rsidP="00ED0236">
            <w:pPr>
              <w:jc w:val="center"/>
            </w:pPr>
            <w:r w:rsidRPr="00231D95">
              <w:t>X</w:t>
            </w:r>
          </w:p>
        </w:tc>
        <w:tc>
          <w:tcPr>
            <w:tcW w:w="973" w:type="dxa"/>
            <w:shd w:val="clear" w:color="auto" w:fill="auto"/>
          </w:tcPr>
          <w:p w14:paraId="6DBED4DC" w14:textId="77777777" w:rsidR="007E1506" w:rsidRPr="00231D95" w:rsidRDefault="007E1506" w:rsidP="00ED0236">
            <w:pPr>
              <w:jc w:val="center"/>
            </w:pPr>
            <w:r w:rsidRPr="00231D95">
              <w:t>X</w:t>
            </w:r>
          </w:p>
        </w:tc>
        <w:tc>
          <w:tcPr>
            <w:tcW w:w="1322" w:type="dxa"/>
            <w:shd w:val="clear" w:color="auto" w:fill="auto"/>
          </w:tcPr>
          <w:p w14:paraId="4CF8E977" w14:textId="77777777" w:rsidR="007E1506" w:rsidRPr="00231D95" w:rsidRDefault="007E1506" w:rsidP="00ED0236">
            <w:pPr>
              <w:jc w:val="center"/>
            </w:pPr>
          </w:p>
        </w:tc>
        <w:tc>
          <w:tcPr>
            <w:tcW w:w="1165" w:type="dxa"/>
            <w:shd w:val="clear" w:color="auto" w:fill="auto"/>
          </w:tcPr>
          <w:p w14:paraId="042169A7" w14:textId="77777777" w:rsidR="007E1506" w:rsidRPr="00231D95" w:rsidRDefault="007E1506" w:rsidP="00ED0236">
            <w:pPr>
              <w:jc w:val="center"/>
            </w:pPr>
          </w:p>
        </w:tc>
        <w:tc>
          <w:tcPr>
            <w:tcW w:w="1331" w:type="dxa"/>
            <w:shd w:val="clear" w:color="auto" w:fill="auto"/>
          </w:tcPr>
          <w:p w14:paraId="10DEE2F8" w14:textId="77777777" w:rsidR="007E1506" w:rsidRPr="00231D95" w:rsidRDefault="007E1506" w:rsidP="00ED0236">
            <w:pPr>
              <w:jc w:val="center"/>
            </w:pPr>
          </w:p>
        </w:tc>
      </w:tr>
      <w:tr w:rsidR="007E1506" w14:paraId="3795A670" w14:textId="77777777" w:rsidTr="00CB42F2">
        <w:tc>
          <w:tcPr>
            <w:tcW w:w="1361" w:type="dxa"/>
            <w:shd w:val="clear" w:color="auto" w:fill="FAE2D5" w:themeFill="accent2" w:themeFillTint="33"/>
          </w:tcPr>
          <w:p w14:paraId="4D322A59" w14:textId="77777777" w:rsidR="007E1506" w:rsidRPr="00231D95" w:rsidRDefault="007E1506" w:rsidP="00ED0236">
            <w:r w:rsidRPr="00231D95">
              <w:t>31576401</w:t>
            </w:r>
            <w:r w:rsidRPr="00231D95">
              <w:rPr>
                <w:vertAlign w:val="superscript"/>
              </w:rPr>
              <w:t xml:space="preserve"> A</w:t>
            </w:r>
          </w:p>
        </w:tc>
        <w:tc>
          <w:tcPr>
            <w:tcW w:w="757" w:type="dxa"/>
            <w:shd w:val="clear" w:color="auto" w:fill="auto"/>
          </w:tcPr>
          <w:p w14:paraId="188F79AB" w14:textId="77777777" w:rsidR="007E1506" w:rsidRPr="00231D95" w:rsidRDefault="007E1506" w:rsidP="00ED0236">
            <w:pPr>
              <w:jc w:val="center"/>
            </w:pPr>
            <w:r w:rsidRPr="00231D95">
              <w:t>2020</w:t>
            </w:r>
          </w:p>
        </w:tc>
        <w:tc>
          <w:tcPr>
            <w:tcW w:w="1279" w:type="dxa"/>
            <w:shd w:val="clear" w:color="auto" w:fill="auto"/>
          </w:tcPr>
          <w:p w14:paraId="533B46B9" w14:textId="77777777" w:rsidR="007E1506" w:rsidRPr="00231D95" w:rsidRDefault="007E1506" w:rsidP="00ED0236">
            <w:pPr>
              <w:jc w:val="center"/>
            </w:pPr>
            <w:r w:rsidRPr="00231D95">
              <w:t>(1)</w:t>
            </w:r>
          </w:p>
        </w:tc>
        <w:tc>
          <w:tcPr>
            <w:tcW w:w="1134" w:type="dxa"/>
            <w:shd w:val="clear" w:color="auto" w:fill="auto"/>
          </w:tcPr>
          <w:p w14:paraId="24150A7D" w14:textId="77777777" w:rsidR="007E1506" w:rsidRPr="00231D95" w:rsidRDefault="007E1506" w:rsidP="00ED0236">
            <w:pPr>
              <w:jc w:val="center"/>
            </w:pPr>
          </w:p>
        </w:tc>
        <w:tc>
          <w:tcPr>
            <w:tcW w:w="1418" w:type="dxa"/>
            <w:shd w:val="clear" w:color="auto" w:fill="auto"/>
          </w:tcPr>
          <w:p w14:paraId="56402ABC" w14:textId="77777777" w:rsidR="007E1506" w:rsidRPr="00231D95" w:rsidRDefault="007E1506" w:rsidP="00ED0236">
            <w:pPr>
              <w:jc w:val="center"/>
            </w:pPr>
          </w:p>
        </w:tc>
        <w:tc>
          <w:tcPr>
            <w:tcW w:w="959" w:type="dxa"/>
            <w:shd w:val="clear" w:color="auto" w:fill="auto"/>
          </w:tcPr>
          <w:p w14:paraId="76B45984" w14:textId="77777777" w:rsidR="007E1506" w:rsidRPr="00231D95" w:rsidRDefault="007E1506" w:rsidP="00ED0236">
            <w:pPr>
              <w:jc w:val="center"/>
            </w:pPr>
          </w:p>
        </w:tc>
        <w:tc>
          <w:tcPr>
            <w:tcW w:w="1251" w:type="dxa"/>
          </w:tcPr>
          <w:p w14:paraId="7FDB1A61" w14:textId="77777777" w:rsidR="007E1506" w:rsidRPr="00231D95" w:rsidRDefault="007E1506" w:rsidP="00ED0236">
            <w:pPr>
              <w:jc w:val="center"/>
            </w:pPr>
          </w:p>
        </w:tc>
        <w:tc>
          <w:tcPr>
            <w:tcW w:w="973" w:type="dxa"/>
            <w:shd w:val="clear" w:color="auto" w:fill="auto"/>
          </w:tcPr>
          <w:p w14:paraId="138FFE24" w14:textId="77777777" w:rsidR="007E1506" w:rsidRPr="00231D95" w:rsidRDefault="007E1506" w:rsidP="00ED0236">
            <w:pPr>
              <w:jc w:val="center"/>
            </w:pPr>
            <w:r w:rsidRPr="00231D95">
              <w:t>X</w:t>
            </w:r>
          </w:p>
        </w:tc>
        <w:tc>
          <w:tcPr>
            <w:tcW w:w="1322" w:type="dxa"/>
            <w:shd w:val="clear" w:color="auto" w:fill="auto"/>
          </w:tcPr>
          <w:p w14:paraId="16156B25" w14:textId="7B1CF0C7" w:rsidR="007E1506" w:rsidRPr="00231D95" w:rsidRDefault="007E1506" w:rsidP="00ED0236">
            <w:pPr>
              <w:jc w:val="center"/>
            </w:pPr>
          </w:p>
        </w:tc>
        <w:tc>
          <w:tcPr>
            <w:tcW w:w="1165" w:type="dxa"/>
            <w:shd w:val="clear" w:color="auto" w:fill="auto"/>
          </w:tcPr>
          <w:p w14:paraId="4EBC2988" w14:textId="77777777" w:rsidR="007E1506" w:rsidRPr="00231D95" w:rsidRDefault="007E1506" w:rsidP="00ED0236">
            <w:pPr>
              <w:jc w:val="center"/>
            </w:pPr>
          </w:p>
        </w:tc>
        <w:tc>
          <w:tcPr>
            <w:tcW w:w="1331" w:type="dxa"/>
            <w:shd w:val="clear" w:color="auto" w:fill="auto"/>
          </w:tcPr>
          <w:p w14:paraId="23921E00" w14:textId="77777777" w:rsidR="007E1506" w:rsidRPr="00231D95" w:rsidRDefault="007E1506" w:rsidP="00ED0236">
            <w:pPr>
              <w:jc w:val="center"/>
            </w:pPr>
          </w:p>
        </w:tc>
      </w:tr>
      <w:tr w:rsidR="007E1506" w14:paraId="04F010B6" w14:textId="77777777" w:rsidTr="00CB42F2">
        <w:tc>
          <w:tcPr>
            <w:tcW w:w="1361" w:type="dxa"/>
            <w:shd w:val="clear" w:color="auto" w:fill="FAE2D5" w:themeFill="accent2" w:themeFillTint="33"/>
          </w:tcPr>
          <w:p w14:paraId="031EF89F" w14:textId="77777777" w:rsidR="007E1506" w:rsidRPr="00231D95" w:rsidRDefault="007E1506" w:rsidP="00ED0236">
            <w:r w:rsidRPr="00231D95">
              <w:t>31664451</w:t>
            </w:r>
            <w:r w:rsidRPr="00231D95">
              <w:rPr>
                <w:vertAlign w:val="superscript"/>
              </w:rPr>
              <w:t xml:space="preserve"> A</w:t>
            </w:r>
          </w:p>
        </w:tc>
        <w:tc>
          <w:tcPr>
            <w:tcW w:w="757" w:type="dxa"/>
            <w:shd w:val="clear" w:color="auto" w:fill="auto"/>
          </w:tcPr>
          <w:p w14:paraId="5634AEBF" w14:textId="77777777" w:rsidR="007E1506" w:rsidRPr="00231D95" w:rsidRDefault="007E1506" w:rsidP="00ED0236">
            <w:pPr>
              <w:jc w:val="center"/>
            </w:pPr>
            <w:r w:rsidRPr="00231D95">
              <w:t>2020</w:t>
            </w:r>
          </w:p>
        </w:tc>
        <w:tc>
          <w:tcPr>
            <w:tcW w:w="1279" w:type="dxa"/>
            <w:shd w:val="clear" w:color="auto" w:fill="auto"/>
          </w:tcPr>
          <w:p w14:paraId="3E20BE10" w14:textId="77777777" w:rsidR="007E1506" w:rsidRPr="00231D95" w:rsidRDefault="007E1506" w:rsidP="00ED0236">
            <w:pPr>
              <w:jc w:val="center"/>
            </w:pPr>
            <w:r w:rsidRPr="00231D95">
              <w:t>(1,2)</w:t>
            </w:r>
          </w:p>
        </w:tc>
        <w:tc>
          <w:tcPr>
            <w:tcW w:w="1134" w:type="dxa"/>
            <w:shd w:val="clear" w:color="auto" w:fill="auto"/>
          </w:tcPr>
          <w:p w14:paraId="09285324" w14:textId="77777777" w:rsidR="007E1506" w:rsidRPr="00231D95" w:rsidRDefault="007E1506" w:rsidP="00ED0236">
            <w:pPr>
              <w:jc w:val="center"/>
            </w:pPr>
          </w:p>
        </w:tc>
        <w:tc>
          <w:tcPr>
            <w:tcW w:w="1418" w:type="dxa"/>
            <w:shd w:val="clear" w:color="auto" w:fill="auto"/>
          </w:tcPr>
          <w:p w14:paraId="6B0A520F" w14:textId="77777777" w:rsidR="007E1506" w:rsidRPr="00231D95" w:rsidRDefault="007E1506" w:rsidP="00ED0236">
            <w:pPr>
              <w:jc w:val="center"/>
            </w:pPr>
          </w:p>
        </w:tc>
        <w:tc>
          <w:tcPr>
            <w:tcW w:w="959" w:type="dxa"/>
            <w:shd w:val="clear" w:color="auto" w:fill="auto"/>
          </w:tcPr>
          <w:p w14:paraId="05FAFC51" w14:textId="77777777" w:rsidR="007E1506" w:rsidRPr="00231D95" w:rsidRDefault="007E1506" w:rsidP="00ED0236">
            <w:pPr>
              <w:jc w:val="center"/>
            </w:pPr>
          </w:p>
        </w:tc>
        <w:tc>
          <w:tcPr>
            <w:tcW w:w="1251" w:type="dxa"/>
          </w:tcPr>
          <w:p w14:paraId="08AE7470" w14:textId="77777777" w:rsidR="007E1506" w:rsidRPr="00231D95" w:rsidRDefault="007E1506" w:rsidP="00ED0236">
            <w:pPr>
              <w:jc w:val="center"/>
            </w:pPr>
            <w:r w:rsidRPr="00231D95">
              <w:t>X</w:t>
            </w:r>
          </w:p>
        </w:tc>
        <w:tc>
          <w:tcPr>
            <w:tcW w:w="973" w:type="dxa"/>
            <w:shd w:val="clear" w:color="auto" w:fill="auto"/>
          </w:tcPr>
          <w:p w14:paraId="27B5AB54" w14:textId="77777777" w:rsidR="007E1506" w:rsidRPr="00231D95" w:rsidRDefault="007E1506" w:rsidP="00ED0236">
            <w:pPr>
              <w:jc w:val="center"/>
            </w:pPr>
            <w:r w:rsidRPr="00231D95">
              <w:t>X</w:t>
            </w:r>
          </w:p>
        </w:tc>
        <w:tc>
          <w:tcPr>
            <w:tcW w:w="1322" w:type="dxa"/>
            <w:shd w:val="clear" w:color="auto" w:fill="auto"/>
          </w:tcPr>
          <w:p w14:paraId="7F7A89A8" w14:textId="77777777" w:rsidR="007E1506" w:rsidRPr="00231D95" w:rsidRDefault="007E1506" w:rsidP="00ED0236">
            <w:pPr>
              <w:jc w:val="center"/>
            </w:pPr>
          </w:p>
        </w:tc>
        <w:tc>
          <w:tcPr>
            <w:tcW w:w="1165" w:type="dxa"/>
            <w:shd w:val="clear" w:color="auto" w:fill="auto"/>
          </w:tcPr>
          <w:p w14:paraId="1AFFF190" w14:textId="77777777" w:rsidR="007E1506" w:rsidRPr="00231D95" w:rsidRDefault="007E1506" w:rsidP="00ED0236">
            <w:pPr>
              <w:jc w:val="center"/>
            </w:pPr>
          </w:p>
        </w:tc>
        <w:tc>
          <w:tcPr>
            <w:tcW w:w="1331" w:type="dxa"/>
            <w:shd w:val="clear" w:color="auto" w:fill="auto"/>
          </w:tcPr>
          <w:p w14:paraId="67E2DAC8" w14:textId="77777777" w:rsidR="007E1506" w:rsidRPr="00231D95" w:rsidRDefault="007E1506" w:rsidP="00ED0236">
            <w:pPr>
              <w:jc w:val="center"/>
            </w:pPr>
          </w:p>
        </w:tc>
      </w:tr>
      <w:tr w:rsidR="007E1506" w14:paraId="0FC33D3B" w14:textId="77777777" w:rsidTr="00CB42F2">
        <w:tc>
          <w:tcPr>
            <w:tcW w:w="1361" w:type="dxa"/>
            <w:shd w:val="clear" w:color="auto" w:fill="FAE2D5" w:themeFill="accent2" w:themeFillTint="33"/>
          </w:tcPr>
          <w:p w14:paraId="08BDD8BB" w14:textId="77777777" w:rsidR="007E1506" w:rsidRPr="00231D95" w:rsidRDefault="007E1506" w:rsidP="00ED0236">
            <w:r w:rsidRPr="00231D95">
              <w:t>33805951</w:t>
            </w:r>
            <w:r w:rsidRPr="00231D95">
              <w:rPr>
                <w:vertAlign w:val="superscript"/>
              </w:rPr>
              <w:t xml:space="preserve"> A</w:t>
            </w:r>
          </w:p>
        </w:tc>
        <w:tc>
          <w:tcPr>
            <w:tcW w:w="757" w:type="dxa"/>
            <w:shd w:val="clear" w:color="auto" w:fill="auto"/>
          </w:tcPr>
          <w:p w14:paraId="763043C4" w14:textId="77777777" w:rsidR="007E1506" w:rsidRPr="00231D95" w:rsidRDefault="007E1506" w:rsidP="00ED0236">
            <w:pPr>
              <w:jc w:val="center"/>
            </w:pPr>
            <w:r w:rsidRPr="00231D95">
              <w:t>2021</w:t>
            </w:r>
          </w:p>
        </w:tc>
        <w:tc>
          <w:tcPr>
            <w:tcW w:w="1279" w:type="dxa"/>
            <w:shd w:val="clear" w:color="auto" w:fill="auto"/>
          </w:tcPr>
          <w:p w14:paraId="34A49B22" w14:textId="77777777" w:rsidR="007E1506" w:rsidRPr="00231D95" w:rsidRDefault="007E1506" w:rsidP="00ED0236">
            <w:pPr>
              <w:jc w:val="center"/>
            </w:pPr>
            <w:r w:rsidRPr="00231D95">
              <w:t>(1,3)</w:t>
            </w:r>
          </w:p>
        </w:tc>
        <w:tc>
          <w:tcPr>
            <w:tcW w:w="1134" w:type="dxa"/>
            <w:shd w:val="clear" w:color="auto" w:fill="auto"/>
          </w:tcPr>
          <w:p w14:paraId="29E0349B" w14:textId="77777777" w:rsidR="007E1506" w:rsidRPr="00231D95" w:rsidRDefault="007E1506" w:rsidP="00ED0236">
            <w:pPr>
              <w:jc w:val="center"/>
            </w:pPr>
          </w:p>
        </w:tc>
        <w:tc>
          <w:tcPr>
            <w:tcW w:w="1418" w:type="dxa"/>
            <w:shd w:val="clear" w:color="auto" w:fill="auto"/>
          </w:tcPr>
          <w:p w14:paraId="194EDC34" w14:textId="77777777" w:rsidR="007E1506" w:rsidRPr="00231D95" w:rsidRDefault="007E1506" w:rsidP="00ED0236">
            <w:pPr>
              <w:jc w:val="center"/>
            </w:pPr>
          </w:p>
        </w:tc>
        <w:tc>
          <w:tcPr>
            <w:tcW w:w="959" w:type="dxa"/>
            <w:shd w:val="clear" w:color="auto" w:fill="auto"/>
          </w:tcPr>
          <w:p w14:paraId="01626BB8" w14:textId="77777777" w:rsidR="007E1506" w:rsidRPr="00231D95" w:rsidRDefault="007E1506" w:rsidP="00ED0236">
            <w:pPr>
              <w:jc w:val="center"/>
            </w:pPr>
          </w:p>
        </w:tc>
        <w:tc>
          <w:tcPr>
            <w:tcW w:w="1251" w:type="dxa"/>
          </w:tcPr>
          <w:p w14:paraId="37CB277E" w14:textId="77777777" w:rsidR="007E1506" w:rsidRPr="00231D95" w:rsidRDefault="007E1506" w:rsidP="00ED0236">
            <w:pPr>
              <w:jc w:val="center"/>
            </w:pPr>
            <w:r w:rsidRPr="00231D95">
              <w:t>X</w:t>
            </w:r>
          </w:p>
        </w:tc>
        <w:tc>
          <w:tcPr>
            <w:tcW w:w="973" w:type="dxa"/>
            <w:shd w:val="clear" w:color="auto" w:fill="auto"/>
          </w:tcPr>
          <w:p w14:paraId="07B6E8B7" w14:textId="77777777" w:rsidR="007E1506" w:rsidRPr="00231D95" w:rsidRDefault="007E1506" w:rsidP="00ED0236">
            <w:pPr>
              <w:jc w:val="center"/>
            </w:pPr>
            <w:r w:rsidRPr="00231D95">
              <w:t>X</w:t>
            </w:r>
          </w:p>
        </w:tc>
        <w:tc>
          <w:tcPr>
            <w:tcW w:w="1322" w:type="dxa"/>
            <w:shd w:val="clear" w:color="auto" w:fill="auto"/>
          </w:tcPr>
          <w:p w14:paraId="0F0A6E8E" w14:textId="77777777" w:rsidR="007E1506" w:rsidRPr="00231D95" w:rsidRDefault="007E1506" w:rsidP="00ED0236">
            <w:pPr>
              <w:jc w:val="center"/>
            </w:pPr>
          </w:p>
        </w:tc>
        <w:tc>
          <w:tcPr>
            <w:tcW w:w="1165" w:type="dxa"/>
            <w:shd w:val="clear" w:color="auto" w:fill="auto"/>
          </w:tcPr>
          <w:p w14:paraId="1E3FE84C" w14:textId="77777777" w:rsidR="007E1506" w:rsidRPr="00231D95" w:rsidRDefault="007E1506" w:rsidP="00ED0236">
            <w:pPr>
              <w:jc w:val="center"/>
            </w:pPr>
          </w:p>
        </w:tc>
        <w:tc>
          <w:tcPr>
            <w:tcW w:w="1331" w:type="dxa"/>
            <w:shd w:val="clear" w:color="auto" w:fill="auto"/>
          </w:tcPr>
          <w:p w14:paraId="14BF739E" w14:textId="77777777" w:rsidR="007E1506" w:rsidRPr="00231D95" w:rsidRDefault="007E1506" w:rsidP="00ED0236">
            <w:pPr>
              <w:jc w:val="center"/>
            </w:pPr>
          </w:p>
        </w:tc>
      </w:tr>
      <w:tr w:rsidR="007E1506" w14:paraId="37CFC522" w14:textId="77777777" w:rsidTr="00CB42F2">
        <w:tc>
          <w:tcPr>
            <w:tcW w:w="1361" w:type="dxa"/>
            <w:shd w:val="clear" w:color="auto" w:fill="FAE2D5" w:themeFill="accent2" w:themeFillTint="33"/>
          </w:tcPr>
          <w:p w14:paraId="5010C930" w14:textId="77777777" w:rsidR="007E1506" w:rsidRPr="00231D95" w:rsidRDefault="007E1506" w:rsidP="00ED0236">
            <w:r w:rsidRPr="00231D95">
              <w:t>33925648</w:t>
            </w:r>
            <w:r w:rsidRPr="00231D95">
              <w:rPr>
                <w:vertAlign w:val="superscript"/>
              </w:rPr>
              <w:t xml:space="preserve"> A</w:t>
            </w:r>
          </w:p>
        </w:tc>
        <w:tc>
          <w:tcPr>
            <w:tcW w:w="757" w:type="dxa"/>
            <w:shd w:val="clear" w:color="auto" w:fill="auto"/>
          </w:tcPr>
          <w:p w14:paraId="2F031E97" w14:textId="77777777" w:rsidR="007E1506" w:rsidRPr="00231D95" w:rsidRDefault="007E1506" w:rsidP="00ED0236">
            <w:pPr>
              <w:jc w:val="center"/>
            </w:pPr>
            <w:r w:rsidRPr="00231D95">
              <w:t>2021</w:t>
            </w:r>
          </w:p>
        </w:tc>
        <w:tc>
          <w:tcPr>
            <w:tcW w:w="1279" w:type="dxa"/>
            <w:shd w:val="clear" w:color="auto" w:fill="auto"/>
          </w:tcPr>
          <w:p w14:paraId="25B94CC4" w14:textId="77777777" w:rsidR="007E1506" w:rsidRPr="00231D95" w:rsidRDefault="007E1506" w:rsidP="00ED0236">
            <w:pPr>
              <w:jc w:val="center"/>
            </w:pPr>
            <w:r w:rsidRPr="00231D95">
              <w:t>(1)</w:t>
            </w:r>
          </w:p>
        </w:tc>
        <w:tc>
          <w:tcPr>
            <w:tcW w:w="1134" w:type="dxa"/>
            <w:shd w:val="clear" w:color="auto" w:fill="auto"/>
          </w:tcPr>
          <w:p w14:paraId="50C2C0BC" w14:textId="77777777" w:rsidR="007E1506" w:rsidRPr="00231D95" w:rsidRDefault="007E1506" w:rsidP="00ED0236">
            <w:pPr>
              <w:jc w:val="center"/>
            </w:pPr>
          </w:p>
        </w:tc>
        <w:tc>
          <w:tcPr>
            <w:tcW w:w="1418" w:type="dxa"/>
            <w:shd w:val="clear" w:color="auto" w:fill="auto"/>
          </w:tcPr>
          <w:p w14:paraId="5A68DBB7" w14:textId="77777777" w:rsidR="007E1506" w:rsidRPr="00231D95" w:rsidRDefault="007E1506" w:rsidP="00ED0236">
            <w:pPr>
              <w:jc w:val="center"/>
            </w:pPr>
          </w:p>
        </w:tc>
        <w:tc>
          <w:tcPr>
            <w:tcW w:w="959" w:type="dxa"/>
            <w:shd w:val="clear" w:color="auto" w:fill="auto"/>
          </w:tcPr>
          <w:p w14:paraId="03C1D925" w14:textId="77777777" w:rsidR="007E1506" w:rsidRPr="00231D95" w:rsidRDefault="007E1506" w:rsidP="00ED0236">
            <w:pPr>
              <w:jc w:val="center"/>
            </w:pPr>
          </w:p>
        </w:tc>
        <w:tc>
          <w:tcPr>
            <w:tcW w:w="1251" w:type="dxa"/>
          </w:tcPr>
          <w:p w14:paraId="3EB415DE" w14:textId="77777777" w:rsidR="007E1506" w:rsidRPr="00231D95" w:rsidRDefault="007E1506" w:rsidP="00ED0236">
            <w:pPr>
              <w:jc w:val="center"/>
            </w:pPr>
            <w:r w:rsidRPr="00231D95">
              <w:t>X</w:t>
            </w:r>
          </w:p>
        </w:tc>
        <w:tc>
          <w:tcPr>
            <w:tcW w:w="973" w:type="dxa"/>
            <w:shd w:val="clear" w:color="auto" w:fill="auto"/>
          </w:tcPr>
          <w:p w14:paraId="1DB7ACAF" w14:textId="77777777" w:rsidR="007E1506" w:rsidRPr="00231D95" w:rsidRDefault="007E1506" w:rsidP="00ED0236">
            <w:pPr>
              <w:jc w:val="center"/>
            </w:pPr>
            <w:r w:rsidRPr="00231D95">
              <w:t>X</w:t>
            </w:r>
          </w:p>
        </w:tc>
        <w:tc>
          <w:tcPr>
            <w:tcW w:w="1322" w:type="dxa"/>
            <w:shd w:val="clear" w:color="auto" w:fill="auto"/>
          </w:tcPr>
          <w:p w14:paraId="2A68708B" w14:textId="77777777" w:rsidR="007E1506" w:rsidRPr="00231D95" w:rsidRDefault="007E1506" w:rsidP="00ED0236">
            <w:pPr>
              <w:jc w:val="center"/>
            </w:pPr>
          </w:p>
        </w:tc>
        <w:tc>
          <w:tcPr>
            <w:tcW w:w="1165" w:type="dxa"/>
            <w:shd w:val="clear" w:color="auto" w:fill="auto"/>
          </w:tcPr>
          <w:p w14:paraId="03B25C77" w14:textId="77777777" w:rsidR="007E1506" w:rsidRPr="00231D95" w:rsidRDefault="007E1506" w:rsidP="00ED0236">
            <w:pPr>
              <w:jc w:val="center"/>
            </w:pPr>
          </w:p>
        </w:tc>
        <w:tc>
          <w:tcPr>
            <w:tcW w:w="1331" w:type="dxa"/>
            <w:shd w:val="clear" w:color="auto" w:fill="auto"/>
          </w:tcPr>
          <w:p w14:paraId="6C91FE25" w14:textId="77777777" w:rsidR="007E1506" w:rsidRPr="00231D95" w:rsidRDefault="007E1506" w:rsidP="00ED0236">
            <w:pPr>
              <w:jc w:val="center"/>
            </w:pPr>
          </w:p>
        </w:tc>
      </w:tr>
      <w:tr w:rsidR="007E1506" w14:paraId="3B1C0BA0" w14:textId="77777777" w:rsidTr="00CB42F2">
        <w:tc>
          <w:tcPr>
            <w:tcW w:w="1361" w:type="dxa"/>
            <w:shd w:val="clear" w:color="auto" w:fill="FAE2D5" w:themeFill="accent2" w:themeFillTint="33"/>
          </w:tcPr>
          <w:p w14:paraId="38CA6E36" w14:textId="77777777" w:rsidR="007E1506" w:rsidRPr="00231D95" w:rsidRDefault="007E1506" w:rsidP="00ED0236">
            <w:r w:rsidRPr="00231D95">
              <w:t>33836167</w:t>
            </w:r>
            <w:r w:rsidRPr="00231D95">
              <w:rPr>
                <w:vertAlign w:val="superscript"/>
              </w:rPr>
              <w:t xml:space="preserve"> A</w:t>
            </w:r>
          </w:p>
        </w:tc>
        <w:tc>
          <w:tcPr>
            <w:tcW w:w="757" w:type="dxa"/>
            <w:shd w:val="clear" w:color="auto" w:fill="auto"/>
          </w:tcPr>
          <w:p w14:paraId="48F2E4AF" w14:textId="77777777" w:rsidR="007E1506" w:rsidRPr="00231D95" w:rsidRDefault="007E1506" w:rsidP="00ED0236">
            <w:pPr>
              <w:jc w:val="center"/>
            </w:pPr>
            <w:r w:rsidRPr="00231D95">
              <w:t>2021</w:t>
            </w:r>
          </w:p>
        </w:tc>
        <w:tc>
          <w:tcPr>
            <w:tcW w:w="1279" w:type="dxa"/>
            <w:shd w:val="clear" w:color="auto" w:fill="auto"/>
          </w:tcPr>
          <w:p w14:paraId="293BE9F6" w14:textId="77777777" w:rsidR="007E1506" w:rsidRPr="00231D95" w:rsidRDefault="007E1506" w:rsidP="00ED0236">
            <w:pPr>
              <w:jc w:val="center"/>
            </w:pPr>
            <w:r w:rsidRPr="00231D95">
              <w:t>(1)</w:t>
            </w:r>
          </w:p>
        </w:tc>
        <w:tc>
          <w:tcPr>
            <w:tcW w:w="1134" w:type="dxa"/>
            <w:shd w:val="clear" w:color="auto" w:fill="auto"/>
          </w:tcPr>
          <w:p w14:paraId="7A8B5AC8" w14:textId="77777777" w:rsidR="007E1506" w:rsidRPr="00231D95" w:rsidRDefault="007E1506" w:rsidP="00ED0236">
            <w:pPr>
              <w:jc w:val="center"/>
            </w:pPr>
          </w:p>
        </w:tc>
        <w:tc>
          <w:tcPr>
            <w:tcW w:w="1418" w:type="dxa"/>
            <w:shd w:val="clear" w:color="auto" w:fill="auto"/>
          </w:tcPr>
          <w:p w14:paraId="4F269162" w14:textId="77777777" w:rsidR="007E1506" w:rsidRPr="00231D95" w:rsidRDefault="007E1506" w:rsidP="00ED0236">
            <w:pPr>
              <w:jc w:val="center"/>
            </w:pPr>
          </w:p>
        </w:tc>
        <w:tc>
          <w:tcPr>
            <w:tcW w:w="959" w:type="dxa"/>
            <w:shd w:val="clear" w:color="auto" w:fill="auto"/>
          </w:tcPr>
          <w:p w14:paraId="15A437A4" w14:textId="77777777" w:rsidR="007E1506" w:rsidRPr="00231D95" w:rsidRDefault="007E1506" w:rsidP="00ED0236">
            <w:pPr>
              <w:jc w:val="center"/>
            </w:pPr>
          </w:p>
        </w:tc>
        <w:tc>
          <w:tcPr>
            <w:tcW w:w="1251" w:type="dxa"/>
          </w:tcPr>
          <w:p w14:paraId="57F75CA7" w14:textId="77777777" w:rsidR="007E1506" w:rsidRPr="00231D95" w:rsidRDefault="007E1506" w:rsidP="00ED0236">
            <w:pPr>
              <w:jc w:val="center"/>
            </w:pPr>
            <w:r w:rsidRPr="00231D95">
              <w:t>X</w:t>
            </w:r>
            <w:r w:rsidRPr="00231D95">
              <w:rPr>
                <w:vertAlign w:val="superscript"/>
              </w:rPr>
              <w:t xml:space="preserve"> B</w:t>
            </w:r>
          </w:p>
        </w:tc>
        <w:tc>
          <w:tcPr>
            <w:tcW w:w="973" w:type="dxa"/>
            <w:shd w:val="clear" w:color="auto" w:fill="auto"/>
          </w:tcPr>
          <w:p w14:paraId="47AA56D9" w14:textId="77777777" w:rsidR="007E1506" w:rsidRPr="00231D95" w:rsidRDefault="007E1506" w:rsidP="00ED0236">
            <w:pPr>
              <w:jc w:val="center"/>
            </w:pPr>
          </w:p>
        </w:tc>
        <w:tc>
          <w:tcPr>
            <w:tcW w:w="1322" w:type="dxa"/>
            <w:shd w:val="clear" w:color="auto" w:fill="auto"/>
          </w:tcPr>
          <w:p w14:paraId="6CD2970D" w14:textId="77777777" w:rsidR="007E1506" w:rsidRPr="00231D95" w:rsidRDefault="007E1506" w:rsidP="00ED0236">
            <w:pPr>
              <w:jc w:val="center"/>
            </w:pPr>
          </w:p>
        </w:tc>
        <w:tc>
          <w:tcPr>
            <w:tcW w:w="1165" w:type="dxa"/>
            <w:shd w:val="clear" w:color="auto" w:fill="auto"/>
          </w:tcPr>
          <w:p w14:paraId="65F9ADDB" w14:textId="77777777" w:rsidR="007E1506" w:rsidRPr="00231D95" w:rsidRDefault="007E1506" w:rsidP="00ED0236">
            <w:pPr>
              <w:jc w:val="center"/>
            </w:pPr>
          </w:p>
        </w:tc>
        <w:tc>
          <w:tcPr>
            <w:tcW w:w="1331" w:type="dxa"/>
            <w:shd w:val="clear" w:color="auto" w:fill="auto"/>
          </w:tcPr>
          <w:p w14:paraId="368F8632" w14:textId="77777777" w:rsidR="007E1506" w:rsidRPr="00231D95" w:rsidRDefault="007E1506" w:rsidP="00ED0236">
            <w:pPr>
              <w:jc w:val="center"/>
            </w:pPr>
          </w:p>
        </w:tc>
      </w:tr>
      <w:tr w:rsidR="007E1506" w14:paraId="003391AB" w14:textId="77777777" w:rsidTr="00CB42F2">
        <w:tc>
          <w:tcPr>
            <w:tcW w:w="1361" w:type="dxa"/>
            <w:shd w:val="clear" w:color="auto" w:fill="FAE2D5" w:themeFill="accent2" w:themeFillTint="33"/>
          </w:tcPr>
          <w:p w14:paraId="3DF6BC56" w14:textId="77777777" w:rsidR="007E1506" w:rsidRPr="00231D95" w:rsidRDefault="007E1506" w:rsidP="00ED0236">
            <w:r w:rsidRPr="00231D95">
              <w:t>34046850</w:t>
            </w:r>
            <w:r w:rsidRPr="00231D95">
              <w:rPr>
                <w:vertAlign w:val="superscript"/>
              </w:rPr>
              <w:t xml:space="preserve"> A</w:t>
            </w:r>
          </w:p>
        </w:tc>
        <w:tc>
          <w:tcPr>
            <w:tcW w:w="757" w:type="dxa"/>
            <w:shd w:val="clear" w:color="auto" w:fill="auto"/>
          </w:tcPr>
          <w:p w14:paraId="3DA40676" w14:textId="77777777" w:rsidR="007E1506" w:rsidRPr="00231D95" w:rsidRDefault="007E1506" w:rsidP="00ED0236">
            <w:pPr>
              <w:jc w:val="center"/>
            </w:pPr>
            <w:r w:rsidRPr="00231D95">
              <w:t>2021</w:t>
            </w:r>
          </w:p>
        </w:tc>
        <w:tc>
          <w:tcPr>
            <w:tcW w:w="1279" w:type="dxa"/>
            <w:shd w:val="clear" w:color="auto" w:fill="auto"/>
          </w:tcPr>
          <w:p w14:paraId="5898A0D3" w14:textId="2E7A3FFD" w:rsidR="007E1506" w:rsidRPr="00231D95" w:rsidRDefault="007E1506" w:rsidP="00ED0236">
            <w:pPr>
              <w:jc w:val="center"/>
            </w:pPr>
            <w:r w:rsidRPr="00231D95">
              <w:t>(1,</w:t>
            </w:r>
            <w:r w:rsidR="008164E1" w:rsidRPr="00231D95">
              <w:t>3</w:t>
            </w:r>
            <w:r w:rsidRPr="00231D95">
              <w:t>)</w:t>
            </w:r>
          </w:p>
        </w:tc>
        <w:tc>
          <w:tcPr>
            <w:tcW w:w="1134" w:type="dxa"/>
            <w:shd w:val="clear" w:color="auto" w:fill="auto"/>
          </w:tcPr>
          <w:p w14:paraId="725EB530" w14:textId="77777777" w:rsidR="007E1506" w:rsidRPr="00231D95" w:rsidRDefault="007E1506" w:rsidP="00ED0236">
            <w:pPr>
              <w:jc w:val="center"/>
            </w:pPr>
          </w:p>
        </w:tc>
        <w:tc>
          <w:tcPr>
            <w:tcW w:w="1418" w:type="dxa"/>
            <w:shd w:val="clear" w:color="auto" w:fill="auto"/>
          </w:tcPr>
          <w:p w14:paraId="3659D9EA" w14:textId="77777777" w:rsidR="007E1506" w:rsidRPr="00231D95" w:rsidRDefault="007E1506" w:rsidP="00ED0236">
            <w:pPr>
              <w:jc w:val="center"/>
            </w:pPr>
          </w:p>
        </w:tc>
        <w:tc>
          <w:tcPr>
            <w:tcW w:w="959" w:type="dxa"/>
            <w:shd w:val="clear" w:color="auto" w:fill="auto"/>
          </w:tcPr>
          <w:p w14:paraId="3009BA01" w14:textId="77777777" w:rsidR="007E1506" w:rsidRPr="00231D95" w:rsidRDefault="007E1506" w:rsidP="00ED0236">
            <w:pPr>
              <w:jc w:val="center"/>
            </w:pPr>
            <w:r w:rsidRPr="00231D95">
              <w:t>X</w:t>
            </w:r>
          </w:p>
        </w:tc>
        <w:tc>
          <w:tcPr>
            <w:tcW w:w="1251" w:type="dxa"/>
          </w:tcPr>
          <w:p w14:paraId="00318398" w14:textId="77777777" w:rsidR="007E1506" w:rsidRPr="00231D95" w:rsidRDefault="007E1506" w:rsidP="00ED0236">
            <w:pPr>
              <w:jc w:val="center"/>
            </w:pPr>
            <w:r w:rsidRPr="00231D95">
              <w:t>X</w:t>
            </w:r>
          </w:p>
        </w:tc>
        <w:tc>
          <w:tcPr>
            <w:tcW w:w="973" w:type="dxa"/>
            <w:shd w:val="clear" w:color="auto" w:fill="auto"/>
          </w:tcPr>
          <w:p w14:paraId="06921FC9" w14:textId="3CD7F236" w:rsidR="007E1506" w:rsidRPr="00231D95" w:rsidRDefault="007A7899" w:rsidP="00ED0236">
            <w:pPr>
              <w:jc w:val="center"/>
            </w:pPr>
            <w:r w:rsidRPr="00231D95">
              <w:t>X</w:t>
            </w:r>
          </w:p>
        </w:tc>
        <w:tc>
          <w:tcPr>
            <w:tcW w:w="1322" w:type="dxa"/>
            <w:shd w:val="clear" w:color="auto" w:fill="auto"/>
          </w:tcPr>
          <w:p w14:paraId="2EDA1307" w14:textId="77777777" w:rsidR="007E1506" w:rsidRPr="00231D95" w:rsidRDefault="007E1506" w:rsidP="00ED0236">
            <w:pPr>
              <w:jc w:val="center"/>
            </w:pPr>
          </w:p>
        </w:tc>
        <w:tc>
          <w:tcPr>
            <w:tcW w:w="1165" w:type="dxa"/>
            <w:shd w:val="clear" w:color="auto" w:fill="auto"/>
          </w:tcPr>
          <w:p w14:paraId="7F18AD72" w14:textId="77777777" w:rsidR="007E1506" w:rsidRPr="00231D95" w:rsidRDefault="007E1506" w:rsidP="00ED0236">
            <w:pPr>
              <w:jc w:val="center"/>
            </w:pPr>
          </w:p>
        </w:tc>
        <w:tc>
          <w:tcPr>
            <w:tcW w:w="1331" w:type="dxa"/>
            <w:shd w:val="clear" w:color="auto" w:fill="auto"/>
          </w:tcPr>
          <w:p w14:paraId="70C2E762" w14:textId="77777777" w:rsidR="007E1506" w:rsidRPr="00231D95" w:rsidRDefault="007E1506" w:rsidP="00ED0236">
            <w:pPr>
              <w:jc w:val="center"/>
            </w:pPr>
          </w:p>
        </w:tc>
      </w:tr>
      <w:tr w:rsidR="007E1506" w14:paraId="6362F59D" w14:textId="77777777" w:rsidTr="00CB42F2">
        <w:tc>
          <w:tcPr>
            <w:tcW w:w="1361" w:type="dxa"/>
            <w:shd w:val="clear" w:color="auto" w:fill="FAE2D5" w:themeFill="accent2" w:themeFillTint="33"/>
          </w:tcPr>
          <w:p w14:paraId="5567F25C" w14:textId="77777777" w:rsidR="007E1506" w:rsidRPr="00231D95" w:rsidRDefault="007E1506" w:rsidP="00ED0236">
            <w:r w:rsidRPr="00231D95">
              <w:t>32943529</w:t>
            </w:r>
            <w:r w:rsidRPr="00231D95">
              <w:rPr>
                <w:vertAlign w:val="superscript"/>
              </w:rPr>
              <w:t xml:space="preserve"> A</w:t>
            </w:r>
          </w:p>
        </w:tc>
        <w:tc>
          <w:tcPr>
            <w:tcW w:w="757" w:type="dxa"/>
            <w:shd w:val="clear" w:color="auto" w:fill="auto"/>
          </w:tcPr>
          <w:p w14:paraId="0FC997D5" w14:textId="77777777" w:rsidR="007E1506" w:rsidRPr="00231D95" w:rsidRDefault="007E1506" w:rsidP="00ED0236">
            <w:pPr>
              <w:jc w:val="center"/>
            </w:pPr>
            <w:r w:rsidRPr="00231D95">
              <w:t>2021</w:t>
            </w:r>
          </w:p>
        </w:tc>
        <w:tc>
          <w:tcPr>
            <w:tcW w:w="1279" w:type="dxa"/>
            <w:shd w:val="clear" w:color="auto" w:fill="auto"/>
          </w:tcPr>
          <w:p w14:paraId="43D2712A" w14:textId="77777777" w:rsidR="007E1506" w:rsidRPr="00231D95" w:rsidRDefault="007E1506" w:rsidP="00ED0236">
            <w:pPr>
              <w:jc w:val="center"/>
            </w:pPr>
            <w:r w:rsidRPr="00231D95">
              <w:t>(1,3)</w:t>
            </w:r>
          </w:p>
        </w:tc>
        <w:tc>
          <w:tcPr>
            <w:tcW w:w="1134" w:type="dxa"/>
            <w:shd w:val="clear" w:color="auto" w:fill="auto"/>
          </w:tcPr>
          <w:p w14:paraId="7B4C273B" w14:textId="77777777" w:rsidR="007E1506" w:rsidRPr="00231D95" w:rsidRDefault="007E1506" w:rsidP="00ED0236">
            <w:pPr>
              <w:jc w:val="center"/>
            </w:pPr>
          </w:p>
        </w:tc>
        <w:tc>
          <w:tcPr>
            <w:tcW w:w="1418" w:type="dxa"/>
            <w:shd w:val="clear" w:color="auto" w:fill="auto"/>
          </w:tcPr>
          <w:p w14:paraId="3389ED82" w14:textId="77777777" w:rsidR="007E1506" w:rsidRPr="00231D95" w:rsidRDefault="007E1506" w:rsidP="00ED0236">
            <w:pPr>
              <w:jc w:val="center"/>
            </w:pPr>
          </w:p>
        </w:tc>
        <w:tc>
          <w:tcPr>
            <w:tcW w:w="959" w:type="dxa"/>
            <w:shd w:val="clear" w:color="auto" w:fill="auto"/>
          </w:tcPr>
          <w:p w14:paraId="4D695D6E" w14:textId="77777777" w:rsidR="007E1506" w:rsidRPr="00231D95" w:rsidRDefault="007E1506" w:rsidP="00ED0236">
            <w:pPr>
              <w:jc w:val="center"/>
            </w:pPr>
          </w:p>
        </w:tc>
        <w:tc>
          <w:tcPr>
            <w:tcW w:w="1251" w:type="dxa"/>
          </w:tcPr>
          <w:p w14:paraId="5E32308E" w14:textId="77777777" w:rsidR="007E1506" w:rsidRPr="00231D95" w:rsidRDefault="007E1506" w:rsidP="00ED0236">
            <w:pPr>
              <w:jc w:val="center"/>
            </w:pPr>
          </w:p>
        </w:tc>
        <w:tc>
          <w:tcPr>
            <w:tcW w:w="973" w:type="dxa"/>
            <w:shd w:val="clear" w:color="auto" w:fill="auto"/>
          </w:tcPr>
          <w:p w14:paraId="467DB17F" w14:textId="77777777" w:rsidR="007E1506" w:rsidRPr="00231D95" w:rsidRDefault="007E1506" w:rsidP="00ED0236">
            <w:pPr>
              <w:jc w:val="center"/>
            </w:pPr>
            <w:r w:rsidRPr="00231D95">
              <w:t>X</w:t>
            </w:r>
          </w:p>
        </w:tc>
        <w:tc>
          <w:tcPr>
            <w:tcW w:w="1322" w:type="dxa"/>
            <w:shd w:val="clear" w:color="auto" w:fill="auto"/>
          </w:tcPr>
          <w:p w14:paraId="5F0F1CEB" w14:textId="2DCBA0D1" w:rsidR="007E1506" w:rsidRPr="00231D95" w:rsidRDefault="007E1506" w:rsidP="00ED0236">
            <w:pPr>
              <w:jc w:val="center"/>
            </w:pPr>
            <w:r w:rsidRPr="00231D95">
              <w:t>X</w:t>
            </w:r>
            <w:r w:rsidR="004F06E1" w:rsidRPr="00231D95">
              <w:rPr>
                <w:vertAlign w:val="superscript"/>
              </w:rPr>
              <w:t xml:space="preserve"> </w:t>
            </w:r>
            <w:r w:rsidR="00792630" w:rsidRPr="00231D95">
              <w:rPr>
                <w:vertAlign w:val="superscript"/>
              </w:rPr>
              <w:t>H</w:t>
            </w:r>
          </w:p>
        </w:tc>
        <w:tc>
          <w:tcPr>
            <w:tcW w:w="1165" w:type="dxa"/>
            <w:shd w:val="clear" w:color="auto" w:fill="auto"/>
          </w:tcPr>
          <w:p w14:paraId="61D53DA8" w14:textId="77777777" w:rsidR="007E1506" w:rsidRPr="00231D95" w:rsidRDefault="007E1506" w:rsidP="00ED0236">
            <w:pPr>
              <w:jc w:val="center"/>
            </w:pPr>
          </w:p>
        </w:tc>
        <w:tc>
          <w:tcPr>
            <w:tcW w:w="1331" w:type="dxa"/>
            <w:shd w:val="clear" w:color="auto" w:fill="auto"/>
          </w:tcPr>
          <w:p w14:paraId="4CAB5183" w14:textId="77777777" w:rsidR="007E1506" w:rsidRPr="00231D95" w:rsidRDefault="007E1506" w:rsidP="00ED0236">
            <w:pPr>
              <w:jc w:val="center"/>
            </w:pPr>
          </w:p>
        </w:tc>
      </w:tr>
      <w:tr w:rsidR="007E1506" w14:paraId="629696B6" w14:textId="77777777" w:rsidTr="00CB42F2">
        <w:tc>
          <w:tcPr>
            <w:tcW w:w="1361" w:type="dxa"/>
            <w:shd w:val="clear" w:color="auto" w:fill="FAE2D5" w:themeFill="accent2" w:themeFillTint="33"/>
          </w:tcPr>
          <w:p w14:paraId="66757EDF" w14:textId="77777777" w:rsidR="007E1506" w:rsidRPr="00231D95" w:rsidRDefault="007E1506" w:rsidP="00ED0236">
            <w:r w:rsidRPr="00231D95">
              <w:t>34681816</w:t>
            </w:r>
            <w:r w:rsidRPr="00231D95">
              <w:rPr>
                <w:vertAlign w:val="superscript"/>
              </w:rPr>
              <w:t xml:space="preserve"> A</w:t>
            </w:r>
          </w:p>
        </w:tc>
        <w:tc>
          <w:tcPr>
            <w:tcW w:w="757" w:type="dxa"/>
            <w:shd w:val="clear" w:color="auto" w:fill="auto"/>
          </w:tcPr>
          <w:p w14:paraId="44910DFF" w14:textId="77777777" w:rsidR="007E1506" w:rsidRPr="00231D95" w:rsidRDefault="007E1506" w:rsidP="00ED0236">
            <w:pPr>
              <w:jc w:val="center"/>
            </w:pPr>
            <w:r w:rsidRPr="00231D95">
              <w:t>2021</w:t>
            </w:r>
          </w:p>
        </w:tc>
        <w:tc>
          <w:tcPr>
            <w:tcW w:w="1279" w:type="dxa"/>
            <w:shd w:val="clear" w:color="auto" w:fill="auto"/>
          </w:tcPr>
          <w:p w14:paraId="0BD2D970" w14:textId="20846197" w:rsidR="007E1506" w:rsidRPr="00231D95" w:rsidRDefault="007E1506" w:rsidP="00ED0236">
            <w:pPr>
              <w:jc w:val="center"/>
            </w:pPr>
            <w:r w:rsidRPr="00231D95">
              <w:t>(1</w:t>
            </w:r>
            <w:r w:rsidR="00BD2878" w:rsidRPr="00231D95">
              <w:t>,2</w:t>
            </w:r>
            <w:r w:rsidR="00336673" w:rsidRPr="00231D95">
              <w:t>,3</w:t>
            </w:r>
            <w:r w:rsidRPr="00231D95">
              <w:t>)</w:t>
            </w:r>
          </w:p>
        </w:tc>
        <w:tc>
          <w:tcPr>
            <w:tcW w:w="1134" w:type="dxa"/>
            <w:shd w:val="clear" w:color="auto" w:fill="auto"/>
          </w:tcPr>
          <w:p w14:paraId="32EC6372" w14:textId="77777777" w:rsidR="007E1506" w:rsidRPr="00231D95" w:rsidRDefault="007E1506" w:rsidP="00ED0236">
            <w:pPr>
              <w:jc w:val="center"/>
            </w:pPr>
          </w:p>
        </w:tc>
        <w:tc>
          <w:tcPr>
            <w:tcW w:w="1418" w:type="dxa"/>
            <w:shd w:val="clear" w:color="auto" w:fill="auto"/>
          </w:tcPr>
          <w:p w14:paraId="31AFEA60" w14:textId="77777777" w:rsidR="007E1506" w:rsidRPr="00231D95" w:rsidRDefault="007E1506" w:rsidP="00ED0236">
            <w:pPr>
              <w:jc w:val="center"/>
            </w:pPr>
          </w:p>
        </w:tc>
        <w:tc>
          <w:tcPr>
            <w:tcW w:w="959" w:type="dxa"/>
            <w:shd w:val="clear" w:color="auto" w:fill="auto"/>
          </w:tcPr>
          <w:p w14:paraId="44BF362C" w14:textId="77777777" w:rsidR="007E1506" w:rsidRPr="00231D95" w:rsidRDefault="007E1506" w:rsidP="00ED0236">
            <w:pPr>
              <w:jc w:val="center"/>
            </w:pPr>
          </w:p>
        </w:tc>
        <w:tc>
          <w:tcPr>
            <w:tcW w:w="1251" w:type="dxa"/>
          </w:tcPr>
          <w:p w14:paraId="768E12E4" w14:textId="2BDDAD43" w:rsidR="007E1506" w:rsidRPr="00231D95" w:rsidRDefault="007E1506" w:rsidP="00ED0236">
            <w:pPr>
              <w:jc w:val="center"/>
              <w:rPr>
                <w:strike/>
              </w:rPr>
            </w:pPr>
          </w:p>
        </w:tc>
        <w:tc>
          <w:tcPr>
            <w:tcW w:w="973" w:type="dxa"/>
            <w:shd w:val="clear" w:color="auto" w:fill="auto"/>
          </w:tcPr>
          <w:p w14:paraId="4377BE06" w14:textId="77777777" w:rsidR="007E1506" w:rsidRPr="00231D95" w:rsidRDefault="007E1506" w:rsidP="00ED0236">
            <w:pPr>
              <w:jc w:val="center"/>
            </w:pPr>
            <w:r w:rsidRPr="00231D95">
              <w:t>X</w:t>
            </w:r>
          </w:p>
        </w:tc>
        <w:tc>
          <w:tcPr>
            <w:tcW w:w="1322" w:type="dxa"/>
            <w:shd w:val="clear" w:color="auto" w:fill="auto"/>
          </w:tcPr>
          <w:p w14:paraId="63C1B622" w14:textId="19463911" w:rsidR="007E1506" w:rsidRPr="00231D95" w:rsidRDefault="007E1506" w:rsidP="00ED0236">
            <w:pPr>
              <w:jc w:val="center"/>
            </w:pPr>
          </w:p>
        </w:tc>
        <w:tc>
          <w:tcPr>
            <w:tcW w:w="1165" w:type="dxa"/>
            <w:shd w:val="clear" w:color="auto" w:fill="auto"/>
          </w:tcPr>
          <w:p w14:paraId="19751AE8" w14:textId="77777777" w:rsidR="007E1506" w:rsidRPr="00231D95" w:rsidRDefault="007E1506" w:rsidP="00ED0236">
            <w:pPr>
              <w:jc w:val="center"/>
            </w:pPr>
          </w:p>
        </w:tc>
        <w:tc>
          <w:tcPr>
            <w:tcW w:w="1331" w:type="dxa"/>
            <w:shd w:val="clear" w:color="auto" w:fill="auto"/>
          </w:tcPr>
          <w:p w14:paraId="3C9606FB" w14:textId="77777777" w:rsidR="007E1506" w:rsidRPr="00231D95" w:rsidRDefault="007E1506" w:rsidP="00ED0236">
            <w:pPr>
              <w:jc w:val="center"/>
            </w:pPr>
          </w:p>
        </w:tc>
      </w:tr>
      <w:tr w:rsidR="007E1506" w14:paraId="2EFD3875" w14:textId="77777777" w:rsidTr="00CB42F2">
        <w:tc>
          <w:tcPr>
            <w:tcW w:w="1361" w:type="dxa"/>
            <w:shd w:val="clear" w:color="auto" w:fill="FAE2D5" w:themeFill="accent2" w:themeFillTint="33"/>
          </w:tcPr>
          <w:p w14:paraId="4620A18D" w14:textId="77777777" w:rsidR="007E1506" w:rsidRPr="00231D95" w:rsidRDefault="007E1506" w:rsidP="00ED0236">
            <w:r w:rsidRPr="00231D95">
              <w:t>35276298</w:t>
            </w:r>
            <w:r w:rsidRPr="00231D95">
              <w:rPr>
                <w:vertAlign w:val="superscript"/>
              </w:rPr>
              <w:t xml:space="preserve"> A</w:t>
            </w:r>
          </w:p>
        </w:tc>
        <w:tc>
          <w:tcPr>
            <w:tcW w:w="757" w:type="dxa"/>
            <w:shd w:val="clear" w:color="auto" w:fill="auto"/>
          </w:tcPr>
          <w:p w14:paraId="6CE28B77" w14:textId="77777777" w:rsidR="007E1506" w:rsidRPr="00231D95" w:rsidRDefault="007E1506" w:rsidP="00ED0236">
            <w:pPr>
              <w:jc w:val="center"/>
            </w:pPr>
            <w:r w:rsidRPr="00231D95">
              <w:t>2022</w:t>
            </w:r>
          </w:p>
        </w:tc>
        <w:tc>
          <w:tcPr>
            <w:tcW w:w="1279" w:type="dxa"/>
            <w:shd w:val="clear" w:color="auto" w:fill="auto"/>
          </w:tcPr>
          <w:p w14:paraId="4A0D4DFD" w14:textId="77777777" w:rsidR="007E1506" w:rsidRPr="00231D95" w:rsidRDefault="007E1506" w:rsidP="00ED0236">
            <w:pPr>
              <w:jc w:val="center"/>
            </w:pPr>
            <w:r w:rsidRPr="00231D95">
              <w:t>(1)</w:t>
            </w:r>
          </w:p>
        </w:tc>
        <w:tc>
          <w:tcPr>
            <w:tcW w:w="1134" w:type="dxa"/>
            <w:shd w:val="clear" w:color="auto" w:fill="auto"/>
          </w:tcPr>
          <w:p w14:paraId="7B75C331" w14:textId="77777777" w:rsidR="007E1506" w:rsidRPr="00231D95" w:rsidRDefault="007E1506" w:rsidP="00ED0236">
            <w:pPr>
              <w:jc w:val="center"/>
            </w:pPr>
            <w:r w:rsidRPr="00231D95">
              <w:t>X</w:t>
            </w:r>
          </w:p>
        </w:tc>
        <w:tc>
          <w:tcPr>
            <w:tcW w:w="1418" w:type="dxa"/>
            <w:shd w:val="clear" w:color="auto" w:fill="auto"/>
          </w:tcPr>
          <w:p w14:paraId="6FCE184C" w14:textId="77777777" w:rsidR="007E1506" w:rsidRPr="00231D95" w:rsidRDefault="007E1506" w:rsidP="00ED0236">
            <w:pPr>
              <w:jc w:val="center"/>
            </w:pPr>
          </w:p>
        </w:tc>
        <w:tc>
          <w:tcPr>
            <w:tcW w:w="959" w:type="dxa"/>
            <w:shd w:val="clear" w:color="auto" w:fill="auto"/>
          </w:tcPr>
          <w:p w14:paraId="50871238" w14:textId="77777777" w:rsidR="007E1506" w:rsidRPr="00231D95" w:rsidRDefault="007E1506" w:rsidP="00ED0236">
            <w:pPr>
              <w:jc w:val="center"/>
            </w:pPr>
            <w:r w:rsidRPr="00231D95">
              <w:t>X</w:t>
            </w:r>
          </w:p>
        </w:tc>
        <w:tc>
          <w:tcPr>
            <w:tcW w:w="1251" w:type="dxa"/>
          </w:tcPr>
          <w:p w14:paraId="68D2DCDC" w14:textId="77777777" w:rsidR="007E1506" w:rsidRPr="00231D95" w:rsidRDefault="007E1506" w:rsidP="00ED0236">
            <w:pPr>
              <w:jc w:val="center"/>
            </w:pPr>
            <w:r w:rsidRPr="00231D95">
              <w:t>X</w:t>
            </w:r>
          </w:p>
        </w:tc>
        <w:tc>
          <w:tcPr>
            <w:tcW w:w="973" w:type="dxa"/>
            <w:shd w:val="clear" w:color="auto" w:fill="auto"/>
          </w:tcPr>
          <w:p w14:paraId="7C6FE10C" w14:textId="77777777" w:rsidR="007E1506" w:rsidRPr="00231D95" w:rsidRDefault="007E1506" w:rsidP="00ED0236">
            <w:pPr>
              <w:jc w:val="center"/>
            </w:pPr>
            <w:r w:rsidRPr="00231D95">
              <w:t>X</w:t>
            </w:r>
          </w:p>
        </w:tc>
        <w:tc>
          <w:tcPr>
            <w:tcW w:w="1322" w:type="dxa"/>
            <w:shd w:val="clear" w:color="auto" w:fill="auto"/>
          </w:tcPr>
          <w:p w14:paraId="6B199699" w14:textId="77777777" w:rsidR="007E1506" w:rsidRPr="00231D95" w:rsidRDefault="007E1506" w:rsidP="00ED0236">
            <w:pPr>
              <w:jc w:val="center"/>
            </w:pPr>
          </w:p>
        </w:tc>
        <w:tc>
          <w:tcPr>
            <w:tcW w:w="1165" w:type="dxa"/>
            <w:shd w:val="clear" w:color="auto" w:fill="auto"/>
          </w:tcPr>
          <w:p w14:paraId="4FB3548E" w14:textId="77777777" w:rsidR="007E1506" w:rsidRPr="00231D95" w:rsidRDefault="007E1506" w:rsidP="00ED0236">
            <w:pPr>
              <w:jc w:val="center"/>
            </w:pPr>
          </w:p>
        </w:tc>
        <w:tc>
          <w:tcPr>
            <w:tcW w:w="1331" w:type="dxa"/>
            <w:shd w:val="clear" w:color="auto" w:fill="auto"/>
          </w:tcPr>
          <w:p w14:paraId="2DBFB7DC" w14:textId="77777777" w:rsidR="007E1506" w:rsidRPr="00231D95" w:rsidRDefault="007E1506" w:rsidP="00ED0236">
            <w:pPr>
              <w:jc w:val="center"/>
            </w:pPr>
          </w:p>
        </w:tc>
      </w:tr>
      <w:tr w:rsidR="007E1506" w14:paraId="715928D0" w14:textId="77777777" w:rsidTr="00CB42F2">
        <w:tc>
          <w:tcPr>
            <w:tcW w:w="1361" w:type="dxa"/>
            <w:shd w:val="clear" w:color="auto" w:fill="FAE2D5" w:themeFill="accent2" w:themeFillTint="33"/>
          </w:tcPr>
          <w:p w14:paraId="436BA98F" w14:textId="77777777" w:rsidR="007E1506" w:rsidRPr="00231D95" w:rsidRDefault="007E1506" w:rsidP="00ED0236">
            <w:r w:rsidRPr="00231D95">
              <w:t>35989852</w:t>
            </w:r>
            <w:r w:rsidRPr="00231D95">
              <w:rPr>
                <w:vertAlign w:val="superscript"/>
              </w:rPr>
              <w:t xml:space="preserve"> A</w:t>
            </w:r>
          </w:p>
        </w:tc>
        <w:tc>
          <w:tcPr>
            <w:tcW w:w="757" w:type="dxa"/>
            <w:shd w:val="clear" w:color="auto" w:fill="auto"/>
          </w:tcPr>
          <w:p w14:paraId="1454B09D" w14:textId="77777777" w:rsidR="007E1506" w:rsidRPr="00231D95" w:rsidRDefault="007E1506" w:rsidP="00ED0236">
            <w:pPr>
              <w:jc w:val="center"/>
            </w:pPr>
            <w:r w:rsidRPr="00231D95">
              <w:t>2022</w:t>
            </w:r>
          </w:p>
        </w:tc>
        <w:tc>
          <w:tcPr>
            <w:tcW w:w="1279" w:type="dxa"/>
            <w:shd w:val="clear" w:color="auto" w:fill="auto"/>
          </w:tcPr>
          <w:p w14:paraId="10082C76" w14:textId="77777777" w:rsidR="007E1506" w:rsidRPr="00231D95" w:rsidRDefault="007E1506" w:rsidP="00ED0236">
            <w:pPr>
              <w:jc w:val="center"/>
            </w:pPr>
            <w:r w:rsidRPr="00231D95">
              <w:t>(1,3)</w:t>
            </w:r>
          </w:p>
        </w:tc>
        <w:tc>
          <w:tcPr>
            <w:tcW w:w="1134" w:type="dxa"/>
            <w:shd w:val="clear" w:color="auto" w:fill="auto"/>
          </w:tcPr>
          <w:p w14:paraId="249E71E7" w14:textId="77777777" w:rsidR="007E1506" w:rsidRPr="00231D95" w:rsidRDefault="007E1506" w:rsidP="00ED0236">
            <w:pPr>
              <w:jc w:val="center"/>
            </w:pPr>
            <w:r w:rsidRPr="00231D95">
              <w:t>X</w:t>
            </w:r>
          </w:p>
        </w:tc>
        <w:tc>
          <w:tcPr>
            <w:tcW w:w="1418" w:type="dxa"/>
            <w:shd w:val="clear" w:color="auto" w:fill="auto"/>
          </w:tcPr>
          <w:p w14:paraId="6D8465E2" w14:textId="77777777" w:rsidR="007E1506" w:rsidRPr="00231D95" w:rsidRDefault="007E1506" w:rsidP="00ED0236">
            <w:pPr>
              <w:jc w:val="center"/>
            </w:pPr>
          </w:p>
        </w:tc>
        <w:tc>
          <w:tcPr>
            <w:tcW w:w="959" w:type="dxa"/>
            <w:shd w:val="clear" w:color="auto" w:fill="auto"/>
          </w:tcPr>
          <w:p w14:paraId="0B458D6F" w14:textId="77777777" w:rsidR="007E1506" w:rsidRPr="00231D95" w:rsidRDefault="007E1506" w:rsidP="00ED0236">
            <w:pPr>
              <w:jc w:val="center"/>
            </w:pPr>
            <w:r w:rsidRPr="00231D95">
              <w:t>X</w:t>
            </w:r>
          </w:p>
        </w:tc>
        <w:tc>
          <w:tcPr>
            <w:tcW w:w="1251" w:type="dxa"/>
          </w:tcPr>
          <w:p w14:paraId="064F9865" w14:textId="77777777" w:rsidR="007E1506" w:rsidRPr="00231D95" w:rsidRDefault="007E1506" w:rsidP="00ED0236">
            <w:pPr>
              <w:jc w:val="center"/>
            </w:pPr>
            <w:r w:rsidRPr="00231D95">
              <w:t>X</w:t>
            </w:r>
          </w:p>
        </w:tc>
        <w:tc>
          <w:tcPr>
            <w:tcW w:w="973" w:type="dxa"/>
            <w:shd w:val="clear" w:color="auto" w:fill="auto"/>
          </w:tcPr>
          <w:p w14:paraId="36960F97" w14:textId="77777777" w:rsidR="007E1506" w:rsidRPr="00231D95" w:rsidRDefault="007E1506" w:rsidP="00ED0236">
            <w:pPr>
              <w:jc w:val="center"/>
            </w:pPr>
            <w:r w:rsidRPr="00231D95">
              <w:t>X</w:t>
            </w:r>
          </w:p>
        </w:tc>
        <w:tc>
          <w:tcPr>
            <w:tcW w:w="1322" w:type="dxa"/>
            <w:shd w:val="clear" w:color="auto" w:fill="auto"/>
          </w:tcPr>
          <w:p w14:paraId="35E0F6D6" w14:textId="77777777" w:rsidR="007E1506" w:rsidRPr="00231D95" w:rsidRDefault="007E1506" w:rsidP="00ED0236">
            <w:pPr>
              <w:jc w:val="center"/>
            </w:pPr>
          </w:p>
        </w:tc>
        <w:tc>
          <w:tcPr>
            <w:tcW w:w="1165" w:type="dxa"/>
            <w:shd w:val="clear" w:color="auto" w:fill="auto"/>
          </w:tcPr>
          <w:p w14:paraId="126A4790" w14:textId="77777777" w:rsidR="007E1506" w:rsidRPr="00231D95" w:rsidRDefault="007E1506" w:rsidP="00ED0236">
            <w:pPr>
              <w:jc w:val="center"/>
            </w:pPr>
          </w:p>
        </w:tc>
        <w:tc>
          <w:tcPr>
            <w:tcW w:w="1331" w:type="dxa"/>
            <w:shd w:val="clear" w:color="auto" w:fill="auto"/>
          </w:tcPr>
          <w:p w14:paraId="12480E4C" w14:textId="77777777" w:rsidR="007E1506" w:rsidRPr="00231D95" w:rsidRDefault="007E1506" w:rsidP="00ED0236">
            <w:pPr>
              <w:jc w:val="center"/>
            </w:pPr>
          </w:p>
        </w:tc>
      </w:tr>
      <w:tr w:rsidR="00E926B0" w14:paraId="2F8AB58D" w14:textId="77777777" w:rsidTr="00E926B0">
        <w:tc>
          <w:tcPr>
            <w:tcW w:w="1361" w:type="dxa"/>
            <w:shd w:val="clear" w:color="auto" w:fill="auto"/>
          </w:tcPr>
          <w:p w14:paraId="047F9E0A" w14:textId="77777777" w:rsidR="007E1506" w:rsidRPr="00231D95" w:rsidRDefault="007E1506" w:rsidP="00ED0236">
            <w:r w:rsidRPr="00231D95">
              <w:t>37246699</w:t>
            </w:r>
          </w:p>
        </w:tc>
        <w:tc>
          <w:tcPr>
            <w:tcW w:w="757" w:type="dxa"/>
            <w:shd w:val="clear" w:color="auto" w:fill="auto"/>
          </w:tcPr>
          <w:p w14:paraId="2EDE9D75" w14:textId="77777777" w:rsidR="007E1506" w:rsidRPr="00231D95" w:rsidRDefault="007E1506" w:rsidP="00ED0236">
            <w:pPr>
              <w:jc w:val="center"/>
            </w:pPr>
            <w:r w:rsidRPr="00231D95">
              <w:t>2022</w:t>
            </w:r>
          </w:p>
        </w:tc>
        <w:tc>
          <w:tcPr>
            <w:tcW w:w="1279" w:type="dxa"/>
            <w:shd w:val="clear" w:color="auto" w:fill="auto"/>
          </w:tcPr>
          <w:p w14:paraId="2D4B5158" w14:textId="77777777" w:rsidR="007E1506" w:rsidRPr="00231D95" w:rsidRDefault="007E1506" w:rsidP="00ED0236">
            <w:pPr>
              <w:jc w:val="center"/>
            </w:pPr>
            <w:r w:rsidRPr="00231D95">
              <w:t>(1,2,3)</w:t>
            </w:r>
          </w:p>
        </w:tc>
        <w:tc>
          <w:tcPr>
            <w:tcW w:w="1134" w:type="dxa"/>
            <w:shd w:val="clear" w:color="auto" w:fill="auto"/>
          </w:tcPr>
          <w:p w14:paraId="3D7C6D84" w14:textId="77777777" w:rsidR="007E1506" w:rsidRPr="00231D95" w:rsidRDefault="007E1506" w:rsidP="00ED0236">
            <w:pPr>
              <w:jc w:val="center"/>
            </w:pPr>
            <w:r w:rsidRPr="00231D95">
              <w:t>X</w:t>
            </w:r>
          </w:p>
        </w:tc>
        <w:tc>
          <w:tcPr>
            <w:tcW w:w="1418" w:type="dxa"/>
            <w:shd w:val="clear" w:color="auto" w:fill="auto"/>
          </w:tcPr>
          <w:p w14:paraId="698244E8" w14:textId="77777777" w:rsidR="007E1506" w:rsidRPr="00231D95" w:rsidRDefault="007E1506" w:rsidP="00ED0236">
            <w:pPr>
              <w:jc w:val="center"/>
            </w:pPr>
            <w:r w:rsidRPr="00231D95">
              <w:t>X</w:t>
            </w:r>
          </w:p>
        </w:tc>
        <w:tc>
          <w:tcPr>
            <w:tcW w:w="959" w:type="dxa"/>
            <w:shd w:val="clear" w:color="auto" w:fill="auto"/>
          </w:tcPr>
          <w:p w14:paraId="459A5DF5" w14:textId="77777777" w:rsidR="007E1506" w:rsidRPr="00231D95" w:rsidRDefault="007E1506" w:rsidP="00ED0236">
            <w:pPr>
              <w:jc w:val="center"/>
            </w:pPr>
            <w:r w:rsidRPr="00231D95">
              <w:t>X</w:t>
            </w:r>
          </w:p>
        </w:tc>
        <w:tc>
          <w:tcPr>
            <w:tcW w:w="1251" w:type="dxa"/>
            <w:shd w:val="clear" w:color="auto" w:fill="auto"/>
          </w:tcPr>
          <w:p w14:paraId="4E136C80" w14:textId="77777777" w:rsidR="007E1506" w:rsidRPr="00231D95" w:rsidRDefault="007E1506" w:rsidP="00ED0236">
            <w:pPr>
              <w:jc w:val="center"/>
            </w:pPr>
            <w:r w:rsidRPr="00231D95">
              <w:t>X</w:t>
            </w:r>
          </w:p>
        </w:tc>
        <w:tc>
          <w:tcPr>
            <w:tcW w:w="973" w:type="dxa"/>
            <w:shd w:val="clear" w:color="auto" w:fill="auto"/>
          </w:tcPr>
          <w:p w14:paraId="5A3644F0" w14:textId="77777777" w:rsidR="007E1506" w:rsidRPr="00231D95" w:rsidRDefault="007E1506" w:rsidP="00ED0236">
            <w:pPr>
              <w:jc w:val="center"/>
            </w:pPr>
            <w:r w:rsidRPr="00231D95">
              <w:t>X</w:t>
            </w:r>
          </w:p>
        </w:tc>
        <w:tc>
          <w:tcPr>
            <w:tcW w:w="1322" w:type="dxa"/>
            <w:shd w:val="clear" w:color="auto" w:fill="auto"/>
          </w:tcPr>
          <w:p w14:paraId="6EFF8E3D" w14:textId="77777777" w:rsidR="007E1506" w:rsidRPr="00231D95" w:rsidRDefault="007E1506" w:rsidP="00ED0236">
            <w:pPr>
              <w:jc w:val="center"/>
            </w:pPr>
          </w:p>
        </w:tc>
        <w:tc>
          <w:tcPr>
            <w:tcW w:w="1165" w:type="dxa"/>
            <w:shd w:val="clear" w:color="auto" w:fill="auto"/>
          </w:tcPr>
          <w:p w14:paraId="5D00BF4E" w14:textId="77777777" w:rsidR="007E1506" w:rsidRPr="00231D95" w:rsidRDefault="007E1506" w:rsidP="00ED0236">
            <w:pPr>
              <w:jc w:val="center"/>
            </w:pPr>
          </w:p>
        </w:tc>
        <w:tc>
          <w:tcPr>
            <w:tcW w:w="1331" w:type="dxa"/>
            <w:shd w:val="clear" w:color="auto" w:fill="auto"/>
          </w:tcPr>
          <w:p w14:paraId="00B80B00" w14:textId="77777777" w:rsidR="007E1506" w:rsidRPr="00231D95" w:rsidRDefault="007E1506" w:rsidP="00ED0236">
            <w:pPr>
              <w:jc w:val="center"/>
            </w:pPr>
          </w:p>
        </w:tc>
      </w:tr>
      <w:tr w:rsidR="007E1506" w14:paraId="2F2A720D" w14:textId="77777777" w:rsidTr="00CB42F2">
        <w:tc>
          <w:tcPr>
            <w:tcW w:w="1361" w:type="dxa"/>
            <w:shd w:val="clear" w:color="auto" w:fill="FAE2D5" w:themeFill="accent2" w:themeFillTint="33"/>
          </w:tcPr>
          <w:p w14:paraId="77639EB0" w14:textId="77777777" w:rsidR="007E1506" w:rsidRPr="00231D95" w:rsidRDefault="007E1506" w:rsidP="00ED0236">
            <w:r w:rsidRPr="00231D95">
              <w:t>36549432</w:t>
            </w:r>
            <w:r w:rsidRPr="00231D95">
              <w:rPr>
                <w:vertAlign w:val="superscript"/>
              </w:rPr>
              <w:t xml:space="preserve"> A</w:t>
            </w:r>
          </w:p>
        </w:tc>
        <w:tc>
          <w:tcPr>
            <w:tcW w:w="757" w:type="dxa"/>
            <w:shd w:val="clear" w:color="auto" w:fill="auto"/>
          </w:tcPr>
          <w:p w14:paraId="43CBC1AF" w14:textId="77777777" w:rsidR="007E1506" w:rsidRPr="00231D95" w:rsidRDefault="007E1506" w:rsidP="00ED0236">
            <w:pPr>
              <w:jc w:val="center"/>
            </w:pPr>
            <w:r w:rsidRPr="00231D95">
              <w:t>2023</w:t>
            </w:r>
          </w:p>
        </w:tc>
        <w:tc>
          <w:tcPr>
            <w:tcW w:w="1279" w:type="dxa"/>
            <w:shd w:val="clear" w:color="auto" w:fill="auto"/>
          </w:tcPr>
          <w:p w14:paraId="7AD21C7B" w14:textId="77777777" w:rsidR="007E1506" w:rsidRPr="00231D95" w:rsidRDefault="007E1506" w:rsidP="00ED0236">
            <w:pPr>
              <w:jc w:val="center"/>
            </w:pPr>
            <w:r w:rsidRPr="00231D95">
              <w:t>(1)</w:t>
            </w:r>
          </w:p>
        </w:tc>
        <w:tc>
          <w:tcPr>
            <w:tcW w:w="1134" w:type="dxa"/>
            <w:shd w:val="clear" w:color="auto" w:fill="auto"/>
          </w:tcPr>
          <w:p w14:paraId="699B8694" w14:textId="77777777" w:rsidR="007E1506" w:rsidRPr="00231D95" w:rsidRDefault="007E1506" w:rsidP="00ED0236">
            <w:pPr>
              <w:jc w:val="center"/>
            </w:pPr>
          </w:p>
        </w:tc>
        <w:tc>
          <w:tcPr>
            <w:tcW w:w="1418" w:type="dxa"/>
            <w:shd w:val="clear" w:color="auto" w:fill="auto"/>
          </w:tcPr>
          <w:p w14:paraId="0E86CB30" w14:textId="77777777" w:rsidR="007E1506" w:rsidRPr="00231D95" w:rsidRDefault="007E1506" w:rsidP="00ED0236">
            <w:pPr>
              <w:jc w:val="center"/>
            </w:pPr>
          </w:p>
        </w:tc>
        <w:tc>
          <w:tcPr>
            <w:tcW w:w="959" w:type="dxa"/>
            <w:shd w:val="clear" w:color="auto" w:fill="auto"/>
          </w:tcPr>
          <w:p w14:paraId="642DA7BC" w14:textId="77777777" w:rsidR="007E1506" w:rsidRPr="00231D95" w:rsidRDefault="007E1506" w:rsidP="00ED0236">
            <w:pPr>
              <w:jc w:val="center"/>
            </w:pPr>
          </w:p>
        </w:tc>
        <w:tc>
          <w:tcPr>
            <w:tcW w:w="1251" w:type="dxa"/>
          </w:tcPr>
          <w:p w14:paraId="4688B315" w14:textId="77777777" w:rsidR="007E1506" w:rsidRPr="00231D95" w:rsidRDefault="007E1506" w:rsidP="00ED0236">
            <w:pPr>
              <w:jc w:val="center"/>
            </w:pPr>
            <w:r w:rsidRPr="00231D95">
              <w:t>X</w:t>
            </w:r>
          </w:p>
        </w:tc>
        <w:tc>
          <w:tcPr>
            <w:tcW w:w="973" w:type="dxa"/>
            <w:shd w:val="clear" w:color="auto" w:fill="auto"/>
          </w:tcPr>
          <w:p w14:paraId="054B1A07" w14:textId="77777777" w:rsidR="007E1506" w:rsidRPr="00231D95" w:rsidRDefault="007E1506" w:rsidP="00ED0236">
            <w:pPr>
              <w:jc w:val="center"/>
            </w:pPr>
            <w:r w:rsidRPr="00231D95">
              <w:t>X</w:t>
            </w:r>
          </w:p>
        </w:tc>
        <w:tc>
          <w:tcPr>
            <w:tcW w:w="1322" w:type="dxa"/>
            <w:shd w:val="clear" w:color="auto" w:fill="auto"/>
          </w:tcPr>
          <w:p w14:paraId="2D323983" w14:textId="77777777" w:rsidR="007E1506" w:rsidRPr="00231D95" w:rsidRDefault="007E1506" w:rsidP="00ED0236">
            <w:pPr>
              <w:jc w:val="center"/>
            </w:pPr>
          </w:p>
        </w:tc>
        <w:tc>
          <w:tcPr>
            <w:tcW w:w="1165" w:type="dxa"/>
            <w:shd w:val="clear" w:color="auto" w:fill="auto"/>
          </w:tcPr>
          <w:p w14:paraId="7AD52E8D" w14:textId="77777777" w:rsidR="007E1506" w:rsidRPr="00231D95" w:rsidRDefault="007E1506" w:rsidP="00ED0236">
            <w:pPr>
              <w:jc w:val="center"/>
            </w:pPr>
          </w:p>
        </w:tc>
        <w:tc>
          <w:tcPr>
            <w:tcW w:w="1331" w:type="dxa"/>
            <w:shd w:val="clear" w:color="auto" w:fill="auto"/>
          </w:tcPr>
          <w:p w14:paraId="5F67E0DD" w14:textId="77777777" w:rsidR="007E1506" w:rsidRPr="00231D95" w:rsidRDefault="007E1506" w:rsidP="00ED0236">
            <w:pPr>
              <w:jc w:val="center"/>
            </w:pPr>
          </w:p>
        </w:tc>
      </w:tr>
      <w:tr w:rsidR="004F060A" w14:paraId="70DC739A" w14:textId="77777777" w:rsidTr="00CB42F2">
        <w:tc>
          <w:tcPr>
            <w:tcW w:w="1361" w:type="dxa"/>
            <w:shd w:val="clear" w:color="auto" w:fill="FAE2D5" w:themeFill="accent2" w:themeFillTint="33"/>
          </w:tcPr>
          <w:p w14:paraId="0A66288E" w14:textId="77777777" w:rsidR="004F060A" w:rsidRPr="00231D95" w:rsidRDefault="004F060A" w:rsidP="004F060A">
            <w:r w:rsidRPr="00231D95">
              <w:t>36909164</w:t>
            </w:r>
            <w:r w:rsidRPr="00231D95">
              <w:rPr>
                <w:vertAlign w:val="superscript"/>
              </w:rPr>
              <w:t xml:space="preserve"> A</w:t>
            </w:r>
          </w:p>
        </w:tc>
        <w:tc>
          <w:tcPr>
            <w:tcW w:w="757" w:type="dxa"/>
            <w:shd w:val="clear" w:color="auto" w:fill="auto"/>
          </w:tcPr>
          <w:p w14:paraId="0C2E7C2C" w14:textId="77777777" w:rsidR="004F060A" w:rsidRPr="00231D95" w:rsidRDefault="004F060A" w:rsidP="004F060A">
            <w:pPr>
              <w:jc w:val="center"/>
            </w:pPr>
            <w:r w:rsidRPr="00231D95">
              <w:t>2023</w:t>
            </w:r>
          </w:p>
        </w:tc>
        <w:tc>
          <w:tcPr>
            <w:tcW w:w="1279" w:type="dxa"/>
            <w:shd w:val="clear" w:color="auto" w:fill="auto"/>
          </w:tcPr>
          <w:p w14:paraId="6E5E5A61" w14:textId="77777777" w:rsidR="004F060A" w:rsidRPr="00231D95" w:rsidRDefault="004F060A" w:rsidP="004F060A">
            <w:pPr>
              <w:jc w:val="center"/>
            </w:pPr>
            <w:r w:rsidRPr="00231D95">
              <w:t>(1)</w:t>
            </w:r>
          </w:p>
        </w:tc>
        <w:tc>
          <w:tcPr>
            <w:tcW w:w="1134" w:type="dxa"/>
            <w:shd w:val="clear" w:color="auto" w:fill="auto"/>
          </w:tcPr>
          <w:p w14:paraId="34BE367F" w14:textId="77777777" w:rsidR="004F060A" w:rsidRPr="00231D95" w:rsidRDefault="004F060A" w:rsidP="004F060A">
            <w:pPr>
              <w:jc w:val="center"/>
            </w:pPr>
          </w:p>
        </w:tc>
        <w:tc>
          <w:tcPr>
            <w:tcW w:w="1418" w:type="dxa"/>
            <w:shd w:val="clear" w:color="auto" w:fill="auto"/>
          </w:tcPr>
          <w:p w14:paraId="003D7856" w14:textId="77777777" w:rsidR="004F060A" w:rsidRPr="00231D95" w:rsidRDefault="004F060A" w:rsidP="004F060A">
            <w:pPr>
              <w:jc w:val="center"/>
            </w:pPr>
          </w:p>
        </w:tc>
        <w:tc>
          <w:tcPr>
            <w:tcW w:w="959" w:type="dxa"/>
            <w:shd w:val="clear" w:color="auto" w:fill="auto"/>
          </w:tcPr>
          <w:p w14:paraId="513E38AF" w14:textId="77777777" w:rsidR="004F060A" w:rsidRPr="00231D95" w:rsidRDefault="004F060A" w:rsidP="004F060A">
            <w:pPr>
              <w:jc w:val="center"/>
            </w:pPr>
          </w:p>
        </w:tc>
        <w:tc>
          <w:tcPr>
            <w:tcW w:w="1251" w:type="dxa"/>
          </w:tcPr>
          <w:p w14:paraId="5B116951" w14:textId="4C39DA21" w:rsidR="004F060A" w:rsidRPr="00231D95" w:rsidRDefault="004F060A" w:rsidP="004F060A">
            <w:pPr>
              <w:jc w:val="center"/>
            </w:pPr>
            <w:r w:rsidRPr="00231D95">
              <w:t>X</w:t>
            </w:r>
          </w:p>
        </w:tc>
        <w:tc>
          <w:tcPr>
            <w:tcW w:w="973" w:type="dxa"/>
            <w:shd w:val="clear" w:color="auto" w:fill="auto"/>
          </w:tcPr>
          <w:p w14:paraId="46022530" w14:textId="0F304E78" w:rsidR="004F060A" w:rsidRPr="00231D95" w:rsidRDefault="004F060A" w:rsidP="004F060A">
            <w:pPr>
              <w:jc w:val="center"/>
            </w:pPr>
          </w:p>
        </w:tc>
        <w:tc>
          <w:tcPr>
            <w:tcW w:w="1322" w:type="dxa"/>
            <w:shd w:val="clear" w:color="auto" w:fill="auto"/>
          </w:tcPr>
          <w:p w14:paraId="5B597754" w14:textId="77777777" w:rsidR="004F060A" w:rsidRPr="00231D95" w:rsidRDefault="004F060A" w:rsidP="004F060A">
            <w:pPr>
              <w:jc w:val="center"/>
            </w:pPr>
          </w:p>
        </w:tc>
        <w:tc>
          <w:tcPr>
            <w:tcW w:w="1165" w:type="dxa"/>
            <w:shd w:val="clear" w:color="auto" w:fill="auto"/>
          </w:tcPr>
          <w:p w14:paraId="1243CA01" w14:textId="77777777" w:rsidR="004F060A" w:rsidRPr="00231D95" w:rsidRDefault="004F060A" w:rsidP="004F060A">
            <w:pPr>
              <w:jc w:val="center"/>
            </w:pPr>
          </w:p>
        </w:tc>
        <w:tc>
          <w:tcPr>
            <w:tcW w:w="1331" w:type="dxa"/>
            <w:shd w:val="clear" w:color="auto" w:fill="auto"/>
          </w:tcPr>
          <w:p w14:paraId="4DA93ED6" w14:textId="77777777" w:rsidR="004F060A" w:rsidRPr="00231D95" w:rsidRDefault="004F060A" w:rsidP="004F060A">
            <w:pPr>
              <w:jc w:val="center"/>
            </w:pPr>
          </w:p>
        </w:tc>
      </w:tr>
      <w:tr w:rsidR="007E1506" w14:paraId="23922764" w14:textId="77777777" w:rsidTr="00CB42F2">
        <w:tc>
          <w:tcPr>
            <w:tcW w:w="1361" w:type="dxa"/>
            <w:shd w:val="clear" w:color="auto" w:fill="FAE2D5" w:themeFill="accent2" w:themeFillTint="33"/>
          </w:tcPr>
          <w:p w14:paraId="544BCF4F" w14:textId="77777777" w:rsidR="007E1506" w:rsidRPr="00231D95" w:rsidRDefault="007E1506" w:rsidP="00ED0236">
            <w:r w:rsidRPr="00231D95">
              <w:t>37113974</w:t>
            </w:r>
            <w:r w:rsidRPr="00231D95">
              <w:rPr>
                <w:vertAlign w:val="superscript"/>
              </w:rPr>
              <w:t xml:space="preserve"> A</w:t>
            </w:r>
          </w:p>
        </w:tc>
        <w:tc>
          <w:tcPr>
            <w:tcW w:w="757" w:type="dxa"/>
            <w:shd w:val="clear" w:color="auto" w:fill="auto"/>
          </w:tcPr>
          <w:p w14:paraId="7B5CE6FB" w14:textId="77777777" w:rsidR="007E1506" w:rsidRPr="00231D95" w:rsidRDefault="007E1506" w:rsidP="00ED0236">
            <w:pPr>
              <w:jc w:val="center"/>
            </w:pPr>
            <w:r w:rsidRPr="00231D95">
              <w:t>2023</w:t>
            </w:r>
          </w:p>
        </w:tc>
        <w:tc>
          <w:tcPr>
            <w:tcW w:w="1279" w:type="dxa"/>
            <w:shd w:val="clear" w:color="auto" w:fill="auto"/>
          </w:tcPr>
          <w:p w14:paraId="361630DB" w14:textId="77777777" w:rsidR="007E1506" w:rsidRPr="00231D95" w:rsidRDefault="007E1506" w:rsidP="00ED0236">
            <w:pPr>
              <w:jc w:val="center"/>
            </w:pPr>
            <w:r w:rsidRPr="00231D95">
              <w:t>(1)</w:t>
            </w:r>
          </w:p>
        </w:tc>
        <w:tc>
          <w:tcPr>
            <w:tcW w:w="1134" w:type="dxa"/>
            <w:shd w:val="clear" w:color="auto" w:fill="auto"/>
          </w:tcPr>
          <w:p w14:paraId="0C5D1D33" w14:textId="77777777" w:rsidR="007E1506" w:rsidRPr="00231D95" w:rsidRDefault="007E1506" w:rsidP="00ED0236">
            <w:pPr>
              <w:jc w:val="center"/>
            </w:pPr>
            <w:r w:rsidRPr="00231D95">
              <w:t>X</w:t>
            </w:r>
          </w:p>
        </w:tc>
        <w:tc>
          <w:tcPr>
            <w:tcW w:w="1418" w:type="dxa"/>
            <w:shd w:val="clear" w:color="auto" w:fill="auto"/>
          </w:tcPr>
          <w:p w14:paraId="6B35E69F" w14:textId="77777777" w:rsidR="007E1506" w:rsidRPr="00231D95" w:rsidRDefault="007E1506" w:rsidP="00ED0236">
            <w:pPr>
              <w:jc w:val="center"/>
            </w:pPr>
          </w:p>
        </w:tc>
        <w:tc>
          <w:tcPr>
            <w:tcW w:w="959" w:type="dxa"/>
            <w:shd w:val="clear" w:color="auto" w:fill="auto"/>
          </w:tcPr>
          <w:p w14:paraId="0DDD4B57" w14:textId="77777777" w:rsidR="007E1506" w:rsidRPr="00231D95" w:rsidRDefault="007E1506" w:rsidP="00ED0236">
            <w:pPr>
              <w:jc w:val="center"/>
            </w:pPr>
            <w:r w:rsidRPr="00231D95">
              <w:t>X</w:t>
            </w:r>
          </w:p>
        </w:tc>
        <w:tc>
          <w:tcPr>
            <w:tcW w:w="1251" w:type="dxa"/>
          </w:tcPr>
          <w:p w14:paraId="7D9FF988" w14:textId="77777777" w:rsidR="007E1506" w:rsidRPr="00231D95" w:rsidRDefault="007E1506" w:rsidP="00ED0236">
            <w:pPr>
              <w:jc w:val="center"/>
            </w:pPr>
            <w:r w:rsidRPr="00231D95">
              <w:t>X</w:t>
            </w:r>
          </w:p>
        </w:tc>
        <w:tc>
          <w:tcPr>
            <w:tcW w:w="973" w:type="dxa"/>
            <w:shd w:val="clear" w:color="auto" w:fill="auto"/>
          </w:tcPr>
          <w:p w14:paraId="7D34C7B2" w14:textId="77777777" w:rsidR="007E1506" w:rsidRPr="00231D95" w:rsidRDefault="007E1506" w:rsidP="00ED0236">
            <w:pPr>
              <w:jc w:val="center"/>
            </w:pPr>
            <w:r w:rsidRPr="00231D95">
              <w:t>X</w:t>
            </w:r>
          </w:p>
        </w:tc>
        <w:tc>
          <w:tcPr>
            <w:tcW w:w="1322" w:type="dxa"/>
            <w:shd w:val="clear" w:color="auto" w:fill="auto"/>
          </w:tcPr>
          <w:p w14:paraId="6CDDEA14" w14:textId="77777777" w:rsidR="007E1506" w:rsidRPr="00231D95" w:rsidRDefault="007E1506" w:rsidP="00ED0236">
            <w:pPr>
              <w:jc w:val="center"/>
            </w:pPr>
          </w:p>
        </w:tc>
        <w:tc>
          <w:tcPr>
            <w:tcW w:w="1165" w:type="dxa"/>
            <w:shd w:val="clear" w:color="auto" w:fill="auto"/>
          </w:tcPr>
          <w:p w14:paraId="1869E932" w14:textId="77777777" w:rsidR="007E1506" w:rsidRPr="00231D95" w:rsidRDefault="007E1506" w:rsidP="00ED0236">
            <w:pPr>
              <w:jc w:val="center"/>
            </w:pPr>
          </w:p>
        </w:tc>
        <w:tc>
          <w:tcPr>
            <w:tcW w:w="1331" w:type="dxa"/>
            <w:shd w:val="clear" w:color="auto" w:fill="auto"/>
          </w:tcPr>
          <w:p w14:paraId="3223D43E" w14:textId="77777777" w:rsidR="007E1506" w:rsidRPr="00231D95" w:rsidRDefault="007E1506" w:rsidP="00ED0236">
            <w:pPr>
              <w:jc w:val="center"/>
            </w:pPr>
          </w:p>
        </w:tc>
      </w:tr>
      <w:tr w:rsidR="007E1506" w14:paraId="4608D45F" w14:textId="77777777" w:rsidTr="00CB42F2">
        <w:tc>
          <w:tcPr>
            <w:tcW w:w="1361" w:type="dxa"/>
            <w:shd w:val="clear" w:color="auto" w:fill="FAE2D5" w:themeFill="accent2" w:themeFillTint="33"/>
          </w:tcPr>
          <w:p w14:paraId="38FDEB24" w14:textId="77777777" w:rsidR="007E1506" w:rsidRPr="00231D95" w:rsidRDefault="007E1506" w:rsidP="00ED0236">
            <w:r w:rsidRPr="00231D95">
              <w:t>37391024</w:t>
            </w:r>
            <w:r w:rsidRPr="00231D95">
              <w:rPr>
                <w:vertAlign w:val="superscript"/>
              </w:rPr>
              <w:t xml:space="preserve"> A</w:t>
            </w:r>
          </w:p>
        </w:tc>
        <w:tc>
          <w:tcPr>
            <w:tcW w:w="757" w:type="dxa"/>
            <w:shd w:val="clear" w:color="auto" w:fill="auto"/>
          </w:tcPr>
          <w:p w14:paraId="00328652" w14:textId="77777777" w:rsidR="007E1506" w:rsidRPr="00231D95" w:rsidRDefault="007E1506" w:rsidP="00ED0236">
            <w:pPr>
              <w:jc w:val="center"/>
            </w:pPr>
            <w:r w:rsidRPr="00231D95">
              <w:t>2023</w:t>
            </w:r>
          </w:p>
        </w:tc>
        <w:tc>
          <w:tcPr>
            <w:tcW w:w="1279" w:type="dxa"/>
            <w:shd w:val="clear" w:color="auto" w:fill="auto"/>
          </w:tcPr>
          <w:p w14:paraId="2D579AC8" w14:textId="77777777" w:rsidR="007E1506" w:rsidRPr="00231D95" w:rsidRDefault="007E1506" w:rsidP="00ED0236">
            <w:pPr>
              <w:jc w:val="center"/>
            </w:pPr>
            <w:r w:rsidRPr="00231D95">
              <w:t>(1)</w:t>
            </w:r>
          </w:p>
        </w:tc>
        <w:tc>
          <w:tcPr>
            <w:tcW w:w="1134" w:type="dxa"/>
            <w:shd w:val="clear" w:color="auto" w:fill="auto"/>
          </w:tcPr>
          <w:p w14:paraId="14D9BDD5" w14:textId="77777777" w:rsidR="007E1506" w:rsidRPr="00231D95" w:rsidRDefault="007E1506" w:rsidP="00ED0236">
            <w:pPr>
              <w:jc w:val="center"/>
            </w:pPr>
          </w:p>
        </w:tc>
        <w:tc>
          <w:tcPr>
            <w:tcW w:w="1418" w:type="dxa"/>
            <w:shd w:val="clear" w:color="auto" w:fill="auto"/>
          </w:tcPr>
          <w:p w14:paraId="005447B6" w14:textId="77777777" w:rsidR="007E1506" w:rsidRPr="00231D95" w:rsidRDefault="007E1506" w:rsidP="00ED0236">
            <w:pPr>
              <w:jc w:val="center"/>
            </w:pPr>
          </w:p>
        </w:tc>
        <w:tc>
          <w:tcPr>
            <w:tcW w:w="959" w:type="dxa"/>
            <w:shd w:val="clear" w:color="auto" w:fill="auto"/>
          </w:tcPr>
          <w:p w14:paraId="3C4FAE7D" w14:textId="77777777" w:rsidR="007E1506" w:rsidRPr="00231D95" w:rsidRDefault="007E1506" w:rsidP="00ED0236">
            <w:pPr>
              <w:jc w:val="center"/>
            </w:pPr>
          </w:p>
        </w:tc>
        <w:tc>
          <w:tcPr>
            <w:tcW w:w="1251" w:type="dxa"/>
          </w:tcPr>
          <w:p w14:paraId="57E5D30B" w14:textId="77777777" w:rsidR="007E1506" w:rsidRPr="00231D95" w:rsidRDefault="007E1506" w:rsidP="00ED0236">
            <w:pPr>
              <w:jc w:val="center"/>
            </w:pPr>
            <w:r w:rsidRPr="00231D95">
              <w:t>X</w:t>
            </w:r>
          </w:p>
        </w:tc>
        <w:tc>
          <w:tcPr>
            <w:tcW w:w="973" w:type="dxa"/>
            <w:shd w:val="clear" w:color="auto" w:fill="auto"/>
          </w:tcPr>
          <w:p w14:paraId="26DE28DC" w14:textId="6224A575" w:rsidR="007E1506" w:rsidRPr="00231D95" w:rsidRDefault="007E1506" w:rsidP="00ED0236">
            <w:pPr>
              <w:jc w:val="center"/>
            </w:pPr>
          </w:p>
        </w:tc>
        <w:tc>
          <w:tcPr>
            <w:tcW w:w="1322" w:type="dxa"/>
            <w:shd w:val="clear" w:color="auto" w:fill="auto"/>
          </w:tcPr>
          <w:p w14:paraId="33D24DEC" w14:textId="77777777" w:rsidR="007E1506" w:rsidRPr="00231D95" w:rsidRDefault="007E1506" w:rsidP="00ED0236">
            <w:pPr>
              <w:jc w:val="center"/>
            </w:pPr>
          </w:p>
        </w:tc>
        <w:tc>
          <w:tcPr>
            <w:tcW w:w="1165" w:type="dxa"/>
            <w:shd w:val="clear" w:color="auto" w:fill="auto"/>
          </w:tcPr>
          <w:p w14:paraId="260433F2" w14:textId="77777777" w:rsidR="007E1506" w:rsidRPr="00231D95" w:rsidRDefault="007E1506" w:rsidP="00ED0236">
            <w:pPr>
              <w:jc w:val="center"/>
            </w:pPr>
          </w:p>
        </w:tc>
        <w:tc>
          <w:tcPr>
            <w:tcW w:w="1331" w:type="dxa"/>
            <w:shd w:val="clear" w:color="auto" w:fill="auto"/>
          </w:tcPr>
          <w:p w14:paraId="0A49A342" w14:textId="77777777" w:rsidR="007E1506" w:rsidRPr="00231D95" w:rsidRDefault="007E1506" w:rsidP="00ED0236">
            <w:pPr>
              <w:jc w:val="center"/>
            </w:pPr>
          </w:p>
        </w:tc>
      </w:tr>
      <w:tr w:rsidR="007E1506" w:rsidRPr="00CC33DF" w14:paraId="2EDF6C92" w14:textId="77777777" w:rsidTr="00CB42F2">
        <w:tc>
          <w:tcPr>
            <w:tcW w:w="1361" w:type="dxa"/>
            <w:shd w:val="clear" w:color="auto" w:fill="FAE2D5" w:themeFill="accent2" w:themeFillTint="33"/>
          </w:tcPr>
          <w:p w14:paraId="5BC81F98" w14:textId="77777777" w:rsidR="007E1506" w:rsidRPr="00231D95" w:rsidRDefault="007E1506" w:rsidP="00ED0236">
            <w:r w:rsidRPr="00231D95">
              <w:t>38250995</w:t>
            </w:r>
            <w:r w:rsidRPr="00231D95">
              <w:rPr>
                <w:vertAlign w:val="superscript"/>
              </w:rPr>
              <w:t xml:space="preserve"> A</w:t>
            </w:r>
          </w:p>
        </w:tc>
        <w:tc>
          <w:tcPr>
            <w:tcW w:w="757" w:type="dxa"/>
            <w:shd w:val="clear" w:color="auto" w:fill="auto"/>
          </w:tcPr>
          <w:p w14:paraId="2770F751" w14:textId="77777777" w:rsidR="007E1506" w:rsidRPr="00231D95" w:rsidRDefault="007E1506" w:rsidP="00ED0236">
            <w:pPr>
              <w:jc w:val="center"/>
            </w:pPr>
            <w:r w:rsidRPr="00231D95">
              <w:t>2024</w:t>
            </w:r>
          </w:p>
        </w:tc>
        <w:tc>
          <w:tcPr>
            <w:tcW w:w="1279" w:type="dxa"/>
            <w:shd w:val="clear" w:color="auto" w:fill="auto"/>
          </w:tcPr>
          <w:p w14:paraId="33CCA3E3" w14:textId="77777777" w:rsidR="007E1506" w:rsidRPr="00231D95" w:rsidRDefault="007E1506" w:rsidP="00ED0236">
            <w:pPr>
              <w:jc w:val="center"/>
            </w:pPr>
            <w:r w:rsidRPr="00231D95">
              <w:t>(1,3)</w:t>
            </w:r>
          </w:p>
        </w:tc>
        <w:tc>
          <w:tcPr>
            <w:tcW w:w="1134" w:type="dxa"/>
            <w:shd w:val="clear" w:color="auto" w:fill="auto"/>
          </w:tcPr>
          <w:p w14:paraId="4CB7FD8D" w14:textId="77777777" w:rsidR="007E1506" w:rsidRPr="00231D95" w:rsidRDefault="007E1506" w:rsidP="00ED0236">
            <w:pPr>
              <w:jc w:val="center"/>
            </w:pPr>
          </w:p>
        </w:tc>
        <w:tc>
          <w:tcPr>
            <w:tcW w:w="1418" w:type="dxa"/>
            <w:shd w:val="clear" w:color="auto" w:fill="auto"/>
          </w:tcPr>
          <w:p w14:paraId="4986EC01" w14:textId="77777777" w:rsidR="007E1506" w:rsidRPr="00231D95" w:rsidRDefault="007E1506" w:rsidP="00ED0236">
            <w:pPr>
              <w:jc w:val="center"/>
            </w:pPr>
          </w:p>
        </w:tc>
        <w:tc>
          <w:tcPr>
            <w:tcW w:w="959" w:type="dxa"/>
            <w:shd w:val="clear" w:color="auto" w:fill="auto"/>
          </w:tcPr>
          <w:p w14:paraId="5818BDC6" w14:textId="77777777" w:rsidR="007E1506" w:rsidRPr="00231D95" w:rsidRDefault="007E1506" w:rsidP="00ED0236">
            <w:pPr>
              <w:jc w:val="center"/>
            </w:pPr>
          </w:p>
        </w:tc>
        <w:tc>
          <w:tcPr>
            <w:tcW w:w="1251" w:type="dxa"/>
            <w:shd w:val="clear" w:color="auto" w:fill="auto"/>
          </w:tcPr>
          <w:p w14:paraId="483545D9" w14:textId="77777777" w:rsidR="007E1506" w:rsidRPr="00231D95" w:rsidRDefault="007E1506" w:rsidP="00ED0236">
            <w:pPr>
              <w:jc w:val="center"/>
            </w:pPr>
            <w:r w:rsidRPr="00231D95">
              <w:t>X</w:t>
            </w:r>
          </w:p>
        </w:tc>
        <w:tc>
          <w:tcPr>
            <w:tcW w:w="973" w:type="dxa"/>
            <w:shd w:val="clear" w:color="auto" w:fill="auto"/>
          </w:tcPr>
          <w:p w14:paraId="3EC56568" w14:textId="77777777" w:rsidR="007E1506" w:rsidRPr="00231D95" w:rsidRDefault="007E1506" w:rsidP="00ED0236">
            <w:pPr>
              <w:jc w:val="center"/>
            </w:pPr>
            <w:r w:rsidRPr="00231D95">
              <w:t>X</w:t>
            </w:r>
          </w:p>
        </w:tc>
        <w:tc>
          <w:tcPr>
            <w:tcW w:w="1322" w:type="dxa"/>
            <w:shd w:val="clear" w:color="auto" w:fill="auto"/>
          </w:tcPr>
          <w:p w14:paraId="35D01CE0" w14:textId="77777777" w:rsidR="007E1506" w:rsidRPr="00231D95" w:rsidRDefault="007E1506" w:rsidP="00ED0236">
            <w:pPr>
              <w:jc w:val="center"/>
            </w:pPr>
          </w:p>
        </w:tc>
        <w:tc>
          <w:tcPr>
            <w:tcW w:w="1165" w:type="dxa"/>
            <w:shd w:val="clear" w:color="auto" w:fill="auto"/>
          </w:tcPr>
          <w:p w14:paraId="0BF08BE7" w14:textId="77777777" w:rsidR="007E1506" w:rsidRPr="00231D95" w:rsidRDefault="007E1506" w:rsidP="00ED0236">
            <w:pPr>
              <w:jc w:val="center"/>
            </w:pPr>
          </w:p>
        </w:tc>
        <w:tc>
          <w:tcPr>
            <w:tcW w:w="1331" w:type="dxa"/>
            <w:shd w:val="clear" w:color="auto" w:fill="auto"/>
          </w:tcPr>
          <w:p w14:paraId="2633DE2F" w14:textId="77777777" w:rsidR="007E1506" w:rsidRPr="00231D95" w:rsidRDefault="007E1506" w:rsidP="00ED0236">
            <w:pPr>
              <w:jc w:val="center"/>
            </w:pPr>
          </w:p>
        </w:tc>
      </w:tr>
      <w:tr w:rsidR="007E1506" w:rsidRPr="00CC33DF" w14:paraId="0CFE1E66" w14:textId="77777777" w:rsidTr="00ED0236">
        <w:tc>
          <w:tcPr>
            <w:tcW w:w="1361" w:type="dxa"/>
            <w:shd w:val="clear" w:color="auto" w:fill="auto"/>
          </w:tcPr>
          <w:p w14:paraId="4C54D90E" w14:textId="77777777" w:rsidR="007E1506" w:rsidRPr="00231D95" w:rsidRDefault="007E1506" w:rsidP="00ED0236">
            <w:r w:rsidRPr="00231D95">
              <w:t>39184946</w:t>
            </w:r>
          </w:p>
        </w:tc>
        <w:tc>
          <w:tcPr>
            <w:tcW w:w="757" w:type="dxa"/>
            <w:shd w:val="clear" w:color="auto" w:fill="auto"/>
          </w:tcPr>
          <w:p w14:paraId="6E17DAE1" w14:textId="77777777" w:rsidR="007E1506" w:rsidRPr="00231D95" w:rsidRDefault="007E1506" w:rsidP="00ED0236">
            <w:pPr>
              <w:jc w:val="center"/>
            </w:pPr>
            <w:r w:rsidRPr="00231D95">
              <w:t>2024</w:t>
            </w:r>
          </w:p>
        </w:tc>
        <w:tc>
          <w:tcPr>
            <w:tcW w:w="1279" w:type="dxa"/>
            <w:shd w:val="clear" w:color="auto" w:fill="auto"/>
          </w:tcPr>
          <w:p w14:paraId="2434E00D" w14:textId="77777777" w:rsidR="007E1506" w:rsidRPr="00231D95" w:rsidRDefault="007E1506" w:rsidP="00ED0236">
            <w:pPr>
              <w:jc w:val="center"/>
            </w:pPr>
            <w:r w:rsidRPr="00231D95">
              <w:t>(1)</w:t>
            </w:r>
          </w:p>
        </w:tc>
        <w:tc>
          <w:tcPr>
            <w:tcW w:w="1134" w:type="dxa"/>
            <w:shd w:val="clear" w:color="auto" w:fill="auto"/>
          </w:tcPr>
          <w:p w14:paraId="1B84255F" w14:textId="77777777" w:rsidR="007E1506" w:rsidRPr="00231D95" w:rsidRDefault="007E1506" w:rsidP="00ED0236">
            <w:pPr>
              <w:jc w:val="center"/>
            </w:pPr>
          </w:p>
        </w:tc>
        <w:tc>
          <w:tcPr>
            <w:tcW w:w="1418" w:type="dxa"/>
            <w:shd w:val="clear" w:color="auto" w:fill="auto"/>
          </w:tcPr>
          <w:p w14:paraId="379A6E67" w14:textId="77777777" w:rsidR="007E1506" w:rsidRPr="00231D95" w:rsidRDefault="007E1506" w:rsidP="00ED0236">
            <w:pPr>
              <w:jc w:val="center"/>
            </w:pPr>
          </w:p>
        </w:tc>
        <w:tc>
          <w:tcPr>
            <w:tcW w:w="959" w:type="dxa"/>
            <w:shd w:val="clear" w:color="auto" w:fill="auto"/>
          </w:tcPr>
          <w:p w14:paraId="3A8A246F" w14:textId="77777777" w:rsidR="007E1506" w:rsidRPr="00231D95" w:rsidRDefault="007E1506" w:rsidP="00ED0236">
            <w:pPr>
              <w:jc w:val="center"/>
            </w:pPr>
          </w:p>
        </w:tc>
        <w:tc>
          <w:tcPr>
            <w:tcW w:w="1251" w:type="dxa"/>
            <w:shd w:val="clear" w:color="auto" w:fill="auto"/>
          </w:tcPr>
          <w:p w14:paraId="60A486F2" w14:textId="77777777" w:rsidR="007E1506" w:rsidRPr="00231D95" w:rsidRDefault="007E1506" w:rsidP="00ED0236">
            <w:pPr>
              <w:jc w:val="center"/>
            </w:pPr>
            <w:r w:rsidRPr="00231D95">
              <w:t>X</w:t>
            </w:r>
          </w:p>
        </w:tc>
        <w:tc>
          <w:tcPr>
            <w:tcW w:w="973" w:type="dxa"/>
            <w:shd w:val="clear" w:color="auto" w:fill="auto"/>
          </w:tcPr>
          <w:p w14:paraId="22D9DCD7" w14:textId="77777777" w:rsidR="007E1506" w:rsidRPr="00231D95" w:rsidRDefault="007E1506" w:rsidP="00ED0236">
            <w:pPr>
              <w:jc w:val="center"/>
            </w:pPr>
            <w:r w:rsidRPr="00231D95">
              <w:t>X</w:t>
            </w:r>
          </w:p>
        </w:tc>
        <w:tc>
          <w:tcPr>
            <w:tcW w:w="1322" w:type="dxa"/>
            <w:shd w:val="clear" w:color="auto" w:fill="auto"/>
          </w:tcPr>
          <w:p w14:paraId="1AF9DF4D" w14:textId="77777777" w:rsidR="007E1506" w:rsidRPr="00231D95" w:rsidRDefault="007E1506" w:rsidP="00ED0236">
            <w:pPr>
              <w:jc w:val="center"/>
            </w:pPr>
          </w:p>
        </w:tc>
        <w:tc>
          <w:tcPr>
            <w:tcW w:w="1165" w:type="dxa"/>
            <w:shd w:val="clear" w:color="auto" w:fill="auto"/>
          </w:tcPr>
          <w:p w14:paraId="7EF8537A" w14:textId="77777777" w:rsidR="007E1506" w:rsidRPr="00231D95" w:rsidRDefault="007E1506" w:rsidP="00ED0236">
            <w:pPr>
              <w:jc w:val="center"/>
            </w:pPr>
          </w:p>
        </w:tc>
        <w:tc>
          <w:tcPr>
            <w:tcW w:w="1331" w:type="dxa"/>
            <w:shd w:val="clear" w:color="auto" w:fill="auto"/>
          </w:tcPr>
          <w:p w14:paraId="17A76C9A" w14:textId="77777777" w:rsidR="007E1506" w:rsidRPr="00231D95" w:rsidRDefault="007E1506" w:rsidP="00ED0236">
            <w:pPr>
              <w:jc w:val="center"/>
            </w:pPr>
          </w:p>
        </w:tc>
      </w:tr>
      <w:tr w:rsidR="007E1506" w:rsidRPr="00CC33DF" w14:paraId="45A55D8C" w14:textId="77777777" w:rsidTr="00CB42F2">
        <w:tc>
          <w:tcPr>
            <w:tcW w:w="1361" w:type="dxa"/>
            <w:shd w:val="clear" w:color="auto" w:fill="FAE2D5" w:themeFill="accent2" w:themeFillTint="33"/>
          </w:tcPr>
          <w:p w14:paraId="0BE0E95A" w14:textId="77777777" w:rsidR="007E1506" w:rsidRPr="00231D95" w:rsidRDefault="007E1506" w:rsidP="00ED0236">
            <w:r w:rsidRPr="00231D95">
              <w:t>38672454</w:t>
            </w:r>
            <w:r w:rsidRPr="00231D95">
              <w:rPr>
                <w:vertAlign w:val="superscript"/>
              </w:rPr>
              <w:t xml:space="preserve"> A</w:t>
            </w:r>
          </w:p>
        </w:tc>
        <w:tc>
          <w:tcPr>
            <w:tcW w:w="757" w:type="dxa"/>
            <w:shd w:val="clear" w:color="auto" w:fill="auto"/>
          </w:tcPr>
          <w:p w14:paraId="4E64E14F" w14:textId="77777777" w:rsidR="007E1506" w:rsidRPr="00231D95" w:rsidRDefault="007E1506" w:rsidP="00ED0236">
            <w:pPr>
              <w:jc w:val="center"/>
            </w:pPr>
            <w:r w:rsidRPr="00231D95">
              <w:t>2024</w:t>
            </w:r>
          </w:p>
        </w:tc>
        <w:tc>
          <w:tcPr>
            <w:tcW w:w="1279" w:type="dxa"/>
            <w:shd w:val="clear" w:color="auto" w:fill="auto"/>
          </w:tcPr>
          <w:p w14:paraId="0F2475B5" w14:textId="04B69FCE" w:rsidR="007E1506" w:rsidRPr="00231D95" w:rsidRDefault="007E1506" w:rsidP="00ED0236">
            <w:pPr>
              <w:jc w:val="center"/>
            </w:pPr>
            <w:r w:rsidRPr="00231D95">
              <w:t>(1</w:t>
            </w:r>
            <w:r w:rsidR="0060169A" w:rsidRPr="00231D95">
              <w:t>,</w:t>
            </w:r>
            <w:r w:rsidR="00F359DD" w:rsidRPr="00231D95">
              <w:t>3</w:t>
            </w:r>
            <w:r w:rsidRPr="00231D95">
              <w:t>)</w:t>
            </w:r>
          </w:p>
        </w:tc>
        <w:tc>
          <w:tcPr>
            <w:tcW w:w="1134" w:type="dxa"/>
            <w:shd w:val="clear" w:color="auto" w:fill="auto"/>
          </w:tcPr>
          <w:p w14:paraId="04C46AB6" w14:textId="77777777" w:rsidR="007E1506" w:rsidRPr="00231D95" w:rsidRDefault="007E1506" w:rsidP="00ED0236">
            <w:pPr>
              <w:jc w:val="center"/>
            </w:pPr>
          </w:p>
        </w:tc>
        <w:tc>
          <w:tcPr>
            <w:tcW w:w="1418" w:type="dxa"/>
            <w:shd w:val="clear" w:color="auto" w:fill="auto"/>
          </w:tcPr>
          <w:p w14:paraId="7E3E864E" w14:textId="77777777" w:rsidR="007E1506" w:rsidRPr="00231D95" w:rsidRDefault="007E1506" w:rsidP="00ED0236">
            <w:pPr>
              <w:jc w:val="center"/>
            </w:pPr>
          </w:p>
        </w:tc>
        <w:tc>
          <w:tcPr>
            <w:tcW w:w="959" w:type="dxa"/>
            <w:shd w:val="clear" w:color="auto" w:fill="auto"/>
          </w:tcPr>
          <w:p w14:paraId="3FB35566" w14:textId="77777777" w:rsidR="007E1506" w:rsidRPr="00231D95" w:rsidRDefault="007E1506" w:rsidP="00ED0236">
            <w:pPr>
              <w:jc w:val="center"/>
            </w:pPr>
          </w:p>
        </w:tc>
        <w:tc>
          <w:tcPr>
            <w:tcW w:w="1251" w:type="dxa"/>
            <w:shd w:val="clear" w:color="auto" w:fill="auto"/>
          </w:tcPr>
          <w:p w14:paraId="5DDFF5A8" w14:textId="77777777" w:rsidR="007E1506" w:rsidRPr="00231D95" w:rsidRDefault="007E1506" w:rsidP="00ED0236">
            <w:pPr>
              <w:jc w:val="center"/>
            </w:pPr>
            <w:r w:rsidRPr="00231D95">
              <w:t>X</w:t>
            </w:r>
          </w:p>
        </w:tc>
        <w:tc>
          <w:tcPr>
            <w:tcW w:w="973" w:type="dxa"/>
            <w:shd w:val="clear" w:color="auto" w:fill="auto"/>
          </w:tcPr>
          <w:p w14:paraId="73E0126F" w14:textId="77777777" w:rsidR="007E1506" w:rsidRPr="00231D95" w:rsidRDefault="007E1506" w:rsidP="00ED0236">
            <w:pPr>
              <w:jc w:val="center"/>
            </w:pPr>
            <w:r w:rsidRPr="00231D95">
              <w:t>X</w:t>
            </w:r>
          </w:p>
        </w:tc>
        <w:tc>
          <w:tcPr>
            <w:tcW w:w="1322" w:type="dxa"/>
            <w:shd w:val="clear" w:color="auto" w:fill="auto"/>
          </w:tcPr>
          <w:p w14:paraId="76301572" w14:textId="77777777" w:rsidR="007E1506" w:rsidRPr="00231D95" w:rsidRDefault="007E1506" w:rsidP="00ED0236">
            <w:pPr>
              <w:jc w:val="center"/>
            </w:pPr>
          </w:p>
        </w:tc>
        <w:tc>
          <w:tcPr>
            <w:tcW w:w="1165" w:type="dxa"/>
            <w:shd w:val="clear" w:color="auto" w:fill="auto"/>
          </w:tcPr>
          <w:p w14:paraId="2DB3B0A0" w14:textId="77777777" w:rsidR="007E1506" w:rsidRPr="00231D95" w:rsidRDefault="007E1506" w:rsidP="00ED0236">
            <w:pPr>
              <w:jc w:val="center"/>
            </w:pPr>
          </w:p>
        </w:tc>
        <w:tc>
          <w:tcPr>
            <w:tcW w:w="1331" w:type="dxa"/>
            <w:shd w:val="clear" w:color="auto" w:fill="auto"/>
          </w:tcPr>
          <w:p w14:paraId="618BA77D" w14:textId="77777777" w:rsidR="007E1506" w:rsidRPr="00231D95" w:rsidRDefault="007E1506" w:rsidP="00ED0236">
            <w:pPr>
              <w:jc w:val="center"/>
            </w:pPr>
          </w:p>
        </w:tc>
      </w:tr>
      <w:tr w:rsidR="007E1506" w:rsidRPr="00CC33DF" w14:paraId="259F8006" w14:textId="77777777" w:rsidTr="00CB42F2">
        <w:tc>
          <w:tcPr>
            <w:tcW w:w="1361" w:type="dxa"/>
            <w:shd w:val="clear" w:color="auto" w:fill="FAE2D5" w:themeFill="accent2" w:themeFillTint="33"/>
          </w:tcPr>
          <w:p w14:paraId="7402965A" w14:textId="77777777" w:rsidR="007E1506" w:rsidRPr="00231D95" w:rsidRDefault="007E1506" w:rsidP="00ED0236">
            <w:r w:rsidRPr="00231D95">
              <w:t>38592388</w:t>
            </w:r>
            <w:r w:rsidRPr="00231D95">
              <w:rPr>
                <w:vertAlign w:val="superscript"/>
              </w:rPr>
              <w:t xml:space="preserve"> A</w:t>
            </w:r>
          </w:p>
        </w:tc>
        <w:tc>
          <w:tcPr>
            <w:tcW w:w="757" w:type="dxa"/>
            <w:shd w:val="clear" w:color="auto" w:fill="auto"/>
          </w:tcPr>
          <w:p w14:paraId="224EFA60" w14:textId="77777777" w:rsidR="007E1506" w:rsidRPr="00231D95" w:rsidRDefault="007E1506" w:rsidP="00ED0236">
            <w:pPr>
              <w:jc w:val="center"/>
            </w:pPr>
            <w:r w:rsidRPr="00231D95">
              <w:t>2024</w:t>
            </w:r>
          </w:p>
        </w:tc>
        <w:tc>
          <w:tcPr>
            <w:tcW w:w="1279" w:type="dxa"/>
            <w:shd w:val="clear" w:color="auto" w:fill="auto"/>
          </w:tcPr>
          <w:p w14:paraId="4AE7FC22" w14:textId="77777777" w:rsidR="007E1506" w:rsidRPr="00231D95" w:rsidRDefault="007E1506" w:rsidP="00ED0236">
            <w:pPr>
              <w:jc w:val="center"/>
            </w:pPr>
            <w:r w:rsidRPr="00231D95">
              <w:t>(1)</w:t>
            </w:r>
          </w:p>
        </w:tc>
        <w:tc>
          <w:tcPr>
            <w:tcW w:w="1134" w:type="dxa"/>
            <w:shd w:val="clear" w:color="auto" w:fill="auto"/>
          </w:tcPr>
          <w:p w14:paraId="40C0743A" w14:textId="77777777" w:rsidR="007E1506" w:rsidRPr="00231D95" w:rsidRDefault="007E1506" w:rsidP="00ED0236">
            <w:pPr>
              <w:jc w:val="center"/>
            </w:pPr>
          </w:p>
        </w:tc>
        <w:tc>
          <w:tcPr>
            <w:tcW w:w="1418" w:type="dxa"/>
            <w:shd w:val="clear" w:color="auto" w:fill="auto"/>
          </w:tcPr>
          <w:p w14:paraId="3237A0AD" w14:textId="77777777" w:rsidR="007E1506" w:rsidRPr="00231D95" w:rsidRDefault="007E1506" w:rsidP="00ED0236">
            <w:pPr>
              <w:jc w:val="center"/>
            </w:pPr>
          </w:p>
        </w:tc>
        <w:tc>
          <w:tcPr>
            <w:tcW w:w="959" w:type="dxa"/>
            <w:shd w:val="clear" w:color="auto" w:fill="auto"/>
          </w:tcPr>
          <w:p w14:paraId="1B1BCAE4" w14:textId="77777777" w:rsidR="007E1506" w:rsidRPr="00231D95" w:rsidRDefault="007E1506" w:rsidP="00ED0236">
            <w:pPr>
              <w:jc w:val="center"/>
            </w:pPr>
          </w:p>
        </w:tc>
        <w:tc>
          <w:tcPr>
            <w:tcW w:w="1251" w:type="dxa"/>
            <w:shd w:val="clear" w:color="auto" w:fill="auto"/>
          </w:tcPr>
          <w:p w14:paraId="14434F98" w14:textId="77777777" w:rsidR="007E1506" w:rsidRPr="00231D95" w:rsidRDefault="007E1506" w:rsidP="00ED0236">
            <w:pPr>
              <w:jc w:val="center"/>
            </w:pPr>
          </w:p>
        </w:tc>
        <w:tc>
          <w:tcPr>
            <w:tcW w:w="973" w:type="dxa"/>
            <w:shd w:val="clear" w:color="auto" w:fill="auto"/>
          </w:tcPr>
          <w:p w14:paraId="7551279F" w14:textId="77777777" w:rsidR="007E1506" w:rsidRPr="00231D95" w:rsidRDefault="007E1506" w:rsidP="00ED0236">
            <w:pPr>
              <w:jc w:val="center"/>
            </w:pPr>
          </w:p>
        </w:tc>
        <w:tc>
          <w:tcPr>
            <w:tcW w:w="1322" w:type="dxa"/>
            <w:shd w:val="clear" w:color="auto" w:fill="auto"/>
          </w:tcPr>
          <w:p w14:paraId="456A01D0" w14:textId="77777777" w:rsidR="007E1506" w:rsidRPr="00231D95" w:rsidRDefault="007E1506" w:rsidP="00ED0236">
            <w:pPr>
              <w:jc w:val="center"/>
            </w:pPr>
          </w:p>
        </w:tc>
        <w:tc>
          <w:tcPr>
            <w:tcW w:w="1165" w:type="dxa"/>
            <w:shd w:val="clear" w:color="auto" w:fill="auto"/>
          </w:tcPr>
          <w:p w14:paraId="0ED45691" w14:textId="77777777" w:rsidR="007E1506" w:rsidRPr="00231D95" w:rsidRDefault="007E1506" w:rsidP="00ED0236">
            <w:pPr>
              <w:jc w:val="center"/>
            </w:pPr>
          </w:p>
        </w:tc>
        <w:tc>
          <w:tcPr>
            <w:tcW w:w="1331" w:type="dxa"/>
            <w:shd w:val="clear" w:color="auto" w:fill="auto"/>
          </w:tcPr>
          <w:p w14:paraId="0309AF87" w14:textId="77777777" w:rsidR="007E1506" w:rsidRPr="00231D95" w:rsidRDefault="007E1506" w:rsidP="00ED0236">
            <w:pPr>
              <w:jc w:val="center"/>
            </w:pPr>
            <w:r w:rsidRPr="00231D95">
              <w:t>X</w:t>
            </w:r>
          </w:p>
        </w:tc>
      </w:tr>
      <w:tr w:rsidR="007E1506" w:rsidRPr="00CC33DF" w14:paraId="3455F551" w14:textId="77777777" w:rsidTr="00CB42F2">
        <w:tc>
          <w:tcPr>
            <w:tcW w:w="1361" w:type="dxa"/>
            <w:shd w:val="clear" w:color="auto" w:fill="FAE2D5" w:themeFill="accent2" w:themeFillTint="33"/>
          </w:tcPr>
          <w:p w14:paraId="72FF1F93" w14:textId="38F665A0" w:rsidR="007E1506" w:rsidRPr="00231D95" w:rsidRDefault="007E1506" w:rsidP="00ED0236">
            <w:r w:rsidRPr="00231D95">
              <w:lastRenderedPageBreak/>
              <w:t>39114279</w:t>
            </w:r>
            <w:r w:rsidR="00C4372C" w:rsidRPr="00231D95">
              <w:rPr>
                <w:vertAlign w:val="superscript"/>
              </w:rPr>
              <w:t xml:space="preserve"> A</w:t>
            </w:r>
          </w:p>
        </w:tc>
        <w:tc>
          <w:tcPr>
            <w:tcW w:w="757" w:type="dxa"/>
            <w:shd w:val="clear" w:color="auto" w:fill="auto"/>
          </w:tcPr>
          <w:p w14:paraId="406B407D" w14:textId="77777777" w:rsidR="007E1506" w:rsidRPr="00231D95" w:rsidRDefault="007E1506" w:rsidP="00ED0236">
            <w:pPr>
              <w:jc w:val="center"/>
            </w:pPr>
            <w:r w:rsidRPr="00231D95">
              <w:t>2024</w:t>
            </w:r>
          </w:p>
        </w:tc>
        <w:tc>
          <w:tcPr>
            <w:tcW w:w="1279" w:type="dxa"/>
            <w:shd w:val="clear" w:color="auto" w:fill="auto"/>
          </w:tcPr>
          <w:p w14:paraId="6D95DF70" w14:textId="7172DADD" w:rsidR="007E1506" w:rsidRPr="00231D95" w:rsidRDefault="007E1506" w:rsidP="00ED0236">
            <w:pPr>
              <w:jc w:val="center"/>
            </w:pPr>
            <w:r w:rsidRPr="00231D95">
              <w:t>(1,2,3)</w:t>
            </w:r>
          </w:p>
        </w:tc>
        <w:tc>
          <w:tcPr>
            <w:tcW w:w="1134" w:type="dxa"/>
            <w:shd w:val="clear" w:color="auto" w:fill="auto"/>
          </w:tcPr>
          <w:p w14:paraId="29A9B856" w14:textId="77777777" w:rsidR="007E1506" w:rsidRPr="00231D95" w:rsidRDefault="007E1506" w:rsidP="00ED0236">
            <w:pPr>
              <w:jc w:val="center"/>
            </w:pPr>
            <w:r w:rsidRPr="00231D95">
              <w:t>X</w:t>
            </w:r>
          </w:p>
        </w:tc>
        <w:tc>
          <w:tcPr>
            <w:tcW w:w="1418" w:type="dxa"/>
            <w:shd w:val="clear" w:color="auto" w:fill="auto"/>
          </w:tcPr>
          <w:p w14:paraId="6F117D67" w14:textId="77777777" w:rsidR="007E1506" w:rsidRPr="00231D95" w:rsidRDefault="007E1506" w:rsidP="00ED0236">
            <w:pPr>
              <w:jc w:val="center"/>
            </w:pPr>
          </w:p>
        </w:tc>
        <w:tc>
          <w:tcPr>
            <w:tcW w:w="959" w:type="dxa"/>
            <w:shd w:val="clear" w:color="auto" w:fill="auto"/>
          </w:tcPr>
          <w:p w14:paraId="0D04C12C" w14:textId="77777777" w:rsidR="007E1506" w:rsidRPr="00231D95" w:rsidRDefault="007E1506" w:rsidP="00ED0236">
            <w:pPr>
              <w:jc w:val="center"/>
            </w:pPr>
          </w:p>
        </w:tc>
        <w:tc>
          <w:tcPr>
            <w:tcW w:w="1251" w:type="dxa"/>
            <w:shd w:val="clear" w:color="auto" w:fill="auto"/>
          </w:tcPr>
          <w:p w14:paraId="0A736611" w14:textId="77777777" w:rsidR="007E1506" w:rsidRPr="00231D95" w:rsidRDefault="007E1506" w:rsidP="00ED0236">
            <w:pPr>
              <w:jc w:val="center"/>
            </w:pPr>
            <w:r w:rsidRPr="00231D95">
              <w:t>X</w:t>
            </w:r>
          </w:p>
        </w:tc>
        <w:tc>
          <w:tcPr>
            <w:tcW w:w="973" w:type="dxa"/>
            <w:shd w:val="clear" w:color="auto" w:fill="auto"/>
          </w:tcPr>
          <w:p w14:paraId="081F4CAE" w14:textId="600DA677" w:rsidR="007E1506" w:rsidRPr="00231D95" w:rsidRDefault="00134C9D" w:rsidP="00ED0236">
            <w:pPr>
              <w:jc w:val="center"/>
            </w:pPr>
            <w:r w:rsidRPr="00231D95">
              <w:t>X</w:t>
            </w:r>
          </w:p>
        </w:tc>
        <w:tc>
          <w:tcPr>
            <w:tcW w:w="1322" w:type="dxa"/>
            <w:shd w:val="clear" w:color="auto" w:fill="auto"/>
          </w:tcPr>
          <w:p w14:paraId="33CD7306" w14:textId="77777777" w:rsidR="007E1506" w:rsidRPr="00231D95" w:rsidRDefault="007E1506" w:rsidP="00ED0236">
            <w:pPr>
              <w:jc w:val="center"/>
            </w:pPr>
          </w:p>
        </w:tc>
        <w:tc>
          <w:tcPr>
            <w:tcW w:w="1165" w:type="dxa"/>
            <w:shd w:val="clear" w:color="auto" w:fill="auto"/>
          </w:tcPr>
          <w:p w14:paraId="6BC26F6A" w14:textId="77777777" w:rsidR="007E1506" w:rsidRPr="00231D95" w:rsidRDefault="007E1506" w:rsidP="00ED0236">
            <w:pPr>
              <w:jc w:val="center"/>
            </w:pPr>
          </w:p>
        </w:tc>
        <w:tc>
          <w:tcPr>
            <w:tcW w:w="1331" w:type="dxa"/>
            <w:shd w:val="clear" w:color="auto" w:fill="auto"/>
          </w:tcPr>
          <w:p w14:paraId="1D39253A" w14:textId="77777777" w:rsidR="007E1506" w:rsidRPr="00231D95" w:rsidRDefault="007E1506" w:rsidP="00ED0236">
            <w:pPr>
              <w:jc w:val="center"/>
            </w:pPr>
          </w:p>
        </w:tc>
      </w:tr>
      <w:tr w:rsidR="00E926B0" w:rsidRPr="00CC33DF" w14:paraId="5A72BA31" w14:textId="77777777" w:rsidTr="00CB42F2">
        <w:tc>
          <w:tcPr>
            <w:tcW w:w="1361" w:type="dxa"/>
            <w:shd w:val="clear" w:color="auto" w:fill="FAE2D5" w:themeFill="accent2" w:themeFillTint="33"/>
          </w:tcPr>
          <w:p w14:paraId="60B0F6B2" w14:textId="77777777" w:rsidR="007E1506" w:rsidRPr="00231D95" w:rsidRDefault="007E1506" w:rsidP="00ED0236">
            <w:r w:rsidRPr="00231D95">
              <w:t>39102714</w:t>
            </w:r>
            <w:r w:rsidRPr="00231D95">
              <w:rPr>
                <w:vertAlign w:val="superscript"/>
              </w:rPr>
              <w:t xml:space="preserve"> A</w:t>
            </w:r>
          </w:p>
        </w:tc>
        <w:tc>
          <w:tcPr>
            <w:tcW w:w="757" w:type="dxa"/>
            <w:shd w:val="clear" w:color="auto" w:fill="auto"/>
          </w:tcPr>
          <w:p w14:paraId="7FF4F56F" w14:textId="77777777" w:rsidR="007E1506" w:rsidRPr="00231D95" w:rsidRDefault="007E1506" w:rsidP="00ED0236">
            <w:pPr>
              <w:jc w:val="center"/>
            </w:pPr>
            <w:r w:rsidRPr="00231D95">
              <w:t>2024</w:t>
            </w:r>
          </w:p>
        </w:tc>
        <w:tc>
          <w:tcPr>
            <w:tcW w:w="1279" w:type="dxa"/>
            <w:shd w:val="clear" w:color="auto" w:fill="auto"/>
          </w:tcPr>
          <w:p w14:paraId="73789D4E" w14:textId="77777777" w:rsidR="007E1506" w:rsidRPr="00231D95" w:rsidRDefault="007E1506" w:rsidP="00ED0236">
            <w:pPr>
              <w:jc w:val="center"/>
            </w:pPr>
            <w:r w:rsidRPr="00231D95">
              <w:t>(1)</w:t>
            </w:r>
          </w:p>
        </w:tc>
        <w:tc>
          <w:tcPr>
            <w:tcW w:w="1134" w:type="dxa"/>
            <w:shd w:val="clear" w:color="auto" w:fill="auto"/>
          </w:tcPr>
          <w:p w14:paraId="7537AE72" w14:textId="77777777" w:rsidR="007E1506" w:rsidRPr="00231D95" w:rsidRDefault="007E1506" w:rsidP="00ED0236">
            <w:pPr>
              <w:jc w:val="center"/>
            </w:pPr>
          </w:p>
        </w:tc>
        <w:tc>
          <w:tcPr>
            <w:tcW w:w="1418" w:type="dxa"/>
            <w:shd w:val="clear" w:color="auto" w:fill="auto"/>
          </w:tcPr>
          <w:p w14:paraId="742C4804" w14:textId="77777777" w:rsidR="007E1506" w:rsidRPr="00231D95" w:rsidRDefault="007E1506" w:rsidP="00ED0236">
            <w:pPr>
              <w:jc w:val="center"/>
            </w:pPr>
          </w:p>
        </w:tc>
        <w:tc>
          <w:tcPr>
            <w:tcW w:w="959" w:type="dxa"/>
            <w:shd w:val="clear" w:color="auto" w:fill="auto"/>
          </w:tcPr>
          <w:p w14:paraId="61D3C45A" w14:textId="77777777" w:rsidR="007E1506" w:rsidRPr="00231D95" w:rsidRDefault="007E1506" w:rsidP="00ED0236">
            <w:pPr>
              <w:jc w:val="center"/>
            </w:pPr>
          </w:p>
        </w:tc>
        <w:tc>
          <w:tcPr>
            <w:tcW w:w="1251" w:type="dxa"/>
            <w:shd w:val="clear" w:color="auto" w:fill="auto"/>
          </w:tcPr>
          <w:p w14:paraId="14209720" w14:textId="77777777" w:rsidR="007E1506" w:rsidRPr="00231D95" w:rsidRDefault="007E1506" w:rsidP="00ED0236">
            <w:pPr>
              <w:jc w:val="center"/>
            </w:pPr>
          </w:p>
        </w:tc>
        <w:tc>
          <w:tcPr>
            <w:tcW w:w="973" w:type="dxa"/>
            <w:shd w:val="clear" w:color="auto" w:fill="auto"/>
          </w:tcPr>
          <w:p w14:paraId="415265B7" w14:textId="77777777" w:rsidR="007E1506" w:rsidRPr="00231D95" w:rsidRDefault="007E1506" w:rsidP="00ED0236">
            <w:pPr>
              <w:jc w:val="center"/>
            </w:pPr>
          </w:p>
        </w:tc>
        <w:tc>
          <w:tcPr>
            <w:tcW w:w="1322" w:type="dxa"/>
            <w:shd w:val="clear" w:color="auto" w:fill="auto"/>
          </w:tcPr>
          <w:p w14:paraId="1114F513" w14:textId="77777777" w:rsidR="007E1506" w:rsidRPr="00231D95" w:rsidRDefault="007E1506" w:rsidP="00ED0236">
            <w:pPr>
              <w:jc w:val="center"/>
            </w:pPr>
          </w:p>
        </w:tc>
        <w:tc>
          <w:tcPr>
            <w:tcW w:w="1165" w:type="dxa"/>
            <w:shd w:val="clear" w:color="auto" w:fill="auto"/>
          </w:tcPr>
          <w:p w14:paraId="6C0A9A57" w14:textId="77777777" w:rsidR="007E1506" w:rsidRPr="00231D95" w:rsidRDefault="007E1506" w:rsidP="00ED0236">
            <w:pPr>
              <w:jc w:val="center"/>
            </w:pPr>
          </w:p>
        </w:tc>
        <w:tc>
          <w:tcPr>
            <w:tcW w:w="1331" w:type="dxa"/>
            <w:shd w:val="clear" w:color="auto" w:fill="auto"/>
          </w:tcPr>
          <w:p w14:paraId="6DCFDD89" w14:textId="77777777" w:rsidR="007E1506" w:rsidRPr="00231D95" w:rsidRDefault="007E1506" w:rsidP="00ED0236">
            <w:pPr>
              <w:jc w:val="center"/>
            </w:pPr>
            <w:r w:rsidRPr="00231D95">
              <w:t>X</w:t>
            </w:r>
          </w:p>
        </w:tc>
      </w:tr>
      <w:tr w:rsidR="007E1506" w14:paraId="7ABEDF68" w14:textId="77777777" w:rsidTr="00CB42F2">
        <w:tc>
          <w:tcPr>
            <w:tcW w:w="1361" w:type="dxa"/>
            <w:shd w:val="clear" w:color="auto" w:fill="FAE2D5" w:themeFill="accent2" w:themeFillTint="33"/>
          </w:tcPr>
          <w:p w14:paraId="7E5DD984" w14:textId="77777777" w:rsidR="007E1506" w:rsidRPr="00231D95" w:rsidRDefault="007E1506" w:rsidP="00ED0236">
            <w:r w:rsidRPr="00231D95">
              <w:t>39550993</w:t>
            </w:r>
            <w:r w:rsidRPr="00231D95">
              <w:rPr>
                <w:vertAlign w:val="superscript"/>
              </w:rPr>
              <w:t xml:space="preserve"> A</w:t>
            </w:r>
          </w:p>
        </w:tc>
        <w:tc>
          <w:tcPr>
            <w:tcW w:w="757" w:type="dxa"/>
            <w:shd w:val="clear" w:color="auto" w:fill="auto"/>
          </w:tcPr>
          <w:p w14:paraId="716E967C" w14:textId="77777777" w:rsidR="007E1506" w:rsidRPr="00231D95" w:rsidRDefault="007E1506" w:rsidP="00ED0236">
            <w:pPr>
              <w:jc w:val="center"/>
            </w:pPr>
            <w:r w:rsidRPr="00231D95">
              <w:t>2024</w:t>
            </w:r>
          </w:p>
        </w:tc>
        <w:tc>
          <w:tcPr>
            <w:tcW w:w="1279" w:type="dxa"/>
            <w:shd w:val="clear" w:color="auto" w:fill="auto"/>
          </w:tcPr>
          <w:p w14:paraId="3A9004DD" w14:textId="77777777" w:rsidR="007E1506" w:rsidRPr="00231D95" w:rsidRDefault="007E1506" w:rsidP="00ED0236">
            <w:pPr>
              <w:jc w:val="center"/>
            </w:pPr>
            <w:r w:rsidRPr="00231D95">
              <w:t>(1,3)</w:t>
            </w:r>
          </w:p>
        </w:tc>
        <w:tc>
          <w:tcPr>
            <w:tcW w:w="1134" w:type="dxa"/>
            <w:shd w:val="clear" w:color="auto" w:fill="auto"/>
          </w:tcPr>
          <w:p w14:paraId="421768D4" w14:textId="644C7552" w:rsidR="007E1506" w:rsidRPr="00231D95" w:rsidRDefault="007E1506" w:rsidP="00ED0236">
            <w:pPr>
              <w:jc w:val="center"/>
            </w:pPr>
          </w:p>
        </w:tc>
        <w:tc>
          <w:tcPr>
            <w:tcW w:w="1418" w:type="dxa"/>
            <w:shd w:val="clear" w:color="auto" w:fill="auto"/>
          </w:tcPr>
          <w:p w14:paraId="171D5EFD" w14:textId="77777777" w:rsidR="007E1506" w:rsidRPr="00231D95" w:rsidRDefault="007E1506" w:rsidP="00ED0236">
            <w:pPr>
              <w:jc w:val="center"/>
            </w:pPr>
          </w:p>
        </w:tc>
        <w:tc>
          <w:tcPr>
            <w:tcW w:w="959" w:type="dxa"/>
            <w:shd w:val="clear" w:color="auto" w:fill="auto"/>
          </w:tcPr>
          <w:p w14:paraId="5CD1DECF" w14:textId="77777777" w:rsidR="007E1506" w:rsidRPr="00231D95" w:rsidRDefault="007E1506" w:rsidP="00ED0236">
            <w:pPr>
              <w:jc w:val="center"/>
            </w:pPr>
          </w:p>
        </w:tc>
        <w:tc>
          <w:tcPr>
            <w:tcW w:w="1251" w:type="dxa"/>
            <w:shd w:val="clear" w:color="auto" w:fill="auto"/>
          </w:tcPr>
          <w:p w14:paraId="7A5D8F4D" w14:textId="77777777" w:rsidR="007E1506" w:rsidRPr="00231D95" w:rsidRDefault="007E1506" w:rsidP="00ED0236">
            <w:pPr>
              <w:jc w:val="center"/>
            </w:pPr>
            <w:r w:rsidRPr="00231D95">
              <w:t>X</w:t>
            </w:r>
          </w:p>
        </w:tc>
        <w:tc>
          <w:tcPr>
            <w:tcW w:w="973" w:type="dxa"/>
            <w:shd w:val="clear" w:color="auto" w:fill="auto"/>
          </w:tcPr>
          <w:p w14:paraId="724F7096" w14:textId="77777777" w:rsidR="007E1506" w:rsidRPr="00231D95" w:rsidRDefault="007E1506" w:rsidP="00ED0236">
            <w:pPr>
              <w:jc w:val="center"/>
            </w:pPr>
          </w:p>
        </w:tc>
        <w:tc>
          <w:tcPr>
            <w:tcW w:w="1322" w:type="dxa"/>
            <w:shd w:val="clear" w:color="auto" w:fill="auto"/>
          </w:tcPr>
          <w:p w14:paraId="6C9F0ED2" w14:textId="77777777" w:rsidR="007E1506" w:rsidRPr="00231D95" w:rsidRDefault="007E1506" w:rsidP="00ED0236">
            <w:pPr>
              <w:jc w:val="center"/>
            </w:pPr>
          </w:p>
        </w:tc>
        <w:tc>
          <w:tcPr>
            <w:tcW w:w="1165" w:type="dxa"/>
            <w:shd w:val="clear" w:color="auto" w:fill="auto"/>
          </w:tcPr>
          <w:p w14:paraId="2D087086" w14:textId="77777777" w:rsidR="007E1506" w:rsidRPr="00231D95" w:rsidRDefault="007E1506" w:rsidP="00ED0236">
            <w:pPr>
              <w:jc w:val="center"/>
            </w:pPr>
          </w:p>
        </w:tc>
        <w:tc>
          <w:tcPr>
            <w:tcW w:w="1331" w:type="dxa"/>
            <w:shd w:val="clear" w:color="auto" w:fill="auto"/>
          </w:tcPr>
          <w:p w14:paraId="37D17D40" w14:textId="77777777" w:rsidR="007E1506" w:rsidRPr="00231D95" w:rsidRDefault="007E1506" w:rsidP="00ED0236">
            <w:pPr>
              <w:jc w:val="center"/>
            </w:pPr>
          </w:p>
        </w:tc>
      </w:tr>
      <w:tr w:rsidR="007E1506" w14:paraId="64471E90" w14:textId="77777777" w:rsidTr="00CB42F2">
        <w:tc>
          <w:tcPr>
            <w:tcW w:w="1361" w:type="dxa"/>
            <w:shd w:val="clear" w:color="auto" w:fill="FAE2D5" w:themeFill="accent2" w:themeFillTint="33"/>
          </w:tcPr>
          <w:p w14:paraId="1541E530" w14:textId="77777777" w:rsidR="007E1506" w:rsidRPr="00231D95" w:rsidRDefault="007E1506" w:rsidP="00ED0236">
            <w:r w:rsidRPr="00231D95">
              <w:t>39637384</w:t>
            </w:r>
            <w:r w:rsidRPr="00231D95">
              <w:rPr>
                <w:vertAlign w:val="superscript"/>
              </w:rPr>
              <w:t xml:space="preserve"> A</w:t>
            </w:r>
          </w:p>
        </w:tc>
        <w:tc>
          <w:tcPr>
            <w:tcW w:w="757" w:type="dxa"/>
            <w:shd w:val="clear" w:color="auto" w:fill="auto"/>
          </w:tcPr>
          <w:p w14:paraId="1C022E7E" w14:textId="77777777" w:rsidR="007E1506" w:rsidRPr="00231D95" w:rsidRDefault="007E1506" w:rsidP="00ED0236">
            <w:pPr>
              <w:jc w:val="center"/>
            </w:pPr>
            <w:r w:rsidRPr="00231D95">
              <w:t>2025</w:t>
            </w:r>
          </w:p>
        </w:tc>
        <w:tc>
          <w:tcPr>
            <w:tcW w:w="1279" w:type="dxa"/>
            <w:shd w:val="clear" w:color="auto" w:fill="auto"/>
          </w:tcPr>
          <w:p w14:paraId="1ABE5943" w14:textId="77777777" w:rsidR="007E1506" w:rsidRPr="00231D95" w:rsidRDefault="007E1506" w:rsidP="00ED0236">
            <w:pPr>
              <w:jc w:val="center"/>
            </w:pPr>
            <w:r w:rsidRPr="00231D95">
              <w:t>(1)</w:t>
            </w:r>
          </w:p>
        </w:tc>
        <w:tc>
          <w:tcPr>
            <w:tcW w:w="1134" w:type="dxa"/>
            <w:shd w:val="clear" w:color="auto" w:fill="auto"/>
          </w:tcPr>
          <w:p w14:paraId="13732FBE" w14:textId="77777777" w:rsidR="007E1506" w:rsidRPr="00231D95" w:rsidRDefault="007E1506" w:rsidP="00ED0236">
            <w:pPr>
              <w:jc w:val="center"/>
            </w:pPr>
          </w:p>
        </w:tc>
        <w:tc>
          <w:tcPr>
            <w:tcW w:w="1418" w:type="dxa"/>
            <w:shd w:val="clear" w:color="auto" w:fill="auto"/>
          </w:tcPr>
          <w:p w14:paraId="44FB3BAE" w14:textId="77777777" w:rsidR="007E1506" w:rsidRPr="00231D95" w:rsidRDefault="007E1506" w:rsidP="00ED0236">
            <w:pPr>
              <w:jc w:val="center"/>
            </w:pPr>
          </w:p>
        </w:tc>
        <w:tc>
          <w:tcPr>
            <w:tcW w:w="959" w:type="dxa"/>
            <w:shd w:val="clear" w:color="auto" w:fill="auto"/>
          </w:tcPr>
          <w:p w14:paraId="752D49C4" w14:textId="77777777" w:rsidR="007E1506" w:rsidRPr="00231D95" w:rsidRDefault="007E1506" w:rsidP="00ED0236">
            <w:pPr>
              <w:jc w:val="center"/>
            </w:pPr>
          </w:p>
        </w:tc>
        <w:tc>
          <w:tcPr>
            <w:tcW w:w="1251" w:type="dxa"/>
          </w:tcPr>
          <w:p w14:paraId="6573CFF3" w14:textId="77777777" w:rsidR="007E1506" w:rsidRPr="00231D95" w:rsidRDefault="007E1506" w:rsidP="00ED0236">
            <w:pPr>
              <w:jc w:val="center"/>
            </w:pPr>
          </w:p>
        </w:tc>
        <w:tc>
          <w:tcPr>
            <w:tcW w:w="973" w:type="dxa"/>
            <w:shd w:val="clear" w:color="auto" w:fill="auto"/>
          </w:tcPr>
          <w:p w14:paraId="26FD7EE9" w14:textId="77777777" w:rsidR="007E1506" w:rsidRPr="00231D95" w:rsidRDefault="007E1506" w:rsidP="00ED0236">
            <w:pPr>
              <w:jc w:val="center"/>
            </w:pPr>
          </w:p>
        </w:tc>
        <w:tc>
          <w:tcPr>
            <w:tcW w:w="1322" w:type="dxa"/>
            <w:shd w:val="clear" w:color="auto" w:fill="auto"/>
          </w:tcPr>
          <w:p w14:paraId="65FA7E1E" w14:textId="77777777" w:rsidR="007E1506" w:rsidRPr="00231D95" w:rsidRDefault="007E1506" w:rsidP="00ED0236">
            <w:pPr>
              <w:jc w:val="center"/>
            </w:pPr>
          </w:p>
        </w:tc>
        <w:tc>
          <w:tcPr>
            <w:tcW w:w="1165" w:type="dxa"/>
            <w:shd w:val="clear" w:color="auto" w:fill="auto"/>
          </w:tcPr>
          <w:p w14:paraId="55C53E0E" w14:textId="77777777" w:rsidR="007E1506" w:rsidRPr="00231D95" w:rsidRDefault="007E1506" w:rsidP="00ED0236">
            <w:pPr>
              <w:jc w:val="center"/>
            </w:pPr>
            <w:r w:rsidRPr="00231D95">
              <w:t>X</w:t>
            </w:r>
          </w:p>
        </w:tc>
        <w:tc>
          <w:tcPr>
            <w:tcW w:w="1331" w:type="dxa"/>
            <w:shd w:val="clear" w:color="auto" w:fill="auto"/>
          </w:tcPr>
          <w:p w14:paraId="0AEA9447" w14:textId="77777777" w:rsidR="007E1506" w:rsidRPr="00231D95" w:rsidRDefault="007E1506" w:rsidP="00ED0236">
            <w:pPr>
              <w:jc w:val="center"/>
            </w:pPr>
          </w:p>
        </w:tc>
      </w:tr>
      <w:tr w:rsidR="007E1506" w14:paraId="7192EF93" w14:textId="77777777" w:rsidTr="00CB42F2">
        <w:tc>
          <w:tcPr>
            <w:tcW w:w="1361" w:type="dxa"/>
            <w:shd w:val="clear" w:color="auto" w:fill="FAE2D5" w:themeFill="accent2" w:themeFillTint="33"/>
          </w:tcPr>
          <w:p w14:paraId="176C720D" w14:textId="77777777" w:rsidR="007E1506" w:rsidRPr="00231D95" w:rsidRDefault="007E1506" w:rsidP="00ED0236">
            <w:r w:rsidRPr="00231D95">
              <w:t>39982125</w:t>
            </w:r>
            <w:r w:rsidRPr="00231D95">
              <w:rPr>
                <w:vertAlign w:val="superscript"/>
              </w:rPr>
              <w:t xml:space="preserve"> A</w:t>
            </w:r>
          </w:p>
        </w:tc>
        <w:tc>
          <w:tcPr>
            <w:tcW w:w="757" w:type="dxa"/>
            <w:shd w:val="clear" w:color="auto" w:fill="auto"/>
          </w:tcPr>
          <w:p w14:paraId="36601A3D" w14:textId="77777777" w:rsidR="007E1506" w:rsidRPr="00231D95" w:rsidRDefault="007E1506" w:rsidP="00ED0236">
            <w:pPr>
              <w:jc w:val="center"/>
            </w:pPr>
            <w:r w:rsidRPr="00231D95">
              <w:t>2025</w:t>
            </w:r>
          </w:p>
        </w:tc>
        <w:tc>
          <w:tcPr>
            <w:tcW w:w="1279" w:type="dxa"/>
            <w:shd w:val="clear" w:color="auto" w:fill="auto"/>
          </w:tcPr>
          <w:p w14:paraId="1FDB74DF" w14:textId="77777777" w:rsidR="007E1506" w:rsidRPr="00231D95" w:rsidRDefault="007E1506" w:rsidP="00ED0236">
            <w:pPr>
              <w:jc w:val="center"/>
            </w:pPr>
            <w:r w:rsidRPr="00231D95">
              <w:t>(1)</w:t>
            </w:r>
          </w:p>
        </w:tc>
        <w:tc>
          <w:tcPr>
            <w:tcW w:w="1134" w:type="dxa"/>
            <w:shd w:val="clear" w:color="auto" w:fill="auto"/>
          </w:tcPr>
          <w:p w14:paraId="411F5944" w14:textId="77777777" w:rsidR="007E1506" w:rsidRPr="00231D95" w:rsidRDefault="007E1506" w:rsidP="00ED0236">
            <w:pPr>
              <w:jc w:val="center"/>
            </w:pPr>
          </w:p>
        </w:tc>
        <w:tc>
          <w:tcPr>
            <w:tcW w:w="1418" w:type="dxa"/>
            <w:shd w:val="clear" w:color="auto" w:fill="auto"/>
          </w:tcPr>
          <w:p w14:paraId="6AB05FC4" w14:textId="77777777" w:rsidR="007E1506" w:rsidRPr="00231D95" w:rsidRDefault="007E1506" w:rsidP="00ED0236">
            <w:pPr>
              <w:jc w:val="center"/>
            </w:pPr>
          </w:p>
        </w:tc>
        <w:tc>
          <w:tcPr>
            <w:tcW w:w="959" w:type="dxa"/>
            <w:shd w:val="clear" w:color="auto" w:fill="auto"/>
          </w:tcPr>
          <w:p w14:paraId="0B56C8C9" w14:textId="77777777" w:rsidR="007E1506" w:rsidRPr="00231D95" w:rsidRDefault="007E1506" w:rsidP="00ED0236">
            <w:pPr>
              <w:jc w:val="center"/>
            </w:pPr>
          </w:p>
        </w:tc>
        <w:tc>
          <w:tcPr>
            <w:tcW w:w="1251" w:type="dxa"/>
          </w:tcPr>
          <w:p w14:paraId="1B616DAF" w14:textId="77777777" w:rsidR="007E1506" w:rsidRPr="00231D95" w:rsidRDefault="007E1506" w:rsidP="00ED0236">
            <w:pPr>
              <w:jc w:val="center"/>
            </w:pPr>
          </w:p>
        </w:tc>
        <w:tc>
          <w:tcPr>
            <w:tcW w:w="973" w:type="dxa"/>
            <w:shd w:val="clear" w:color="auto" w:fill="auto"/>
          </w:tcPr>
          <w:p w14:paraId="03B9A1ED" w14:textId="77777777" w:rsidR="007E1506" w:rsidRPr="00231D95" w:rsidRDefault="007E1506" w:rsidP="00ED0236">
            <w:pPr>
              <w:jc w:val="center"/>
            </w:pPr>
          </w:p>
        </w:tc>
        <w:tc>
          <w:tcPr>
            <w:tcW w:w="1322" w:type="dxa"/>
            <w:shd w:val="clear" w:color="auto" w:fill="auto"/>
          </w:tcPr>
          <w:p w14:paraId="0385C24A" w14:textId="77777777" w:rsidR="007E1506" w:rsidRPr="00231D95" w:rsidRDefault="007E1506" w:rsidP="00ED0236">
            <w:pPr>
              <w:jc w:val="center"/>
            </w:pPr>
          </w:p>
        </w:tc>
        <w:tc>
          <w:tcPr>
            <w:tcW w:w="1165" w:type="dxa"/>
            <w:shd w:val="clear" w:color="auto" w:fill="auto"/>
          </w:tcPr>
          <w:p w14:paraId="3D7B4568" w14:textId="77777777" w:rsidR="007E1506" w:rsidRPr="00231D95" w:rsidRDefault="007E1506" w:rsidP="00ED0236">
            <w:pPr>
              <w:jc w:val="center"/>
            </w:pPr>
          </w:p>
        </w:tc>
        <w:tc>
          <w:tcPr>
            <w:tcW w:w="1331" w:type="dxa"/>
            <w:shd w:val="clear" w:color="auto" w:fill="auto"/>
          </w:tcPr>
          <w:p w14:paraId="3D228D49" w14:textId="4FDD8BAC" w:rsidR="007E1506" w:rsidRPr="00231D95" w:rsidRDefault="007E1506" w:rsidP="00ED0236">
            <w:pPr>
              <w:jc w:val="center"/>
            </w:pPr>
            <w:r w:rsidRPr="00231D95">
              <w:t>X</w:t>
            </w:r>
            <w:r w:rsidR="00C426C9" w:rsidRPr="00231D95">
              <w:t xml:space="preserve"> (and one more category)</w:t>
            </w:r>
            <w:r w:rsidRPr="00231D95">
              <w:rPr>
                <w:vertAlign w:val="superscript"/>
              </w:rPr>
              <w:t xml:space="preserve"> </w:t>
            </w:r>
            <w:r w:rsidR="00792630" w:rsidRPr="00231D95">
              <w:rPr>
                <w:vertAlign w:val="superscript"/>
              </w:rPr>
              <w:t>I</w:t>
            </w:r>
          </w:p>
        </w:tc>
      </w:tr>
      <w:tr w:rsidR="00E926B0" w14:paraId="13B827E2" w14:textId="77777777" w:rsidTr="00CB42F2">
        <w:tc>
          <w:tcPr>
            <w:tcW w:w="1361" w:type="dxa"/>
            <w:shd w:val="clear" w:color="auto" w:fill="FAE2D5" w:themeFill="accent2" w:themeFillTint="33"/>
          </w:tcPr>
          <w:p w14:paraId="7791682B" w14:textId="77777777" w:rsidR="007E1506" w:rsidRPr="00231D95" w:rsidRDefault="007E1506" w:rsidP="00ED0236">
            <w:r w:rsidRPr="00231D95">
              <w:t>40245419</w:t>
            </w:r>
            <w:r w:rsidRPr="00231D95">
              <w:rPr>
                <w:vertAlign w:val="superscript"/>
              </w:rPr>
              <w:t xml:space="preserve"> A</w:t>
            </w:r>
          </w:p>
        </w:tc>
        <w:tc>
          <w:tcPr>
            <w:tcW w:w="757" w:type="dxa"/>
            <w:shd w:val="clear" w:color="auto" w:fill="auto"/>
          </w:tcPr>
          <w:p w14:paraId="20563B79" w14:textId="77777777" w:rsidR="007E1506" w:rsidRPr="00231D95" w:rsidRDefault="007E1506" w:rsidP="00ED0236">
            <w:pPr>
              <w:jc w:val="center"/>
            </w:pPr>
            <w:r w:rsidRPr="00231D95">
              <w:t>2025</w:t>
            </w:r>
          </w:p>
        </w:tc>
        <w:tc>
          <w:tcPr>
            <w:tcW w:w="1279" w:type="dxa"/>
            <w:shd w:val="clear" w:color="auto" w:fill="auto"/>
          </w:tcPr>
          <w:p w14:paraId="2734628E" w14:textId="77777777" w:rsidR="007E1506" w:rsidRPr="00231D95" w:rsidRDefault="007E1506" w:rsidP="00ED0236">
            <w:pPr>
              <w:jc w:val="center"/>
            </w:pPr>
            <w:r w:rsidRPr="00231D95">
              <w:t>(1)</w:t>
            </w:r>
          </w:p>
        </w:tc>
        <w:tc>
          <w:tcPr>
            <w:tcW w:w="1134" w:type="dxa"/>
            <w:shd w:val="clear" w:color="auto" w:fill="auto"/>
          </w:tcPr>
          <w:p w14:paraId="1FB5B402" w14:textId="77777777" w:rsidR="007E1506" w:rsidRPr="00231D95" w:rsidRDefault="007E1506" w:rsidP="00ED0236">
            <w:pPr>
              <w:jc w:val="center"/>
            </w:pPr>
            <w:r w:rsidRPr="00231D95">
              <w:t>X</w:t>
            </w:r>
          </w:p>
        </w:tc>
        <w:tc>
          <w:tcPr>
            <w:tcW w:w="1418" w:type="dxa"/>
            <w:shd w:val="clear" w:color="auto" w:fill="auto"/>
          </w:tcPr>
          <w:p w14:paraId="18C78313" w14:textId="77777777" w:rsidR="007E1506" w:rsidRPr="00231D95" w:rsidRDefault="007E1506" w:rsidP="00ED0236">
            <w:pPr>
              <w:jc w:val="center"/>
            </w:pPr>
          </w:p>
        </w:tc>
        <w:tc>
          <w:tcPr>
            <w:tcW w:w="959" w:type="dxa"/>
            <w:shd w:val="clear" w:color="auto" w:fill="auto"/>
          </w:tcPr>
          <w:p w14:paraId="38FC3B48" w14:textId="77777777" w:rsidR="007E1506" w:rsidRPr="00231D95" w:rsidRDefault="007E1506" w:rsidP="00ED0236">
            <w:pPr>
              <w:jc w:val="center"/>
            </w:pPr>
          </w:p>
        </w:tc>
        <w:tc>
          <w:tcPr>
            <w:tcW w:w="1251" w:type="dxa"/>
            <w:shd w:val="clear" w:color="auto" w:fill="auto"/>
          </w:tcPr>
          <w:p w14:paraId="3F7B08A8" w14:textId="77777777" w:rsidR="007E1506" w:rsidRPr="00231D95" w:rsidRDefault="007E1506" w:rsidP="00ED0236">
            <w:pPr>
              <w:jc w:val="center"/>
            </w:pPr>
          </w:p>
        </w:tc>
        <w:tc>
          <w:tcPr>
            <w:tcW w:w="973" w:type="dxa"/>
            <w:shd w:val="clear" w:color="auto" w:fill="auto"/>
          </w:tcPr>
          <w:p w14:paraId="6E07E427" w14:textId="28111EB3" w:rsidR="007E1506" w:rsidRPr="00231D95" w:rsidRDefault="007E1506" w:rsidP="00ED0236">
            <w:pPr>
              <w:jc w:val="center"/>
            </w:pPr>
          </w:p>
        </w:tc>
        <w:tc>
          <w:tcPr>
            <w:tcW w:w="1322" w:type="dxa"/>
            <w:shd w:val="clear" w:color="auto" w:fill="auto"/>
          </w:tcPr>
          <w:p w14:paraId="3FC8A52D" w14:textId="77777777" w:rsidR="007E1506" w:rsidRPr="00231D95" w:rsidRDefault="007E1506" w:rsidP="00ED0236">
            <w:pPr>
              <w:jc w:val="center"/>
            </w:pPr>
          </w:p>
        </w:tc>
        <w:tc>
          <w:tcPr>
            <w:tcW w:w="1165" w:type="dxa"/>
            <w:shd w:val="clear" w:color="auto" w:fill="auto"/>
          </w:tcPr>
          <w:p w14:paraId="0F7596AD" w14:textId="4B26277C" w:rsidR="007E1506" w:rsidRPr="00231D95" w:rsidRDefault="007E1506" w:rsidP="00ED0236">
            <w:pPr>
              <w:jc w:val="center"/>
            </w:pPr>
          </w:p>
        </w:tc>
        <w:tc>
          <w:tcPr>
            <w:tcW w:w="1331" w:type="dxa"/>
            <w:shd w:val="clear" w:color="auto" w:fill="auto"/>
          </w:tcPr>
          <w:p w14:paraId="2D2230D5" w14:textId="77777777" w:rsidR="007E1506" w:rsidRPr="00231D95" w:rsidRDefault="007E1506" w:rsidP="00ED0236">
            <w:pPr>
              <w:jc w:val="center"/>
            </w:pPr>
          </w:p>
        </w:tc>
      </w:tr>
    </w:tbl>
    <w:p w14:paraId="70AE38AA" w14:textId="77777777" w:rsidR="002243B2" w:rsidRDefault="002243B2" w:rsidP="002243B2">
      <w:pPr>
        <w:ind w:firstLine="720"/>
      </w:pPr>
    </w:p>
    <w:p w14:paraId="7D77799C" w14:textId="54E6B7A5" w:rsidR="00510348" w:rsidRDefault="006A046C" w:rsidP="00B06BEE">
      <w:r w:rsidRPr="005C4730">
        <w:rPr>
          <w:b/>
          <w:bCs/>
          <w:sz w:val="28"/>
          <w:szCs w:val="28"/>
        </w:rPr>
        <w:t xml:space="preserve">Supplemental Table </w:t>
      </w:r>
      <w:r w:rsidR="00BB0925">
        <w:rPr>
          <w:b/>
          <w:bCs/>
          <w:sz w:val="28"/>
          <w:szCs w:val="28"/>
        </w:rPr>
        <w:t>2</w:t>
      </w:r>
      <w:r>
        <w:t xml:space="preserve">: </w:t>
      </w:r>
      <w:r w:rsidR="002A6449">
        <w:t xml:space="preserve">Conclusions and inferences in </w:t>
      </w:r>
      <w:r w:rsidR="00C13C77">
        <w:t>a</w:t>
      </w:r>
      <w:r>
        <w:t xml:space="preserve">ll citations </w:t>
      </w:r>
      <w:r w:rsidR="005C4730">
        <w:t>with keywords autism and (paracetamol or acetaminophen).</w:t>
      </w:r>
    </w:p>
    <w:p w14:paraId="6BDAB8C9" w14:textId="460CDD5C" w:rsidR="00771A3D" w:rsidRDefault="00771A3D" w:rsidP="006A046C">
      <w:r>
        <w:t xml:space="preserve">Co-author </w:t>
      </w:r>
      <w:r w:rsidR="00DE386D">
        <w:t>WP and either coauthor MVP</w:t>
      </w:r>
      <w:r w:rsidR="00F072E5">
        <w:t xml:space="preserve"> or CT</w:t>
      </w:r>
      <w:r>
        <w:t xml:space="preserve"> evaluated all articles independently, with co-author RRB making decisions on any discrepancies that were not resolved following initial discussion.</w:t>
      </w:r>
    </w:p>
    <w:p w14:paraId="36946B73" w14:textId="31AAEC18" w:rsidR="006A046C" w:rsidRDefault="006A046C" w:rsidP="006A046C">
      <w:r>
        <w:t>Articles</w:t>
      </w:r>
      <w:r w:rsidR="005C4730">
        <w:t xml:space="preserve"> (</w:t>
      </w:r>
      <w:proofErr w:type="gramStart"/>
      <w:r w:rsidR="005C4730">
        <w:t xml:space="preserve">PubMed  ID’s) </w:t>
      </w:r>
      <w:r>
        <w:t xml:space="preserve"> </w:t>
      </w:r>
      <w:r w:rsidRPr="00731A77">
        <w:t>8711748</w:t>
      </w:r>
      <w:proofErr w:type="gramEnd"/>
      <w:r>
        <w:t xml:space="preserve">, </w:t>
      </w:r>
      <w:r w:rsidRPr="00AC5B5F">
        <w:t>10435209</w:t>
      </w:r>
      <w:r>
        <w:t xml:space="preserve">, </w:t>
      </w:r>
      <w:r w:rsidRPr="0023694A">
        <w:t>12010627</w:t>
      </w:r>
      <w:r>
        <w:t xml:space="preserve">, </w:t>
      </w:r>
      <w:proofErr w:type="gramStart"/>
      <w:r w:rsidRPr="001B21D2">
        <w:t>20642023</w:t>
      </w:r>
      <w:r>
        <w:t xml:space="preserve">,  </w:t>
      </w:r>
      <w:r w:rsidRPr="00627D1D">
        <w:t>22206685</w:t>
      </w:r>
      <w:proofErr w:type="gramEnd"/>
      <w:r>
        <w:t xml:space="preserve">, </w:t>
      </w:r>
      <w:r w:rsidRPr="00787A92">
        <w:t>25957927</w:t>
      </w:r>
      <w:r>
        <w:t xml:space="preserve">, </w:t>
      </w:r>
      <w:r w:rsidRPr="00787A92">
        <w:t>27366523</w:t>
      </w:r>
      <w:r>
        <w:t xml:space="preserve">, </w:t>
      </w:r>
      <w:r w:rsidRPr="00F71463">
        <w:t>27766914</w:t>
      </w:r>
      <w:r>
        <w:t xml:space="preserve">, </w:t>
      </w:r>
      <w:r w:rsidRPr="00234595">
        <w:t>27707814</w:t>
      </w:r>
      <w:r>
        <w:t xml:space="preserve">, </w:t>
      </w:r>
      <w:r w:rsidRPr="006F3892">
        <w:t>27993427</w:t>
      </w:r>
      <w:r>
        <w:t xml:space="preserve">, </w:t>
      </w:r>
      <w:r w:rsidRPr="00867667">
        <w:t>29392100</w:t>
      </w:r>
      <w:r>
        <w:t xml:space="preserve">, </w:t>
      </w:r>
      <w:r w:rsidRPr="00D14AF3">
        <w:t>32878642</w:t>
      </w:r>
      <w:r>
        <w:t xml:space="preserve">, </w:t>
      </w:r>
      <w:r w:rsidRPr="009C283A">
        <w:t>33328191</w:t>
      </w:r>
      <w:r>
        <w:t xml:space="preserve">, </w:t>
      </w:r>
      <w:r w:rsidRPr="00043697">
        <w:t>3866573</w:t>
      </w:r>
      <w:r>
        <w:t xml:space="preserve">, </w:t>
      </w:r>
      <w:r w:rsidRPr="00D40665">
        <w:t>38689608</w:t>
      </w:r>
      <w:r>
        <w:t xml:space="preserve">, and </w:t>
      </w:r>
      <w:r w:rsidRPr="00F64E30">
        <w:t xml:space="preserve">38951467 </w:t>
      </w:r>
      <w:r>
        <w:t>did not discuss the safety of APAP for neurodevelopment</w:t>
      </w:r>
      <w:r w:rsidR="00064FAE">
        <w:t xml:space="preserve"> and are not included in the table</w:t>
      </w:r>
      <w:r>
        <w:t>.</w:t>
      </w:r>
    </w:p>
    <w:p w14:paraId="506D1D8B" w14:textId="098B267D" w:rsidR="00877334" w:rsidRPr="00183C8E" w:rsidRDefault="00D5277D" w:rsidP="006A046C">
      <w:r w:rsidRPr="00183C8E">
        <w:t>PubMed ID</w:t>
      </w:r>
      <w:r w:rsidR="007C6DDC">
        <w:t>’s</w:t>
      </w:r>
      <w:r w:rsidRPr="00183C8E">
        <w:t xml:space="preserve"> </w:t>
      </w:r>
      <w:proofErr w:type="gramStart"/>
      <w:r w:rsidR="00877334" w:rsidRPr="00183C8E">
        <w:t>29910617</w:t>
      </w:r>
      <w:r w:rsidR="006B1ABC">
        <w:t xml:space="preserve">, </w:t>
      </w:r>
      <w:r w:rsidR="00D43A4C">
        <w:t xml:space="preserve"> </w:t>
      </w:r>
      <w:r w:rsidR="00D43A4C" w:rsidRPr="00D43A4C">
        <w:t>39817414</w:t>
      </w:r>
      <w:proofErr w:type="gramEnd"/>
      <w:r w:rsidR="006B1ABC">
        <w:t xml:space="preserve"> and </w:t>
      </w:r>
      <w:r w:rsidR="006B1ABC" w:rsidRPr="001F1A21">
        <w:t>40065514</w:t>
      </w:r>
      <w:r w:rsidR="00690DF6" w:rsidRPr="00183C8E">
        <w:t xml:space="preserve"> discusses data but draws no conclusions</w:t>
      </w:r>
      <w:r w:rsidR="006B1ABC">
        <w:t xml:space="preserve"> regarding the safety of </w:t>
      </w:r>
      <w:proofErr w:type="gramStart"/>
      <w:r w:rsidR="006B1ABC">
        <w:t>APAP</w:t>
      </w:r>
      <w:r w:rsidRPr="00183C8E">
        <w:t>, and</w:t>
      </w:r>
      <w:proofErr w:type="gramEnd"/>
      <w:r w:rsidRPr="00183C8E">
        <w:t xml:space="preserve"> </w:t>
      </w:r>
      <w:r w:rsidR="00064FAE">
        <w:t>are</w:t>
      </w:r>
      <w:r w:rsidRPr="00183C8E">
        <w:t xml:space="preserve"> not included in the table</w:t>
      </w:r>
      <w:r w:rsidR="00690DF6" w:rsidRPr="00183C8E">
        <w:t>.</w:t>
      </w:r>
    </w:p>
    <w:p w14:paraId="16AA1602" w14:textId="5AE7860F" w:rsidR="00ED40AF" w:rsidRPr="00183C8E" w:rsidRDefault="00183C8E" w:rsidP="006A046C">
      <w:r w:rsidRPr="00183C8E">
        <w:t xml:space="preserve">PubMed ID </w:t>
      </w:r>
      <w:r w:rsidR="005A061F" w:rsidRPr="00183C8E">
        <w:t>12952554 (2003) proposed that treating fevers (not pain)</w:t>
      </w:r>
      <w:r w:rsidR="004C25E4" w:rsidRPr="00183C8E">
        <w:t xml:space="preserve"> was </w:t>
      </w:r>
      <w:proofErr w:type="gramStart"/>
      <w:r w:rsidR="004C25E4" w:rsidRPr="00183C8E">
        <w:t>neurotoxic, and</w:t>
      </w:r>
      <w:proofErr w:type="gramEnd"/>
      <w:r w:rsidR="004C25E4" w:rsidRPr="00183C8E">
        <w:t xml:space="preserve"> was not specific for APAP. This paper was excluded from the study. </w:t>
      </w:r>
    </w:p>
    <w:p w14:paraId="2DBA2E74" w14:textId="50D9F679" w:rsidR="006A046C" w:rsidRDefault="00196D84" w:rsidP="006A046C">
      <w:r w:rsidRPr="00627D1D">
        <w:t>24316883</w:t>
      </w:r>
      <w:r>
        <w:t xml:space="preserve"> and </w:t>
      </w:r>
      <w:r w:rsidR="006A046C" w:rsidRPr="002C66EB">
        <w:t>27612914</w:t>
      </w:r>
      <w:r w:rsidR="006A046C">
        <w:t xml:space="preserve"> requested on interlibrary loan </w:t>
      </w:r>
      <w:r w:rsidR="00C43E60">
        <w:t>from UNC, Duke, and NYU libraries, but was not found.</w:t>
      </w:r>
    </w:p>
    <w:p w14:paraId="5A94DCB3" w14:textId="77777777" w:rsidR="006A046C" w:rsidRDefault="006A046C" w:rsidP="006A046C">
      <w:r>
        <w:t>Author’s studies (</w:t>
      </w:r>
      <w:r w:rsidRPr="00C02D6E">
        <w:t>28415925</w:t>
      </w:r>
      <w:r>
        <w:t xml:space="preserve">, </w:t>
      </w:r>
      <w:r w:rsidRPr="002D68F7">
        <w:t>35175416</w:t>
      </w:r>
      <w:r>
        <w:t xml:space="preserve">, </w:t>
      </w:r>
      <w:r w:rsidRPr="00B70A35">
        <w:t>35822581</w:t>
      </w:r>
      <w:r>
        <w:t xml:space="preserve">, </w:t>
      </w:r>
      <w:r w:rsidRPr="00973A17">
        <w:t>38255358</w:t>
      </w:r>
      <w:r>
        <w:t xml:space="preserve">, </w:t>
      </w:r>
      <w:r w:rsidRPr="008679F8">
        <w:t>37321575</w:t>
      </w:r>
      <w:r>
        <w:t xml:space="preserve">, </w:t>
      </w:r>
      <w:r w:rsidRPr="005C1F9D">
        <w:t>39202661</w:t>
      </w:r>
      <w:r>
        <w:t xml:space="preserve">, and </w:t>
      </w:r>
      <w:r w:rsidRPr="009D4A10">
        <w:t>39534665</w:t>
      </w:r>
      <w:r>
        <w:t>) not assessed.</w:t>
      </w:r>
    </w:p>
    <w:p w14:paraId="1BE3A096" w14:textId="77777777" w:rsidR="006A046C" w:rsidRDefault="006A046C" w:rsidP="006A046C">
      <w:r>
        <w:t xml:space="preserve">Time: 1 = pregnancy only. 2 = peripartum. 3 = postpartum only. NS = not specified (refers to the evidence considered in the authors’ introduction and discussion of material, not necessarily the </w:t>
      </w:r>
      <w:proofErr w:type="gramStart"/>
      <w:r>
        <w:t>time period</w:t>
      </w:r>
      <w:proofErr w:type="gramEnd"/>
      <w:r>
        <w:t xml:space="preserve"> regarding the focus of their study.) </w:t>
      </w:r>
    </w:p>
    <w:p w14:paraId="395C6E0B" w14:textId="436D2959" w:rsidR="006A046C" w:rsidRDefault="004B6290" w:rsidP="006A046C">
      <w:pPr>
        <w:pStyle w:val="ListParagraph"/>
        <w:numPr>
          <w:ilvl w:val="0"/>
          <w:numId w:val="20"/>
        </w:numPr>
      </w:pPr>
      <w:r>
        <w:lastRenderedPageBreak/>
        <w:t xml:space="preserve">Either a study correcting for </w:t>
      </w:r>
      <w:proofErr w:type="gramStart"/>
      <w:r>
        <w:t>cofactors</w:t>
      </w:r>
      <w:proofErr w:type="gramEnd"/>
      <w:r>
        <w:t xml:space="preserve"> or a study a</w:t>
      </w:r>
      <w:r w:rsidR="006A046C">
        <w:t xml:space="preserve">ffected by </w:t>
      </w:r>
      <w:r>
        <w:t xml:space="preserve">other </w:t>
      </w:r>
      <w:r w:rsidR="006A046C">
        <w:t>studies correcting for co-factors</w:t>
      </w:r>
      <w:r w:rsidR="00B11895">
        <w:t xml:space="preserve"> </w:t>
      </w:r>
      <w:r w:rsidR="00B6206C">
        <w:t>(</w:t>
      </w:r>
      <w:r w:rsidR="00395739">
        <w:t>PubMed ID</w:t>
      </w:r>
      <w:r w:rsidR="00B6206C">
        <w:t xml:space="preserve"> highlighted with tan</w:t>
      </w:r>
      <w:r w:rsidR="00C13C77">
        <w:t xml:space="preserve"> color)</w:t>
      </w:r>
    </w:p>
    <w:p w14:paraId="29F665A7" w14:textId="77777777" w:rsidR="006A046C" w:rsidRDefault="006A046C" w:rsidP="006A046C">
      <w:pPr>
        <w:pStyle w:val="ListParagraph"/>
        <w:numPr>
          <w:ilvl w:val="0"/>
          <w:numId w:val="20"/>
        </w:numPr>
      </w:pPr>
      <w:r>
        <w:t xml:space="preserve">This study is in rats and shows adaptation at higher doses along with specificity for males. </w:t>
      </w:r>
    </w:p>
    <w:p w14:paraId="6CA68059" w14:textId="77777777" w:rsidR="006A046C" w:rsidRDefault="006A046C" w:rsidP="006A046C">
      <w:pPr>
        <w:pStyle w:val="ListParagraph"/>
        <w:numPr>
          <w:ilvl w:val="0"/>
          <w:numId w:val="20"/>
        </w:numPr>
      </w:pPr>
      <w:r>
        <w:t xml:space="preserve">Changes in clinical practice include informing patients and health professionals of the risks. </w:t>
      </w:r>
    </w:p>
    <w:p w14:paraId="601AD26B" w14:textId="2ECC6DF9" w:rsidR="00854E36" w:rsidRDefault="00854E36" w:rsidP="006A046C">
      <w:pPr>
        <w:pStyle w:val="ListParagraph"/>
        <w:numPr>
          <w:ilvl w:val="0"/>
          <w:numId w:val="20"/>
        </w:numPr>
      </w:pPr>
      <w:r>
        <w:t>The author stated that evidence of harm was “considerable</w:t>
      </w:r>
      <w:proofErr w:type="gramStart"/>
      <w:r>
        <w:t>”, but</w:t>
      </w:r>
      <w:proofErr w:type="gramEnd"/>
      <w:r>
        <w:t xml:space="preserve"> did not explicitly state that a change in practice should be implemented.</w:t>
      </w:r>
    </w:p>
    <w:p w14:paraId="4608806D" w14:textId="041F90DC" w:rsidR="002E1CD6" w:rsidRDefault="002E1CD6" w:rsidP="002E1CD6">
      <w:pPr>
        <w:pStyle w:val="ListParagraph"/>
        <w:numPr>
          <w:ilvl w:val="0"/>
          <w:numId w:val="20"/>
        </w:numPr>
      </w:pPr>
      <w:r>
        <w:t>This is an “authoritative” and dismissive pronouncement by the BMJ that there is no need to be concerned about a new study (</w:t>
      </w:r>
      <w:r w:rsidRPr="00323C3A">
        <w:t>Claudia B Avella-Garcia</w:t>
      </w:r>
      <w:r>
        <w:t xml:space="preserve"> et al (2016)). It does not cite any other study or any other </w:t>
      </w:r>
      <w:proofErr w:type="gramStart"/>
      <w:r>
        <w:t>evidence, and</w:t>
      </w:r>
      <w:proofErr w:type="gramEnd"/>
      <w:r>
        <w:t xml:space="preserve"> concludes that “</w:t>
      </w:r>
      <w:r w:rsidRPr="00BD7DF1">
        <w:t>Current advice</w:t>
      </w:r>
      <w:r>
        <w:t xml:space="preserve"> (regarding use of APAP during pregnancy)</w:t>
      </w:r>
      <w:r w:rsidRPr="00BD7DF1">
        <w:t xml:space="preserve"> should not change.</w:t>
      </w:r>
      <w:r>
        <w:t>”.</w:t>
      </w:r>
    </w:p>
    <w:p w14:paraId="2CAE6397" w14:textId="525034A2" w:rsidR="001348A7" w:rsidRDefault="001348A7" w:rsidP="006A046C">
      <w:pPr>
        <w:pStyle w:val="ListParagraph"/>
        <w:numPr>
          <w:ilvl w:val="0"/>
          <w:numId w:val="20"/>
        </w:numPr>
      </w:pPr>
      <w:r>
        <w:t>Example of discussion focused on weaknesses in specific studies, not on big picture.</w:t>
      </w:r>
    </w:p>
    <w:p w14:paraId="200571DA" w14:textId="11605C29" w:rsidR="001348A7" w:rsidRDefault="00B34F1A" w:rsidP="006A046C">
      <w:pPr>
        <w:pStyle w:val="ListParagraph"/>
        <w:numPr>
          <w:ilvl w:val="0"/>
          <w:numId w:val="20"/>
        </w:numPr>
      </w:pPr>
      <w:r>
        <w:t>Discussion of limited evidence with the conclusions that “</w:t>
      </w:r>
      <w:r w:rsidRPr="00B302FA">
        <w:t>It is obvious that the data is insufficient to draw any conclusion from these studies.</w:t>
      </w:r>
      <w:r>
        <w:t>”</w:t>
      </w:r>
    </w:p>
    <w:p w14:paraId="168D084B" w14:textId="5CD0CCB7" w:rsidR="004F06E1" w:rsidRDefault="004F06E1" w:rsidP="004D025D">
      <w:pPr>
        <w:pStyle w:val="ListParagraph"/>
        <w:numPr>
          <w:ilvl w:val="0"/>
          <w:numId w:val="20"/>
        </w:numPr>
      </w:pPr>
      <w:r w:rsidRPr="00D1435E">
        <w:t>Th</w:t>
      </w:r>
      <w:r w:rsidR="004C23B4" w:rsidRPr="00D1435E">
        <w:t>ese</w:t>
      </w:r>
      <w:r w:rsidRPr="00D1435E">
        <w:t xml:space="preserve"> </w:t>
      </w:r>
      <w:r w:rsidR="00B3425A" w:rsidRPr="00D1435E">
        <w:t xml:space="preserve">two </w:t>
      </w:r>
      <w:r w:rsidRPr="00D1435E">
        <w:t>stud</w:t>
      </w:r>
      <w:r w:rsidR="004C23B4" w:rsidRPr="00D1435E">
        <w:t>ies</w:t>
      </w:r>
      <w:r w:rsidR="00B41CCA" w:rsidRPr="00D1435E">
        <w:t xml:space="preserve"> from the same authors</w:t>
      </w:r>
      <w:r w:rsidRPr="00D1435E">
        <w:t xml:space="preserve"> </w:t>
      </w:r>
      <w:r w:rsidR="00935DAB" w:rsidRPr="00D1435E">
        <w:t>inflate the implications of</w:t>
      </w:r>
      <w:r w:rsidRPr="00D1435E">
        <w:t xml:space="preserve"> negative</w:t>
      </w:r>
      <w:r>
        <w:t xml:space="preserve"> studies</w:t>
      </w:r>
      <w:r w:rsidR="004639B9">
        <w:t xml:space="preserve"> to </w:t>
      </w:r>
      <w:r w:rsidR="00B1138C">
        <w:t xml:space="preserve">create a </w:t>
      </w:r>
      <w:r w:rsidR="00AC76E1">
        <w:t xml:space="preserve">sense of </w:t>
      </w:r>
      <w:r w:rsidR="00935DAB">
        <w:t>uncertaint</w:t>
      </w:r>
      <w:r w:rsidR="002D6D89">
        <w:t>y.</w:t>
      </w:r>
      <w:r>
        <w:t xml:space="preserve"> </w:t>
      </w:r>
      <w:r w:rsidR="004C23B4">
        <w:t xml:space="preserve">For example, </w:t>
      </w:r>
      <w:r w:rsidR="003A10BF">
        <w:t>although over a dozen studies in laboratory mammal models show neuro</w:t>
      </w:r>
      <w:r w:rsidR="00C47DEF">
        <w:t>developmental effects of APAP, a</w:t>
      </w:r>
      <w:r w:rsidR="00B41CCA">
        <w:t xml:space="preserve"> negative study </w:t>
      </w:r>
      <w:r w:rsidR="003A10BF">
        <w:t>us</w:t>
      </w:r>
      <w:r w:rsidR="00C47DEF">
        <w:t>ing</w:t>
      </w:r>
      <w:r>
        <w:t xml:space="preserve"> Zebrafish</w:t>
      </w:r>
      <w:r w:rsidR="00C47DEF">
        <w:t xml:space="preserve"> was cited</w:t>
      </w:r>
      <w:r w:rsidR="00DD200D">
        <w:t xml:space="preserve"> (PubMed ID </w:t>
      </w:r>
      <w:r w:rsidR="00DD200D" w:rsidRPr="00DD200D">
        <w:t>27116683</w:t>
      </w:r>
      <w:r w:rsidR="00DD200D">
        <w:t>)</w:t>
      </w:r>
      <w:r>
        <w:t xml:space="preserve">. </w:t>
      </w:r>
      <w:r w:rsidR="007507F6">
        <w:t xml:space="preserve">One of the </w:t>
      </w:r>
      <w:r w:rsidR="00227511">
        <w:t xml:space="preserve">negative </w:t>
      </w:r>
      <w:r w:rsidR="007507F6">
        <w:t xml:space="preserve">studies </w:t>
      </w:r>
      <w:r w:rsidR="00227511">
        <w:t>cited</w:t>
      </w:r>
      <w:r w:rsidR="007507F6">
        <w:t xml:space="preserve"> fin</w:t>
      </w:r>
      <w:r w:rsidR="00227511">
        <w:t>ding</w:t>
      </w:r>
      <w:r>
        <w:t xml:space="preserve"> “no effect</w:t>
      </w:r>
      <w:r w:rsidR="00227511">
        <w:t>”</w:t>
      </w:r>
      <w:r>
        <w:t xml:space="preserve"> </w:t>
      </w:r>
      <w:r w:rsidR="001B6090">
        <w:t xml:space="preserve">is a self-citation </w:t>
      </w:r>
      <w:r w:rsidR="000E2F82">
        <w:t xml:space="preserve">measuring only a single exposure window </w:t>
      </w:r>
      <w:r w:rsidR="001B6090">
        <w:t xml:space="preserve">with </w:t>
      </w:r>
      <w:r w:rsidR="00037C88">
        <w:t xml:space="preserve">only 19 individuals in the study </w:t>
      </w:r>
      <w:r w:rsidR="00DE11AF">
        <w:t xml:space="preserve">group, with no cases of ASD (PubMed </w:t>
      </w:r>
      <w:r w:rsidR="00DE11AF" w:rsidRPr="00131379">
        <w:t xml:space="preserve">ID </w:t>
      </w:r>
      <w:r w:rsidR="001B6090" w:rsidRPr="00131379">
        <w:t>30325529)</w:t>
      </w:r>
      <w:r w:rsidR="0018025D">
        <w:t>. A</w:t>
      </w:r>
      <w:r w:rsidR="005615AA" w:rsidRPr="00131379">
        <w:t>nother</w:t>
      </w:r>
      <w:r w:rsidR="000E2F82" w:rsidRPr="00131379">
        <w:t>, also measuring a single exposure window,</w:t>
      </w:r>
      <w:r w:rsidR="005615AA" w:rsidRPr="00131379">
        <w:t xml:space="preserve"> </w:t>
      </w:r>
      <w:r w:rsidR="00103454" w:rsidRPr="00131379">
        <w:t>has only 30 patients in the study group, and ASD was not measured (</w:t>
      </w:r>
      <w:r w:rsidR="002633AF" w:rsidRPr="00131379">
        <w:t>PubM</w:t>
      </w:r>
      <w:r w:rsidR="00131379" w:rsidRPr="00131379">
        <w:t>e</w:t>
      </w:r>
      <w:r w:rsidR="002633AF" w:rsidRPr="00131379">
        <w:t>d ID 28395364</w:t>
      </w:r>
      <w:r w:rsidR="00103454" w:rsidRPr="00131379">
        <w:t>).</w:t>
      </w:r>
      <w:r w:rsidR="00DE11AF" w:rsidRPr="00131379">
        <w:t xml:space="preserve"> </w:t>
      </w:r>
      <w:r w:rsidR="002D6D89">
        <w:t xml:space="preserve">Further, </w:t>
      </w:r>
      <w:r w:rsidR="00EC12FD">
        <w:t>the actual dat</w:t>
      </w:r>
      <w:r w:rsidR="004A4125">
        <w:t>a</w:t>
      </w:r>
      <w:r w:rsidR="0018025D">
        <w:t xml:space="preserve"> (</w:t>
      </w:r>
      <w:proofErr w:type="gramStart"/>
      <w:r w:rsidR="0018025D">
        <w:t>PubM</w:t>
      </w:r>
      <w:r w:rsidR="00080624">
        <w:t xml:space="preserve">ed </w:t>
      </w:r>
      <w:r w:rsidR="001D6988">
        <w:t xml:space="preserve"> </w:t>
      </w:r>
      <w:r w:rsidR="00080624" w:rsidRPr="00FE473D">
        <w:t>ID</w:t>
      </w:r>
      <w:proofErr w:type="gramEnd"/>
      <w:r w:rsidR="00080624" w:rsidRPr="00FE473D">
        <w:t xml:space="preserve"> 32943529)</w:t>
      </w:r>
      <w:r w:rsidR="004A4125">
        <w:t xml:space="preserve"> show</w:t>
      </w:r>
      <w:r>
        <w:t xml:space="preserve"> more than twice as much ASD (0.69% vs. 0.30%) in APAP treated children </w:t>
      </w:r>
      <w:r w:rsidR="00906388">
        <w:t>compared to</w:t>
      </w:r>
      <w:r>
        <w:t xml:space="preserve"> non-treated children</w:t>
      </w:r>
      <w:r w:rsidR="00906388">
        <w:t xml:space="preserve">, but </w:t>
      </w:r>
      <w:r w:rsidR="004A4125">
        <w:t xml:space="preserve">the </w:t>
      </w:r>
      <w:r w:rsidR="00906388">
        <w:t>conclu</w:t>
      </w:r>
      <w:r w:rsidR="004A4125">
        <w:t>sion is reached</w:t>
      </w:r>
      <w:r w:rsidR="00906388">
        <w:t xml:space="preserve"> that </w:t>
      </w:r>
      <w:r w:rsidR="004D025D">
        <w:t>“Intravenous paracetamol given to neonates did not associate with childhood disorders compared with the non-exposed infants during the 5-year follow-up. The previous hypothesis that early paracetamol use causes childhood morbidities was not confirmed.”</w:t>
      </w:r>
      <w:r>
        <w:t xml:space="preserve"> </w:t>
      </w:r>
      <w:r w:rsidR="000E32C4">
        <w:t xml:space="preserve"> </w:t>
      </w:r>
      <w:r w:rsidR="00917594">
        <w:t xml:space="preserve">A more accurate </w:t>
      </w:r>
      <w:r w:rsidR="000E32C4">
        <w:t xml:space="preserve">conclusion would have been that </w:t>
      </w:r>
      <w:r w:rsidR="00E50190">
        <w:t xml:space="preserve">APAP was associated with more than double the prevalence of ASD use, but </w:t>
      </w:r>
      <w:r w:rsidR="00AA2444">
        <w:t xml:space="preserve">that </w:t>
      </w:r>
      <w:r w:rsidR="00E50190">
        <w:t xml:space="preserve">the study was </w:t>
      </w:r>
      <w:r w:rsidR="00AA2444">
        <w:t xml:space="preserve">not sufficiently </w:t>
      </w:r>
      <w:r w:rsidR="00E50190">
        <w:t xml:space="preserve">powered to determine if the association was statistically significant. </w:t>
      </w:r>
    </w:p>
    <w:p w14:paraId="281F14BE" w14:textId="1D7FD966" w:rsidR="007663DA" w:rsidRPr="003C1D9E" w:rsidRDefault="006A046C" w:rsidP="000A06F9">
      <w:pPr>
        <w:pStyle w:val="ListParagraph"/>
        <w:numPr>
          <w:ilvl w:val="0"/>
          <w:numId w:val="20"/>
        </w:numPr>
      </w:pPr>
      <w:r>
        <w:t xml:space="preserve">This is </w:t>
      </w:r>
      <w:r w:rsidR="00F44FFA">
        <w:t>an industry</w:t>
      </w:r>
      <w:r>
        <w:t xml:space="preserve"> </w:t>
      </w:r>
      <w:r w:rsidR="00F44FFA">
        <w:t>(</w:t>
      </w:r>
      <w:proofErr w:type="spellStart"/>
      <w:r>
        <w:t>Kenvue</w:t>
      </w:r>
      <w:proofErr w:type="spellEnd"/>
      <w:r w:rsidR="00F44FFA">
        <w:t>)</w:t>
      </w:r>
      <w:r w:rsidR="00315D53">
        <w:t>-</w:t>
      </w:r>
      <w:r w:rsidR="009F7D50">
        <w:t>associat</w:t>
      </w:r>
      <w:r w:rsidR="00315D53">
        <w:t>ed</w:t>
      </w:r>
      <w:r>
        <w:t xml:space="preserve"> study which concludes that there is “Strong evidence of no adverse effects” </w:t>
      </w:r>
      <w:r w:rsidR="009F7D50">
        <w:t xml:space="preserve">from APAP </w:t>
      </w:r>
      <w:r>
        <w:t>when considering all available evidence</w:t>
      </w:r>
      <w:r w:rsidR="006C11AA">
        <w:t xml:space="preserve"> from laboratory animal models</w:t>
      </w:r>
      <w:r>
        <w:t>.  In terms of their evaluation of the Viberg study, which showed almost complete impairment of learning in animals receiving 2 doses of 30 mg/kg APAP compared to excellent performance of control animals receiving saline only, the</w:t>
      </w:r>
      <w:r w:rsidR="00547AB8">
        <w:t xml:space="preserve"> “industry report”</w:t>
      </w:r>
      <w:r>
        <w:t xml:space="preserve"> assessment was: </w:t>
      </w:r>
      <w:r>
        <w:lastRenderedPageBreak/>
        <w:t>“</w:t>
      </w:r>
      <w:r w:rsidRPr="006E4806">
        <w:t>However, the finding at this dose level is questionable for a multitude of reasons.</w:t>
      </w:r>
      <w:r>
        <w:t xml:space="preserve">” These stated reasons were (a) wrong species (rats would have been better) (b) wrong mouse strain (c) poor testing procedure, </w:t>
      </w:r>
      <w:r w:rsidR="005F70C3">
        <w:t xml:space="preserve">and </w:t>
      </w:r>
      <w:r>
        <w:t>(d) inconsisten</w:t>
      </w:r>
      <w:r w:rsidR="005F70C3">
        <w:t>cy</w:t>
      </w:r>
      <w:r>
        <w:t xml:space="preserve"> with other studies</w:t>
      </w:r>
      <w:r w:rsidRPr="003C1D9E">
        <w:t xml:space="preserve">.  </w:t>
      </w:r>
      <w:r w:rsidR="00FE4203" w:rsidRPr="003C1D9E">
        <w:t>By way of review,</w:t>
      </w:r>
      <w:r w:rsidR="007663DA" w:rsidRPr="003C1D9E">
        <w:t xml:space="preserve"> all adult mice used by Viberg et al ran the maze they were presented, and they all made multiple mistakes on the first day. However, after two days of practice, the mice exposed to saline early in life ran the maze with almost no mistakes, and with a much faster time. The adult mice exposed to APAP early in life, on the other hand, showed almost no improvement in their ability to run the maze after two days of practice. Further, the amount of drug used by Viberg et al was two doses of 30 mg/kg, an amount </w:t>
      </w:r>
      <w:proofErr w:type="gramStart"/>
      <w:r w:rsidR="007663DA" w:rsidRPr="003C1D9E">
        <w:t>similar to</w:t>
      </w:r>
      <w:proofErr w:type="gramEnd"/>
      <w:r w:rsidR="007663DA" w:rsidRPr="003C1D9E">
        <w:t xml:space="preserve"> that received by human children, especially if administered as a suppository. The fact that the results observed in the Viberg et al study were highly significant with extremely clear and dose-dependent adverse effects of APAP exposure indicates that the concerns raised in the industry report are invalid: the testing procedure and the choice of animal species and strain were quite adequate. </w:t>
      </w:r>
    </w:p>
    <w:p w14:paraId="4B6B8242" w14:textId="1B957060" w:rsidR="007663DA" w:rsidRPr="003C1D9E" w:rsidRDefault="007663DA" w:rsidP="000A06F9">
      <w:pPr>
        <w:pStyle w:val="ListParagraph"/>
        <w:ind w:left="709" w:firstLine="567"/>
      </w:pPr>
      <w:r w:rsidRPr="003C1D9E">
        <w:t xml:space="preserve">The industry report also points out that Viberg et al did not actually know </w:t>
      </w:r>
      <w:r w:rsidR="00FB5831" w:rsidRPr="003C1D9E">
        <w:t xml:space="preserve">exactly </w:t>
      </w:r>
      <w:r w:rsidRPr="003C1D9E">
        <w:t xml:space="preserve">what was wrong with the mice after exposure to APAP. However, most observers would conclude that the fact that the APAP-exposed mice do not run the maze more efficiently with practice indicates that they were unable to do so, not that they were somehow motivated to keep making mistakes in running the maze for some unknown reason. Regardless, a hypothetical drug-induced motivation to make mistakes is probably not desirable any more than a drug-induced inability to learn to avoid mistakes. </w:t>
      </w:r>
    </w:p>
    <w:p w14:paraId="7670F185" w14:textId="48483F99" w:rsidR="007663DA" w:rsidRPr="003C1D9E" w:rsidRDefault="007663DA" w:rsidP="000A06F9">
      <w:pPr>
        <w:pStyle w:val="ListParagraph"/>
        <w:ind w:left="709" w:firstLine="567"/>
      </w:pPr>
      <w:r w:rsidRPr="003C1D9E">
        <w:t xml:space="preserve">The industry report also claimed that the Viberg et al study was “inconsistent with other reports”, citing two </w:t>
      </w:r>
      <w:proofErr w:type="gramStart"/>
      <w:r w:rsidRPr="003C1D9E">
        <w:t>reports in particular</w:t>
      </w:r>
      <w:proofErr w:type="gramEnd"/>
      <w:r w:rsidRPr="003C1D9E">
        <w:t xml:space="preserve">. First, the industry report claimed that the Viberg et al study was inconsistent with a study that used juvenile mice </w:t>
      </w:r>
      <w:r w:rsidRPr="003C1D9E">
        <w:fldChar w:fldCharType="begin">
          <w:fldData xml:space="preserve">PEVuZE5vdGU+PENpdGU+PEF1dGhvcj5Jc2hpZGE8L0F1dGhvcj48WWVhcj4yMDA3PC9ZZWFyPjxS
ZWNOdW0+Mjk0MjwvUmVjTnVtPjxEaXNwbGF5VGV4dD5bMTRdPC9EaXNwbGF5VGV4dD48cmVjb3Jk
PjxyZWMtbnVtYmVyPjI5NDI8L3JlYy1udW1iZXI+PGZvcmVpZ24ta2V5cz48a2V5IGFwcD0iRU4i
IGRiLWlkPSIyZmR4MDV3OXlzdDByNGVwMDl2eDVyOXJ2MGEyd3d6d3YycmUiIHRpbWVzdGFtcD0i
MTc0ODQ1NTMxNSI+Mjk0Mjwva2V5PjwvZm9yZWlnbi1rZXlzPjxyZWYtdHlwZSBuYW1lPSJKb3Vy
bmFsIEFydGljbGUiPjE3PC9yZWYtdHlwZT48Y29udHJpYnV0b3JzPjxhdXRob3JzPjxhdXRob3I+
SXNoaWRhLCBULjwvYXV0aG9yPjxhdXRob3I+U2F0bywgVC48L2F1dGhvcj48YXV0aG9yPklyaWZ1
bmUsIE0uPC9hdXRob3I+PGF1dGhvcj5UYW5ha2EsIEsuPC9hdXRob3I+PGF1dGhvcj5OYWthbXVy
YSwgTi48L2F1dGhvcj48YXV0aG9yPk5pc2hpa2F3YSwgVC48L2F1dGhvcj48L2F1dGhvcnM+PC9j
b250cmlidXRvcnM+PGF1dGgtYWRkcmVzcz5EZXBhcnRtZW50IG9mIEFwcGxpZWQgUGhhcm1hY29s
b2d5LCBLYWdvc2hpbWEgVW5pdmVyc2l0eSBHcmFkdWF0ZSBTY2hvb2wgb2YgTWVkaWNhbCBhbmQg
RGVudGFsIFNjaWVuY2VzLCBLYWdvc2hpbWEsIEphcGFuLjwvYXV0aC1hZGRyZXNzPjx0aXRsZXM+
PHRpdGxlPkVmZmVjdCBvZiBhY2V0YW1pbm9waGVuLCBhIGN5Y2xvb3h5Z2VuYXNlIGluaGliaXRv
ciwgb24gTW9ycmlzIHdhdGVyIG1hemUgdGFzayBwZXJmb3JtYW5jZSBpbiBtaWNlPC90aXRsZT48
c2Vjb25kYXJ5LXRpdGxlPkogUHN5Y2hvcGhhcm1hY29sPC9zZWNvbmRhcnktdGl0bGU+PGFsdC10
aXRsZT5Kb3VybmFsIG9mIHBzeWNob3BoYXJtYWNvbG9neSAoT3hmb3JkLCBFbmdsYW5kKTwvYWx0
LXRpdGxlPjwvdGl0bGVzPjxwZXJpb2RpY2FsPjxmdWxsLXRpdGxlPkpvdXJuYWwgb2YgUHN5Y2hv
cGhhcm1hY29sb2d5PC9mdWxsLXRpdGxlPjxhYmJyLTE+Si4gUHN5Y2hvcGhhcm1hY29sLjwvYWJi
ci0xPjxhYmJyLTI+SiBQc3ljaG9waGFybWFjb2w8L2FiYnItMj48L3BlcmlvZGljYWw+PHBhZ2Vz
Pjc1Ny02NzwvcGFnZXM+PHZvbHVtZT4yMTwvdm9sdW1lPjxudW1iZXI+NzwvbnVtYmVyPjxlZGl0
aW9uPjIwMDcvMDcvMDQ8L2VkaXRpb24+PGtleXdvcmRzPjxrZXl3b3JkPkFjZXRhbWlub3BoZW4v
YWRtaW5pc3RyYXRpb24gJmFtcDsgZG9zYWdlLypwaGFybWFjb2xvZ3k8L2tleXdvcmQ+PGtleXdv
cmQ+QW5pbWFsczwva2V5d29yZD48a2V5d29yZD5DeWNsb294eWdlbmFzZSAxL21ldGFib2xpc208
L2tleXdvcmQ+PGtleXdvcmQ+Q3ljbG9veHlnZW5hc2UgMi9kcnVnIGVmZmVjdHMvbWV0YWJvbGlz
bTwva2V5d29yZD48a2V5d29yZD5DeWNsb294eWdlbmFzZSAyIEluaGliaXRvcnMvYWRtaW5pc3Ry
YXRpb24gJmFtcDsgZG9zYWdlL3BoYXJtYWNvbG9neTwva2V5d29yZD48a2V5d29yZD5DeWNsb294
eWdlbmFzZSBJbmhpYml0b3JzL2FkbWluaXN0cmF0aW9uICZhbXA7IGRvc2FnZS8qcGhhcm1hY29s
b2d5PC9rZXl3b3JkPjxrZXl3b3JkPkRvc2UtUmVzcG9uc2UgUmVsYXRpb25zaGlwLCBEcnVnPC9r
ZXl3b3JkPjxrZXl3b3JkPkluaGliaXRvcnkgQ29uY2VudHJhdGlvbiA1MDwva2V5d29yZD48a2V5
d29yZD5JbmplY3Rpb25zLCBJbnRyYXBlcml0b25lYWw8L2tleXdvcmQ+PGtleXdvcmQ+TWFsZTwv
a2V5d29yZD48a2V5d29yZD5NYXplIExlYXJuaW5nLypkcnVnIGVmZmVjdHM8L2tleXdvcmQ+PGtl
eXdvcmQ+TWVtb3J5L2RydWcgZWZmZWN0cy8qcGh5c2lvbG9neTwva2V5d29yZD48a2V5d29yZD5N
ZXRoeXNlcmdpZGUvcGhhcm1hY29sb2d5PC9rZXl3b3JkPjxrZXl3b3JkPk1pY2U8L2tleXdvcmQ+
PGtleXdvcmQ+UGhlbmFjZXRpbi9hZG1pbmlzdHJhdGlvbiAmYW1wOyBkb3NhZ2UvcGhhcm1hY29s
b2d5PC9rZXl3b3JkPjxrZXl3b3JkPlByb3N0YWdsYW5kaW4tRW5kb3Blcm94aWRlIFN5bnRoYXNl
cy9kcnVnIGVmZmVjdHMvKm1ldGFib2xpc208L2tleXdvcmQ+PGtleXdvcmQ+U2Vyb3RvbmluIEFu
dGFnb25pc3RzL3BoYXJtYWNvbG9neTwva2V5d29yZD48L2tleXdvcmRzPjxkYXRlcz48eWVhcj4y
MDA3PC95ZWFyPjxwdWItZGF0ZXM+PGRhdGU+U2VwPC9kYXRlPjwvcHViLWRhdGVzPjwvZGF0ZXM+
PGlzYm4+MDI2OS04ODExIChQcmludCkmI3hEOzAyNjktODgxMTwvaXNibj48YWNjZXNzaW9uLW51
bT4xNzYwNjQ3MjwvYWNjZXNzaW9uLW51bT48dXJscz48L3VybHM+PGVsZWN0cm9uaWMtcmVzb3Vy
Y2UtbnVtPjEwLjExNzcvMDI2OTg4MTEwNzA3NjM2OTwvZWxlY3Ryb25pYy1yZXNvdXJjZS1udW0+
PHJlbW90ZS1kYXRhYmFzZS1wcm92aWRlcj5OTE08L3JlbW90ZS1kYXRhYmFzZS1wcm92aWRlcj48
bGFuZ3VhZ2U+ZW5nPC9sYW5ndWFnZT48L3JlY29yZD48L0NpdGU+PC9FbmROb3RlPgB=
</w:fldData>
        </w:fldChar>
      </w:r>
      <w:r w:rsidR="00134841">
        <w:instrText xml:space="preserve"> ADDIN EN.CITE </w:instrText>
      </w:r>
      <w:r w:rsidR="00134841">
        <w:fldChar w:fldCharType="begin">
          <w:fldData xml:space="preserve">PEVuZE5vdGU+PENpdGU+PEF1dGhvcj5Jc2hpZGE8L0F1dGhvcj48WWVhcj4yMDA3PC9ZZWFyPjxS
ZWNOdW0+Mjk0MjwvUmVjTnVtPjxEaXNwbGF5VGV4dD5bMTRdPC9EaXNwbGF5VGV4dD48cmVjb3Jk
PjxyZWMtbnVtYmVyPjI5NDI8L3JlYy1udW1iZXI+PGZvcmVpZ24ta2V5cz48a2V5IGFwcD0iRU4i
IGRiLWlkPSIyZmR4MDV3OXlzdDByNGVwMDl2eDVyOXJ2MGEyd3d6d3YycmUiIHRpbWVzdGFtcD0i
MTc0ODQ1NTMxNSI+Mjk0Mjwva2V5PjwvZm9yZWlnbi1rZXlzPjxyZWYtdHlwZSBuYW1lPSJKb3Vy
bmFsIEFydGljbGUiPjE3PC9yZWYtdHlwZT48Y29udHJpYnV0b3JzPjxhdXRob3JzPjxhdXRob3I+
SXNoaWRhLCBULjwvYXV0aG9yPjxhdXRob3I+U2F0bywgVC48L2F1dGhvcj48YXV0aG9yPklyaWZ1
bmUsIE0uPC9hdXRob3I+PGF1dGhvcj5UYW5ha2EsIEsuPC9hdXRob3I+PGF1dGhvcj5OYWthbXVy
YSwgTi48L2F1dGhvcj48YXV0aG9yPk5pc2hpa2F3YSwgVC48L2F1dGhvcj48L2F1dGhvcnM+PC9j
b250cmlidXRvcnM+PGF1dGgtYWRkcmVzcz5EZXBhcnRtZW50IG9mIEFwcGxpZWQgUGhhcm1hY29s
b2d5LCBLYWdvc2hpbWEgVW5pdmVyc2l0eSBHcmFkdWF0ZSBTY2hvb2wgb2YgTWVkaWNhbCBhbmQg
RGVudGFsIFNjaWVuY2VzLCBLYWdvc2hpbWEsIEphcGFuLjwvYXV0aC1hZGRyZXNzPjx0aXRsZXM+
PHRpdGxlPkVmZmVjdCBvZiBhY2V0YW1pbm9waGVuLCBhIGN5Y2xvb3h5Z2VuYXNlIGluaGliaXRv
ciwgb24gTW9ycmlzIHdhdGVyIG1hemUgdGFzayBwZXJmb3JtYW5jZSBpbiBtaWNlPC90aXRsZT48
c2Vjb25kYXJ5LXRpdGxlPkogUHN5Y2hvcGhhcm1hY29sPC9zZWNvbmRhcnktdGl0bGU+PGFsdC10
aXRsZT5Kb3VybmFsIG9mIHBzeWNob3BoYXJtYWNvbG9neSAoT3hmb3JkLCBFbmdsYW5kKTwvYWx0
LXRpdGxlPjwvdGl0bGVzPjxwZXJpb2RpY2FsPjxmdWxsLXRpdGxlPkpvdXJuYWwgb2YgUHN5Y2hv
cGhhcm1hY29sb2d5PC9mdWxsLXRpdGxlPjxhYmJyLTE+Si4gUHN5Y2hvcGhhcm1hY29sLjwvYWJi
ci0xPjxhYmJyLTI+SiBQc3ljaG9waGFybWFjb2w8L2FiYnItMj48L3BlcmlvZGljYWw+PHBhZ2Vz
Pjc1Ny02NzwvcGFnZXM+PHZvbHVtZT4yMTwvdm9sdW1lPjxudW1iZXI+NzwvbnVtYmVyPjxlZGl0
aW9uPjIwMDcvMDcvMDQ8L2VkaXRpb24+PGtleXdvcmRzPjxrZXl3b3JkPkFjZXRhbWlub3BoZW4v
YWRtaW5pc3RyYXRpb24gJmFtcDsgZG9zYWdlLypwaGFybWFjb2xvZ3k8L2tleXdvcmQ+PGtleXdv
cmQ+QW5pbWFsczwva2V5d29yZD48a2V5d29yZD5DeWNsb294eWdlbmFzZSAxL21ldGFib2xpc208
L2tleXdvcmQ+PGtleXdvcmQ+Q3ljbG9veHlnZW5hc2UgMi9kcnVnIGVmZmVjdHMvbWV0YWJvbGlz
bTwva2V5d29yZD48a2V5d29yZD5DeWNsb294eWdlbmFzZSAyIEluaGliaXRvcnMvYWRtaW5pc3Ry
YXRpb24gJmFtcDsgZG9zYWdlL3BoYXJtYWNvbG9neTwva2V5d29yZD48a2V5d29yZD5DeWNsb294
eWdlbmFzZSBJbmhpYml0b3JzL2FkbWluaXN0cmF0aW9uICZhbXA7IGRvc2FnZS8qcGhhcm1hY29s
b2d5PC9rZXl3b3JkPjxrZXl3b3JkPkRvc2UtUmVzcG9uc2UgUmVsYXRpb25zaGlwLCBEcnVnPC9r
ZXl3b3JkPjxrZXl3b3JkPkluaGliaXRvcnkgQ29uY2VudHJhdGlvbiA1MDwva2V5d29yZD48a2V5
d29yZD5JbmplY3Rpb25zLCBJbnRyYXBlcml0b25lYWw8L2tleXdvcmQ+PGtleXdvcmQ+TWFsZTwv
a2V5d29yZD48a2V5d29yZD5NYXplIExlYXJuaW5nLypkcnVnIGVmZmVjdHM8L2tleXdvcmQ+PGtl
eXdvcmQ+TWVtb3J5L2RydWcgZWZmZWN0cy8qcGh5c2lvbG9neTwva2V5d29yZD48a2V5d29yZD5N
ZXRoeXNlcmdpZGUvcGhhcm1hY29sb2d5PC9rZXl3b3JkPjxrZXl3b3JkPk1pY2U8L2tleXdvcmQ+
PGtleXdvcmQ+UGhlbmFjZXRpbi9hZG1pbmlzdHJhdGlvbiAmYW1wOyBkb3NhZ2UvcGhhcm1hY29s
b2d5PC9rZXl3b3JkPjxrZXl3b3JkPlByb3N0YWdsYW5kaW4tRW5kb3Blcm94aWRlIFN5bnRoYXNl
cy9kcnVnIGVmZmVjdHMvKm1ldGFib2xpc208L2tleXdvcmQ+PGtleXdvcmQ+U2Vyb3RvbmluIEFu
dGFnb25pc3RzL3BoYXJtYWNvbG9neTwva2V5d29yZD48L2tleXdvcmRzPjxkYXRlcz48eWVhcj4y
MDA3PC95ZWFyPjxwdWItZGF0ZXM+PGRhdGU+U2VwPC9kYXRlPjwvcHViLWRhdGVzPjwvZGF0ZXM+
PGlzYm4+MDI2OS04ODExIChQcmludCkmI3hEOzAyNjktODgxMTwvaXNibj48YWNjZXNzaW9uLW51
bT4xNzYwNjQ3MjwvYWNjZXNzaW9uLW51bT48dXJscz48L3VybHM+PGVsZWN0cm9uaWMtcmVzb3Vy
Y2UtbnVtPjEwLjExNzcvMDI2OTg4MTEwNzA3NjM2OTwvZWxlY3Ryb25pYy1yZXNvdXJjZS1udW0+
PHJlbW90ZS1kYXRhYmFzZS1wcm92aWRlcj5OTE08L3JlbW90ZS1kYXRhYmFzZS1wcm92aWRlcj48
bGFuZ3VhZ2U+ZW5nPC9sYW5ndWFnZT48L3JlY29yZD48L0NpdGU+PC9FbmROb3RlPgB=
</w:fldData>
        </w:fldChar>
      </w:r>
      <w:r w:rsidR="00134841">
        <w:instrText xml:space="preserve"> ADDIN EN.CITE.DATA </w:instrText>
      </w:r>
      <w:r w:rsidR="00134841">
        <w:fldChar w:fldCharType="end"/>
      </w:r>
      <w:r w:rsidRPr="003C1D9E">
        <w:fldChar w:fldCharType="separate"/>
      </w:r>
      <w:r w:rsidR="00134841">
        <w:rPr>
          <w:noProof/>
        </w:rPr>
        <w:t>[14]</w:t>
      </w:r>
      <w:r w:rsidRPr="003C1D9E">
        <w:fldChar w:fldCharType="end"/>
      </w:r>
      <w:r w:rsidRPr="003C1D9E">
        <w:t xml:space="preserve">, not neonatal mice as in the Viberg et al study. However, a follow-up study by Viberg and other colleagues </w:t>
      </w:r>
      <w:r w:rsidRPr="003C1D9E">
        <w:fldChar w:fldCharType="begin">
          <w:fldData xml:space="preserve">PEVuZE5vdGU+PENpdGU+PEF1dGhvcj5QaGlsaXBwb3Q8L0F1dGhvcj48WWVhcj4yMDE3PC9ZZWFy
PjxSZWNOdW0+MjE1MzwvUmVjTnVtPjxEaXNwbGF5VGV4dD5bMTVdPC9EaXNwbGF5VGV4dD48cmVj
b3JkPjxyZWMtbnVtYmVyPjIxNTM8L3JlYy1udW1iZXI+PGZvcmVpZ24ta2V5cz48a2V5IGFwcD0i
RU4iIGRiLWlkPSIyZmR4MDV3OXlzdDByNGVwMDl2eDVyOXJ2MGEyd3d6d3YycmUiIHRpbWVzdGFt
cD0iMTUzMDIwMDI2MSI+MjE1Mzwva2V5PjwvZm9yZWlnbi1rZXlzPjxyZWYtdHlwZSBuYW1lPSJK
b3VybmFsIEFydGljbGUiPjE3PC9yZWYtdHlwZT48Y29udHJpYnV0b3JzPjxhdXRob3JzPjxhdXRo
b3I+UGhpbGlwcG90LCBHLjwvYXV0aG9yPjxhdXRob3I+R29yZGgsIFQuPC9hdXRob3I+PGF1dGhv
cj5GcmVkcmlrc3NvbiwgQS48L2F1dGhvcj48YXV0aG9yPlZpYmVyZywgSC48L2F1dGhvcj48L2F1
dGhvcnM+PC9jb250cmlidXRvcnM+PGF1dGgtYWRkcmVzcz5EZXBhcnRtZW50IG9mIEVudmlyb25t
ZW50YWwgVG94aWNvbG9neSwgVXBwc2FsYSBVbml2ZXJzaXR5LCBTd2VkZW4uJiN4RDtEZXBhcnRt
ZW50IG9mIFN1cmdpY2FsIFNjaWVuY2VzLCBVcHBzYWxhIFVuaXZlcnNpdHksIFN3ZWRlbi4mI3hE
O0RlcGFydG1lbnQgb2YgTmV1cm9zY2llbmNlLCBVcHBzYWxhIFVuaXZlcnNpdHksIFN3ZWRlbi48
L2F1dGgtYWRkcmVzcz48dGl0bGVzPjx0aXRsZT5BZHVsdCBuZXVyb2JlaGF2aW9yYWwgYWx0ZXJh
dGlvbnMgaW4gbWFsZSBhbmQgZmVtYWxlIG1pY2UgZm9sbG93aW5nIGRldmVsb3BtZW50YWwgZXhw
b3N1cmUgdG8gcGFyYWNldGFtb2wgKGFjZXRhbWlub3BoZW4pOiBjaGFyYWN0ZXJpemF0aW9uIG9m
IGEgY3JpdGljYWwgcGVyaW9kPC90aXRsZT48c2Vjb25kYXJ5LXRpdGxlPkogQXBwbCBUb3hpY29s
PC9zZWNvbmRhcnktdGl0bGU+PGFsdC10aXRsZT5Kb3VybmFsIG9mIGFwcGxpZWQgdG94aWNvbG9n
eSA6IEpBVDwvYWx0LXRpdGxlPjwvdGl0bGVzPjxwZXJpb2RpY2FsPjxmdWxsLXRpdGxlPkpvdXJu
YWwgb2YgQXBwbGllZCBUb3hpY29sb2d5PC9mdWxsLXRpdGxlPjxhYmJyLTE+Si4gQXBwbC4gVG94
aWNvbC48L2FiYnItMT48YWJici0yPkogQXBwbCBUb3hpY29sPC9hYmJyLTI+PC9wZXJpb2RpY2Fs
PjxwYWdlcz4xMTc0LTExODE8L3BhZ2VzPjx2b2x1bWU+Mzc8L3ZvbHVtZT48bnVtYmVyPjEwPC9u
dW1iZXI+PGVkaXRpb24+MjAxNy8wNC8yODwvZWRpdGlvbj48a2V5d29yZHM+PGtleXdvcmQ+QWNl
dGFtaW5vcGhlbi8qcGhhcm1hY29sb2d5PC9rZXl3b3JkPjxrZXl3b3JkPkFuaW1hbHM8L2tleXdv
cmQ+PGtleXdvcmQ+QmVoYXZpb3IsIEFuaW1hbC8qZHJ1ZyBlZmZlY3RzPC9rZXl3b3JkPjxrZXl3
b3JkPkZlbWFsZTwva2V5d29yZD48a2V5d29yZD5Mb2NvbW90aW9uL2RydWcgZWZmZWN0czwva2V5
d29yZD48a2V5d29yZD5NYWxlPC9rZXl3b3JkPjxrZXl3b3JkPipNYXRlcm5hbCBFeHBvc3VyZTwv
a2V5d29yZD48a2V5d29yZD5NaWNlPC9rZXl3b3JkPjxrZXl3b3JkPlNleCBGYWN0b3JzPC9rZXl3
b3JkPjxrZXl3b3JkPlBhcmFjZXRhbW9sIChhY2V0YW1pbm9waGVuKTwva2V5d29yZD48a2V5d29y
ZD5jb2duaXRpdmUgaW1wYWlybWVudHM8L2tleXdvcmQ+PGtleXdvcmQ+Y3JpdGljYWwgcGVyaW9k
PC9rZXl3b3JkPjxrZXl3b3JkPmRldmVsb3BtZW50YWwgbmV1cm90b3hpY2l0eTwva2V5d29yZD48
a2V5d29yZD5oYWJpdHVhdGlvbjwva2V5d29yZD48a2V5d29yZD5uZW9uYXRhbCBtaWNlPC9rZXl3
b3JkPjxrZXl3b3JkPnNwb250YW5lb3VzIGJlaGF2aW9yPC9rZXl3b3JkPjwva2V5d29yZHM+PGRh
dGVzPjx5ZWFyPjIwMTc8L3llYXI+PHB1Yi1kYXRlcz48ZGF0ZT5PY3Q8L2RhdGU+PC9wdWItZGF0
ZXM+PC9kYXRlcz48aXNibj4wMjYwLTQzN3g8L2lzYm4+PGFjY2Vzc2lvbi1udW0+Mjg0NDg2ODU8
L2FjY2Vzc2lvbi1udW0+PHVybHM+PC91cmxzPjxlbGVjdHJvbmljLXJlc291cmNlLW51bT4xMC4x
MDAyL2phdC4zNDczPC9lbGVjdHJvbmljLXJlc291cmNlLW51bT48cmVtb3RlLWRhdGFiYXNlLXBy
b3ZpZGVyPk5MTTwvcmVtb3RlLWRhdGFiYXNlLXByb3ZpZGVyPjxsYW5ndWFnZT5lbmc8L2xhbmd1
YWdlPjwvcmVjb3JkPjwvQ2l0ZT48L0VuZE5vdGU+AG==
</w:fldData>
        </w:fldChar>
      </w:r>
      <w:r w:rsidR="00134841">
        <w:instrText xml:space="preserve"> ADDIN EN.CITE </w:instrText>
      </w:r>
      <w:r w:rsidR="00134841">
        <w:fldChar w:fldCharType="begin">
          <w:fldData xml:space="preserve">PEVuZE5vdGU+PENpdGU+PEF1dGhvcj5QaGlsaXBwb3Q8L0F1dGhvcj48WWVhcj4yMDE3PC9ZZWFy
PjxSZWNOdW0+MjE1MzwvUmVjTnVtPjxEaXNwbGF5VGV4dD5bMTVdPC9EaXNwbGF5VGV4dD48cmVj
b3JkPjxyZWMtbnVtYmVyPjIxNTM8L3JlYy1udW1iZXI+PGZvcmVpZ24ta2V5cz48a2V5IGFwcD0i
RU4iIGRiLWlkPSIyZmR4MDV3OXlzdDByNGVwMDl2eDVyOXJ2MGEyd3d6d3YycmUiIHRpbWVzdGFt
cD0iMTUzMDIwMDI2MSI+MjE1Mzwva2V5PjwvZm9yZWlnbi1rZXlzPjxyZWYtdHlwZSBuYW1lPSJK
b3VybmFsIEFydGljbGUiPjE3PC9yZWYtdHlwZT48Y29udHJpYnV0b3JzPjxhdXRob3JzPjxhdXRo
b3I+UGhpbGlwcG90LCBHLjwvYXV0aG9yPjxhdXRob3I+R29yZGgsIFQuPC9hdXRob3I+PGF1dGhv
cj5GcmVkcmlrc3NvbiwgQS48L2F1dGhvcj48YXV0aG9yPlZpYmVyZywgSC48L2F1dGhvcj48L2F1
dGhvcnM+PC9jb250cmlidXRvcnM+PGF1dGgtYWRkcmVzcz5EZXBhcnRtZW50IG9mIEVudmlyb25t
ZW50YWwgVG94aWNvbG9neSwgVXBwc2FsYSBVbml2ZXJzaXR5LCBTd2VkZW4uJiN4RDtEZXBhcnRt
ZW50IG9mIFN1cmdpY2FsIFNjaWVuY2VzLCBVcHBzYWxhIFVuaXZlcnNpdHksIFN3ZWRlbi4mI3hE
O0RlcGFydG1lbnQgb2YgTmV1cm9zY2llbmNlLCBVcHBzYWxhIFVuaXZlcnNpdHksIFN3ZWRlbi48
L2F1dGgtYWRkcmVzcz48dGl0bGVzPjx0aXRsZT5BZHVsdCBuZXVyb2JlaGF2aW9yYWwgYWx0ZXJh
dGlvbnMgaW4gbWFsZSBhbmQgZmVtYWxlIG1pY2UgZm9sbG93aW5nIGRldmVsb3BtZW50YWwgZXhw
b3N1cmUgdG8gcGFyYWNldGFtb2wgKGFjZXRhbWlub3BoZW4pOiBjaGFyYWN0ZXJpemF0aW9uIG9m
IGEgY3JpdGljYWwgcGVyaW9kPC90aXRsZT48c2Vjb25kYXJ5LXRpdGxlPkogQXBwbCBUb3hpY29s
PC9zZWNvbmRhcnktdGl0bGU+PGFsdC10aXRsZT5Kb3VybmFsIG9mIGFwcGxpZWQgdG94aWNvbG9n
eSA6IEpBVDwvYWx0LXRpdGxlPjwvdGl0bGVzPjxwZXJpb2RpY2FsPjxmdWxsLXRpdGxlPkpvdXJu
YWwgb2YgQXBwbGllZCBUb3hpY29sb2d5PC9mdWxsLXRpdGxlPjxhYmJyLTE+Si4gQXBwbC4gVG94
aWNvbC48L2FiYnItMT48YWJici0yPkogQXBwbCBUb3hpY29sPC9hYmJyLTI+PC9wZXJpb2RpY2Fs
PjxwYWdlcz4xMTc0LTExODE8L3BhZ2VzPjx2b2x1bWU+Mzc8L3ZvbHVtZT48bnVtYmVyPjEwPC9u
dW1iZXI+PGVkaXRpb24+MjAxNy8wNC8yODwvZWRpdGlvbj48a2V5d29yZHM+PGtleXdvcmQ+QWNl
dGFtaW5vcGhlbi8qcGhhcm1hY29sb2d5PC9rZXl3b3JkPjxrZXl3b3JkPkFuaW1hbHM8L2tleXdv
cmQ+PGtleXdvcmQ+QmVoYXZpb3IsIEFuaW1hbC8qZHJ1ZyBlZmZlY3RzPC9rZXl3b3JkPjxrZXl3
b3JkPkZlbWFsZTwva2V5d29yZD48a2V5d29yZD5Mb2NvbW90aW9uL2RydWcgZWZmZWN0czwva2V5
d29yZD48a2V5d29yZD5NYWxlPC9rZXl3b3JkPjxrZXl3b3JkPipNYXRlcm5hbCBFeHBvc3VyZTwv
a2V5d29yZD48a2V5d29yZD5NaWNlPC9rZXl3b3JkPjxrZXl3b3JkPlNleCBGYWN0b3JzPC9rZXl3
b3JkPjxrZXl3b3JkPlBhcmFjZXRhbW9sIChhY2V0YW1pbm9waGVuKTwva2V5d29yZD48a2V5d29y
ZD5jb2duaXRpdmUgaW1wYWlybWVudHM8L2tleXdvcmQ+PGtleXdvcmQ+Y3JpdGljYWwgcGVyaW9k
PC9rZXl3b3JkPjxrZXl3b3JkPmRldmVsb3BtZW50YWwgbmV1cm90b3hpY2l0eTwva2V5d29yZD48
a2V5d29yZD5oYWJpdHVhdGlvbjwva2V5d29yZD48a2V5d29yZD5uZW9uYXRhbCBtaWNlPC9rZXl3
b3JkPjxrZXl3b3JkPnNwb250YW5lb3VzIGJlaGF2aW9yPC9rZXl3b3JkPjwva2V5d29yZHM+PGRh
dGVzPjx5ZWFyPjIwMTc8L3llYXI+PHB1Yi1kYXRlcz48ZGF0ZT5PY3Q8L2RhdGU+PC9wdWItZGF0
ZXM+PC9kYXRlcz48aXNibj4wMjYwLTQzN3g8L2lzYm4+PGFjY2Vzc2lvbi1udW0+Mjg0NDg2ODU8
L2FjY2Vzc2lvbi1udW0+PHVybHM+PC91cmxzPjxlbGVjdHJvbmljLXJlc291cmNlLW51bT4xMC4x
MDAyL2phdC4zNDczPC9lbGVjdHJvbmljLXJlc291cmNlLW51bT48cmVtb3RlLWRhdGFiYXNlLXBy
b3ZpZGVyPk5MTTwvcmVtb3RlLWRhdGFiYXNlLXByb3ZpZGVyPjxsYW5ndWFnZT5lbmc8L2xhbmd1
YWdlPjwvcmVjb3JkPjwvQ2l0ZT48L0VuZE5vdGU+AG==
</w:fldData>
        </w:fldChar>
      </w:r>
      <w:r w:rsidR="00134841">
        <w:instrText xml:space="preserve"> ADDIN EN.CITE.DATA </w:instrText>
      </w:r>
      <w:r w:rsidR="00134841">
        <w:fldChar w:fldCharType="end"/>
      </w:r>
      <w:r w:rsidRPr="003C1D9E">
        <w:fldChar w:fldCharType="separate"/>
      </w:r>
      <w:r w:rsidR="00134841">
        <w:rPr>
          <w:noProof/>
        </w:rPr>
        <w:t>[15]</w:t>
      </w:r>
      <w:r w:rsidRPr="003C1D9E">
        <w:fldChar w:fldCharType="end"/>
      </w:r>
      <w:r w:rsidRPr="003C1D9E">
        <w:t xml:space="preserve"> had already determined that the window of sensitivity for APAP-mediated neurodevelopmental injury in mice ended sometime after day 10, but before the animals were weaned and became juveniles.  Thus, Viberg’s work was entirely consistent with work showing that juvenile mice do not incur neurodevelopmental problems </w:t>
      </w:r>
      <w:proofErr w:type="gramStart"/>
      <w:r w:rsidRPr="003C1D9E">
        <w:t>as a result of</w:t>
      </w:r>
      <w:proofErr w:type="gramEnd"/>
      <w:r w:rsidRPr="003C1D9E">
        <w:t xml:space="preserve"> APAP exposure. </w:t>
      </w:r>
    </w:p>
    <w:p w14:paraId="55B7AE3D" w14:textId="6D747AFB" w:rsidR="00D30D32" w:rsidRPr="003C1D9E" w:rsidRDefault="00D30D32" w:rsidP="000A06F9">
      <w:pPr>
        <w:pStyle w:val="ListParagraph"/>
        <w:ind w:left="709" w:firstLine="567"/>
      </w:pPr>
      <w:r w:rsidRPr="003C1D9E">
        <w:t xml:space="preserve">The industry report also stated that the Viberg et al study was inconsistent with a second study, one utilizing pregnant rats </w:t>
      </w:r>
      <w:r w:rsidRPr="003C1D9E">
        <w:fldChar w:fldCharType="begin">
          <w:fldData xml:space="preserve">PEVuZE5vdGU+PENpdGU+PEF1dGhvcj5CbGVjaGFyei1LbGluPC9BdXRob3I+PFllYXI+MjAxODwv
WWVhcj48UmVjTnVtPjI4MTA8L1JlY051bT48RGlzcGxheVRleHQ+WzE2XTwvRGlzcGxheVRleHQ+
PHJlY29yZD48cmVjLW51bWJlcj4yODEwPC9yZWMtbnVtYmVyPjxmb3JlaWduLWtleXM+PGtleSBh
cHA9IkVOIiBkYi1pZD0iMmZkeDA1dzl5c3QwcjRlcDA5dng1cjlydjBhMnd3end2MnJlIiB0aW1l
c3RhbXA9IjE3MTczNjcyNzIiPjI4MTA8L2tleT48L2ZvcmVpZ24ta2V5cz48cmVmLXR5cGUgbmFt
ZT0iSm91cm5hbCBBcnRpY2xlIj4xNzwvcmVmLXR5cGU+PGNvbnRyaWJ1dG9ycz48YXV0aG9ycz48
YXV0aG9yPkJsZWNoYXJ6LUtsaW4sIEsuPC9hdXRob3I+PGF1dGhvcj5XYXdlciwgQS48L2F1dGhv
cj48YXV0aG9yPkphd25hLVpib2nFhHNrYSwgSy48L2F1dGhvcj48YXV0aG9yPlB5cnphbm93c2th
LCBKLjwvYXV0aG9yPjxhdXRob3I+UGllY2hhbCwgQS48L2F1dGhvcj48YXV0aG9yPk1pcm93c2th
LUd1emVsLCBELjwvYXV0aG9yPjxhdXRob3I+V2lkeS1UeXN6a2lld2ljeiwgRS48L2F1dGhvcj48
L2F1dGhvcnM+PC9jb250cmlidXRvcnM+PGF1dGgtYWRkcmVzcz5EZXBhcnRtZW50IG9mIEV4cGVy
aW1lbnRhbCBhbmQgQ2xpbmljYWwgUGhhcm1hY29sb2d5LCBNZWRpY2FsIFVuaXZlcnNpdHkgb2Yg
V2Fyc2F3LCBDZW50cmUgZm9yIFByZWNsaW5pY2FsIFJlc2VhcmNoIGFuZCBUZWNobm9sb2d5IENl
UFQsIEJhbmFjaGEgMUIsIDAyLTA5NyBXYXJzYXcsIFBvbGFuZC4mI3hEO0RlcGFydG1lbnQgb2Yg
RXhwZXJpbWVudGFsIGFuZCBDbGluaWNhbCBQaGFybWFjb2xvZ3ksIE1lZGljYWwgVW5pdmVyc2l0
eSBvZiBXYXJzYXcsIENlbnRyZSBmb3IgUHJlY2xpbmljYWwgUmVzZWFyY2ggYW5kIFRlY2hub2xv
Z3kgQ2VQVCwgQmFuYWNoYSAxQiwgMDItMDk3IFdhcnNhdywgUG9sYW5kLiBFbGVjdHJvbmljIGFk
ZHJlc3M6IGp1c3R5bmEucHlyemFub3dza2FAd3VtLmVkdS5wbC48L2F1dGgtYWRkcmVzcz48dGl0
bGVzPjx0aXRsZT5FYXJseSBwYXJhY2V0YW1vbCBleHBvc3VyZSBkZWNyZWFzZXMgYnJhaW4tZGVy
aXZlZCBuZXVyb3Ryb3BoaWMgZmFjdG9yIChCRE5GKSBpbiBzdHJpYXR1bSBhbmQgYWZmZWN0cyBz
b2NpYWwgYmVoYXZpb3VyIGFuZCBleHBsb3JhdGlvbiBpbiByYXRzPC90aXRsZT48c2Vjb25kYXJ5
LXRpdGxlPlBoYXJtYWNvbCBCaW9jaGVtIEJlaGF2PC9zZWNvbmRhcnktdGl0bGU+PGFsdC10aXRs
ZT5QaGFybWFjb2xvZ3ksIGJpb2NoZW1pc3RyeSwgYW5kIGJlaGF2aW9yPC9hbHQtdGl0bGU+PC90
aXRsZXM+PHBlcmlvZGljYWw+PGZ1bGwtdGl0bGU+UGhhcm1hY29sb2d5IEJpb2NoZW1pc3RyeSBh
bmQgQmVoYXZpb3I8L2Z1bGwtdGl0bGU+PGFiYnItMT5QaGFybWFjb2wuIEJpb2NoZW0uIEJlaGF2
LjwvYWJici0xPjxhYmJyLTI+UGhhcm1hY29sIEJpb2NoZW0gQmVoYXY8L2FiYnItMj48YWJici0z
PlBoYXJtYWNvbG9neSBCaW9jaGVtaXN0cnkgJmFtcDsgQmVoYXZpb3I8L2FiYnItMz48L3Blcmlv
ZGljYWw+PHBhZ2VzPjI1LTMyPC9wYWdlcz48dm9sdW1lPjE2ODwvdm9sdW1lPjxlZGl0aW9uPjIw
MTgvMDMvMTc8L2VkaXRpb24+PGtleXdvcmRzPjxrZXl3b3JkPkFjZXRhbWlub3BoZW4vYWRtaW5p
c3RyYXRpb24gJmFtcDsgZG9zYWdlLypwaGFybWFjb2xvZ3k8L2tleXdvcmQ+PGtleXdvcmQ+QW5h
bGdlc2ljcywgTm9uLU5hcmNvdGljLypwaGFybWFjb2xvZ3k8L2tleXdvcmQ+PGtleXdvcmQ+QW5p
bWFsczwva2V5d29yZD48a2V5d29yZD5CZWhhdmlvciwgQW5pbWFsLypkcnVnIGVmZmVjdHM8L2tl
eXdvcmQ+PGtleXdvcmQ+QnJhaW4tRGVyaXZlZCBOZXVyb3Ryb3BoaWMgRmFjdG9yLyptZXRhYm9s
aXNtPC9rZXl3b3JkPjxrZXl3b3JkPkNvZ25pdGlvbi9kcnVnIGVmZmVjdHM8L2tleXdvcmQ+PGtl
eXdvcmQ+Q29ycHVzIFN0cmlhdHVtLypkcnVnIGVmZmVjdHMvbWV0YWJvbGlzbTwva2V5d29yZD48
a2V5d29yZD5Eb3NlLVJlc3BvbnNlIFJlbGF0aW9uc2hpcCwgRHJ1Zzwva2V5d29yZD48a2V5d29y
ZD5FeHBsb3JhdG9yeSBCZWhhdmlvci8qZHJ1ZyBlZmZlY3RzPC9rZXl3b3JkPjxrZXl3b3JkPkZl
bWFsZTwva2V5d29yZD48a2V5d29yZD5NYWxlPC9rZXl3b3JkPjxrZXl3b3JkPipNYXRlcm5hbCBF
eHBvc3VyZTwva2V5d29yZD48a2V5d29yZD5Nb3RvciBBY3Rpdml0eS9kcnVnIGVmZmVjdHM8L2tl
eXdvcmQ+PGtleXdvcmQ+UHJlZ25hbmN5PC9rZXl3b3JkPjxrZXl3b3JkPlJhdHMsIFdpc3Rhcjwv
a2V5d29yZD48a2V5d29yZD4qU29jaWFsIEJlaGF2aW9yPC9rZXl3b3JkPjxrZXl3b3JkPkFjZXRh
bWlub3BoZW48L2tleXdvcmQ+PGtleXdvcmQ+QmRuZjwva2V5d29yZD48a2V5d29yZD5NZW1vcnk8
L2tleXdvcmQ+PGtleXdvcmQ+UGFyYWNldGFtb2w8L2tleXdvcmQ+PGtleXdvcmQ+U29jaWFsIGJl
aGF2aW9yPC9rZXl3b3JkPjxrZXl3b3JkPlN0cmlhdHVtPC9rZXl3b3JkPjwva2V5d29yZHM+PGRh
dGVzPjx5ZWFyPjIwMTg8L3llYXI+PHB1Yi1kYXRlcz48ZGF0ZT5NYXk8L2RhdGU+PC9wdWItZGF0
ZXM+PC9kYXRlcz48aXNibj4wMDkxLTMwNTc8L2lzYm4+PGFjY2Vzc2lvbi1udW0+Mjk1NDUwMjc8
L2FjY2Vzc2lvbi1udW0+PHVybHM+PC91cmxzPjxlbGVjdHJvbmljLXJlc291cmNlLW51bT4xMC4x
MDE2L2oucGJiLjIwMTguMDMuMDA0PC9lbGVjdHJvbmljLXJlc291cmNlLW51bT48cmVtb3RlLWRh
dGFiYXNlLXByb3ZpZGVyPk5MTTwvcmVtb3RlLWRhdGFiYXNlLXByb3ZpZGVyPjxsYW5ndWFnZT5l
bmc8L2xhbmd1YWdlPjwvcmVjb3JkPjwvQ2l0ZT48L0VuZE5vdGU+
</w:fldData>
        </w:fldChar>
      </w:r>
      <w:r w:rsidR="00134841">
        <w:instrText xml:space="preserve"> ADDIN EN.CITE </w:instrText>
      </w:r>
      <w:r w:rsidR="00134841">
        <w:fldChar w:fldCharType="begin">
          <w:fldData xml:space="preserve">PEVuZE5vdGU+PENpdGU+PEF1dGhvcj5CbGVjaGFyei1LbGluPC9BdXRob3I+PFllYXI+MjAxODwv
WWVhcj48UmVjTnVtPjI4MTA8L1JlY051bT48RGlzcGxheVRleHQ+WzE2XTwvRGlzcGxheVRleHQ+
PHJlY29yZD48cmVjLW51bWJlcj4yODEwPC9yZWMtbnVtYmVyPjxmb3JlaWduLWtleXM+PGtleSBh
cHA9IkVOIiBkYi1pZD0iMmZkeDA1dzl5c3QwcjRlcDA5dng1cjlydjBhMnd3end2MnJlIiB0aW1l
c3RhbXA9IjE3MTczNjcyNzIiPjI4MTA8L2tleT48L2ZvcmVpZ24ta2V5cz48cmVmLXR5cGUgbmFt
ZT0iSm91cm5hbCBBcnRpY2xlIj4xNzwvcmVmLXR5cGU+PGNvbnRyaWJ1dG9ycz48YXV0aG9ycz48
YXV0aG9yPkJsZWNoYXJ6LUtsaW4sIEsuPC9hdXRob3I+PGF1dGhvcj5XYXdlciwgQS48L2F1dGhv
cj48YXV0aG9yPkphd25hLVpib2nFhHNrYSwgSy48L2F1dGhvcj48YXV0aG9yPlB5cnphbm93c2th
LCBKLjwvYXV0aG9yPjxhdXRob3I+UGllY2hhbCwgQS48L2F1dGhvcj48YXV0aG9yPk1pcm93c2th
LUd1emVsLCBELjwvYXV0aG9yPjxhdXRob3I+V2lkeS1UeXN6a2lld2ljeiwgRS48L2F1dGhvcj48
L2F1dGhvcnM+PC9jb250cmlidXRvcnM+PGF1dGgtYWRkcmVzcz5EZXBhcnRtZW50IG9mIEV4cGVy
aW1lbnRhbCBhbmQgQ2xpbmljYWwgUGhhcm1hY29sb2d5LCBNZWRpY2FsIFVuaXZlcnNpdHkgb2Yg
V2Fyc2F3LCBDZW50cmUgZm9yIFByZWNsaW5pY2FsIFJlc2VhcmNoIGFuZCBUZWNobm9sb2d5IENl
UFQsIEJhbmFjaGEgMUIsIDAyLTA5NyBXYXJzYXcsIFBvbGFuZC4mI3hEO0RlcGFydG1lbnQgb2Yg
RXhwZXJpbWVudGFsIGFuZCBDbGluaWNhbCBQaGFybWFjb2xvZ3ksIE1lZGljYWwgVW5pdmVyc2l0
eSBvZiBXYXJzYXcsIENlbnRyZSBmb3IgUHJlY2xpbmljYWwgUmVzZWFyY2ggYW5kIFRlY2hub2xv
Z3kgQ2VQVCwgQmFuYWNoYSAxQiwgMDItMDk3IFdhcnNhdywgUG9sYW5kLiBFbGVjdHJvbmljIGFk
ZHJlc3M6IGp1c3R5bmEucHlyemFub3dza2FAd3VtLmVkdS5wbC48L2F1dGgtYWRkcmVzcz48dGl0
bGVzPjx0aXRsZT5FYXJseSBwYXJhY2V0YW1vbCBleHBvc3VyZSBkZWNyZWFzZXMgYnJhaW4tZGVy
aXZlZCBuZXVyb3Ryb3BoaWMgZmFjdG9yIChCRE5GKSBpbiBzdHJpYXR1bSBhbmQgYWZmZWN0cyBz
b2NpYWwgYmVoYXZpb3VyIGFuZCBleHBsb3JhdGlvbiBpbiByYXRzPC90aXRsZT48c2Vjb25kYXJ5
LXRpdGxlPlBoYXJtYWNvbCBCaW9jaGVtIEJlaGF2PC9zZWNvbmRhcnktdGl0bGU+PGFsdC10aXRs
ZT5QaGFybWFjb2xvZ3ksIGJpb2NoZW1pc3RyeSwgYW5kIGJlaGF2aW9yPC9hbHQtdGl0bGU+PC90
aXRsZXM+PHBlcmlvZGljYWw+PGZ1bGwtdGl0bGU+UGhhcm1hY29sb2d5IEJpb2NoZW1pc3RyeSBh
bmQgQmVoYXZpb3I8L2Z1bGwtdGl0bGU+PGFiYnItMT5QaGFybWFjb2wuIEJpb2NoZW0uIEJlaGF2
LjwvYWJici0xPjxhYmJyLTI+UGhhcm1hY29sIEJpb2NoZW0gQmVoYXY8L2FiYnItMj48YWJici0z
PlBoYXJtYWNvbG9neSBCaW9jaGVtaXN0cnkgJmFtcDsgQmVoYXZpb3I8L2FiYnItMz48L3Blcmlv
ZGljYWw+PHBhZ2VzPjI1LTMyPC9wYWdlcz48dm9sdW1lPjE2ODwvdm9sdW1lPjxlZGl0aW9uPjIw
MTgvMDMvMTc8L2VkaXRpb24+PGtleXdvcmRzPjxrZXl3b3JkPkFjZXRhbWlub3BoZW4vYWRtaW5p
c3RyYXRpb24gJmFtcDsgZG9zYWdlLypwaGFybWFjb2xvZ3k8L2tleXdvcmQ+PGtleXdvcmQ+QW5h
bGdlc2ljcywgTm9uLU5hcmNvdGljLypwaGFybWFjb2xvZ3k8L2tleXdvcmQ+PGtleXdvcmQ+QW5p
bWFsczwva2V5d29yZD48a2V5d29yZD5CZWhhdmlvciwgQW5pbWFsLypkcnVnIGVmZmVjdHM8L2tl
eXdvcmQ+PGtleXdvcmQ+QnJhaW4tRGVyaXZlZCBOZXVyb3Ryb3BoaWMgRmFjdG9yLyptZXRhYm9s
aXNtPC9rZXl3b3JkPjxrZXl3b3JkPkNvZ25pdGlvbi9kcnVnIGVmZmVjdHM8L2tleXdvcmQ+PGtl
eXdvcmQ+Q29ycHVzIFN0cmlhdHVtLypkcnVnIGVmZmVjdHMvbWV0YWJvbGlzbTwva2V5d29yZD48
a2V5d29yZD5Eb3NlLVJlc3BvbnNlIFJlbGF0aW9uc2hpcCwgRHJ1Zzwva2V5d29yZD48a2V5d29y
ZD5FeHBsb3JhdG9yeSBCZWhhdmlvci8qZHJ1ZyBlZmZlY3RzPC9rZXl3b3JkPjxrZXl3b3JkPkZl
bWFsZTwva2V5d29yZD48a2V5d29yZD5NYWxlPC9rZXl3b3JkPjxrZXl3b3JkPipNYXRlcm5hbCBF
eHBvc3VyZTwva2V5d29yZD48a2V5d29yZD5Nb3RvciBBY3Rpdml0eS9kcnVnIGVmZmVjdHM8L2tl
eXdvcmQ+PGtleXdvcmQ+UHJlZ25hbmN5PC9rZXl3b3JkPjxrZXl3b3JkPlJhdHMsIFdpc3Rhcjwv
a2V5d29yZD48a2V5d29yZD4qU29jaWFsIEJlaGF2aW9yPC9rZXl3b3JkPjxrZXl3b3JkPkFjZXRh
bWlub3BoZW48L2tleXdvcmQ+PGtleXdvcmQ+QmRuZjwva2V5d29yZD48a2V5d29yZD5NZW1vcnk8
L2tleXdvcmQ+PGtleXdvcmQ+UGFyYWNldGFtb2w8L2tleXdvcmQ+PGtleXdvcmQ+U29jaWFsIGJl
aGF2aW9yPC9rZXl3b3JkPjxrZXl3b3JkPlN0cmlhdHVtPC9rZXl3b3JkPjwva2V5d29yZHM+PGRh
dGVzPjx5ZWFyPjIwMTg8L3llYXI+PHB1Yi1kYXRlcz48ZGF0ZT5NYXk8L2RhdGU+PC9wdWItZGF0
ZXM+PC9kYXRlcz48aXNibj4wMDkxLTMwNTc8L2lzYm4+PGFjY2Vzc2lvbi1udW0+Mjk1NDUwMjc8
L2FjY2Vzc2lvbi1udW0+PHVybHM+PC91cmxzPjxlbGVjdHJvbmljLXJlc291cmNlLW51bT4xMC4x
MDE2L2oucGJiLjIwMTguMDMuMDA0PC9lbGVjdHJvbmljLXJlc291cmNlLW51bT48cmVtb3RlLWRh
dGFiYXNlLXByb3ZpZGVyPk5MTTwvcmVtb3RlLWRhdGFiYXNlLXByb3ZpZGVyPjxsYW5ndWFnZT5l
bmc8L2xhbmd1YWdlPjwvcmVjb3JkPjwvQ2l0ZT48L0VuZE5vdGU+
</w:fldData>
        </w:fldChar>
      </w:r>
      <w:r w:rsidR="00134841">
        <w:instrText xml:space="preserve"> ADDIN EN.CITE.DATA </w:instrText>
      </w:r>
      <w:r w:rsidR="00134841">
        <w:fldChar w:fldCharType="end"/>
      </w:r>
      <w:r w:rsidRPr="003C1D9E">
        <w:fldChar w:fldCharType="separate"/>
      </w:r>
      <w:r w:rsidR="00134841">
        <w:rPr>
          <w:noProof/>
        </w:rPr>
        <w:t>[16]</w:t>
      </w:r>
      <w:r w:rsidRPr="003C1D9E">
        <w:fldChar w:fldCharType="end"/>
      </w:r>
      <w:r w:rsidRPr="003C1D9E">
        <w:t xml:space="preserve"> rather than neonatal mice, as in the Viberg et al study. The study using pregnant rats, by </w:t>
      </w:r>
      <w:proofErr w:type="spellStart"/>
      <w:r w:rsidRPr="003C1D9E">
        <w:t>Blecharz</w:t>
      </w:r>
      <w:proofErr w:type="spellEnd"/>
      <w:r w:rsidRPr="003C1D9E">
        <w:t xml:space="preserve">-Klin and colleagues </w:t>
      </w:r>
      <w:r w:rsidRPr="003C1D9E">
        <w:fldChar w:fldCharType="begin">
          <w:fldData xml:space="preserve">PEVuZE5vdGU+PENpdGU+PEF1dGhvcj5CbGVjaGFyei1LbGluPC9BdXRob3I+PFllYXI+MjAxODwv
WWVhcj48UmVjTnVtPjI4MTA8L1JlY051bT48RGlzcGxheVRleHQ+WzE2XTwvRGlzcGxheVRleHQ+
PHJlY29yZD48cmVjLW51bWJlcj4yODEwPC9yZWMtbnVtYmVyPjxmb3JlaWduLWtleXM+PGtleSBh
cHA9IkVOIiBkYi1pZD0iMmZkeDA1dzl5c3QwcjRlcDA5dng1cjlydjBhMnd3end2MnJlIiB0aW1l
c3RhbXA9IjE3MTczNjcyNzIiPjI4MTA8L2tleT48L2ZvcmVpZ24ta2V5cz48cmVmLXR5cGUgbmFt
ZT0iSm91cm5hbCBBcnRpY2xlIj4xNzwvcmVmLXR5cGU+PGNvbnRyaWJ1dG9ycz48YXV0aG9ycz48
YXV0aG9yPkJsZWNoYXJ6LUtsaW4sIEsuPC9hdXRob3I+PGF1dGhvcj5XYXdlciwgQS48L2F1dGhv
cj48YXV0aG9yPkphd25hLVpib2nFhHNrYSwgSy48L2F1dGhvcj48YXV0aG9yPlB5cnphbm93c2th
LCBKLjwvYXV0aG9yPjxhdXRob3I+UGllY2hhbCwgQS48L2F1dGhvcj48YXV0aG9yPk1pcm93c2th
LUd1emVsLCBELjwvYXV0aG9yPjxhdXRob3I+V2lkeS1UeXN6a2lld2ljeiwgRS48L2F1dGhvcj48
L2F1dGhvcnM+PC9jb250cmlidXRvcnM+PGF1dGgtYWRkcmVzcz5EZXBhcnRtZW50IG9mIEV4cGVy
aW1lbnRhbCBhbmQgQ2xpbmljYWwgUGhhcm1hY29sb2d5LCBNZWRpY2FsIFVuaXZlcnNpdHkgb2Yg
V2Fyc2F3LCBDZW50cmUgZm9yIFByZWNsaW5pY2FsIFJlc2VhcmNoIGFuZCBUZWNobm9sb2d5IENl
UFQsIEJhbmFjaGEgMUIsIDAyLTA5NyBXYXJzYXcsIFBvbGFuZC4mI3hEO0RlcGFydG1lbnQgb2Yg
RXhwZXJpbWVudGFsIGFuZCBDbGluaWNhbCBQaGFybWFjb2xvZ3ksIE1lZGljYWwgVW5pdmVyc2l0
eSBvZiBXYXJzYXcsIENlbnRyZSBmb3IgUHJlY2xpbmljYWwgUmVzZWFyY2ggYW5kIFRlY2hub2xv
Z3kgQ2VQVCwgQmFuYWNoYSAxQiwgMDItMDk3IFdhcnNhdywgUG9sYW5kLiBFbGVjdHJvbmljIGFk
ZHJlc3M6IGp1c3R5bmEucHlyemFub3dza2FAd3VtLmVkdS5wbC48L2F1dGgtYWRkcmVzcz48dGl0
bGVzPjx0aXRsZT5FYXJseSBwYXJhY2V0YW1vbCBleHBvc3VyZSBkZWNyZWFzZXMgYnJhaW4tZGVy
aXZlZCBuZXVyb3Ryb3BoaWMgZmFjdG9yIChCRE5GKSBpbiBzdHJpYXR1bSBhbmQgYWZmZWN0cyBz
b2NpYWwgYmVoYXZpb3VyIGFuZCBleHBsb3JhdGlvbiBpbiByYXRzPC90aXRsZT48c2Vjb25kYXJ5
LXRpdGxlPlBoYXJtYWNvbCBCaW9jaGVtIEJlaGF2PC9zZWNvbmRhcnktdGl0bGU+PGFsdC10aXRs
ZT5QaGFybWFjb2xvZ3ksIGJpb2NoZW1pc3RyeSwgYW5kIGJlaGF2aW9yPC9hbHQtdGl0bGU+PC90
aXRsZXM+PHBlcmlvZGljYWw+PGZ1bGwtdGl0bGU+UGhhcm1hY29sb2d5IEJpb2NoZW1pc3RyeSBh
bmQgQmVoYXZpb3I8L2Z1bGwtdGl0bGU+PGFiYnItMT5QaGFybWFjb2wuIEJpb2NoZW0uIEJlaGF2
LjwvYWJici0xPjxhYmJyLTI+UGhhcm1hY29sIEJpb2NoZW0gQmVoYXY8L2FiYnItMj48YWJici0z
PlBoYXJtYWNvbG9neSBCaW9jaGVtaXN0cnkgJmFtcDsgQmVoYXZpb3I8L2FiYnItMz48L3Blcmlv
ZGljYWw+PHBhZ2VzPjI1LTMyPC9wYWdlcz48dm9sdW1lPjE2ODwvdm9sdW1lPjxlZGl0aW9uPjIw
MTgvMDMvMTc8L2VkaXRpb24+PGtleXdvcmRzPjxrZXl3b3JkPkFjZXRhbWlub3BoZW4vYWRtaW5p
c3RyYXRpb24gJmFtcDsgZG9zYWdlLypwaGFybWFjb2xvZ3k8L2tleXdvcmQ+PGtleXdvcmQ+QW5h
bGdlc2ljcywgTm9uLU5hcmNvdGljLypwaGFybWFjb2xvZ3k8L2tleXdvcmQ+PGtleXdvcmQ+QW5p
bWFsczwva2V5d29yZD48a2V5d29yZD5CZWhhdmlvciwgQW5pbWFsLypkcnVnIGVmZmVjdHM8L2tl
eXdvcmQ+PGtleXdvcmQ+QnJhaW4tRGVyaXZlZCBOZXVyb3Ryb3BoaWMgRmFjdG9yLyptZXRhYm9s
aXNtPC9rZXl3b3JkPjxrZXl3b3JkPkNvZ25pdGlvbi9kcnVnIGVmZmVjdHM8L2tleXdvcmQ+PGtl
eXdvcmQ+Q29ycHVzIFN0cmlhdHVtLypkcnVnIGVmZmVjdHMvbWV0YWJvbGlzbTwva2V5d29yZD48
a2V5d29yZD5Eb3NlLVJlc3BvbnNlIFJlbGF0aW9uc2hpcCwgRHJ1Zzwva2V5d29yZD48a2V5d29y
ZD5FeHBsb3JhdG9yeSBCZWhhdmlvci8qZHJ1ZyBlZmZlY3RzPC9rZXl3b3JkPjxrZXl3b3JkPkZl
bWFsZTwva2V5d29yZD48a2V5d29yZD5NYWxlPC9rZXl3b3JkPjxrZXl3b3JkPipNYXRlcm5hbCBF
eHBvc3VyZTwva2V5d29yZD48a2V5d29yZD5Nb3RvciBBY3Rpdml0eS9kcnVnIGVmZmVjdHM8L2tl
eXdvcmQ+PGtleXdvcmQ+UHJlZ25hbmN5PC9rZXl3b3JkPjxrZXl3b3JkPlJhdHMsIFdpc3Rhcjwv
a2V5d29yZD48a2V5d29yZD4qU29jaWFsIEJlaGF2aW9yPC9rZXl3b3JkPjxrZXl3b3JkPkFjZXRh
bWlub3BoZW48L2tleXdvcmQ+PGtleXdvcmQ+QmRuZjwva2V5d29yZD48a2V5d29yZD5NZW1vcnk8
L2tleXdvcmQ+PGtleXdvcmQ+UGFyYWNldGFtb2w8L2tleXdvcmQ+PGtleXdvcmQ+U29jaWFsIGJl
aGF2aW9yPC9rZXl3b3JkPjxrZXl3b3JkPlN0cmlhdHVtPC9rZXl3b3JkPjwva2V5d29yZHM+PGRh
dGVzPjx5ZWFyPjIwMTg8L3llYXI+PHB1Yi1kYXRlcz48ZGF0ZT5NYXk8L2RhdGU+PC9wdWItZGF0
ZXM+PC9kYXRlcz48aXNibj4wMDkxLTMwNTc8L2lzYm4+PGFjY2Vzc2lvbi1udW0+Mjk1NDUwMjc8
L2FjY2Vzc2lvbi1udW0+PHVybHM+PC91cmxzPjxlbGVjdHJvbmljLXJlc291cmNlLW51bT4xMC4x
MDE2L2oucGJiLjIwMTguMDMuMDA0PC9lbGVjdHJvbmljLXJlc291cmNlLW51bT48cmVtb3RlLWRh
dGFiYXNlLXByb3ZpZGVyPk5MTTwvcmVtb3RlLWRhdGFiYXNlLXByb3ZpZGVyPjxsYW5ndWFnZT5l
bmc8L2xhbmd1YWdlPjwvcmVjb3JkPjwvQ2l0ZT48L0VuZE5vdGU+
</w:fldData>
        </w:fldChar>
      </w:r>
      <w:r w:rsidR="00134841">
        <w:instrText xml:space="preserve"> ADDIN EN.CITE </w:instrText>
      </w:r>
      <w:r w:rsidR="00134841">
        <w:fldChar w:fldCharType="begin">
          <w:fldData xml:space="preserve">PEVuZE5vdGU+PENpdGU+PEF1dGhvcj5CbGVjaGFyei1LbGluPC9BdXRob3I+PFllYXI+MjAxODwv
WWVhcj48UmVjTnVtPjI4MTA8L1JlY051bT48RGlzcGxheVRleHQ+WzE2XTwvRGlzcGxheVRleHQ+
PHJlY29yZD48cmVjLW51bWJlcj4yODEwPC9yZWMtbnVtYmVyPjxmb3JlaWduLWtleXM+PGtleSBh
cHA9IkVOIiBkYi1pZD0iMmZkeDA1dzl5c3QwcjRlcDA5dng1cjlydjBhMnd3end2MnJlIiB0aW1l
c3RhbXA9IjE3MTczNjcyNzIiPjI4MTA8L2tleT48L2ZvcmVpZ24ta2V5cz48cmVmLXR5cGUgbmFt
ZT0iSm91cm5hbCBBcnRpY2xlIj4xNzwvcmVmLXR5cGU+PGNvbnRyaWJ1dG9ycz48YXV0aG9ycz48
YXV0aG9yPkJsZWNoYXJ6LUtsaW4sIEsuPC9hdXRob3I+PGF1dGhvcj5XYXdlciwgQS48L2F1dGhv
cj48YXV0aG9yPkphd25hLVpib2nFhHNrYSwgSy48L2F1dGhvcj48YXV0aG9yPlB5cnphbm93c2th
LCBKLjwvYXV0aG9yPjxhdXRob3I+UGllY2hhbCwgQS48L2F1dGhvcj48YXV0aG9yPk1pcm93c2th
LUd1emVsLCBELjwvYXV0aG9yPjxhdXRob3I+V2lkeS1UeXN6a2lld2ljeiwgRS48L2F1dGhvcj48
L2F1dGhvcnM+PC9jb250cmlidXRvcnM+PGF1dGgtYWRkcmVzcz5EZXBhcnRtZW50IG9mIEV4cGVy
aW1lbnRhbCBhbmQgQ2xpbmljYWwgUGhhcm1hY29sb2d5LCBNZWRpY2FsIFVuaXZlcnNpdHkgb2Yg
V2Fyc2F3LCBDZW50cmUgZm9yIFByZWNsaW5pY2FsIFJlc2VhcmNoIGFuZCBUZWNobm9sb2d5IENl
UFQsIEJhbmFjaGEgMUIsIDAyLTA5NyBXYXJzYXcsIFBvbGFuZC4mI3hEO0RlcGFydG1lbnQgb2Yg
RXhwZXJpbWVudGFsIGFuZCBDbGluaWNhbCBQaGFybWFjb2xvZ3ksIE1lZGljYWwgVW5pdmVyc2l0
eSBvZiBXYXJzYXcsIENlbnRyZSBmb3IgUHJlY2xpbmljYWwgUmVzZWFyY2ggYW5kIFRlY2hub2xv
Z3kgQ2VQVCwgQmFuYWNoYSAxQiwgMDItMDk3IFdhcnNhdywgUG9sYW5kLiBFbGVjdHJvbmljIGFk
ZHJlc3M6IGp1c3R5bmEucHlyemFub3dza2FAd3VtLmVkdS5wbC48L2F1dGgtYWRkcmVzcz48dGl0
bGVzPjx0aXRsZT5FYXJseSBwYXJhY2V0YW1vbCBleHBvc3VyZSBkZWNyZWFzZXMgYnJhaW4tZGVy
aXZlZCBuZXVyb3Ryb3BoaWMgZmFjdG9yIChCRE5GKSBpbiBzdHJpYXR1bSBhbmQgYWZmZWN0cyBz
b2NpYWwgYmVoYXZpb3VyIGFuZCBleHBsb3JhdGlvbiBpbiByYXRzPC90aXRsZT48c2Vjb25kYXJ5
LXRpdGxlPlBoYXJtYWNvbCBCaW9jaGVtIEJlaGF2PC9zZWNvbmRhcnktdGl0bGU+PGFsdC10aXRs
ZT5QaGFybWFjb2xvZ3ksIGJpb2NoZW1pc3RyeSwgYW5kIGJlaGF2aW9yPC9hbHQtdGl0bGU+PC90
aXRsZXM+PHBlcmlvZGljYWw+PGZ1bGwtdGl0bGU+UGhhcm1hY29sb2d5IEJpb2NoZW1pc3RyeSBh
bmQgQmVoYXZpb3I8L2Z1bGwtdGl0bGU+PGFiYnItMT5QaGFybWFjb2wuIEJpb2NoZW0uIEJlaGF2
LjwvYWJici0xPjxhYmJyLTI+UGhhcm1hY29sIEJpb2NoZW0gQmVoYXY8L2FiYnItMj48YWJici0z
PlBoYXJtYWNvbG9neSBCaW9jaGVtaXN0cnkgJmFtcDsgQmVoYXZpb3I8L2FiYnItMz48L3Blcmlv
ZGljYWw+PHBhZ2VzPjI1LTMyPC9wYWdlcz48dm9sdW1lPjE2ODwvdm9sdW1lPjxlZGl0aW9uPjIw
MTgvMDMvMTc8L2VkaXRpb24+PGtleXdvcmRzPjxrZXl3b3JkPkFjZXRhbWlub3BoZW4vYWRtaW5p
c3RyYXRpb24gJmFtcDsgZG9zYWdlLypwaGFybWFjb2xvZ3k8L2tleXdvcmQ+PGtleXdvcmQ+QW5h
bGdlc2ljcywgTm9uLU5hcmNvdGljLypwaGFybWFjb2xvZ3k8L2tleXdvcmQ+PGtleXdvcmQ+QW5p
bWFsczwva2V5d29yZD48a2V5d29yZD5CZWhhdmlvciwgQW5pbWFsLypkcnVnIGVmZmVjdHM8L2tl
eXdvcmQ+PGtleXdvcmQ+QnJhaW4tRGVyaXZlZCBOZXVyb3Ryb3BoaWMgRmFjdG9yLyptZXRhYm9s
aXNtPC9rZXl3b3JkPjxrZXl3b3JkPkNvZ25pdGlvbi9kcnVnIGVmZmVjdHM8L2tleXdvcmQ+PGtl
eXdvcmQ+Q29ycHVzIFN0cmlhdHVtLypkcnVnIGVmZmVjdHMvbWV0YWJvbGlzbTwva2V5d29yZD48
a2V5d29yZD5Eb3NlLVJlc3BvbnNlIFJlbGF0aW9uc2hpcCwgRHJ1Zzwva2V5d29yZD48a2V5d29y
ZD5FeHBsb3JhdG9yeSBCZWhhdmlvci8qZHJ1ZyBlZmZlY3RzPC9rZXl3b3JkPjxrZXl3b3JkPkZl
bWFsZTwva2V5d29yZD48a2V5d29yZD5NYWxlPC9rZXl3b3JkPjxrZXl3b3JkPipNYXRlcm5hbCBF
eHBvc3VyZTwva2V5d29yZD48a2V5d29yZD5Nb3RvciBBY3Rpdml0eS9kcnVnIGVmZmVjdHM8L2tl
eXdvcmQ+PGtleXdvcmQ+UHJlZ25hbmN5PC9rZXl3b3JkPjxrZXl3b3JkPlJhdHMsIFdpc3Rhcjwv
a2V5d29yZD48a2V5d29yZD4qU29jaWFsIEJlaGF2aW9yPC9rZXl3b3JkPjxrZXl3b3JkPkFjZXRh
bWlub3BoZW48L2tleXdvcmQ+PGtleXdvcmQ+QmRuZjwva2V5d29yZD48a2V5d29yZD5NZW1vcnk8
L2tleXdvcmQ+PGtleXdvcmQ+UGFyYWNldGFtb2w8L2tleXdvcmQ+PGtleXdvcmQ+U29jaWFsIGJl
aGF2aW9yPC9rZXl3b3JkPjxrZXl3b3JkPlN0cmlhdHVtPC9rZXl3b3JkPjwva2V5d29yZHM+PGRh
dGVzPjx5ZWFyPjIwMTg8L3llYXI+PHB1Yi1kYXRlcz48ZGF0ZT5NYXk8L2RhdGU+PC9wdWItZGF0
ZXM+PC9kYXRlcz48aXNibj4wMDkxLTMwNTc8L2lzYm4+PGFjY2Vzc2lvbi1udW0+Mjk1NDUwMjc8
L2FjY2Vzc2lvbi1udW0+PHVybHM+PC91cmxzPjxlbGVjdHJvbmljLXJlc291cmNlLW51bT4xMC4x
MDE2L2oucGJiLjIwMTguMDMuMDA0PC9lbGVjdHJvbmljLXJlc291cmNlLW51bT48cmVtb3RlLWRh
dGFiYXNlLXByb3ZpZGVyPk5MTTwvcmVtb3RlLWRhdGFiYXNlLXByb3ZpZGVyPjxsYW5ndWFnZT5l
bmc8L2xhbmd1YWdlPjwvcmVjb3JkPjwvQ2l0ZT48L0VuZE5vdGU+
</w:fldData>
        </w:fldChar>
      </w:r>
      <w:r w:rsidR="00134841">
        <w:instrText xml:space="preserve"> ADDIN EN.CITE.DATA </w:instrText>
      </w:r>
      <w:r w:rsidR="00134841">
        <w:fldChar w:fldCharType="end"/>
      </w:r>
      <w:r w:rsidRPr="003C1D9E">
        <w:fldChar w:fldCharType="separate"/>
      </w:r>
      <w:r w:rsidR="00134841">
        <w:rPr>
          <w:noProof/>
        </w:rPr>
        <w:t>[16]</w:t>
      </w:r>
      <w:r w:rsidRPr="003C1D9E">
        <w:fldChar w:fldCharType="end"/>
      </w:r>
      <w:r w:rsidRPr="003C1D9E">
        <w:t xml:space="preserve">, administered very low amounts of APAP, 15mg/kg/day, compared to doses received by humans, who can receive multiple oral doses per day of up to 15 mg/kg. </w:t>
      </w:r>
      <w:proofErr w:type="spellStart"/>
      <w:r w:rsidRPr="003C1D9E">
        <w:t>Blecharz</w:t>
      </w:r>
      <w:proofErr w:type="spellEnd"/>
      <w:r w:rsidRPr="003C1D9E">
        <w:t xml:space="preserve">-Klin and colleagues did have some exposure to APAP in their neonatal animals, but APAP was administered in the drinking water. Thus, any neonatal exposure to APAP </w:t>
      </w:r>
      <w:r w:rsidRPr="003C1D9E">
        <w:lastRenderedPageBreak/>
        <w:t xml:space="preserve">would have been through nursing and would have been at a much lower dose by weight in the pups than in the nursing dams: Milk may contain concentrations of APAP similar to that found in the dams, but any substance in the milk is extensively diluted in the pup since the amount of milk consumed is much less than the weight of the pup at any given time. Thus, it is not expected that </w:t>
      </w:r>
      <w:proofErr w:type="spellStart"/>
      <w:r w:rsidRPr="003C1D9E">
        <w:t>Blecharz</w:t>
      </w:r>
      <w:proofErr w:type="spellEnd"/>
      <w:r w:rsidRPr="003C1D9E">
        <w:t>-Klin et al and Viberg et al should have observed the same effects. Even if the drug had been administered the same, it seems highly unlikely that rats and mice would respond the same.</w:t>
      </w:r>
    </w:p>
    <w:p w14:paraId="02A42C96" w14:textId="7B18D063" w:rsidR="00D30D32" w:rsidRPr="003C1D9E" w:rsidRDefault="00D30D32" w:rsidP="000A06F9">
      <w:pPr>
        <w:pStyle w:val="ListParagraph"/>
        <w:ind w:left="709" w:firstLine="567"/>
      </w:pPr>
      <w:r w:rsidRPr="003C1D9E">
        <w:t xml:space="preserve">While reproducibility of studies is a hallmark of science, it is not necessarily a hallmark of excellent work conducted for purposes of probing developmental problems caused by drugs. Even rats purchased from different suppliers respond to a variety of neuroactive drugs differently </w:t>
      </w:r>
      <w:r w:rsidRPr="003C1D9E">
        <w:fldChar w:fldCharType="begin">
          <w:fldData xml:space="preserve">PEVuZE5vdGU+PENpdGU+PEF1dGhvcj5DYWluZTwvQXV0aG9yPjxZZWFyPjIwMjM8L1llYXI+PFJl
Y051bT4yOTA0PC9SZWNOdW0+PERpc3BsYXlUZXh0PlsxN108L0Rpc3BsYXlUZXh0PjxyZWNvcmQ+
PHJlYy1udW1iZXI+MjkwNDwvcmVjLW51bWJlcj48Zm9yZWlnbi1rZXlzPjxrZXkgYXBwPSJFTiIg
ZGItaWQ9IjJmZHgwNXc5eXN0MHI0ZXAwOXZ4NXI5cnYwYTJ3d3p3djJyZSIgdGltZXN0YW1wPSIx
NzQyOTM3NTMxIj4yOTA0PC9rZXk+PC9mb3JlaWduLWtleXM+PHJlZi10eXBlIG5hbWU9IkpvdXJu
YWwgQXJ0aWNsZSI+MTc8L3JlZi10eXBlPjxjb250cmlidXRvcnM+PGF1dGhvcnM+PGF1dGhvcj5D
YWluZSwgUy4gQi48L2F1dGhvcj48YXV0aG9yPlBsYW50LCBTLjwvYXV0aG9yPjxhdXRob3I+RnVy
YmlzaCwgSy48L2F1dGhvcj48YXV0aG9yPlllcnRvbiwgTS48L2F1dGhvcj48YXV0aG9yPlNtYXJh
Z2RpLCBFLjwvYXV0aG9yPjxhdXRob3I+TmljbG91LCBCLjwvYXV0aG9yPjxhdXRob3I+TG9ydXNz
bywgSi4gTS48L2F1dGhvcj48YXV0aG9yPkNoYW5nLCBKLiBZLjwvYXV0aG9yPjxhdXRob3I+Qml0
dGVyLCBDLjwvYXV0aG9yPjxhdXRob3I+QmFzdSwgQS48L2F1dGhvcj48YXV0aG9yPk1pbGxlciwg
Uy48L2F1dGhvcj48YXV0aG9yPkh1YW5nLCBDLiBZLjwvYXV0aG9yPjxhdXRob3I+S29tc29uLCBS
LjwvYXV0aG9yPjxhdXRob3I+TGl1LCBELjwvYXV0aG9yPjxhdXRob3I+QmVoYXIsIFMuPC9hdXRo
b3I+PGF1dGhvcj5UaG9tc2VuLCBNLjwvYXV0aG9yPjwvYXV0aG9ycz48L2NvbnRyaWJ1dG9ycz48
YXV0aC1hZGRyZXNzPk5ldXJvc2NpZW5jZSBhbmQgQmVoYXZpb3JhbCBQaGFybWFjb2xvZ3kgTGFi
b3JhdG9yeSwgRGVwYXJ0bWVudCBvZiBQc3ljaGlhdHJ5LCBNY0xlYW4gSG9zcGl0YWwvSGFydmFy
ZCBNZWRpY2FsIFNjaG9vbCwgQmVsbW9udCwgTUEsIFVTQS4mI3hEO0xhYm9yYXRvcnkgb2YgTmV1
cm9wc3ljaGlhdHJ5LCBQc3ljaGlhdHJpYyBDZW50cmUgQ29wZW5oYWdlbiwgTWVudGFsIEhlYWx0
aCBTZXJ2aWNlcyBpbiB0aGUgQ2FwaXRhbCBSZWdpb24gb2YgRGVubWFyaywgRm9yc2tuaW5nc2Vu
aGVkZXIsIEhvdmVkdmVqZW4gMTcsIDEuIHNhbCwgMjAwMCBGcmVkZXJpa3NiZXJnLCBDb3Blbmhh
Z2VuLCBEZW5tYXJrLiBtb3JnYW5lLmhlcm1hbm4udGhvbXNlbkByZWdpb25oLmRrLiYjeEQ7RGVw
YXJ0bWVudCBvZiBOZXVyb3NjaWVuY2UsIEZhY3VsdHkgb2YgSGVhbHRoIGFuZCBNZWRpY2FsIFNj
aWVuY2VzLCBVbml2ZXJzaXR5IG9mIENvcGVuaGFnZW4sIENvcGVuaGFnZW4sIERlbm1hcmsuIG1v
cmdhbmUuaGVybWFubi50aG9tc2VuQHJlZ2lvbmguZGsuPC9hdXRoLWFkZHJlc3M+PHRpdGxlcz48
dGl0bGU+U3ByYWd1ZSBEYXdsZXkgcmF0cyBmcm9tIGRpZmZlcmVudCB2ZW5kb3JzIHZhcnkgaW4g
dGhlIG1vZHVsYXRpb24gb2YgcHJlcHVsc2UgaW5oaWJpdGlvbiBvZiBzdGFydGxlIChQUEkpIGJ5
IGRvcGFtaW5lLCBhY2V0eWxjaG9saW5lLCBhbmQgZ2x1dGFtYXRlIGRydWdzPC90aXRsZT48c2Vj
b25kYXJ5LXRpdGxlPlBzeWNob3BoYXJtYWNvbG9neSAoQmVybCk8L3NlY29uZGFyeS10aXRsZT48
YWx0LXRpdGxlPlBzeWNob3BoYXJtYWNvbG9neTwvYWx0LXRpdGxlPjwvdGl0bGVzPjxhbHQtcGVy
aW9kaWNhbD48ZnVsbC10aXRsZT5Qc3ljaG9waGFybWFjb2xvZ3k8L2Z1bGwtdGl0bGU+PGFiYnIt
MT5Qc3ljaG9waGFybWFjb2xvZ3k8L2FiYnItMT48YWJici0yPlBzeWNob3BoYXJtYWNvbG9neTwv
YWJici0yPjwvYWx0LXBlcmlvZGljYWw+PHBhZ2VzPjIwMDUtMjAxMjwvcGFnZXM+PHZvbHVtZT4y
NDA8L3ZvbHVtZT48bnVtYmVyPjk8L251bWJlcj48ZWRpdGlvbj4yMDIzLzA4LzE1PC9lZGl0aW9u
PjxrZXl3b3Jkcz48a2V5d29yZD5SYXRzPC9rZXl3b3JkPjxrZXl3b3JkPk1hbGU8L2tleXdvcmQ+
PGtleXdvcmQ+RmVtYWxlPC9rZXl3b3JkPjxrZXl3b3JkPkFuaW1hbHM8L2tleXdvcmQ+PGtleXdv
cmQ+KkRvcGFtaW5lL3BoYXJtYWNvbG9neTwva2V5d29yZD48a2V5d29yZD5SYXRzLCBTcHJhZ3Vl
LURhd2xleTwva2V5d29yZD48a2V5d29yZD4qUHJlcHVsc2UgSW5oaWJpdGlvbjwva2V5d29yZD48
a2V5d29yZD5BcG9tb3JwaGluZS9waGFybWFjb2xvZ3k8L2tleXdvcmQ+PGtleXdvcmQ+RG9wYW1p
bmUgQWdvbmlzdHMvcGhhcm1hY29sb2d5PC9rZXl3b3JkPjxrZXl3b3JkPkFjZXR5bGNob2xpbmU8
L2tleXdvcmQ+PGtleXdvcmQ+UGhhcm1hY2V1dGljYWwgUHJlcGFyYXRpb25zPC9rZXl3b3JkPjxr
ZXl3b3JkPkdsdXRhbWljIEFjaWQ8L2tleXdvcmQ+PGtleXdvcmQ+RGl6b2NpbHBpbmUgTWFsZWF0
ZS9waGFybWFjb2xvZ3k8L2tleXdvcmQ+PGtleXdvcmQ+UmVmbGV4LCBTdGFydGxlPC9rZXl3b3Jk
PjxrZXl3b3JkPkFjb3VzdGljIFN0aW11bGF0aW9uPC9rZXl3b3JkPjxrZXl3b3JkPlNjb3BvbGFt
aW5lIERlcml2YXRpdmVzL3BoYXJtYWNvbG9neTwva2V5d29yZD48a2V5d29yZD5Eb3BhbWluZTwv
a2V5d29yZD48a2V5d29yZD5HbHV0YW1hdGU8L2tleXdvcmQ+PGtleXdvcmQ+UHBpPC9rZXl3b3Jk
PjxrZXl3b3JkPlByZXB1bHNlIGluaGliaXRpb248L2tleXdvcmQ+PGtleXdvcmQ+U2Vyb3Rvbmlu
PC9rZXl3b3JkPjxrZXl3b3JkPlNwcmFndWUgRGF3bGV5IHJhdHM8L2tleXdvcmQ+PGtleXdvcmQ+
U3RhcnRsZSBhbXBsaXR1ZGU8L2tleXdvcmQ+PGtleXdvcmQ+U3RhcnRsZSByZXNwb25zZTwva2V5
d29yZD48L2tleXdvcmRzPjxkYXRlcz48eWVhcj4yMDIzPC95ZWFyPjxwdWItZGF0ZXM+PGRhdGU+
U2VwPC9kYXRlPjwvcHViLWRhdGVzPjwvZGF0ZXM+PGlzYm4+MDAzMy0zMTU4IChQcmludCkmI3hE
OzAwMzMtMzE1ODwvaXNibj48YWNjZXNzaW9uLW51bT4zNzU4MDQ0MTwvYWNjZXNzaW9uLW51bT48
dXJscz48L3VybHM+PGN1c3RvbTI+UE1DMTA0NzE3MTc8L2N1c3RvbTI+PGVsZWN0cm9uaWMtcmVz
b3VyY2UtbnVtPjEwLjEwMDcvczAwMjEzLTAyMy0wNjQ0NC0xPC9lbGVjdHJvbmljLXJlc291cmNl
LW51bT48cmVtb3RlLWRhdGFiYXNlLXByb3ZpZGVyPk5MTTwvcmVtb3RlLWRhdGFiYXNlLXByb3Zp
ZGVyPjxsYW5ndWFnZT5lbmc8L2xhbmd1YWdlPjwvcmVjb3JkPjwvQ2l0ZT48L0VuZE5vdGU+
</w:fldData>
        </w:fldChar>
      </w:r>
      <w:r w:rsidR="00134841">
        <w:instrText xml:space="preserve"> ADDIN EN.CITE </w:instrText>
      </w:r>
      <w:r w:rsidR="00134841">
        <w:fldChar w:fldCharType="begin">
          <w:fldData xml:space="preserve">PEVuZE5vdGU+PENpdGU+PEF1dGhvcj5DYWluZTwvQXV0aG9yPjxZZWFyPjIwMjM8L1llYXI+PFJl
Y051bT4yOTA0PC9SZWNOdW0+PERpc3BsYXlUZXh0PlsxN108L0Rpc3BsYXlUZXh0PjxyZWNvcmQ+
PHJlYy1udW1iZXI+MjkwNDwvcmVjLW51bWJlcj48Zm9yZWlnbi1rZXlzPjxrZXkgYXBwPSJFTiIg
ZGItaWQ9IjJmZHgwNXc5eXN0MHI0ZXAwOXZ4NXI5cnYwYTJ3d3p3djJyZSIgdGltZXN0YW1wPSIx
NzQyOTM3NTMxIj4yOTA0PC9rZXk+PC9mb3JlaWduLWtleXM+PHJlZi10eXBlIG5hbWU9IkpvdXJu
YWwgQXJ0aWNsZSI+MTc8L3JlZi10eXBlPjxjb250cmlidXRvcnM+PGF1dGhvcnM+PGF1dGhvcj5D
YWluZSwgUy4gQi48L2F1dGhvcj48YXV0aG9yPlBsYW50LCBTLjwvYXV0aG9yPjxhdXRob3I+RnVy
YmlzaCwgSy48L2F1dGhvcj48YXV0aG9yPlllcnRvbiwgTS48L2F1dGhvcj48YXV0aG9yPlNtYXJh
Z2RpLCBFLjwvYXV0aG9yPjxhdXRob3I+TmljbG91LCBCLjwvYXV0aG9yPjxhdXRob3I+TG9ydXNz
bywgSi4gTS48L2F1dGhvcj48YXV0aG9yPkNoYW5nLCBKLiBZLjwvYXV0aG9yPjxhdXRob3I+Qml0
dGVyLCBDLjwvYXV0aG9yPjxhdXRob3I+QmFzdSwgQS48L2F1dGhvcj48YXV0aG9yPk1pbGxlciwg
Uy48L2F1dGhvcj48YXV0aG9yPkh1YW5nLCBDLiBZLjwvYXV0aG9yPjxhdXRob3I+S29tc29uLCBS
LjwvYXV0aG9yPjxhdXRob3I+TGl1LCBELjwvYXV0aG9yPjxhdXRob3I+QmVoYXIsIFMuPC9hdXRo
b3I+PGF1dGhvcj5UaG9tc2VuLCBNLjwvYXV0aG9yPjwvYXV0aG9ycz48L2NvbnRyaWJ1dG9ycz48
YXV0aC1hZGRyZXNzPk5ldXJvc2NpZW5jZSBhbmQgQmVoYXZpb3JhbCBQaGFybWFjb2xvZ3kgTGFi
b3JhdG9yeSwgRGVwYXJ0bWVudCBvZiBQc3ljaGlhdHJ5LCBNY0xlYW4gSG9zcGl0YWwvSGFydmFy
ZCBNZWRpY2FsIFNjaG9vbCwgQmVsbW9udCwgTUEsIFVTQS4mI3hEO0xhYm9yYXRvcnkgb2YgTmV1
cm9wc3ljaGlhdHJ5LCBQc3ljaGlhdHJpYyBDZW50cmUgQ29wZW5oYWdlbiwgTWVudGFsIEhlYWx0
aCBTZXJ2aWNlcyBpbiB0aGUgQ2FwaXRhbCBSZWdpb24gb2YgRGVubWFyaywgRm9yc2tuaW5nc2Vu
aGVkZXIsIEhvdmVkdmVqZW4gMTcsIDEuIHNhbCwgMjAwMCBGcmVkZXJpa3NiZXJnLCBDb3Blbmhh
Z2VuLCBEZW5tYXJrLiBtb3JnYW5lLmhlcm1hbm4udGhvbXNlbkByZWdpb25oLmRrLiYjeEQ7RGVw
YXJ0bWVudCBvZiBOZXVyb3NjaWVuY2UsIEZhY3VsdHkgb2YgSGVhbHRoIGFuZCBNZWRpY2FsIFNj
aWVuY2VzLCBVbml2ZXJzaXR5IG9mIENvcGVuaGFnZW4sIENvcGVuaGFnZW4sIERlbm1hcmsuIG1v
cmdhbmUuaGVybWFubi50aG9tc2VuQHJlZ2lvbmguZGsuPC9hdXRoLWFkZHJlc3M+PHRpdGxlcz48
dGl0bGU+U3ByYWd1ZSBEYXdsZXkgcmF0cyBmcm9tIGRpZmZlcmVudCB2ZW5kb3JzIHZhcnkgaW4g
dGhlIG1vZHVsYXRpb24gb2YgcHJlcHVsc2UgaW5oaWJpdGlvbiBvZiBzdGFydGxlIChQUEkpIGJ5
IGRvcGFtaW5lLCBhY2V0eWxjaG9saW5lLCBhbmQgZ2x1dGFtYXRlIGRydWdzPC90aXRsZT48c2Vj
b25kYXJ5LXRpdGxlPlBzeWNob3BoYXJtYWNvbG9neSAoQmVybCk8L3NlY29uZGFyeS10aXRsZT48
YWx0LXRpdGxlPlBzeWNob3BoYXJtYWNvbG9neTwvYWx0LXRpdGxlPjwvdGl0bGVzPjxhbHQtcGVy
aW9kaWNhbD48ZnVsbC10aXRsZT5Qc3ljaG9waGFybWFjb2xvZ3k8L2Z1bGwtdGl0bGU+PGFiYnIt
MT5Qc3ljaG9waGFybWFjb2xvZ3k8L2FiYnItMT48YWJici0yPlBzeWNob3BoYXJtYWNvbG9neTwv
YWJici0yPjwvYWx0LXBlcmlvZGljYWw+PHBhZ2VzPjIwMDUtMjAxMjwvcGFnZXM+PHZvbHVtZT4y
NDA8L3ZvbHVtZT48bnVtYmVyPjk8L251bWJlcj48ZWRpdGlvbj4yMDIzLzA4LzE1PC9lZGl0aW9u
PjxrZXl3b3Jkcz48a2V5d29yZD5SYXRzPC9rZXl3b3JkPjxrZXl3b3JkPk1hbGU8L2tleXdvcmQ+
PGtleXdvcmQ+RmVtYWxlPC9rZXl3b3JkPjxrZXl3b3JkPkFuaW1hbHM8L2tleXdvcmQ+PGtleXdv
cmQ+KkRvcGFtaW5lL3BoYXJtYWNvbG9neTwva2V5d29yZD48a2V5d29yZD5SYXRzLCBTcHJhZ3Vl
LURhd2xleTwva2V5d29yZD48a2V5d29yZD4qUHJlcHVsc2UgSW5oaWJpdGlvbjwva2V5d29yZD48
a2V5d29yZD5BcG9tb3JwaGluZS9waGFybWFjb2xvZ3k8L2tleXdvcmQ+PGtleXdvcmQ+RG9wYW1p
bmUgQWdvbmlzdHMvcGhhcm1hY29sb2d5PC9rZXl3b3JkPjxrZXl3b3JkPkFjZXR5bGNob2xpbmU8
L2tleXdvcmQ+PGtleXdvcmQ+UGhhcm1hY2V1dGljYWwgUHJlcGFyYXRpb25zPC9rZXl3b3JkPjxr
ZXl3b3JkPkdsdXRhbWljIEFjaWQ8L2tleXdvcmQ+PGtleXdvcmQ+RGl6b2NpbHBpbmUgTWFsZWF0
ZS9waGFybWFjb2xvZ3k8L2tleXdvcmQ+PGtleXdvcmQ+UmVmbGV4LCBTdGFydGxlPC9rZXl3b3Jk
PjxrZXl3b3JkPkFjb3VzdGljIFN0aW11bGF0aW9uPC9rZXl3b3JkPjxrZXl3b3JkPlNjb3BvbGFt
aW5lIERlcml2YXRpdmVzL3BoYXJtYWNvbG9neTwva2V5d29yZD48a2V5d29yZD5Eb3BhbWluZTwv
a2V5d29yZD48a2V5d29yZD5HbHV0YW1hdGU8L2tleXdvcmQ+PGtleXdvcmQ+UHBpPC9rZXl3b3Jk
PjxrZXl3b3JkPlByZXB1bHNlIGluaGliaXRpb248L2tleXdvcmQ+PGtleXdvcmQ+U2Vyb3Rvbmlu
PC9rZXl3b3JkPjxrZXl3b3JkPlNwcmFndWUgRGF3bGV5IHJhdHM8L2tleXdvcmQ+PGtleXdvcmQ+
U3RhcnRsZSBhbXBsaXR1ZGU8L2tleXdvcmQ+PGtleXdvcmQ+U3RhcnRsZSByZXNwb25zZTwva2V5
d29yZD48L2tleXdvcmRzPjxkYXRlcz48eWVhcj4yMDIzPC95ZWFyPjxwdWItZGF0ZXM+PGRhdGU+
U2VwPC9kYXRlPjwvcHViLWRhdGVzPjwvZGF0ZXM+PGlzYm4+MDAzMy0zMTU4IChQcmludCkmI3hE
OzAwMzMtMzE1ODwvaXNibj48YWNjZXNzaW9uLW51bT4zNzU4MDQ0MTwvYWNjZXNzaW9uLW51bT48
dXJscz48L3VybHM+PGN1c3RvbTI+UE1DMTA0NzE3MTc8L2N1c3RvbTI+PGVsZWN0cm9uaWMtcmVz
b3VyY2UtbnVtPjEwLjEwMDcvczAwMjEzLTAyMy0wNjQ0NC0xPC9lbGVjdHJvbmljLXJlc291cmNl
LW51bT48cmVtb3RlLWRhdGFiYXNlLXByb3ZpZGVyPk5MTTwvcmVtb3RlLWRhdGFiYXNlLXByb3Zp
ZGVyPjxsYW5ndWFnZT5lbmc8L2xhbmd1YWdlPjwvcmVjb3JkPjwvQ2l0ZT48L0VuZE5vdGU+
</w:fldData>
        </w:fldChar>
      </w:r>
      <w:r w:rsidR="00134841">
        <w:instrText xml:space="preserve"> ADDIN EN.CITE.DATA </w:instrText>
      </w:r>
      <w:r w:rsidR="00134841">
        <w:fldChar w:fldCharType="end"/>
      </w:r>
      <w:r w:rsidRPr="003C1D9E">
        <w:fldChar w:fldCharType="separate"/>
      </w:r>
      <w:r w:rsidR="00134841">
        <w:rPr>
          <w:noProof/>
        </w:rPr>
        <w:t>[17]</w:t>
      </w:r>
      <w:r w:rsidRPr="003C1D9E">
        <w:fldChar w:fldCharType="end"/>
      </w:r>
      <w:r w:rsidRPr="003C1D9E">
        <w:t xml:space="preserve">, and decades may be required to sort out the many factors that dictate variation in adverse responses to toxins in laboratory animal models </w:t>
      </w:r>
      <w:r w:rsidRPr="003C1D9E">
        <w:fldChar w:fldCharType="begin">
          <w:fldData xml:space="preserve">PEVuZE5vdGU+PENpdGU+PEF1dGhvcj5DcmFiYmU8L0F1dGhvcj48WWVhcj4yMDA1PC9ZZWFyPjxS
ZWNOdW0+Mjg5OTwvUmVjTnVtPjxEaXNwbGF5VGV4dD5bMThdPC9EaXNwbGF5VGV4dD48cmVjb3Jk
PjxyZWMtbnVtYmVyPjI4OTk8L3JlYy1udW1iZXI+PGZvcmVpZ24ta2V5cz48a2V5IGFwcD0iRU4i
IGRiLWlkPSIyZmR4MDV3OXlzdDByNGVwMDl2eDVyOXJ2MGEyd3d6d3YycmUiIHRpbWVzdGFtcD0i
MTc0MTYxNjA2MyI+Mjg5OTwva2V5PjwvZm9yZWlnbi1rZXlzPjxyZWYtdHlwZSBuYW1lPSJKb3Vy
bmFsIEFydGljbGUiPjE3PC9yZWYtdHlwZT48Y29udHJpYnV0b3JzPjxhdXRob3JzPjxhdXRob3I+
Q3JhYmJlLCBKLiBDLjwvYXV0aG9yPjxhdXRob3I+TWV0dGVuLCBQLjwvYXV0aG9yPjxhdXRob3I+
Q2FtZXJvbiwgQS4gSi48L2F1dGhvcj48YXV0aG9yPldhaGxzdGVuLCBELjwvYXV0aG9yPjwvYXV0
aG9ycz48L2NvbnRyaWJ1dG9ycz48YXV0aC1hZGRyZXNzPkRlcGFydG1lbnQgb2YgQmVoYXZpb3Jh
bCBOZXVyb3NjaWVuY2UsIFBvcnRsYW5kIEFsY29ob2wgUmVzZWFyY2ggQ2VudGVyLCBPcmVnb24g
SGVhbHRoICZhbXA7IFNjaWVuY2UgVW5pdmVyc2l0eSwgYW5kIFZBIE1lZGljYWwgQ2VudGVyIChS
JmFtcDtEIDEyKSwgMzcxMCBTVyBVUyBWZXRlcmFucyBIb3NwaXRhbCBSb2FkLCBQb3J0bGFuZCwg
T1IgOTcyMzksIFVTQS4gY3JhYmJlQG9oc3UuZWR1PC9hdXRoLWFkZHJlc3M+PHRpdGxlcz48dGl0
bGU+QW4gYW5hbHlzaXMgb2YgdGhlIGdlbmV0aWNzIG9mIGFsY29ob2wgaW50b3hpY2F0aW9uIGlu
IGluYnJlZCBtaWNlPC90aXRsZT48c2Vjb25kYXJ5LXRpdGxlPk5ldXJvc2NpIEJpb2JlaGF2IFJl
djwvc2Vjb25kYXJ5LXRpdGxlPjxhbHQtdGl0bGU+TmV1cm9zY2llbmNlIGFuZCBiaW9iZWhhdmlv
cmFsIHJldmlld3M8L2FsdC10aXRsZT48L3RpdGxlcz48cGVyaW9kaWNhbD48ZnVsbC10aXRsZT5O
ZXVyb3NjaWVuY2UgJmFtcDsgQmlvYmVoYXZpb3JhbCBSZXZpZXdzPC9mdWxsLXRpdGxlPjxhYmJy
LTE+TmV1cm9zY2kuIEJpb2JlaGF2LiBSZXYuPC9hYmJyLTE+PGFiYnItMj5OZXVyb3NjaSBCaW9i
ZWhhdiBSZXY8L2FiYnItMj48L3BlcmlvZGljYWw+PHBhZ2VzPjc4NS04MDI8L3BhZ2VzPjx2b2x1
bWU+Mjg8L3ZvbHVtZT48bnVtYmVyPjg8L251bWJlcj48ZWRpdGlvbj4yMDA1LzAxLzEyPC9lZGl0
aW9uPjxrZXl3b3Jkcz48a2V5d29yZD5BbGNvaG9saWMgSW50b3hpY2F0aW9uLypnZW5ldGljcy9w
aHlzaW9wYXRob2xvZ3k8L2tleXdvcmQ+PGtleXdvcmQ+QW5pbWFsczwva2V5d29yZD48a2V5d29y
ZD5CZWhhdmlvciwgQW5pbWFsL3BoeXNpb2xvZ3k8L2tleXdvcmQ+PGtleXdvcmQ+Q2VudHJhbCBO
ZXJ2b3VzIFN5c3RlbSBEZXByZXNzYW50cy90b3hpY2l0eTwva2V5d29yZD48a2V5d29yZD5EaXNl
YXNlIE1vZGVscywgQW5pbWFsPC9rZXl3b3JkPjxrZXl3b3JkPkV0aGFub2wvdG94aWNpdHk8L2tl
eXdvcmQ+PGtleXdvcmQ+KkdlbmV0aWMgUHJlZGlzcG9zaXRpb24gdG8gRGlzZWFzZTwva2V5d29y
ZD48a2V5d29yZD5HZW5ldGljcywgQmVoYXZpb3JhbDwva2V5d29yZD48a2V5d29yZD5NaWNlPC9r
ZXl3b3JkPjxrZXl3b3JkPk1pY2UsIEluYnJlZCBTdHJhaW5zLypnZW5ldGljczwva2V5d29yZD48
a2V5d29yZD5Nb3RvciBBY3Rpdml0eTwva2V5d29yZD48a2V5d29yZD5QaGVub3R5cGU8L2tleXdv
cmQ+PGtleXdvcmQ+U3BlY2llcyBTcGVjaWZpY2l0eTwva2V5d29yZD48L2tleXdvcmRzPjxkYXRl
cz48eWVhcj4yMDA1PC95ZWFyPjxwdWItZGF0ZXM+PGRhdGU+SmFuPC9kYXRlPjwvcHViLWRhdGVz
PjwvZGF0ZXM+PGlzYm4+MDE0OS03NjM0IChQcmludCkmI3hEOzAxNDktNzYzNDwvaXNibj48YWNj
ZXNzaW9uLW51bT4xNTY0MjYyMTwvYWNjZXNzaW9uLW51bT48dXJscz48L3VybHM+PGVsZWN0cm9u
aWMtcmVzb3VyY2UtbnVtPjEwLjEwMTYvai5uZXViaW9yZXYuMjAwNC4wOC4wMDI8L2VsZWN0cm9u
aWMtcmVzb3VyY2UtbnVtPjxyZW1vdGUtZGF0YWJhc2UtcHJvdmlkZXI+TkxNPC9yZW1vdGUtZGF0
YWJhc2UtcHJvdmlkZXI+PGxhbmd1YWdlPmVuZzwvbGFuZ3VhZ2U+PC9yZWNvcmQ+PC9DaXRlPjwv
RW5kTm90ZT4A
</w:fldData>
        </w:fldChar>
      </w:r>
      <w:r w:rsidR="00134841">
        <w:instrText xml:space="preserve"> ADDIN EN.CITE </w:instrText>
      </w:r>
      <w:r w:rsidR="00134841">
        <w:fldChar w:fldCharType="begin">
          <w:fldData xml:space="preserve">PEVuZE5vdGU+PENpdGU+PEF1dGhvcj5DcmFiYmU8L0F1dGhvcj48WWVhcj4yMDA1PC9ZZWFyPjxS
ZWNOdW0+Mjg5OTwvUmVjTnVtPjxEaXNwbGF5VGV4dD5bMThdPC9EaXNwbGF5VGV4dD48cmVjb3Jk
PjxyZWMtbnVtYmVyPjI4OTk8L3JlYy1udW1iZXI+PGZvcmVpZ24ta2V5cz48a2V5IGFwcD0iRU4i
IGRiLWlkPSIyZmR4MDV3OXlzdDByNGVwMDl2eDVyOXJ2MGEyd3d6d3YycmUiIHRpbWVzdGFtcD0i
MTc0MTYxNjA2MyI+Mjg5OTwva2V5PjwvZm9yZWlnbi1rZXlzPjxyZWYtdHlwZSBuYW1lPSJKb3Vy
bmFsIEFydGljbGUiPjE3PC9yZWYtdHlwZT48Y29udHJpYnV0b3JzPjxhdXRob3JzPjxhdXRob3I+
Q3JhYmJlLCBKLiBDLjwvYXV0aG9yPjxhdXRob3I+TWV0dGVuLCBQLjwvYXV0aG9yPjxhdXRob3I+
Q2FtZXJvbiwgQS4gSi48L2F1dGhvcj48YXV0aG9yPldhaGxzdGVuLCBELjwvYXV0aG9yPjwvYXV0
aG9ycz48L2NvbnRyaWJ1dG9ycz48YXV0aC1hZGRyZXNzPkRlcGFydG1lbnQgb2YgQmVoYXZpb3Jh
bCBOZXVyb3NjaWVuY2UsIFBvcnRsYW5kIEFsY29ob2wgUmVzZWFyY2ggQ2VudGVyLCBPcmVnb24g
SGVhbHRoICZhbXA7IFNjaWVuY2UgVW5pdmVyc2l0eSwgYW5kIFZBIE1lZGljYWwgQ2VudGVyIChS
JmFtcDtEIDEyKSwgMzcxMCBTVyBVUyBWZXRlcmFucyBIb3NwaXRhbCBSb2FkLCBQb3J0bGFuZCwg
T1IgOTcyMzksIFVTQS4gY3JhYmJlQG9oc3UuZWR1PC9hdXRoLWFkZHJlc3M+PHRpdGxlcz48dGl0
bGU+QW4gYW5hbHlzaXMgb2YgdGhlIGdlbmV0aWNzIG9mIGFsY29ob2wgaW50b3hpY2F0aW9uIGlu
IGluYnJlZCBtaWNlPC90aXRsZT48c2Vjb25kYXJ5LXRpdGxlPk5ldXJvc2NpIEJpb2JlaGF2IFJl
djwvc2Vjb25kYXJ5LXRpdGxlPjxhbHQtdGl0bGU+TmV1cm9zY2llbmNlIGFuZCBiaW9iZWhhdmlv
cmFsIHJldmlld3M8L2FsdC10aXRsZT48L3RpdGxlcz48cGVyaW9kaWNhbD48ZnVsbC10aXRsZT5O
ZXVyb3NjaWVuY2UgJmFtcDsgQmlvYmVoYXZpb3JhbCBSZXZpZXdzPC9mdWxsLXRpdGxlPjxhYmJy
LTE+TmV1cm9zY2kuIEJpb2JlaGF2LiBSZXYuPC9hYmJyLTE+PGFiYnItMj5OZXVyb3NjaSBCaW9i
ZWhhdiBSZXY8L2FiYnItMj48L3BlcmlvZGljYWw+PHBhZ2VzPjc4NS04MDI8L3BhZ2VzPjx2b2x1
bWU+Mjg8L3ZvbHVtZT48bnVtYmVyPjg8L251bWJlcj48ZWRpdGlvbj4yMDA1LzAxLzEyPC9lZGl0
aW9uPjxrZXl3b3Jkcz48a2V5d29yZD5BbGNvaG9saWMgSW50b3hpY2F0aW9uLypnZW5ldGljcy9w
aHlzaW9wYXRob2xvZ3k8L2tleXdvcmQ+PGtleXdvcmQ+QW5pbWFsczwva2V5d29yZD48a2V5d29y
ZD5CZWhhdmlvciwgQW5pbWFsL3BoeXNpb2xvZ3k8L2tleXdvcmQ+PGtleXdvcmQ+Q2VudHJhbCBO
ZXJ2b3VzIFN5c3RlbSBEZXByZXNzYW50cy90b3hpY2l0eTwva2V5d29yZD48a2V5d29yZD5EaXNl
YXNlIE1vZGVscywgQW5pbWFsPC9rZXl3b3JkPjxrZXl3b3JkPkV0aGFub2wvdG94aWNpdHk8L2tl
eXdvcmQ+PGtleXdvcmQ+KkdlbmV0aWMgUHJlZGlzcG9zaXRpb24gdG8gRGlzZWFzZTwva2V5d29y
ZD48a2V5d29yZD5HZW5ldGljcywgQmVoYXZpb3JhbDwva2V5d29yZD48a2V5d29yZD5NaWNlPC9r
ZXl3b3JkPjxrZXl3b3JkPk1pY2UsIEluYnJlZCBTdHJhaW5zLypnZW5ldGljczwva2V5d29yZD48
a2V5d29yZD5Nb3RvciBBY3Rpdml0eTwva2V5d29yZD48a2V5d29yZD5QaGVub3R5cGU8L2tleXdv
cmQ+PGtleXdvcmQ+U3BlY2llcyBTcGVjaWZpY2l0eTwva2V5d29yZD48L2tleXdvcmRzPjxkYXRl
cz48eWVhcj4yMDA1PC95ZWFyPjxwdWItZGF0ZXM+PGRhdGU+SmFuPC9kYXRlPjwvcHViLWRhdGVz
PjwvZGF0ZXM+PGlzYm4+MDE0OS03NjM0IChQcmludCkmI3hEOzAxNDktNzYzNDwvaXNibj48YWNj
ZXNzaW9uLW51bT4xNTY0MjYyMTwvYWNjZXNzaW9uLW51bT48dXJscz48L3VybHM+PGVsZWN0cm9u
aWMtcmVzb3VyY2UtbnVtPjEwLjEwMTYvai5uZXViaW9yZXYuMjAwNC4wOC4wMDI8L2VsZWN0cm9u
aWMtcmVzb3VyY2UtbnVtPjxyZW1vdGUtZGF0YWJhc2UtcHJvdmlkZXI+TkxNPC9yZW1vdGUtZGF0
YWJhc2UtcHJvdmlkZXI+PGxhbmd1YWdlPmVuZzwvbGFuZ3VhZ2U+PC9yZWNvcmQ+PC9DaXRlPjwv
RW5kTm90ZT4A
</w:fldData>
        </w:fldChar>
      </w:r>
      <w:r w:rsidR="00134841">
        <w:instrText xml:space="preserve"> ADDIN EN.CITE.DATA </w:instrText>
      </w:r>
      <w:r w:rsidR="00134841">
        <w:fldChar w:fldCharType="end"/>
      </w:r>
      <w:r w:rsidRPr="003C1D9E">
        <w:fldChar w:fldCharType="separate"/>
      </w:r>
      <w:r w:rsidR="00134841">
        <w:rPr>
          <w:noProof/>
        </w:rPr>
        <w:t>[18]</w:t>
      </w:r>
      <w:r w:rsidRPr="003C1D9E">
        <w:fldChar w:fldCharType="end"/>
      </w:r>
      <w:r w:rsidRPr="003C1D9E">
        <w:t>. Thus, requirements that concerning results be exactly reproducible by other laboratories are unwarranted in this case and undermine the utility of laboratory animal studies in general for sorting out the effects of environmental toxins. Nevertheless, many laboratories have identified adverse effects of early life exposure to APAP in laboratory animal models, as described above.</w:t>
      </w:r>
    </w:p>
    <w:p w14:paraId="6F4F2279" w14:textId="60F88E90" w:rsidR="00D30D32" w:rsidRPr="003C1D9E" w:rsidRDefault="00D30D32" w:rsidP="000A06F9">
      <w:pPr>
        <w:pStyle w:val="ListParagraph"/>
        <w:ind w:left="709" w:firstLine="567"/>
      </w:pPr>
      <w:r w:rsidRPr="003C1D9E">
        <w:t xml:space="preserve">The assessment of the </w:t>
      </w:r>
      <w:proofErr w:type="gramStart"/>
      <w:r w:rsidRPr="003C1D9E">
        <w:t xml:space="preserve">aforementioned </w:t>
      </w:r>
      <w:proofErr w:type="spellStart"/>
      <w:r w:rsidRPr="003C1D9E">
        <w:t>Blecharz</w:t>
      </w:r>
      <w:proofErr w:type="spellEnd"/>
      <w:r w:rsidRPr="003C1D9E">
        <w:t>-Klin</w:t>
      </w:r>
      <w:proofErr w:type="gramEnd"/>
      <w:r w:rsidRPr="003C1D9E">
        <w:t xml:space="preserve"> et al study </w:t>
      </w:r>
      <w:r w:rsidRPr="003C1D9E">
        <w:fldChar w:fldCharType="begin">
          <w:fldData xml:space="preserve">PEVuZE5vdGU+PENpdGU+PEF1dGhvcj5CbGVjaGFyei1LbGluPC9BdXRob3I+PFllYXI+MjAxODwv
WWVhcj48UmVjTnVtPjI4MTA8L1JlY051bT48RGlzcGxheVRleHQ+WzE2XTwvRGlzcGxheVRleHQ+
PHJlY29yZD48cmVjLW51bWJlcj4yODEwPC9yZWMtbnVtYmVyPjxmb3JlaWduLWtleXM+PGtleSBh
cHA9IkVOIiBkYi1pZD0iMmZkeDA1dzl5c3QwcjRlcDA5dng1cjlydjBhMnd3end2MnJlIiB0aW1l
c3RhbXA9IjE3MTczNjcyNzIiPjI4MTA8L2tleT48L2ZvcmVpZ24ta2V5cz48cmVmLXR5cGUgbmFt
ZT0iSm91cm5hbCBBcnRpY2xlIj4xNzwvcmVmLXR5cGU+PGNvbnRyaWJ1dG9ycz48YXV0aG9ycz48
YXV0aG9yPkJsZWNoYXJ6LUtsaW4sIEsuPC9hdXRob3I+PGF1dGhvcj5XYXdlciwgQS48L2F1dGhv
cj48YXV0aG9yPkphd25hLVpib2nFhHNrYSwgSy48L2F1dGhvcj48YXV0aG9yPlB5cnphbm93c2th
LCBKLjwvYXV0aG9yPjxhdXRob3I+UGllY2hhbCwgQS48L2F1dGhvcj48YXV0aG9yPk1pcm93c2th
LUd1emVsLCBELjwvYXV0aG9yPjxhdXRob3I+V2lkeS1UeXN6a2lld2ljeiwgRS48L2F1dGhvcj48
L2F1dGhvcnM+PC9jb250cmlidXRvcnM+PGF1dGgtYWRkcmVzcz5EZXBhcnRtZW50IG9mIEV4cGVy
aW1lbnRhbCBhbmQgQ2xpbmljYWwgUGhhcm1hY29sb2d5LCBNZWRpY2FsIFVuaXZlcnNpdHkgb2Yg
V2Fyc2F3LCBDZW50cmUgZm9yIFByZWNsaW5pY2FsIFJlc2VhcmNoIGFuZCBUZWNobm9sb2d5IENl
UFQsIEJhbmFjaGEgMUIsIDAyLTA5NyBXYXJzYXcsIFBvbGFuZC4mI3hEO0RlcGFydG1lbnQgb2Yg
RXhwZXJpbWVudGFsIGFuZCBDbGluaWNhbCBQaGFybWFjb2xvZ3ksIE1lZGljYWwgVW5pdmVyc2l0
eSBvZiBXYXJzYXcsIENlbnRyZSBmb3IgUHJlY2xpbmljYWwgUmVzZWFyY2ggYW5kIFRlY2hub2xv
Z3kgQ2VQVCwgQmFuYWNoYSAxQiwgMDItMDk3IFdhcnNhdywgUG9sYW5kLiBFbGVjdHJvbmljIGFk
ZHJlc3M6IGp1c3R5bmEucHlyemFub3dza2FAd3VtLmVkdS5wbC48L2F1dGgtYWRkcmVzcz48dGl0
bGVzPjx0aXRsZT5FYXJseSBwYXJhY2V0YW1vbCBleHBvc3VyZSBkZWNyZWFzZXMgYnJhaW4tZGVy
aXZlZCBuZXVyb3Ryb3BoaWMgZmFjdG9yIChCRE5GKSBpbiBzdHJpYXR1bSBhbmQgYWZmZWN0cyBz
b2NpYWwgYmVoYXZpb3VyIGFuZCBleHBsb3JhdGlvbiBpbiByYXRzPC90aXRsZT48c2Vjb25kYXJ5
LXRpdGxlPlBoYXJtYWNvbCBCaW9jaGVtIEJlaGF2PC9zZWNvbmRhcnktdGl0bGU+PGFsdC10aXRs
ZT5QaGFybWFjb2xvZ3ksIGJpb2NoZW1pc3RyeSwgYW5kIGJlaGF2aW9yPC9hbHQtdGl0bGU+PC90
aXRsZXM+PHBlcmlvZGljYWw+PGZ1bGwtdGl0bGU+UGhhcm1hY29sb2d5IEJpb2NoZW1pc3RyeSBh
bmQgQmVoYXZpb3I8L2Z1bGwtdGl0bGU+PGFiYnItMT5QaGFybWFjb2wuIEJpb2NoZW0uIEJlaGF2
LjwvYWJici0xPjxhYmJyLTI+UGhhcm1hY29sIEJpb2NoZW0gQmVoYXY8L2FiYnItMj48YWJici0z
PlBoYXJtYWNvbG9neSBCaW9jaGVtaXN0cnkgJmFtcDsgQmVoYXZpb3I8L2FiYnItMz48L3Blcmlv
ZGljYWw+PHBhZ2VzPjI1LTMyPC9wYWdlcz48dm9sdW1lPjE2ODwvdm9sdW1lPjxlZGl0aW9uPjIw
MTgvMDMvMTc8L2VkaXRpb24+PGtleXdvcmRzPjxrZXl3b3JkPkFjZXRhbWlub3BoZW4vYWRtaW5p
c3RyYXRpb24gJmFtcDsgZG9zYWdlLypwaGFybWFjb2xvZ3k8L2tleXdvcmQ+PGtleXdvcmQ+QW5h
bGdlc2ljcywgTm9uLU5hcmNvdGljLypwaGFybWFjb2xvZ3k8L2tleXdvcmQ+PGtleXdvcmQ+QW5p
bWFsczwva2V5d29yZD48a2V5d29yZD5CZWhhdmlvciwgQW5pbWFsLypkcnVnIGVmZmVjdHM8L2tl
eXdvcmQ+PGtleXdvcmQ+QnJhaW4tRGVyaXZlZCBOZXVyb3Ryb3BoaWMgRmFjdG9yLyptZXRhYm9s
aXNtPC9rZXl3b3JkPjxrZXl3b3JkPkNvZ25pdGlvbi9kcnVnIGVmZmVjdHM8L2tleXdvcmQ+PGtl
eXdvcmQ+Q29ycHVzIFN0cmlhdHVtLypkcnVnIGVmZmVjdHMvbWV0YWJvbGlzbTwva2V5d29yZD48
a2V5d29yZD5Eb3NlLVJlc3BvbnNlIFJlbGF0aW9uc2hpcCwgRHJ1Zzwva2V5d29yZD48a2V5d29y
ZD5FeHBsb3JhdG9yeSBCZWhhdmlvci8qZHJ1ZyBlZmZlY3RzPC9rZXl3b3JkPjxrZXl3b3JkPkZl
bWFsZTwva2V5d29yZD48a2V5d29yZD5NYWxlPC9rZXl3b3JkPjxrZXl3b3JkPipNYXRlcm5hbCBF
eHBvc3VyZTwva2V5d29yZD48a2V5d29yZD5Nb3RvciBBY3Rpdml0eS9kcnVnIGVmZmVjdHM8L2tl
eXdvcmQ+PGtleXdvcmQ+UHJlZ25hbmN5PC9rZXl3b3JkPjxrZXl3b3JkPlJhdHMsIFdpc3Rhcjwv
a2V5d29yZD48a2V5d29yZD4qU29jaWFsIEJlaGF2aW9yPC9rZXl3b3JkPjxrZXl3b3JkPkFjZXRh
bWlub3BoZW48L2tleXdvcmQ+PGtleXdvcmQ+QmRuZjwva2V5d29yZD48a2V5d29yZD5NZW1vcnk8
L2tleXdvcmQ+PGtleXdvcmQ+UGFyYWNldGFtb2w8L2tleXdvcmQ+PGtleXdvcmQ+U29jaWFsIGJl
aGF2aW9yPC9rZXl3b3JkPjxrZXl3b3JkPlN0cmlhdHVtPC9rZXl3b3JkPjwva2V5d29yZHM+PGRh
dGVzPjx5ZWFyPjIwMTg8L3llYXI+PHB1Yi1kYXRlcz48ZGF0ZT5NYXk8L2RhdGU+PC9wdWItZGF0
ZXM+PC9kYXRlcz48aXNibj4wMDkxLTMwNTc8L2lzYm4+PGFjY2Vzc2lvbi1udW0+Mjk1NDUwMjc8
L2FjY2Vzc2lvbi1udW0+PHVybHM+PC91cmxzPjxlbGVjdHJvbmljLXJlc291cmNlLW51bT4xMC4x
MDE2L2oucGJiLjIwMTguMDMuMDA0PC9lbGVjdHJvbmljLXJlc291cmNlLW51bT48cmVtb3RlLWRh
dGFiYXNlLXByb3ZpZGVyPk5MTTwvcmVtb3RlLWRhdGFiYXNlLXByb3ZpZGVyPjxsYW5ndWFnZT5l
bmc8L2xhbmd1YWdlPjwvcmVjb3JkPjwvQ2l0ZT48L0VuZE5vdGU+
</w:fldData>
        </w:fldChar>
      </w:r>
      <w:r w:rsidR="00134841">
        <w:instrText xml:space="preserve"> ADDIN EN.CITE </w:instrText>
      </w:r>
      <w:r w:rsidR="00134841">
        <w:fldChar w:fldCharType="begin">
          <w:fldData xml:space="preserve">PEVuZE5vdGU+PENpdGU+PEF1dGhvcj5CbGVjaGFyei1LbGluPC9BdXRob3I+PFllYXI+MjAxODwv
WWVhcj48UmVjTnVtPjI4MTA8L1JlY051bT48RGlzcGxheVRleHQ+WzE2XTwvRGlzcGxheVRleHQ+
PHJlY29yZD48cmVjLW51bWJlcj4yODEwPC9yZWMtbnVtYmVyPjxmb3JlaWduLWtleXM+PGtleSBh
cHA9IkVOIiBkYi1pZD0iMmZkeDA1dzl5c3QwcjRlcDA5dng1cjlydjBhMnd3end2MnJlIiB0aW1l
c3RhbXA9IjE3MTczNjcyNzIiPjI4MTA8L2tleT48L2ZvcmVpZ24ta2V5cz48cmVmLXR5cGUgbmFt
ZT0iSm91cm5hbCBBcnRpY2xlIj4xNzwvcmVmLXR5cGU+PGNvbnRyaWJ1dG9ycz48YXV0aG9ycz48
YXV0aG9yPkJsZWNoYXJ6LUtsaW4sIEsuPC9hdXRob3I+PGF1dGhvcj5XYXdlciwgQS48L2F1dGhv
cj48YXV0aG9yPkphd25hLVpib2nFhHNrYSwgSy48L2F1dGhvcj48YXV0aG9yPlB5cnphbm93c2th
LCBKLjwvYXV0aG9yPjxhdXRob3I+UGllY2hhbCwgQS48L2F1dGhvcj48YXV0aG9yPk1pcm93c2th
LUd1emVsLCBELjwvYXV0aG9yPjxhdXRob3I+V2lkeS1UeXN6a2lld2ljeiwgRS48L2F1dGhvcj48
L2F1dGhvcnM+PC9jb250cmlidXRvcnM+PGF1dGgtYWRkcmVzcz5EZXBhcnRtZW50IG9mIEV4cGVy
aW1lbnRhbCBhbmQgQ2xpbmljYWwgUGhhcm1hY29sb2d5LCBNZWRpY2FsIFVuaXZlcnNpdHkgb2Yg
V2Fyc2F3LCBDZW50cmUgZm9yIFByZWNsaW5pY2FsIFJlc2VhcmNoIGFuZCBUZWNobm9sb2d5IENl
UFQsIEJhbmFjaGEgMUIsIDAyLTA5NyBXYXJzYXcsIFBvbGFuZC4mI3hEO0RlcGFydG1lbnQgb2Yg
RXhwZXJpbWVudGFsIGFuZCBDbGluaWNhbCBQaGFybWFjb2xvZ3ksIE1lZGljYWwgVW5pdmVyc2l0
eSBvZiBXYXJzYXcsIENlbnRyZSBmb3IgUHJlY2xpbmljYWwgUmVzZWFyY2ggYW5kIFRlY2hub2xv
Z3kgQ2VQVCwgQmFuYWNoYSAxQiwgMDItMDk3IFdhcnNhdywgUG9sYW5kLiBFbGVjdHJvbmljIGFk
ZHJlc3M6IGp1c3R5bmEucHlyemFub3dza2FAd3VtLmVkdS5wbC48L2F1dGgtYWRkcmVzcz48dGl0
bGVzPjx0aXRsZT5FYXJseSBwYXJhY2V0YW1vbCBleHBvc3VyZSBkZWNyZWFzZXMgYnJhaW4tZGVy
aXZlZCBuZXVyb3Ryb3BoaWMgZmFjdG9yIChCRE5GKSBpbiBzdHJpYXR1bSBhbmQgYWZmZWN0cyBz
b2NpYWwgYmVoYXZpb3VyIGFuZCBleHBsb3JhdGlvbiBpbiByYXRzPC90aXRsZT48c2Vjb25kYXJ5
LXRpdGxlPlBoYXJtYWNvbCBCaW9jaGVtIEJlaGF2PC9zZWNvbmRhcnktdGl0bGU+PGFsdC10aXRs
ZT5QaGFybWFjb2xvZ3ksIGJpb2NoZW1pc3RyeSwgYW5kIGJlaGF2aW9yPC9hbHQtdGl0bGU+PC90
aXRsZXM+PHBlcmlvZGljYWw+PGZ1bGwtdGl0bGU+UGhhcm1hY29sb2d5IEJpb2NoZW1pc3RyeSBh
bmQgQmVoYXZpb3I8L2Z1bGwtdGl0bGU+PGFiYnItMT5QaGFybWFjb2wuIEJpb2NoZW0uIEJlaGF2
LjwvYWJici0xPjxhYmJyLTI+UGhhcm1hY29sIEJpb2NoZW0gQmVoYXY8L2FiYnItMj48YWJici0z
PlBoYXJtYWNvbG9neSBCaW9jaGVtaXN0cnkgJmFtcDsgQmVoYXZpb3I8L2FiYnItMz48L3Blcmlv
ZGljYWw+PHBhZ2VzPjI1LTMyPC9wYWdlcz48dm9sdW1lPjE2ODwvdm9sdW1lPjxlZGl0aW9uPjIw
MTgvMDMvMTc8L2VkaXRpb24+PGtleXdvcmRzPjxrZXl3b3JkPkFjZXRhbWlub3BoZW4vYWRtaW5p
c3RyYXRpb24gJmFtcDsgZG9zYWdlLypwaGFybWFjb2xvZ3k8L2tleXdvcmQ+PGtleXdvcmQ+QW5h
bGdlc2ljcywgTm9uLU5hcmNvdGljLypwaGFybWFjb2xvZ3k8L2tleXdvcmQ+PGtleXdvcmQ+QW5p
bWFsczwva2V5d29yZD48a2V5d29yZD5CZWhhdmlvciwgQW5pbWFsLypkcnVnIGVmZmVjdHM8L2tl
eXdvcmQ+PGtleXdvcmQ+QnJhaW4tRGVyaXZlZCBOZXVyb3Ryb3BoaWMgRmFjdG9yLyptZXRhYm9s
aXNtPC9rZXl3b3JkPjxrZXl3b3JkPkNvZ25pdGlvbi9kcnVnIGVmZmVjdHM8L2tleXdvcmQ+PGtl
eXdvcmQ+Q29ycHVzIFN0cmlhdHVtLypkcnVnIGVmZmVjdHMvbWV0YWJvbGlzbTwva2V5d29yZD48
a2V5d29yZD5Eb3NlLVJlc3BvbnNlIFJlbGF0aW9uc2hpcCwgRHJ1Zzwva2V5d29yZD48a2V5d29y
ZD5FeHBsb3JhdG9yeSBCZWhhdmlvci8qZHJ1ZyBlZmZlY3RzPC9rZXl3b3JkPjxrZXl3b3JkPkZl
bWFsZTwva2V5d29yZD48a2V5d29yZD5NYWxlPC9rZXl3b3JkPjxrZXl3b3JkPipNYXRlcm5hbCBF
eHBvc3VyZTwva2V5d29yZD48a2V5d29yZD5Nb3RvciBBY3Rpdml0eS9kcnVnIGVmZmVjdHM8L2tl
eXdvcmQ+PGtleXdvcmQ+UHJlZ25hbmN5PC9rZXl3b3JkPjxrZXl3b3JkPlJhdHMsIFdpc3Rhcjwv
a2V5d29yZD48a2V5d29yZD4qU29jaWFsIEJlaGF2aW9yPC9rZXl3b3JkPjxrZXl3b3JkPkFjZXRh
bWlub3BoZW48L2tleXdvcmQ+PGtleXdvcmQ+QmRuZjwva2V5d29yZD48a2V5d29yZD5NZW1vcnk8
L2tleXdvcmQ+PGtleXdvcmQ+UGFyYWNldGFtb2w8L2tleXdvcmQ+PGtleXdvcmQ+U29jaWFsIGJl
aGF2aW9yPC9rZXl3b3JkPjxrZXl3b3JkPlN0cmlhdHVtPC9rZXl3b3JkPjwva2V5d29yZHM+PGRh
dGVzPjx5ZWFyPjIwMTg8L3llYXI+PHB1Yi1kYXRlcz48ZGF0ZT5NYXk8L2RhdGU+PC9wdWItZGF0
ZXM+PC9kYXRlcz48aXNibj4wMDkxLTMwNTc8L2lzYm4+PGFjY2Vzc2lvbi1udW0+Mjk1NDUwMjc8
L2FjY2Vzc2lvbi1udW0+PHVybHM+PC91cmxzPjxlbGVjdHJvbmljLXJlc291cmNlLW51bT4xMC4x
MDE2L2oucGJiLjIwMTguMDMuMDA0PC9lbGVjdHJvbmljLXJlc291cmNlLW51bT48cmVtb3RlLWRh
dGFiYXNlLXByb3ZpZGVyPk5MTTwvcmVtb3RlLWRhdGFiYXNlLXByb3ZpZGVyPjxsYW5ndWFnZT5l
bmc8L2xhbmd1YWdlPjwvcmVjb3JkPjwvQ2l0ZT48L0VuZE5vdGU+
</w:fldData>
        </w:fldChar>
      </w:r>
      <w:r w:rsidR="00134841">
        <w:instrText xml:space="preserve"> ADDIN EN.CITE.DATA </w:instrText>
      </w:r>
      <w:r w:rsidR="00134841">
        <w:fldChar w:fldCharType="end"/>
      </w:r>
      <w:r w:rsidRPr="003C1D9E">
        <w:fldChar w:fldCharType="separate"/>
      </w:r>
      <w:r w:rsidR="00134841">
        <w:rPr>
          <w:noProof/>
        </w:rPr>
        <w:t>[16]</w:t>
      </w:r>
      <w:r w:rsidRPr="003C1D9E">
        <w:fldChar w:fldCharType="end"/>
      </w:r>
      <w:r w:rsidRPr="003C1D9E">
        <w:t xml:space="preserve"> in the industry report </w:t>
      </w:r>
      <w:proofErr w:type="gramStart"/>
      <w:r w:rsidRPr="003C1D9E">
        <w:t>was itself</w:t>
      </w:r>
      <w:proofErr w:type="gramEnd"/>
      <w:r w:rsidRPr="003C1D9E">
        <w:t xml:space="preserve"> interesting. </w:t>
      </w:r>
      <w:proofErr w:type="spellStart"/>
      <w:r w:rsidRPr="003C1D9E">
        <w:t>Blecharz</w:t>
      </w:r>
      <w:proofErr w:type="spellEnd"/>
      <w:r w:rsidRPr="003C1D9E">
        <w:t xml:space="preserve">-Klin and colleagues found 10-fold (1000%, p &lt; 0.005) greater pinning behavior, a type of wrestling behavior, in animals exposed in utero to 15 mg/kg/APAP compared to controls. The industry report assessment of this result stated that “pinning (along with pouncing) is considered to be the most reliable index for social play behavior in rats, as this behavior strongly co-varies with other playful social behavior; therefore, this finding would suggest a beneficial effect of developmental exposure to APAP on social behaviors.” (Supplemental Data 2 from the industry report). However, we argue that most unbiased observers would consider a 10-fold increase in wrestling behavior induced by fetal drug exposure to be undesirable.     </w:t>
      </w:r>
    </w:p>
    <w:p w14:paraId="49EA6DB3" w14:textId="1CA34068" w:rsidR="00D30D32" w:rsidRPr="003C1D9E" w:rsidRDefault="00D30D32" w:rsidP="000A06F9">
      <w:pPr>
        <w:pStyle w:val="ListParagraph"/>
        <w:ind w:left="709" w:firstLine="567"/>
      </w:pPr>
      <w:r w:rsidRPr="003C1D9E">
        <w:t xml:space="preserve">The industry report </w:t>
      </w:r>
      <w:r w:rsidRPr="003C1D9E">
        <w:fldChar w:fldCharType="begin">
          <w:fldData xml:space="preserve">PEVuZE5vdGU+PENpdGU+PEF1dGhvcj5Lb3VnaWFzPC9BdXRob3I+PFllYXI+MjAyNTwvWWVhcj48
UmVjTnVtPjI4OTY8L1JlY051bT48RGlzcGxheVRleHQ+WzldPC9EaXNwbGF5VGV4dD48cmVjb3Jk
PjxyZWMtbnVtYmVyPjI4OTY8L3JlYy1udW1iZXI+PGZvcmVpZ24ta2V5cz48a2V5IGFwcD0iRU4i
IGRiLWlkPSIyZmR4MDV3OXlzdDByNGVwMDl2eDVyOXJ2MGEyd3d6d3YycmUiIHRpbWVzdGFtcD0i
MTc0MDQ4OTM2NyI+Mjg5Njwva2V5PjwvZm9yZWlnbi1rZXlzPjxyZWYtdHlwZSBuYW1lPSJKb3Vy
bmFsIEFydGljbGUiPjE3PC9yZWYtdHlwZT48Y29udHJpYnV0b3JzPjxhdXRob3JzPjxhdXRob3I+
S291Z2lhcywgRC4gRy48L2F1dGhvcj48YXV0aG9yPkF0aWxsYXNveSwgRS48L2F1dGhvcj48YXV0
aG9yPlNvdXRoYWxsLCBNLiBELjwvYXV0aG9yPjxhdXRob3I+U2NpYWxsaSwgQS4gUi48L2F1dGhv
cj48YXV0aG9yPkVqYXosIFMuPC9hdXRob3I+PGF1dGhvcj5DaHUsIEMuPC9hdXRob3I+PGF1dGhv
cj5KZW1pbml3YSwgQi4gTy48L2F1dGhvcj48YXV0aG9yPk1hc3NhcnNreSwgQS48L2F1dGhvcj48
YXV0aG9yPlVuaWNlLCBLLiBNLjwvYXV0aG9yPjxhdXRob3I+U2NoYWVmZmVyLCBULiBILjwvYXV0
aG9yPjxhdXRob3I+S292b2NoaWNoLCBNLjwvYXV0aG9yPjwvYXV0aG9ycz48L2NvbnRyaWJ1dG9y
cz48YXV0aC1hZGRyZXNzPlN0YW50ZWMsIExhcyBWZWdhcywgTlYsIFVTQS4mI3hEO0tlbnZ1ZSBN
ZWRpY2FsIENsaW5pY2FsIGFuZCBTYWZldHkgU2NpZW5jZXMsIEZvcnQgV2FzaGluZ3RvbiwgUEEs
IFVTQS4mI3hEO0tlbnZ1ZSBNZWRpY2FsIENsaW5pY2FsIGFuZCBTYWZldHkgU2NpZW5jZXMsIFNr
aWxsbWFuLCBOSiwgVVNBLiYjeEQ7UmVwcm9kdWN0aXZlIFRveGljb2xvZ3kgQ2VudGVyLCBBIE5v
bi1Qcm9maXQgRm91bmRhdGlvbiwgV2FzaGluZ3RvbiwgREMsIFVTQS4mI3hEO1N0YW50ZWMsIEly
dmluZSwgQ0EsIFVTQS4mI3hEO1N0YW50ZWMsIFBpdHRzYnVyZ2gsIFBBLCBVU0EuJiN4RDtTdGFu
dGVjLCBDaGljYWdvLCBJTCwgVVNBLjwvYXV0aC1hZGRyZXNzPjx0aXRsZXM+PHRpdGxlPkEgcXVh
bnRpdGF0aXZlIHdlaWdodC1vZi1ldmlkZW5jZSByZXZpZXcgb2YgcHJlY2xpbmljYWwgc3R1ZGll
cyBleGFtaW5pbmcgdGhlIHBvdGVudGlhbCBkZXZlbG9wbWVudGFsIG5ldXJvdG94aWNpdHkgb2Yg
YWNldGFtaW5vcGhlbjwvdGl0bGU+PHNlY29uZGFyeS10aXRsZT5Dcml0IFJldiBUb3hpY29sPC9z
ZWNvbmRhcnktdGl0bGU+PGFsdC10aXRsZT5Dcml0aWNhbCByZXZpZXdzIGluIHRveGljb2xvZ3k8
L2FsdC10aXRsZT48L3RpdGxlcz48cGVyaW9kaWNhbD48ZnVsbC10aXRsZT5Dcml0aWNhbCBSZXZp
ZXdzIGluIFRveGljb2xvZ3k8L2Z1bGwtdGl0bGU+PGFiYnItMT5Dcml0LiBSZXYuIFRveGljb2wu
PC9hYmJyLTE+PGFiYnItMj5Dcml0IFJldiBUb3hpY29sPC9hYmJyLTI+PC9wZXJpb2RpY2FsPjxh
bHQtcGVyaW9kaWNhbD48ZnVsbC10aXRsZT5Dcml0aWNhbCBSZXZpZXdzIGluIFRveGljb2xvZ3k8
L2Z1bGwtdGl0bGU+PGFiYnItMT5Dcml0LiBSZXYuIFRveGljb2wuPC9hYmJyLTE+PGFiYnItMj5D
cml0IFJldiBUb3hpY29sPC9hYmJyLTI+PC9hbHQtcGVyaW9kaWNhbD48cGFnZXM+MS01NTwvcGFn
ZXM+PGVkaXRpb24+MjAyNS8wMi8yMTwvZWRpdGlvbj48a2V5d29yZHM+PGtleXdvcmQ+QWNldGFt
aW5vcGhlbjwva2V5d29yZD48a2V5d29yZD5iZWhhdmlvcmFsPC9rZXl3b3JkPjxrZXl3b3JkPmRl
dmVsb3BtZW50YWwgbmV1cm90b3hpY2l0eTwva2V5d29yZD48a2V5d29yZD5nZXN0YXRpb25hbDwv
a2V5d29yZD48a2V5d29yZD5wYXJhY2V0YW1vbDwva2V5d29yZD48a2V5d29yZD5wZXJpbmF0YWw8
L2tleXdvcmQ+PGtleXdvcmQ+cG9zdG5hdGFsPC9rZXl3b3JkPjxrZXl3b3JkPnByZWNsaW5pY2Fs
IGFzc2Vzc21lbnQ8L2tleXdvcmQ+PGtleXdvcmQ+cHJlZ25hbmN5PC9rZXl3b3JkPjxrZXl3b3Jk
PnByZW5hdGFsPC9rZXl3b3JkPjxrZXl3b3JkPnNhZmV0eSBhc3Nlc3NtZW50PC9rZXl3b3JkPjxr
ZXl3b3JkPndlaWdodCBvZiBldmlkZW5jZTwva2V5d29yZD48L2tleXdvcmRzPjxkYXRlcz48eWVh
cj4yMDI1PC95ZWFyPjxwdWItZGF0ZXM+PGRhdGU+RmViIDIxPC9kYXRlPjwvcHViLWRhdGVzPjwv
ZGF0ZXM+PGlzYm4+MTA0MC04NDQ0PC9pc2JuPjxhY2Nlc3Npb24tbnVtPjM5OTgyMTI1PC9hY2Nl
c3Npb24tbnVtPjx1cmxzPjwvdXJscz48ZWxlY3Ryb25pYy1yZXNvdXJjZS1udW0+MTAuMTA4MC8x
MDQwODQ0NC4yMDI0LjI0NDIzNDQ8L2VsZWN0cm9uaWMtcmVzb3VyY2UtbnVtPjxyZW1vdGUtZGF0
YWJhc2UtcHJvdmlkZXI+TkxNPC9yZW1vdGUtZGF0YWJhc2UtcHJvdmlkZXI+PGxhbmd1YWdlPmVu
ZzwvbGFuZ3VhZ2U+PC9yZWNvcmQ+PC9DaXRlPjwvRW5kTm90ZT5=
</w:fldData>
        </w:fldChar>
      </w:r>
      <w:r w:rsidR="00134841">
        <w:instrText xml:space="preserve"> ADDIN EN.CITE </w:instrText>
      </w:r>
      <w:r w:rsidR="00134841">
        <w:fldChar w:fldCharType="begin">
          <w:fldData xml:space="preserve">PEVuZE5vdGU+PENpdGU+PEF1dGhvcj5Lb3VnaWFzPC9BdXRob3I+PFllYXI+MjAyNTwvWWVhcj48
UmVjTnVtPjI4OTY8L1JlY051bT48RGlzcGxheVRleHQ+WzldPC9EaXNwbGF5VGV4dD48cmVjb3Jk
PjxyZWMtbnVtYmVyPjI4OTY8L3JlYy1udW1iZXI+PGZvcmVpZ24ta2V5cz48a2V5IGFwcD0iRU4i
IGRiLWlkPSIyZmR4MDV3OXlzdDByNGVwMDl2eDVyOXJ2MGEyd3d6d3YycmUiIHRpbWVzdGFtcD0i
MTc0MDQ4OTM2NyI+Mjg5Njwva2V5PjwvZm9yZWlnbi1rZXlzPjxyZWYtdHlwZSBuYW1lPSJKb3Vy
bmFsIEFydGljbGUiPjE3PC9yZWYtdHlwZT48Y29udHJpYnV0b3JzPjxhdXRob3JzPjxhdXRob3I+
S291Z2lhcywgRC4gRy48L2F1dGhvcj48YXV0aG9yPkF0aWxsYXNveSwgRS48L2F1dGhvcj48YXV0
aG9yPlNvdXRoYWxsLCBNLiBELjwvYXV0aG9yPjxhdXRob3I+U2NpYWxsaSwgQS4gUi48L2F1dGhv
cj48YXV0aG9yPkVqYXosIFMuPC9hdXRob3I+PGF1dGhvcj5DaHUsIEMuPC9hdXRob3I+PGF1dGhv
cj5KZW1pbml3YSwgQi4gTy48L2F1dGhvcj48YXV0aG9yPk1hc3NhcnNreSwgQS48L2F1dGhvcj48
YXV0aG9yPlVuaWNlLCBLLiBNLjwvYXV0aG9yPjxhdXRob3I+U2NoYWVmZmVyLCBULiBILjwvYXV0
aG9yPjxhdXRob3I+S292b2NoaWNoLCBNLjwvYXV0aG9yPjwvYXV0aG9ycz48L2NvbnRyaWJ1dG9y
cz48YXV0aC1hZGRyZXNzPlN0YW50ZWMsIExhcyBWZWdhcywgTlYsIFVTQS4mI3hEO0tlbnZ1ZSBN
ZWRpY2FsIENsaW5pY2FsIGFuZCBTYWZldHkgU2NpZW5jZXMsIEZvcnQgV2FzaGluZ3RvbiwgUEEs
IFVTQS4mI3hEO0tlbnZ1ZSBNZWRpY2FsIENsaW5pY2FsIGFuZCBTYWZldHkgU2NpZW5jZXMsIFNr
aWxsbWFuLCBOSiwgVVNBLiYjeEQ7UmVwcm9kdWN0aXZlIFRveGljb2xvZ3kgQ2VudGVyLCBBIE5v
bi1Qcm9maXQgRm91bmRhdGlvbiwgV2FzaGluZ3RvbiwgREMsIFVTQS4mI3hEO1N0YW50ZWMsIEly
dmluZSwgQ0EsIFVTQS4mI3hEO1N0YW50ZWMsIFBpdHRzYnVyZ2gsIFBBLCBVU0EuJiN4RDtTdGFu
dGVjLCBDaGljYWdvLCBJTCwgVVNBLjwvYXV0aC1hZGRyZXNzPjx0aXRsZXM+PHRpdGxlPkEgcXVh
bnRpdGF0aXZlIHdlaWdodC1vZi1ldmlkZW5jZSByZXZpZXcgb2YgcHJlY2xpbmljYWwgc3R1ZGll
cyBleGFtaW5pbmcgdGhlIHBvdGVudGlhbCBkZXZlbG9wbWVudGFsIG5ldXJvdG94aWNpdHkgb2Yg
YWNldGFtaW5vcGhlbjwvdGl0bGU+PHNlY29uZGFyeS10aXRsZT5Dcml0IFJldiBUb3hpY29sPC9z
ZWNvbmRhcnktdGl0bGU+PGFsdC10aXRsZT5Dcml0aWNhbCByZXZpZXdzIGluIHRveGljb2xvZ3k8
L2FsdC10aXRsZT48L3RpdGxlcz48cGVyaW9kaWNhbD48ZnVsbC10aXRsZT5Dcml0aWNhbCBSZXZp
ZXdzIGluIFRveGljb2xvZ3k8L2Z1bGwtdGl0bGU+PGFiYnItMT5Dcml0LiBSZXYuIFRveGljb2wu
PC9hYmJyLTE+PGFiYnItMj5Dcml0IFJldiBUb3hpY29sPC9hYmJyLTI+PC9wZXJpb2RpY2FsPjxh
bHQtcGVyaW9kaWNhbD48ZnVsbC10aXRsZT5Dcml0aWNhbCBSZXZpZXdzIGluIFRveGljb2xvZ3k8
L2Z1bGwtdGl0bGU+PGFiYnItMT5Dcml0LiBSZXYuIFRveGljb2wuPC9hYmJyLTE+PGFiYnItMj5D
cml0IFJldiBUb3hpY29sPC9hYmJyLTI+PC9hbHQtcGVyaW9kaWNhbD48cGFnZXM+MS01NTwvcGFn
ZXM+PGVkaXRpb24+MjAyNS8wMi8yMTwvZWRpdGlvbj48a2V5d29yZHM+PGtleXdvcmQ+QWNldGFt
aW5vcGhlbjwva2V5d29yZD48a2V5d29yZD5iZWhhdmlvcmFsPC9rZXl3b3JkPjxrZXl3b3JkPmRl
dmVsb3BtZW50YWwgbmV1cm90b3hpY2l0eTwva2V5d29yZD48a2V5d29yZD5nZXN0YXRpb25hbDwv
a2V5d29yZD48a2V5d29yZD5wYXJhY2V0YW1vbDwva2V5d29yZD48a2V5d29yZD5wZXJpbmF0YWw8
L2tleXdvcmQ+PGtleXdvcmQ+cG9zdG5hdGFsPC9rZXl3b3JkPjxrZXl3b3JkPnByZWNsaW5pY2Fs
IGFzc2Vzc21lbnQ8L2tleXdvcmQ+PGtleXdvcmQ+cHJlZ25hbmN5PC9rZXl3b3JkPjxrZXl3b3Jk
PnByZW5hdGFsPC9rZXl3b3JkPjxrZXl3b3JkPnNhZmV0eSBhc3Nlc3NtZW50PC9rZXl3b3JkPjxr
ZXl3b3JkPndlaWdodCBvZiBldmlkZW5jZTwva2V5d29yZD48L2tleXdvcmRzPjxkYXRlcz48eWVh
cj4yMDI1PC95ZWFyPjxwdWItZGF0ZXM+PGRhdGU+RmViIDIxPC9kYXRlPjwvcHViLWRhdGVzPjwv
ZGF0ZXM+PGlzYm4+MTA0MC04NDQ0PC9pc2JuPjxhY2Nlc3Npb24tbnVtPjM5OTgyMTI1PC9hY2Nl
c3Npb24tbnVtPjx1cmxzPjwvdXJscz48ZWxlY3Ryb25pYy1yZXNvdXJjZS1udW0+MTAuMTA4MC8x
MDQwODQ0NC4yMDI0LjI0NDIzNDQ8L2VsZWN0cm9uaWMtcmVzb3VyY2UtbnVtPjxyZW1vdGUtZGF0
YWJhc2UtcHJvdmlkZXI+TkxNPC9yZW1vdGUtZGF0YWJhc2UtcHJvdmlkZXI+PGxhbmd1YWdlPmVu
ZzwvbGFuZ3VhZ2U+PC9yZWNvcmQ+PC9DaXRlPjwvRW5kTm90ZT5=
</w:fldData>
        </w:fldChar>
      </w:r>
      <w:r w:rsidR="00134841">
        <w:instrText xml:space="preserve"> ADDIN EN.CITE.DATA </w:instrText>
      </w:r>
      <w:r w:rsidR="00134841">
        <w:fldChar w:fldCharType="end"/>
      </w:r>
      <w:r w:rsidRPr="003C1D9E">
        <w:fldChar w:fldCharType="separate"/>
      </w:r>
      <w:r w:rsidR="00134841">
        <w:rPr>
          <w:noProof/>
        </w:rPr>
        <w:t>[9]</w:t>
      </w:r>
      <w:r w:rsidRPr="003C1D9E">
        <w:fldChar w:fldCharType="end"/>
      </w:r>
      <w:r w:rsidRPr="003C1D9E">
        <w:t xml:space="preserve"> claiming strong evidence of safety for APAP during neurodevelopment (Figure 1) utilized systematic approaches that were overtly constructed to minimize all work in the field. For example, the industry report minimizes the relevance of any study that did not perform a thorough screen for liver toxicity, despite the fact that (a) work prior to 1990 demonstrates that the liver of neonatal laboratory mice is not damaged significantly by even lethal doses of APAP </w:t>
      </w:r>
      <w:r w:rsidRPr="003C1D9E">
        <w:fldChar w:fldCharType="begin">
          <w:fldData xml:space="preserve">PEVuZE5vdGU+PENpdGU+PEF1dGhvcj5HcmVlbjwvQXV0aG9yPjxZZWFyPjE5ODQ8L1llYXI+PFJl
Y051bT4yNDY2PC9SZWNOdW0+PERpc3BsYXlUZXh0PlsxOV08L0Rpc3BsYXlUZXh0PjxyZWNvcmQ+
PHJlYy1udW1iZXI+MjQ2NjwvcmVjLW51bWJlcj48Zm9yZWlnbi1rZXlzPjxrZXkgYXBwPSJFTiIg
ZGItaWQ9IjJmZHgwNXc5eXN0MHI0ZXAwOXZ4NXI5cnYwYTJ3d3p3djJyZSIgdGltZXN0YW1wPSIx
NjQ5OTU3Nzc1Ij4yNDY2PC9rZXk+PC9mb3JlaWduLWtleXM+PHJlZi10eXBlIG5hbWU9IkpvdXJu
YWwgQXJ0aWNsZSI+MTc8L3JlZi10eXBlPjxjb250cmlidXRvcnM+PGF1dGhvcnM+PGF1dGhvcj5H
cmVlbiwgTS4gRC48L2F1dGhvcj48YXV0aG9yPlNoaXJlcywgVC4gSy48L2F1dGhvcj48YXV0aG9y
PkZpc2NoZXIsIEwuIEouPC9hdXRob3I+PC9hdXRob3JzPjwvY29udHJpYnV0b3JzPjx0aXRsZXM+
PHRpdGxlPkhlcGF0b3RveGljaXR5IG9mIGFjZXRhbWlub3BoZW4gaW4gbmVvbmF0YWwgYW5kIHlv
dW5nIHJhdHMuIEkuIEFnZS1yZWxhdGVkIGNoYW5nZXMgaW4gc3VzY2VwdGliaWxpdHk8L3RpdGxl
PjxzZWNvbmRhcnktdGl0bGU+VG94aWNvbCBBcHBsIFBoYXJtYWNvbDwvc2Vjb25kYXJ5LXRpdGxl
PjxhbHQtdGl0bGU+VG94aWNvbG9neSBhbmQgYXBwbGllZCBwaGFybWFjb2xvZ3k8L2FsdC10aXRs
ZT48L3RpdGxlcz48cGVyaW9kaWNhbD48ZnVsbC10aXRsZT5Ub3hpY29sb2d5IGFuZCBBcHBsaWVk
IFBoYXJtYWNvbG9neTwvZnVsbC10aXRsZT48YWJici0xPlRveGljb2wuIEFwcGwuIFBoYXJtYWNv
bC48L2FiYnItMT48YWJici0yPlRveGljb2wgQXBwbCBQaGFybWFjb2w8L2FiYnItMj48YWJici0z
PlRveGljb2xvZ3kgJmFtcDsgQXBwbGllZCBQaGFybWFjb2xvZ3k8L2FiYnItMz48L3BlcmlvZGlj
YWw+PGFsdC1wZXJpb2RpY2FsPjxmdWxsLXRpdGxlPlRveGljb2xvZ3kgYW5kIEFwcGxpZWQgUGhh
cm1hY29sb2d5PC9mdWxsLXRpdGxlPjxhYmJyLTE+VG94aWNvbC4gQXBwbC4gUGhhcm1hY29sLjwv
YWJici0xPjxhYmJyLTI+VG94aWNvbCBBcHBsIFBoYXJtYWNvbDwvYWJici0yPjxhYmJyLTM+VG94
aWNvbG9neSAmYW1wOyBBcHBsaWVkIFBoYXJtYWNvbG9neTwvYWJici0zPjwvYWx0LXBlcmlvZGlj
YWw+PHBhZ2VzPjExNi0yNDwvcGFnZXM+PHZvbHVtZT43NDwvdm9sdW1lPjxudW1iZXI+MTwvbnVt
YmVyPjxlZGl0aW9uPjE5ODQvMDYvMTU8L2VkaXRpb24+PGtleXdvcmRzPjxrZXl3b3JkPkFjZXRh
bWlub3BoZW4vKnRveGljaXR5PC9rZXl3b3JkPjxrZXl3b3JkPkFnZSBGYWN0b3JzPC9rZXl3b3Jk
PjxrZXl3b3JkPkFsYW5pbmUgVHJhbnNhbWluYXNlL2Jsb29kPC9rZXl3b3JkPjxrZXl3b3JkPkFu
aW1hbHM8L2tleXdvcmQ+PGtleXdvcmQ+QW5pbWFscywgTmV3Ym9ybjwva2V5d29yZD48a2V5d29y
ZD5Cb2R5IFdlaWdodC9kcnVnIGVmZmVjdHM8L2tleXdvcmQ+PGtleXdvcmQ+QnJvbW9iZW56ZW5l
cy90b3hpY2l0eTwva2V5d29yZD48a2V5d29yZD5IeWRyb2x5emFibGUgVGFubmlucy90b3hpY2l0
eTwva2V5d29yZD48a2V5d29yZD5MLUxhY3RhdGUgRGVoeWRyb2dlbmFzZS9ibG9vZDwva2V5d29y
ZD48a2V5d29yZD5MaXZlci8qZHJ1ZyBlZmZlY3RzL3BhdGhvbG9neTwva2V5d29yZD48a2V5d29y
ZD5SYXRzPC9rZXl3b3JkPjxrZXl3b3JkPlJhdHMsIEluYnJlZCBTdHJhaW5zPC9rZXl3b3JkPjwv
a2V5d29yZHM+PGRhdGVzPjx5ZWFyPjE5ODQ8L3llYXI+PHB1Yi1kYXRlcz48ZGF0ZT5KdW4gMTU8
L2RhdGU+PC9wdWItZGF0ZXM+PC9kYXRlcz48aXNibj4wMDQxLTAwOFggKFByaW50KSYjeEQ7MDA0
MS0wMDh4PC9pc2JuPjxhY2Nlc3Npb24tbnVtPjY3Mjk4MTY8L2FjY2Vzc2lvbi1udW0+PHVybHM+
PC91cmxzPjxlbGVjdHJvbmljLXJlc291cmNlLW51bT4xMC4xMDE2LzAwNDEtMDA4eCg4NCk5MDI3
Ny0xPC9lbGVjdHJvbmljLXJlc291cmNlLW51bT48cmVtb3RlLWRhdGFiYXNlLXByb3ZpZGVyPk5M
TTwvcmVtb3RlLWRhdGFiYXNlLXByb3ZpZGVyPjxsYW5ndWFnZT5lbmc8L2xhbmd1YWdlPjwvcmVj
b3JkPjwvQ2l0ZT48L0VuZE5vdGU+AG==
</w:fldData>
        </w:fldChar>
      </w:r>
      <w:r w:rsidR="00134841">
        <w:instrText xml:space="preserve"> ADDIN EN.CITE </w:instrText>
      </w:r>
      <w:r w:rsidR="00134841">
        <w:fldChar w:fldCharType="begin">
          <w:fldData xml:space="preserve">PEVuZE5vdGU+PENpdGU+PEF1dGhvcj5HcmVlbjwvQXV0aG9yPjxZZWFyPjE5ODQ8L1llYXI+PFJl
Y051bT4yNDY2PC9SZWNOdW0+PERpc3BsYXlUZXh0PlsxOV08L0Rpc3BsYXlUZXh0PjxyZWNvcmQ+
PHJlYy1udW1iZXI+MjQ2NjwvcmVjLW51bWJlcj48Zm9yZWlnbi1rZXlzPjxrZXkgYXBwPSJFTiIg
ZGItaWQ9IjJmZHgwNXc5eXN0MHI0ZXAwOXZ4NXI5cnYwYTJ3d3p3djJyZSIgdGltZXN0YW1wPSIx
NjQ5OTU3Nzc1Ij4yNDY2PC9rZXk+PC9mb3JlaWduLWtleXM+PHJlZi10eXBlIG5hbWU9IkpvdXJu
YWwgQXJ0aWNsZSI+MTc8L3JlZi10eXBlPjxjb250cmlidXRvcnM+PGF1dGhvcnM+PGF1dGhvcj5H
cmVlbiwgTS4gRC48L2F1dGhvcj48YXV0aG9yPlNoaXJlcywgVC4gSy48L2F1dGhvcj48YXV0aG9y
PkZpc2NoZXIsIEwuIEouPC9hdXRob3I+PC9hdXRob3JzPjwvY29udHJpYnV0b3JzPjx0aXRsZXM+
PHRpdGxlPkhlcGF0b3RveGljaXR5IG9mIGFjZXRhbWlub3BoZW4gaW4gbmVvbmF0YWwgYW5kIHlv
dW5nIHJhdHMuIEkuIEFnZS1yZWxhdGVkIGNoYW5nZXMgaW4gc3VzY2VwdGliaWxpdHk8L3RpdGxl
PjxzZWNvbmRhcnktdGl0bGU+VG94aWNvbCBBcHBsIFBoYXJtYWNvbDwvc2Vjb25kYXJ5LXRpdGxl
PjxhbHQtdGl0bGU+VG94aWNvbG9neSBhbmQgYXBwbGllZCBwaGFybWFjb2xvZ3k8L2FsdC10aXRs
ZT48L3RpdGxlcz48cGVyaW9kaWNhbD48ZnVsbC10aXRsZT5Ub3hpY29sb2d5IGFuZCBBcHBsaWVk
IFBoYXJtYWNvbG9neTwvZnVsbC10aXRsZT48YWJici0xPlRveGljb2wuIEFwcGwuIFBoYXJtYWNv
bC48L2FiYnItMT48YWJici0yPlRveGljb2wgQXBwbCBQaGFybWFjb2w8L2FiYnItMj48YWJici0z
PlRveGljb2xvZ3kgJmFtcDsgQXBwbGllZCBQaGFybWFjb2xvZ3k8L2FiYnItMz48L3BlcmlvZGlj
YWw+PGFsdC1wZXJpb2RpY2FsPjxmdWxsLXRpdGxlPlRveGljb2xvZ3kgYW5kIEFwcGxpZWQgUGhh
cm1hY29sb2d5PC9mdWxsLXRpdGxlPjxhYmJyLTE+VG94aWNvbC4gQXBwbC4gUGhhcm1hY29sLjwv
YWJici0xPjxhYmJyLTI+VG94aWNvbCBBcHBsIFBoYXJtYWNvbDwvYWJici0yPjxhYmJyLTM+VG94
aWNvbG9neSAmYW1wOyBBcHBsaWVkIFBoYXJtYWNvbG9neTwvYWJici0zPjwvYWx0LXBlcmlvZGlj
YWw+PHBhZ2VzPjExNi0yNDwvcGFnZXM+PHZvbHVtZT43NDwvdm9sdW1lPjxudW1iZXI+MTwvbnVt
YmVyPjxlZGl0aW9uPjE5ODQvMDYvMTU8L2VkaXRpb24+PGtleXdvcmRzPjxrZXl3b3JkPkFjZXRh
bWlub3BoZW4vKnRveGljaXR5PC9rZXl3b3JkPjxrZXl3b3JkPkFnZSBGYWN0b3JzPC9rZXl3b3Jk
PjxrZXl3b3JkPkFsYW5pbmUgVHJhbnNhbWluYXNlL2Jsb29kPC9rZXl3b3JkPjxrZXl3b3JkPkFu
aW1hbHM8L2tleXdvcmQ+PGtleXdvcmQ+QW5pbWFscywgTmV3Ym9ybjwva2V5d29yZD48a2V5d29y
ZD5Cb2R5IFdlaWdodC9kcnVnIGVmZmVjdHM8L2tleXdvcmQ+PGtleXdvcmQ+QnJvbW9iZW56ZW5l
cy90b3hpY2l0eTwva2V5d29yZD48a2V5d29yZD5IeWRyb2x5emFibGUgVGFubmlucy90b3hpY2l0
eTwva2V5d29yZD48a2V5d29yZD5MLUxhY3RhdGUgRGVoeWRyb2dlbmFzZS9ibG9vZDwva2V5d29y
ZD48a2V5d29yZD5MaXZlci8qZHJ1ZyBlZmZlY3RzL3BhdGhvbG9neTwva2V5d29yZD48a2V5d29y
ZD5SYXRzPC9rZXl3b3JkPjxrZXl3b3JkPlJhdHMsIEluYnJlZCBTdHJhaW5zPC9rZXl3b3JkPjwv
a2V5d29yZHM+PGRhdGVzPjx5ZWFyPjE5ODQ8L3llYXI+PHB1Yi1kYXRlcz48ZGF0ZT5KdW4gMTU8
L2RhdGU+PC9wdWItZGF0ZXM+PC9kYXRlcz48aXNibj4wMDQxLTAwOFggKFByaW50KSYjeEQ7MDA0
MS0wMDh4PC9pc2JuPjxhY2Nlc3Npb24tbnVtPjY3Mjk4MTY8L2FjY2Vzc2lvbi1udW0+PHVybHM+
PC91cmxzPjxlbGVjdHJvbmljLXJlc291cmNlLW51bT4xMC4xMDE2LzAwNDEtMDA4eCg4NCk5MDI3
Ny0xPC9lbGVjdHJvbmljLXJlc291cmNlLW51bT48cmVtb3RlLWRhdGFiYXNlLXByb3ZpZGVyPk5M
TTwvcmVtb3RlLWRhdGFiYXNlLXByb3ZpZGVyPjxsYW5ndWFnZT5lbmc8L2xhbmd1YWdlPjwvcmVj
b3JkPjwvQ2l0ZT48L0VuZE5vdGU+AG==
</w:fldData>
        </w:fldChar>
      </w:r>
      <w:r w:rsidR="00134841">
        <w:instrText xml:space="preserve"> ADDIN EN.CITE.DATA </w:instrText>
      </w:r>
      <w:r w:rsidR="00134841">
        <w:fldChar w:fldCharType="end"/>
      </w:r>
      <w:r w:rsidRPr="003C1D9E">
        <w:fldChar w:fldCharType="separate"/>
      </w:r>
      <w:r w:rsidR="00134841">
        <w:rPr>
          <w:noProof/>
        </w:rPr>
        <w:t>[19]</w:t>
      </w:r>
      <w:r w:rsidRPr="003C1D9E">
        <w:fldChar w:fldCharType="end"/>
      </w:r>
      <w:r w:rsidRPr="003C1D9E">
        <w:t xml:space="preserve">, and (b) whether APAP-mediated neurodevelopmental problems are secondary to liver injury is not important when deciding whether APAP is safe for neurodevelopment.  Thus, the industry report minimizes the relevance of studies examining neurodevelopmental problems associated with early life exposure to APAP if they do not </w:t>
      </w:r>
      <w:r w:rsidRPr="003C1D9E">
        <w:lastRenderedPageBreak/>
        <w:t xml:space="preserve">perform a costly and time-consuming assessment of liver function that is not necessary to evaluate the safety of APAP for neurodevelopment. </w:t>
      </w:r>
    </w:p>
    <w:p w14:paraId="3E22BCF4" w14:textId="77777777" w:rsidR="00D30D32" w:rsidRPr="00422E6C" w:rsidRDefault="00D30D32" w:rsidP="000A06F9">
      <w:pPr>
        <w:pStyle w:val="ListParagraph"/>
        <w:ind w:left="709" w:firstLine="567"/>
        <w:rPr>
          <w:color w:val="EE0000"/>
        </w:rPr>
      </w:pPr>
    </w:p>
    <w:p w14:paraId="047F8B1A" w14:textId="2D5CADFD" w:rsidR="006A046C" w:rsidRPr="00231D95" w:rsidRDefault="006A046C" w:rsidP="006A046C">
      <w:pPr>
        <w:rPr>
          <w:b/>
          <w:bCs/>
          <w:sz w:val="26"/>
          <w:szCs w:val="26"/>
        </w:rPr>
      </w:pPr>
      <w:r w:rsidRPr="00231D95">
        <w:rPr>
          <w:b/>
          <w:bCs/>
          <w:sz w:val="26"/>
          <w:szCs w:val="26"/>
        </w:rPr>
        <w:t xml:space="preserve">Summary data: </w:t>
      </w:r>
    </w:p>
    <w:p w14:paraId="2C0822F0" w14:textId="77777777" w:rsidR="006A046C" w:rsidRPr="00231D95" w:rsidRDefault="006A046C" w:rsidP="006A046C">
      <w:pPr>
        <w:spacing w:after="0" w:line="240" w:lineRule="auto"/>
        <w:rPr>
          <w:b/>
          <w:bCs/>
        </w:rPr>
      </w:pPr>
      <w:r w:rsidRPr="00231D95">
        <w:t xml:space="preserve">93 studies identified (autism AND (paracetamol OR acetaminophen). </w:t>
      </w:r>
      <w:r w:rsidRPr="00231D95">
        <w:rPr>
          <w:b/>
          <w:bCs/>
        </w:rPr>
        <w:t>May 24</w:t>
      </w:r>
      <w:proofErr w:type="gramStart"/>
      <w:r w:rsidRPr="00231D95">
        <w:rPr>
          <w:b/>
          <w:bCs/>
        </w:rPr>
        <w:t xml:space="preserve"> 2025</w:t>
      </w:r>
      <w:proofErr w:type="gramEnd"/>
      <w:r w:rsidRPr="00231D95">
        <w:rPr>
          <w:b/>
          <w:bCs/>
        </w:rPr>
        <w:t>.</w:t>
      </w:r>
    </w:p>
    <w:p w14:paraId="295B5F1A" w14:textId="77777777" w:rsidR="006A046C" w:rsidRPr="00231D95" w:rsidRDefault="006A046C" w:rsidP="006A046C">
      <w:pPr>
        <w:spacing w:after="0" w:line="240" w:lineRule="auto"/>
      </w:pPr>
    </w:p>
    <w:p w14:paraId="315C2104" w14:textId="77777777" w:rsidR="006A046C" w:rsidRPr="00231D95" w:rsidRDefault="006A046C" w:rsidP="006A046C">
      <w:pPr>
        <w:spacing w:after="0" w:line="240" w:lineRule="auto"/>
      </w:pPr>
      <w:r w:rsidRPr="00231D95">
        <w:t xml:space="preserve">16 did not include any discussion of APAP safety for neurodevelopment. </w:t>
      </w:r>
    </w:p>
    <w:p w14:paraId="366B759D" w14:textId="77777777" w:rsidR="006A046C" w:rsidRPr="00231D95" w:rsidRDefault="006A046C" w:rsidP="006A046C">
      <w:pPr>
        <w:spacing w:after="0" w:line="240" w:lineRule="auto"/>
      </w:pPr>
      <w:r w:rsidRPr="00231D95">
        <w:t>7 by coauthor WP excluded from analysis</w:t>
      </w:r>
    </w:p>
    <w:p w14:paraId="6A00C46C" w14:textId="6E4AF593" w:rsidR="006F1251" w:rsidRPr="00231D95" w:rsidRDefault="006F1251" w:rsidP="006A046C">
      <w:pPr>
        <w:spacing w:after="0" w:line="240" w:lineRule="auto"/>
      </w:pPr>
      <w:r w:rsidRPr="00231D95">
        <w:t>3 papers were excluded because they described data but did not draw any conclusions from that data.</w:t>
      </w:r>
    </w:p>
    <w:p w14:paraId="36937500" w14:textId="77777777" w:rsidR="006A046C" w:rsidRPr="00231D95" w:rsidRDefault="006A046C" w:rsidP="006A046C">
      <w:pPr>
        <w:spacing w:after="0" w:line="240" w:lineRule="auto"/>
      </w:pPr>
      <w:r w:rsidRPr="00231D95">
        <w:t>1 was excluded because it dealt with fevers in general, not APAP</w:t>
      </w:r>
    </w:p>
    <w:p w14:paraId="51FC4376" w14:textId="336AA6DC" w:rsidR="006A046C" w:rsidRPr="00231D95" w:rsidRDefault="00C20E30" w:rsidP="006A046C">
      <w:pPr>
        <w:spacing w:after="0" w:line="240" w:lineRule="auto"/>
      </w:pPr>
      <w:r w:rsidRPr="00231D95">
        <w:t>2</w:t>
      </w:r>
      <w:r w:rsidR="006A046C" w:rsidRPr="00231D95">
        <w:t xml:space="preserve"> paper</w:t>
      </w:r>
      <w:r w:rsidRPr="00231D95">
        <w:t>s</w:t>
      </w:r>
      <w:r w:rsidR="006A046C" w:rsidRPr="00231D95">
        <w:t xml:space="preserve"> not available through the UNC library.</w:t>
      </w:r>
    </w:p>
    <w:p w14:paraId="55B4E420" w14:textId="64886B69" w:rsidR="006A046C" w:rsidRPr="00231D95" w:rsidRDefault="006A046C" w:rsidP="006A046C">
      <w:pPr>
        <w:rPr>
          <w:b/>
          <w:bCs/>
        </w:rPr>
      </w:pPr>
      <w:r w:rsidRPr="00231D95">
        <w:rPr>
          <w:b/>
          <w:bCs/>
        </w:rPr>
        <w:t>6</w:t>
      </w:r>
      <w:r w:rsidR="00D94FE7" w:rsidRPr="00231D95">
        <w:rPr>
          <w:b/>
          <w:bCs/>
        </w:rPr>
        <w:t>4</w:t>
      </w:r>
      <w:r w:rsidRPr="00231D95">
        <w:rPr>
          <w:b/>
          <w:bCs/>
        </w:rPr>
        <w:t xml:space="preserve"> studies included</w:t>
      </w:r>
    </w:p>
    <w:p w14:paraId="05463A8A" w14:textId="49025F2E" w:rsidR="006A046C" w:rsidRPr="00231D95" w:rsidRDefault="006A046C" w:rsidP="006A046C">
      <w:r w:rsidRPr="00231D95">
        <w:t>O</w:t>
      </w:r>
      <w:r w:rsidR="00D94FE7" w:rsidRPr="00231D95">
        <w:t>f those 64 studies,</w:t>
      </w:r>
      <w:r w:rsidRPr="00231D95">
        <w:t xml:space="preserve"> 1</w:t>
      </w:r>
      <w:r w:rsidR="00D94FE7" w:rsidRPr="00231D95">
        <w:t>5</w:t>
      </w:r>
      <w:r w:rsidRPr="00231D95">
        <w:t xml:space="preserve"> studies included information about APAP risks during pregnancy, the peripartum period, and the postnatal period.</w:t>
      </w:r>
    </w:p>
    <w:p w14:paraId="72407E19" w14:textId="77777777" w:rsidR="006A046C" w:rsidRPr="00231D95" w:rsidRDefault="006A046C" w:rsidP="006A046C">
      <w:pPr>
        <w:spacing w:after="0" w:line="240" w:lineRule="auto"/>
      </w:pPr>
      <w:r w:rsidRPr="00231D95">
        <w:t>Studies comprise only a very minor topic in the field of ASD research: 84,454 results for “autism” in PubMed (Query also on May 24, 2025).</w:t>
      </w:r>
    </w:p>
    <w:p w14:paraId="2F32673D" w14:textId="77777777" w:rsidR="006A046C" w:rsidRPr="00231D95" w:rsidRDefault="006A046C" w:rsidP="006A046C">
      <w:pPr>
        <w:spacing w:after="0" w:line="240" w:lineRule="auto"/>
      </w:pPr>
    </w:p>
    <w:p w14:paraId="3BAF6734" w14:textId="77777777" w:rsidR="006A046C" w:rsidRPr="00231D95" w:rsidRDefault="006A046C" w:rsidP="006A046C">
      <w:pPr>
        <w:spacing w:after="0" w:line="240" w:lineRule="auto"/>
      </w:pPr>
      <w:r w:rsidRPr="00231D95">
        <w:t>“autism” AND “cause” yields 32,178 results (Query also on May 24, 2025)</w:t>
      </w:r>
    </w:p>
    <w:p w14:paraId="5316F9C6" w14:textId="77777777" w:rsidR="006A046C" w:rsidRPr="00231D95" w:rsidRDefault="006A046C" w:rsidP="006A046C">
      <w:pPr>
        <w:spacing w:after="0" w:line="240" w:lineRule="auto"/>
      </w:pPr>
    </w:p>
    <w:p w14:paraId="48615832" w14:textId="77777777" w:rsidR="00116485" w:rsidRPr="00231D95" w:rsidRDefault="00116485" w:rsidP="006A046C">
      <w:pPr>
        <w:spacing w:after="0" w:line="240" w:lineRule="auto"/>
      </w:pPr>
    </w:p>
    <w:p w14:paraId="467AC3BC" w14:textId="4EBFEDC5" w:rsidR="006A046C" w:rsidRPr="00231D95" w:rsidRDefault="006A046C" w:rsidP="006A046C">
      <w:pPr>
        <w:spacing w:after="0" w:line="240" w:lineRule="auto"/>
      </w:pPr>
      <w:r w:rsidRPr="00231D95">
        <w:t>4</w:t>
      </w:r>
      <w:r w:rsidR="00116485" w:rsidRPr="00231D95">
        <w:t>5</w:t>
      </w:r>
      <w:r w:rsidRPr="00231D95">
        <w:t xml:space="preserve"> out of 6</w:t>
      </w:r>
      <w:r w:rsidR="00116485" w:rsidRPr="00231D95">
        <w:t>4</w:t>
      </w:r>
      <w:r w:rsidRPr="00231D95">
        <w:t xml:space="preserve"> studies were overtly influenced by </w:t>
      </w:r>
      <w:proofErr w:type="gramStart"/>
      <w:r w:rsidRPr="00231D95">
        <w:t>correction</w:t>
      </w:r>
      <w:proofErr w:type="gramEnd"/>
      <w:r w:rsidRPr="00231D95">
        <w:t xml:space="preserve"> for cofactors.</w:t>
      </w:r>
    </w:p>
    <w:p w14:paraId="6EB3D6D7" w14:textId="591A9FDA" w:rsidR="006A046C" w:rsidRPr="00231D95" w:rsidRDefault="006A046C" w:rsidP="006A046C">
      <w:pPr>
        <w:spacing w:after="0" w:line="240" w:lineRule="auto"/>
      </w:pPr>
      <w:r w:rsidRPr="00231D95">
        <w:t>Since 2013, when the error of correction for cofactors first appeared, 4</w:t>
      </w:r>
      <w:r w:rsidR="00E13B41" w:rsidRPr="00231D95">
        <w:t>5</w:t>
      </w:r>
      <w:r w:rsidRPr="00231D95">
        <w:t xml:space="preserve"> out of 5</w:t>
      </w:r>
      <w:r w:rsidR="00E13B41" w:rsidRPr="00231D95">
        <w:t>5</w:t>
      </w:r>
      <w:r w:rsidRPr="00231D95">
        <w:t xml:space="preserve"> studies (</w:t>
      </w:r>
      <w:r w:rsidR="00E13B41" w:rsidRPr="00231D95">
        <w:t>82</w:t>
      </w:r>
      <w:r w:rsidRPr="00231D95">
        <w:t xml:space="preserve">%) were overtly influenced by correction for cofactors. All </w:t>
      </w:r>
      <w:r w:rsidR="005943B0" w:rsidRPr="00231D95">
        <w:t xml:space="preserve">3 </w:t>
      </w:r>
      <w:r w:rsidRPr="00231D95">
        <w:t>studies published in 2025 thus far were affected. (8 studies published prior to 2013 were not affected.)</w:t>
      </w:r>
    </w:p>
    <w:p w14:paraId="0445E441" w14:textId="6BF38946" w:rsidR="006A046C" w:rsidRPr="00231D95" w:rsidRDefault="005943B0" w:rsidP="006A046C">
      <w:pPr>
        <w:spacing w:after="0" w:line="240" w:lineRule="auto"/>
      </w:pPr>
      <w:r w:rsidRPr="00231D95">
        <w:t>26</w:t>
      </w:r>
      <w:r w:rsidR="006A046C" w:rsidRPr="00231D95">
        <w:t xml:space="preserve"> out of 6</w:t>
      </w:r>
      <w:r w:rsidRPr="00231D95">
        <w:t>4</w:t>
      </w:r>
      <w:r w:rsidR="006A046C" w:rsidRPr="00231D95">
        <w:t xml:space="preserve"> studies only considered exposure during pregnancy.</w:t>
      </w:r>
    </w:p>
    <w:p w14:paraId="085245B1" w14:textId="53F4C3A0" w:rsidR="006A046C" w:rsidRPr="00231D95" w:rsidRDefault="005943B0" w:rsidP="006A046C">
      <w:pPr>
        <w:spacing w:after="0" w:line="240" w:lineRule="auto"/>
      </w:pPr>
      <w:r w:rsidRPr="00231D95">
        <w:t>20</w:t>
      </w:r>
      <w:r w:rsidR="006A046C" w:rsidRPr="00231D95">
        <w:t xml:space="preserve"> out of 6</w:t>
      </w:r>
      <w:r w:rsidRPr="00231D95">
        <w:t>4</w:t>
      </w:r>
      <w:r w:rsidR="006A046C" w:rsidRPr="00231D95">
        <w:t xml:space="preserve"> studies considered the peripartum period. (e.g., labor and delivery)</w:t>
      </w:r>
    </w:p>
    <w:p w14:paraId="574853FE" w14:textId="471A33F8" w:rsidR="006A046C" w:rsidRPr="00231D95" w:rsidRDefault="006A046C" w:rsidP="006A046C">
      <w:pPr>
        <w:spacing w:after="0" w:line="240" w:lineRule="auto"/>
      </w:pPr>
      <w:r w:rsidRPr="00231D95">
        <w:t>4</w:t>
      </w:r>
      <w:r w:rsidR="00601EF3" w:rsidRPr="00231D95">
        <w:t>0</w:t>
      </w:r>
      <w:r w:rsidRPr="00231D95">
        <w:t xml:space="preserve"> </w:t>
      </w:r>
      <w:proofErr w:type="gramStart"/>
      <w:r w:rsidRPr="00231D95">
        <w:t>call</w:t>
      </w:r>
      <w:proofErr w:type="gramEnd"/>
      <w:r w:rsidRPr="00231D95">
        <w:t xml:space="preserve"> for more studies</w:t>
      </w:r>
    </w:p>
    <w:p w14:paraId="0CCB1610" w14:textId="752263CC" w:rsidR="006A046C" w:rsidRPr="00231D95" w:rsidRDefault="00601EF3" w:rsidP="006A046C">
      <w:pPr>
        <w:spacing w:after="0" w:line="240" w:lineRule="auto"/>
      </w:pPr>
      <w:r w:rsidRPr="00231D95">
        <w:t>39</w:t>
      </w:r>
      <w:r w:rsidR="006A046C" w:rsidRPr="00231D95">
        <w:t xml:space="preserve"> conclude that some evidence of risk exists.</w:t>
      </w:r>
    </w:p>
    <w:p w14:paraId="661A0EAB" w14:textId="3237D185" w:rsidR="006A046C" w:rsidRPr="00231D95" w:rsidRDefault="002F5CAE" w:rsidP="006A046C">
      <w:pPr>
        <w:spacing w:after="0" w:line="240" w:lineRule="auto"/>
      </w:pPr>
      <w:r w:rsidRPr="00231D95">
        <w:t>8</w:t>
      </w:r>
      <w:r w:rsidR="006A046C" w:rsidRPr="00231D95">
        <w:t xml:space="preserve"> </w:t>
      </w:r>
      <w:proofErr w:type="gramStart"/>
      <w:r w:rsidR="006A046C" w:rsidRPr="00231D95">
        <w:t>call</w:t>
      </w:r>
      <w:proofErr w:type="gramEnd"/>
      <w:r w:rsidR="006A046C" w:rsidRPr="00231D95">
        <w:t xml:space="preserve"> for a change in clinical practice</w:t>
      </w:r>
    </w:p>
    <w:p w14:paraId="10B1B26E" w14:textId="628436F7" w:rsidR="006A046C" w:rsidRPr="00231D95" w:rsidRDefault="002F5CAE" w:rsidP="006A046C">
      <w:pPr>
        <w:spacing w:after="0" w:line="240" w:lineRule="auto"/>
      </w:pPr>
      <w:r w:rsidRPr="00231D95">
        <w:lastRenderedPageBreak/>
        <w:t>8</w:t>
      </w:r>
      <w:r w:rsidR="006A046C" w:rsidRPr="00231D95">
        <w:t xml:space="preserve"> </w:t>
      </w:r>
      <w:proofErr w:type="gramStart"/>
      <w:r w:rsidR="006A046C" w:rsidRPr="00231D95">
        <w:t>call</w:t>
      </w:r>
      <w:proofErr w:type="gramEnd"/>
      <w:r w:rsidR="006A046C" w:rsidRPr="00231D95">
        <w:t xml:space="preserve"> for caution in use</w:t>
      </w:r>
    </w:p>
    <w:p w14:paraId="0C16E68D" w14:textId="24C58A2D" w:rsidR="006A046C" w:rsidRPr="00231D95" w:rsidRDefault="002F5CAE" w:rsidP="006A046C">
      <w:pPr>
        <w:spacing w:after="0" w:line="240" w:lineRule="auto"/>
      </w:pPr>
      <w:r w:rsidRPr="00231D95">
        <w:t>6</w:t>
      </w:r>
      <w:r w:rsidR="006A046C" w:rsidRPr="00231D95">
        <w:t xml:space="preserve"> </w:t>
      </w:r>
      <w:proofErr w:type="gramStart"/>
      <w:r w:rsidR="006A046C" w:rsidRPr="00231D95">
        <w:t>call</w:t>
      </w:r>
      <w:proofErr w:type="gramEnd"/>
      <w:r w:rsidR="006A046C" w:rsidRPr="00231D95">
        <w:t xml:space="preserve"> for a safety reevaluation</w:t>
      </w:r>
    </w:p>
    <w:p w14:paraId="659778BA" w14:textId="77777777" w:rsidR="006A046C" w:rsidRPr="00231D95" w:rsidRDefault="006A046C" w:rsidP="006A046C">
      <w:pPr>
        <w:spacing w:after="0" w:line="240" w:lineRule="auto"/>
      </w:pPr>
      <w:r w:rsidRPr="00231D95">
        <w:t>1 concludes that APAP is a neurodevelopmental toxin</w:t>
      </w:r>
    </w:p>
    <w:p w14:paraId="7EFF58AD" w14:textId="77777777" w:rsidR="006A046C" w:rsidRPr="00231D95" w:rsidRDefault="006A046C" w:rsidP="006A046C">
      <w:pPr>
        <w:spacing w:after="0" w:line="240" w:lineRule="auto"/>
      </w:pPr>
    </w:p>
    <w:p w14:paraId="24F9CE46" w14:textId="77777777" w:rsidR="006A046C" w:rsidRPr="00231D95" w:rsidRDefault="006A046C" w:rsidP="006A046C">
      <w:pPr>
        <w:spacing w:after="0" w:line="240" w:lineRule="auto"/>
      </w:pPr>
    </w:p>
    <w:p w14:paraId="1E6B1CC9" w14:textId="77777777" w:rsidR="006A046C" w:rsidRPr="00231D95" w:rsidRDefault="006A046C" w:rsidP="006A046C">
      <w:pPr>
        <w:spacing w:after="0" w:line="240" w:lineRule="auto"/>
      </w:pPr>
      <w:r w:rsidRPr="00231D95">
        <w:t xml:space="preserve">On the other hand, </w:t>
      </w:r>
    </w:p>
    <w:p w14:paraId="0E3C1E31" w14:textId="0281BA5C" w:rsidR="006A046C" w:rsidRPr="00231D95" w:rsidRDefault="002F5CAE" w:rsidP="006A046C">
      <w:pPr>
        <w:spacing w:after="0" w:line="240" w:lineRule="auto"/>
      </w:pPr>
      <w:r w:rsidRPr="00231D95">
        <w:t>6</w:t>
      </w:r>
      <w:r w:rsidR="006A046C" w:rsidRPr="00231D95">
        <w:t xml:space="preserve"> conclude insufficient evidence of risk</w:t>
      </w:r>
    </w:p>
    <w:p w14:paraId="335F091B" w14:textId="65F62424" w:rsidR="006A046C" w:rsidRPr="00231D95" w:rsidRDefault="002F5CAE" w:rsidP="006A046C">
      <w:pPr>
        <w:spacing w:after="0" w:line="240" w:lineRule="auto"/>
      </w:pPr>
      <w:r w:rsidRPr="00231D95">
        <w:t>7</w:t>
      </w:r>
      <w:r w:rsidR="006A046C" w:rsidRPr="00231D95">
        <w:t xml:space="preserve"> conclude that there is no evidence of risk</w:t>
      </w:r>
    </w:p>
    <w:p w14:paraId="5FED1956" w14:textId="4E3706E2" w:rsidR="006A046C" w:rsidRPr="00231D95" w:rsidRDefault="002F5CAE" w:rsidP="006A046C">
      <w:pPr>
        <w:spacing w:after="0" w:line="240" w:lineRule="auto"/>
      </w:pPr>
      <w:r w:rsidRPr="00231D95">
        <w:t>1</w:t>
      </w:r>
      <w:r w:rsidR="006A046C" w:rsidRPr="00231D95">
        <w:t xml:space="preserve"> conclude</w:t>
      </w:r>
      <w:r w:rsidRPr="00231D95">
        <w:t>s</w:t>
      </w:r>
      <w:r w:rsidR="006A046C" w:rsidRPr="00231D95">
        <w:t xml:space="preserve"> risk is unlikely</w:t>
      </w:r>
    </w:p>
    <w:p w14:paraId="4DD80A77" w14:textId="77777777" w:rsidR="006A046C" w:rsidRPr="00231D95" w:rsidRDefault="006A046C" w:rsidP="006A046C">
      <w:pPr>
        <w:spacing w:after="0" w:line="240" w:lineRule="auto"/>
      </w:pPr>
    </w:p>
    <w:p w14:paraId="74166200" w14:textId="706462C1" w:rsidR="006A046C" w:rsidRPr="00231D95" w:rsidRDefault="006A046C" w:rsidP="006A046C">
      <w:pPr>
        <w:spacing w:after="0" w:line="240" w:lineRule="auto"/>
      </w:pPr>
      <w:r w:rsidRPr="00231D95">
        <w:t>None of the 1</w:t>
      </w:r>
      <w:r w:rsidR="00CB42F2" w:rsidRPr="00231D95">
        <w:t>5</w:t>
      </w:r>
      <w:r w:rsidRPr="00231D95">
        <w:t xml:space="preserve"> studies which consider all three periods of risk conclude that risk is unlikely, insufficient evidence exists, or that no evidence exists. </w:t>
      </w:r>
    </w:p>
    <w:p w14:paraId="19BA93FC" w14:textId="77777777" w:rsidR="006A046C" w:rsidRDefault="006A046C" w:rsidP="006A046C">
      <w:pPr>
        <w:spacing w:after="0" w:line="240" w:lineRule="auto"/>
      </w:pPr>
    </w:p>
    <w:p w14:paraId="7A4E4417" w14:textId="6D368476" w:rsidR="006A046C" w:rsidRPr="000A248D" w:rsidRDefault="00824D39" w:rsidP="000A248D">
      <w:r>
        <w:br w:type="page"/>
      </w:r>
    </w:p>
    <w:tbl>
      <w:tblPr>
        <w:tblStyle w:val="TableGrid"/>
        <w:tblpPr w:leftFromText="180" w:rightFromText="180" w:vertAnchor="page" w:horzAnchor="margin" w:tblpXSpec="center" w:tblpY="961"/>
        <w:tblW w:w="13672" w:type="dxa"/>
        <w:tblLayout w:type="fixed"/>
        <w:tblLook w:val="04A0" w:firstRow="1" w:lastRow="0" w:firstColumn="1" w:lastColumn="0" w:noHBand="0" w:noVBand="1"/>
      </w:tblPr>
      <w:tblGrid>
        <w:gridCol w:w="1555"/>
        <w:gridCol w:w="1275"/>
        <w:gridCol w:w="993"/>
        <w:gridCol w:w="1275"/>
        <w:gridCol w:w="1418"/>
        <w:gridCol w:w="1276"/>
        <w:gridCol w:w="1212"/>
        <w:gridCol w:w="772"/>
        <w:gridCol w:w="806"/>
        <w:gridCol w:w="1080"/>
        <w:gridCol w:w="959"/>
        <w:gridCol w:w="1051"/>
      </w:tblGrid>
      <w:tr w:rsidR="001214BE" w14:paraId="2086353B" w14:textId="77777777" w:rsidTr="009D2530">
        <w:tc>
          <w:tcPr>
            <w:tcW w:w="1555" w:type="dxa"/>
            <w:vAlign w:val="bottom"/>
          </w:tcPr>
          <w:p w14:paraId="48CC058B" w14:textId="77777777" w:rsidR="001214BE" w:rsidRPr="00A27688" w:rsidRDefault="001214BE" w:rsidP="009D2530">
            <w:pPr>
              <w:jc w:val="center"/>
              <w:rPr>
                <w:highlight w:val="magenta"/>
              </w:rPr>
            </w:pPr>
            <w:r w:rsidRPr="00402FB0">
              <w:rPr>
                <w:rFonts w:ascii="Aptos Narrow" w:hAnsi="Aptos Narrow"/>
                <w:color w:val="000000"/>
              </w:rPr>
              <w:lastRenderedPageBreak/>
              <w:t>Articles citing Viberg (PubMed ID)</w:t>
            </w:r>
          </w:p>
        </w:tc>
        <w:tc>
          <w:tcPr>
            <w:tcW w:w="1275" w:type="dxa"/>
            <w:vAlign w:val="bottom"/>
          </w:tcPr>
          <w:p w14:paraId="55FD7838" w14:textId="77777777" w:rsidR="001214BE" w:rsidRPr="001F78ED" w:rsidRDefault="001214BE" w:rsidP="009D2530">
            <w:pPr>
              <w:jc w:val="center"/>
            </w:pPr>
            <w:r w:rsidRPr="001F78ED">
              <w:rPr>
                <w:rFonts w:ascii="Aptos Narrow" w:hAnsi="Aptos Narrow"/>
              </w:rPr>
              <w:t>Year</w:t>
            </w:r>
          </w:p>
        </w:tc>
        <w:tc>
          <w:tcPr>
            <w:tcW w:w="993" w:type="dxa"/>
          </w:tcPr>
          <w:p w14:paraId="77F9DB33" w14:textId="77777777" w:rsidR="001214BE" w:rsidRDefault="001214BE" w:rsidP="009D2530">
            <w:pPr>
              <w:jc w:val="center"/>
              <w:rPr>
                <w:rFonts w:ascii="Aptos Narrow" w:hAnsi="Aptos Narrow"/>
                <w:color w:val="000000"/>
              </w:rPr>
            </w:pPr>
            <w:r>
              <w:rPr>
                <w:rFonts w:ascii="Aptos Narrow" w:hAnsi="Aptos Narrow"/>
                <w:color w:val="000000"/>
              </w:rPr>
              <w:t xml:space="preserve">Found in search </w:t>
            </w:r>
            <w:proofErr w:type="gramStart"/>
            <w:r>
              <w:rPr>
                <w:rFonts w:ascii="Aptos Narrow" w:hAnsi="Aptos Narrow"/>
                <w:color w:val="000000"/>
              </w:rPr>
              <w:t>for</w:t>
            </w:r>
            <w:proofErr w:type="gramEnd"/>
            <w:r>
              <w:rPr>
                <w:rFonts w:ascii="Aptos Narrow" w:hAnsi="Aptos Narrow"/>
                <w:color w:val="000000"/>
              </w:rPr>
              <w:t xml:space="preserve"> ASD and APAP</w:t>
            </w:r>
          </w:p>
        </w:tc>
        <w:tc>
          <w:tcPr>
            <w:tcW w:w="1275" w:type="dxa"/>
          </w:tcPr>
          <w:p w14:paraId="475B3215" w14:textId="77777777" w:rsidR="001214BE" w:rsidRDefault="001214BE" w:rsidP="009D2530">
            <w:pPr>
              <w:jc w:val="center"/>
              <w:rPr>
                <w:rFonts w:ascii="Aptos Narrow" w:hAnsi="Aptos Narrow"/>
                <w:color w:val="000000"/>
              </w:rPr>
            </w:pPr>
            <w:r w:rsidRPr="00F46A70">
              <w:rPr>
                <w:rFonts w:ascii="Aptos Narrow" w:hAnsi="Aptos Narrow"/>
                <w:color w:val="000000"/>
                <w:sz w:val="22"/>
                <w:szCs w:val="22"/>
              </w:rPr>
              <w:t>Periods considered</w:t>
            </w:r>
          </w:p>
        </w:tc>
        <w:tc>
          <w:tcPr>
            <w:tcW w:w="1418" w:type="dxa"/>
            <w:vAlign w:val="bottom"/>
          </w:tcPr>
          <w:p w14:paraId="109D2187" w14:textId="77777777" w:rsidR="001214BE" w:rsidRDefault="001214BE" w:rsidP="009D2530">
            <w:pPr>
              <w:jc w:val="center"/>
            </w:pPr>
            <w:r>
              <w:rPr>
                <w:rFonts w:ascii="Aptos Narrow" w:hAnsi="Aptos Narrow"/>
                <w:color w:val="000000"/>
              </w:rPr>
              <w:t>Concludes APAP is toxic for n.d.</w:t>
            </w:r>
          </w:p>
        </w:tc>
        <w:tc>
          <w:tcPr>
            <w:tcW w:w="1276" w:type="dxa"/>
            <w:vAlign w:val="bottom"/>
          </w:tcPr>
          <w:p w14:paraId="771BFFF9" w14:textId="77777777" w:rsidR="001214BE" w:rsidRDefault="001214BE" w:rsidP="009D2530">
            <w:pPr>
              <w:jc w:val="center"/>
            </w:pPr>
            <w:r>
              <w:rPr>
                <w:rFonts w:ascii="Aptos Narrow" w:hAnsi="Aptos Narrow"/>
                <w:color w:val="000000"/>
              </w:rPr>
              <w:t>Call for change in practice</w:t>
            </w:r>
          </w:p>
        </w:tc>
        <w:tc>
          <w:tcPr>
            <w:tcW w:w="1212" w:type="dxa"/>
            <w:vAlign w:val="bottom"/>
          </w:tcPr>
          <w:p w14:paraId="0837DBB0" w14:textId="77777777" w:rsidR="001214BE" w:rsidRDefault="001214BE" w:rsidP="009D2530">
            <w:pPr>
              <w:jc w:val="center"/>
            </w:pPr>
            <w:r>
              <w:rPr>
                <w:rFonts w:ascii="Aptos Narrow" w:hAnsi="Aptos Narrow"/>
                <w:color w:val="000000"/>
              </w:rPr>
              <w:t>Call for safety reevaluation</w:t>
            </w:r>
          </w:p>
        </w:tc>
        <w:tc>
          <w:tcPr>
            <w:tcW w:w="772" w:type="dxa"/>
            <w:vAlign w:val="bottom"/>
          </w:tcPr>
          <w:p w14:paraId="61F39586" w14:textId="77777777" w:rsidR="001214BE" w:rsidRDefault="001214BE" w:rsidP="009D2530">
            <w:pPr>
              <w:jc w:val="center"/>
            </w:pPr>
            <w:r>
              <w:rPr>
                <w:rFonts w:ascii="Aptos Narrow" w:hAnsi="Aptos Narrow"/>
                <w:color w:val="000000"/>
              </w:rPr>
              <w:t>Call for caution in use</w:t>
            </w:r>
          </w:p>
        </w:tc>
        <w:tc>
          <w:tcPr>
            <w:tcW w:w="806" w:type="dxa"/>
            <w:vAlign w:val="bottom"/>
          </w:tcPr>
          <w:p w14:paraId="58BC246C" w14:textId="77777777" w:rsidR="001214BE" w:rsidRDefault="001214BE" w:rsidP="009D2530">
            <w:pPr>
              <w:jc w:val="center"/>
            </w:pPr>
            <w:r>
              <w:rPr>
                <w:rFonts w:ascii="Aptos Narrow" w:hAnsi="Aptos Narrow"/>
                <w:color w:val="000000"/>
              </w:rPr>
              <w:t>Call for more studies</w:t>
            </w:r>
          </w:p>
        </w:tc>
        <w:tc>
          <w:tcPr>
            <w:tcW w:w="1080" w:type="dxa"/>
            <w:vAlign w:val="bottom"/>
          </w:tcPr>
          <w:p w14:paraId="44CE2EE8" w14:textId="77777777" w:rsidR="001214BE" w:rsidRDefault="001214BE" w:rsidP="009D2530">
            <w:pPr>
              <w:jc w:val="center"/>
            </w:pPr>
            <w:r>
              <w:rPr>
                <w:rFonts w:ascii="Aptos Narrow" w:hAnsi="Aptos Narrow"/>
                <w:color w:val="000000"/>
              </w:rPr>
              <w:t>Concludes insufficient evidence of risk</w:t>
            </w:r>
          </w:p>
        </w:tc>
        <w:tc>
          <w:tcPr>
            <w:tcW w:w="959" w:type="dxa"/>
            <w:vAlign w:val="bottom"/>
          </w:tcPr>
          <w:p w14:paraId="34EA54CC" w14:textId="77777777" w:rsidR="001214BE" w:rsidRDefault="001214BE" w:rsidP="009D2530">
            <w:pPr>
              <w:jc w:val="center"/>
            </w:pPr>
            <w:r>
              <w:rPr>
                <w:rFonts w:ascii="Aptos Narrow" w:hAnsi="Aptos Narrow"/>
                <w:color w:val="000000"/>
              </w:rPr>
              <w:t>Indicates risk is moderate</w:t>
            </w:r>
          </w:p>
        </w:tc>
        <w:tc>
          <w:tcPr>
            <w:tcW w:w="1051" w:type="dxa"/>
            <w:vAlign w:val="bottom"/>
          </w:tcPr>
          <w:p w14:paraId="1CC3D9C6" w14:textId="77777777" w:rsidR="001214BE" w:rsidRDefault="001214BE" w:rsidP="009D2530">
            <w:pPr>
              <w:jc w:val="center"/>
            </w:pPr>
            <w:r>
              <w:rPr>
                <w:rFonts w:ascii="Aptos Narrow" w:hAnsi="Aptos Narrow"/>
                <w:color w:val="000000"/>
              </w:rPr>
              <w:t>Concludes no evidence of risk for n.d.</w:t>
            </w:r>
          </w:p>
        </w:tc>
      </w:tr>
      <w:tr w:rsidR="001214BE" w14:paraId="353924EB" w14:textId="77777777" w:rsidTr="009D2530">
        <w:tc>
          <w:tcPr>
            <w:tcW w:w="1555" w:type="dxa"/>
            <w:vAlign w:val="bottom"/>
          </w:tcPr>
          <w:p w14:paraId="57B4EA08" w14:textId="77777777" w:rsidR="001214BE" w:rsidRPr="00052180" w:rsidRDefault="001214BE" w:rsidP="009D2530">
            <w:r w:rsidRPr="00052180">
              <w:rPr>
                <w:rFonts w:ascii="Aptos Narrow" w:hAnsi="Aptos Narrow"/>
              </w:rPr>
              <w:t>27038970</w:t>
            </w:r>
          </w:p>
        </w:tc>
        <w:tc>
          <w:tcPr>
            <w:tcW w:w="1275" w:type="dxa"/>
            <w:vAlign w:val="bottom"/>
          </w:tcPr>
          <w:p w14:paraId="52830754" w14:textId="77777777" w:rsidR="001214BE" w:rsidRPr="00052180" w:rsidRDefault="001214BE" w:rsidP="009D2530">
            <w:pPr>
              <w:jc w:val="center"/>
            </w:pPr>
            <w:r w:rsidRPr="00052180">
              <w:rPr>
                <w:rFonts w:ascii="Aptos Narrow" w:hAnsi="Aptos Narrow"/>
              </w:rPr>
              <w:t>2016</w:t>
            </w:r>
          </w:p>
        </w:tc>
        <w:tc>
          <w:tcPr>
            <w:tcW w:w="993" w:type="dxa"/>
          </w:tcPr>
          <w:p w14:paraId="07BCF3DE" w14:textId="77777777" w:rsidR="001214BE" w:rsidRPr="00052180" w:rsidRDefault="001214BE" w:rsidP="009D2530">
            <w:pPr>
              <w:jc w:val="center"/>
            </w:pPr>
            <w:r w:rsidRPr="00052180">
              <w:t>No</w:t>
            </w:r>
          </w:p>
        </w:tc>
        <w:tc>
          <w:tcPr>
            <w:tcW w:w="1275" w:type="dxa"/>
          </w:tcPr>
          <w:p w14:paraId="76E430A9" w14:textId="77777777" w:rsidR="001214BE" w:rsidRPr="00052180" w:rsidRDefault="001214BE" w:rsidP="009D2530">
            <w:pPr>
              <w:jc w:val="center"/>
            </w:pPr>
            <w:r w:rsidRPr="00052180">
              <w:t>1, 2</w:t>
            </w:r>
          </w:p>
        </w:tc>
        <w:tc>
          <w:tcPr>
            <w:tcW w:w="1418" w:type="dxa"/>
            <w:vAlign w:val="bottom"/>
          </w:tcPr>
          <w:p w14:paraId="2B2BB942" w14:textId="77777777" w:rsidR="001214BE" w:rsidRDefault="001214BE" w:rsidP="009D2530">
            <w:pPr>
              <w:jc w:val="center"/>
            </w:pPr>
          </w:p>
        </w:tc>
        <w:tc>
          <w:tcPr>
            <w:tcW w:w="1276" w:type="dxa"/>
            <w:vAlign w:val="bottom"/>
          </w:tcPr>
          <w:p w14:paraId="476EE82D" w14:textId="77777777" w:rsidR="001214BE" w:rsidRPr="00A17FEB" w:rsidRDefault="001214BE" w:rsidP="009D2530">
            <w:pPr>
              <w:jc w:val="center"/>
            </w:pPr>
            <w:r w:rsidRPr="00A17FEB">
              <w:rPr>
                <w:rFonts w:ascii="Aptos Narrow" w:hAnsi="Aptos Narrow"/>
              </w:rPr>
              <w:t>X</w:t>
            </w:r>
          </w:p>
        </w:tc>
        <w:tc>
          <w:tcPr>
            <w:tcW w:w="1212" w:type="dxa"/>
            <w:vAlign w:val="bottom"/>
          </w:tcPr>
          <w:p w14:paraId="04CDDFF7" w14:textId="77777777" w:rsidR="001214BE" w:rsidRPr="00A17FEB" w:rsidRDefault="001214BE" w:rsidP="009D2530">
            <w:pPr>
              <w:jc w:val="center"/>
            </w:pPr>
          </w:p>
        </w:tc>
        <w:tc>
          <w:tcPr>
            <w:tcW w:w="772" w:type="dxa"/>
            <w:vAlign w:val="bottom"/>
          </w:tcPr>
          <w:p w14:paraId="6915C37F" w14:textId="77777777" w:rsidR="001214BE" w:rsidRPr="00A17FEB" w:rsidRDefault="001214BE" w:rsidP="009D2530">
            <w:pPr>
              <w:jc w:val="center"/>
            </w:pPr>
          </w:p>
        </w:tc>
        <w:tc>
          <w:tcPr>
            <w:tcW w:w="806" w:type="dxa"/>
            <w:vAlign w:val="bottom"/>
          </w:tcPr>
          <w:p w14:paraId="02F9C4E5" w14:textId="77777777" w:rsidR="001214BE" w:rsidRPr="00A17FEB" w:rsidRDefault="001214BE" w:rsidP="009D2530">
            <w:pPr>
              <w:jc w:val="center"/>
            </w:pPr>
          </w:p>
        </w:tc>
        <w:tc>
          <w:tcPr>
            <w:tcW w:w="1080" w:type="dxa"/>
            <w:vAlign w:val="bottom"/>
          </w:tcPr>
          <w:p w14:paraId="43032BEE" w14:textId="77777777" w:rsidR="001214BE" w:rsidRPr="00A17FEB" w:rsidRDefault="001214BE" w:rsidP="009D2530">
            <w:pPr>
              <w:jc w:val="center"/>
            </w:pPr>
          </w:p>
        </w:tc>
        <w:tc>
          <w:tcPr>
            <w:tcW w:w="959" w:type="dxa"/>
            <w:vAlign w:val="bottom"/>
          </w:tcPr>
          <w:p w14:paraId="6BB91FC7" w14:textId="77777777" w:rsidR="001214BE" w:rsidRDefault="001214BE" w:rsidP="009D2530">
            <w:pPr>
              <w:jc w:val="center"/>
            </w:pPr>
          </w:p>
        </w:tc>
        <w:tc>
          <w:tcPr>
            <w:tcW w:w="1051" w:type="dxa"/>
            <w:vAlign w:val="bottom"/>
          </w:tcPr>
          <w:p w14:paraId="38050FBA" w14:textId="77777777" w:rsidR="001214BE" w:rsidRDefault="001214BE" w:rsidP="009D2530">
            <w:pPr>
              <w:jc w:val="center"/>
            </w:pPr>
          </w:p>
        </w:tc>
      </w:tr>
      <w:tr w:rsidR="001214BE" w14:paraId="5FAD1E93" w14:textId="77777777" w:rsidTr="009D2530">
        <w:tc>
          <w:tcPr>
            <w:tcW w:w="1555" w:type="dxa"/>
            <w:shd w:val="clear" w:color="auto" w:fill="FAE2D5" w:themeFill="accent2" w:themeFillTint="33"/>
            <w:vAlign w:val="bottom"/>
          </w:tcPr>
          <w:p w14:paraId="6C4A16BF" w14:textId="77777777" w:rsidR="001214BE" w:rsidRPr="00052180" w:rsidRDefault="001214BE" w:rsidP="009D2530">
            <w:r w:rsidRPr="00052180">
              <w:rPr>
                <w:rFonts w:ascii="Aptos Narrow" w:hAnsi="Aptos Narrow"/>
              </w:rPr>
              <w:t>27116683</w:t>
            </w:r>
            <w:r w:rsidRPr="00052180">
              <w:rPr>
                <w:rFonts w:ascii="Aptos Narrow" w:hAnsi="Aptos Narrow"/>
                <w:vertAlign w:val="superscript"/>
              </w:rPr>
              <w:t xml:space="preserve"> A</w:t>
            </w:r>
          </w:p>
        </w:tc>
        <w:tc>
          <w:tcPr>
            <w:tcW w:w="1275" w:type="dxa"/>
            <w:vAlign w:val="bottom"/>
          </w:tcPr>
          <w:p w14:paraId="7157933F" w14:textId="77777777" w:rsidR="001214BE" w:rsidRPr="00052180" w:rsidRDefault="001214BE" w:rsidP="009D2530">
            <w:pPr>
              <w:jc w:val="center"/>
            </w:pPr>
            <w:r w:rsidRPr="00052180">
              <w:rPr>
                <w:rFonts w:ascii="Aptos Narrow" w:hAnsi="Aptos Narrow"/>
              </w:rPr>
              <w:t>2016</w:t>
            </w:r>
          </w:p>
        </w:tc>
        <w:tc>
          <w:tcPr>
            <w:tcW w:w="993" w:type="dxa"/>
          </w:tcPr>
          <w:p w14:paraId="47B8CD73" w14:textId="77777777" w:rsidR="001214BE" w:rsidRPr="00052180" w:rsidRDefault="001214BE" w:rsidP="009D2530">
            <w:pPr>
              <w:jc w:val="center"/>
            </w:pPr>
            <w:r w:rsidRPr="00052180">
              <w:t>No</w:t>
            </w:r>
          </w:p>
        </w:tc>
        <w:tc>
          <w:tcPr>
            <w:tcW w:w="1275" w:type="dxa"/>
          </w:tcPr>
          <w:p w14:paraId="17AE8E78" w14:textId="77777777" w:rsidR="001214BE" w:rsidRPr="00052180" w:rsidRDefault="001214BE" w:rsidP="009D2530">
            <w:pPr>
              <w:jc w:val="center"/>
            </w:pPr>
            <w:r w:rsidRPr="00052180">
              <w:t>1</w:t>
            </w:r>
          </w:p>
        </w:tc>
        <w:tc>
          <w:tcPr>
            <w:tcW w:w="1418" w:type="dxa"/>
            <w:vAlign w:val="bottom"/>
          </w:tcPr>
          <w:p w14:paraId="1E9C5555" w14:textId="77777777" w:rsidR="001214BE" w:rsidRDefault="001214BE" w:rsidP="009D2530">
            <w:pPr>
              <w:jc w:val="center"/>
            </w:pPr>
          </w:p>
        </w:tc>
        <w:tc>
          <w:tcPr>
            <w:tcW w:w="1276" w:type="dxa"/>
            <w:vAlign w:val="bottom"/>
          </w:tcPr>
          <w:p w14:paraId="6E825925" w14:textId="77777777" w:rsidR="001214BE" w:rsidRPr="00A17FEB" w:rsidRDefault="001214BE" w:rsidP="009D2530">
            <w:pPr>
              <w:jc w:val="center"/>
            </w:pPr>
          </w:p>
        </w:tc>
        <w:tc>
          <w:tcPr>
            <w:tcW w:w="1212" w:type="dxa"/>
            <w:vAlign w:val="bottom"/>
          </w:tcPr>
          <w:p w14:paraId="19A2D449" w14:textId="77777777" w:rsidR="001214BE" w:rsidRPr="00A17FEB" w:rsidRDefault="001214BE" w:rsidP="009D2530">
            <w:pPr>
              <w:jc w:val="center"/>
            </w:pPr>
          </w:p>
        </w:tc>
        <w:tc>
          <w:tcPr>
            <w:tcW w:w="772" w:type="dxa"/>
            <w:vAlign w:val="bottom"/>
          </w:tcPr>
          <w:p w14:paraId="16B6A11B" w14:textId="77777777" w:rsidR="001214BE" w:rsidRPr="00A17FEB" w:rsidRDefault="001214BE" w:rsidP="009D2530">
            <w:pPr>
              <w:jc w:val="center"/>
            </w:pPr>
          </w:p>
        </w:tc>
        <w:tc>
          <w:tcPr>
            <w:tcW w:w="806" w:type="dxa"/>
            <w:vAlign w:val="bottom"/>
          </w:tcPr>
          <w:p w14:paraId="774F3F34" w14:textId="77777777" w:rsidR="001214BE" w:rsidRPr="00A17FEB" w:rsidRDefault="001214BE" w:rsidP="009D2530">
            <w:pPr>
              <w:jc w:val="center"/>
            </w:pPr>
            <w:r w:rsidRPr="00A17FEB">
              <w:rPr>
                <w:rFonts w:ascii="Aptos Narrow" w:hAnsi="Aptos Narrow"/>
              </w:rPr>
              <w:t>X</w:t>
            </w:r>
          </w:p>
        </w:tc>
        <w:tc>
          <w:tcPr>
            <w:tcW w:w="1080" w:type="dxa"/>
            <w:vAlign w:val="bottom"/>
          </w:tcPr>
          <w:p w14:paraId="3638A926" w14:textId="77777777" w:rsidR="001214BE" w:rsidRPr="00A17FEB" w:rsidRDefault="001214BE" w:rsidP="009D2530">
            <w:pPr>
              <w:jc w:val="center"/>
            </w:pPr>
            <w:r w:rsidRPr="00A17FEB">
              <w:rPr>
                <w:rFonts w:ascii="Aptos Narrow" w:hAnsi="Aptos Narrow"/>
              </w:rPr>
              <w:t>X</w:t>
            </w:r>
          </w:p>
        </w:tc>
        <w:tc>
          <w:tcPr>
            <w:tcW w:w="959" w:type="dxa"/>
            <w:vAlign w:val="bottom"/>
          </w:tcPr>
          <w:p w14:paraId="36BDE900" w14:textId="77777777" w:rsidR="001214BE" w:rsidRDefault="001214BE" w:rsidP="009D2530">
            <w:pPr>
              <w:jc w:val="center"/>
            </w:pPr>
          </w:p>
        </w:tc>
        <w:tc>
          <w:tcPr>
            <w:tcW w:w="1051" w:type="dxa"/>
            <w:vAlign w:val="bottom"/>
          </w:tcPr>
          <w:p w14:paraId="2EA088CE" w14:textId="77777777" w:rsidR="001214BE" w:rsidRDefault="001214BE" w:rsidP="009D2530">
            <w:pPr>
              <w:jc w:val="center"/>
            </w:pPr>
          </w:p>
        </w:tc>
      </w:tr>
      <w:tr w:rsidR="001214BE" w14:paraId="6A68230C" w14:textId="77777777" w:rsidTr="009D2530">
        <w:tc>
          <w:tcPr>
            <w:tcW w:w="1555" w:type="dxa"/>
            <w:shd w:val="clear" w:color="auto" w:fill="FAE2D5" w:themeFill="accent2" w:themeFillTint="33"/>
            <w:vAlign w:val="bottom"/>
          </w:tcPr>
          <w:p w14:paraId="0F7AE225" w14:textId="77777777" w:rsidR="001214BE" w:rsidRPr="00052180" w:rsidRDefault="001214BE" w:rsidP="009D2530">
            <w:pPr>
              <w:rPr>
                <w:rFonts w:ascii="Aptos Narrow" w:hAnsi="Aptos Narrow"/>
              </w:rPr>
            </w:pPr>
            <w:r w:rsidRPr="00052180">
              <w:rPr>
                <w:rFonts w:ascii="Aptos Narrow" w:hAnsi="Aptos Narrow"/>
              </w:rPr>
              <w:t>27364566</w:t>
            </w:r>
            <w:r w:rsidRPr="00052180">
              <w:rPr>
                <w:rFonts w:ascii="Aptos Narrow" w:hAnsi="Aptos Narrow"/>
                <w:vertAlign w:val="superscript"/>
              </w:rPr>
              <w:t xml:space="preserve"> A</w:t>
            </w:r>
          </w:p>
        </w:tc>
        <w:tc>
          <w:tcPr>
            <w:tcW w:w="1275" w:type="dxa"/>
            <w:vAlign w:val="bottom"/>
          </w:tcPr>
          <w:p w14:paraId="784258C4" w14:textId="77777777" w:rsidR="001214BE" w:rsidRPr="00052180" w:rsidRDefault="001214BE" w:rsidP="009D2530">
            <w:pPr>
              <w:jc w:val="center"/>
              <w:rPr>
                <w:rFonts w:ascii="Aptos Narrow" w:hAnsi="Aptos Narrow"/>
              </w:rPr>
            </w:pPr>
            <w:r w:rsidRPr="00052180">
              <w:rPr>
                <w:rFonts w:ascii="Aptos Narrow" w:hAnsi="Aptos Narrow"/>
              </w:rPr>
              <w:t>2016</w:t>
            </w:r>
          </w:p>
        </w:tc>
        <w:tc>
          <w:tcPr>
            <w:tcW w:w="993" w:type="dxa"/>
          </w:tcPr>
          <w:p w14:paraId="2454414E" w14:textId="77777777" w:rsidR="001214BE" w:rsidRPr="00052180" w:rsidRDefault="001214BE" w:rsidP="009D2530">
            <w:pPr>
              <w:jc w:val="center"/>
            </w:pPr>
            <w:r w:rsidRPr="00052180">
              <w:t>No</w:t>
            </w:r>
          </w:p>
        </w:tc>
        <w:tc>
          <w:tcPr>
            <w:tcW w:w="1275" w:type="dxa"/>
          </w:tcPr>
          <w:p w14:paraId="4F5A089B" w14:textId="77777777" w:rsidR="001214BE" w:rsidRPr="00052180" w:rsidRDefault="001214BE" w:rsidP="009D2530">
            <w:pPr>
              <w:jc w:val="center"/>
            </w:pPr>
            <w:r w:rsidRPr="00052180">
              <w:t>1, 2</w:t>
            </w:r>
          </w:p>
        </w:tc>
        <w:tc>
          <w:tcPr>
            <w:tcW w:w="1418" w:type="dxa"/>
            <w:vAlign w:val="bottom"/>
          </w:tcPr>
          <w:p w14:paraId="4C08EFC9" w14:textId="77777777" w:rsidR="001214BE" w:rsidRDefault="001214BE" w:rsidP="009D2530">
            <w:pPr>
              <w:jc w:val="center"/>
            </w:pPr>
          </w:p>
        </w:tc>
        <w:tc>
          <w:tcPr>
            <w:tcW w:w="1276" w:type="dxa"/>
            <w:vAlign w:val="bottom"/>
          </w:tcPr>
          <w:p w14:paraId="0DE3C4D2" w14:textId="77777777" w:rsidR="001214BE" w:rsidRPr="00A17FEB" w:rsidRDefault="001214BE" w:rsidP="009D2530">
            <w:pPr>
              <w:jc w:val="center"/>
            </w:pPr>
          </w:p>
        </w:tc>
        <w:tc>
          <w:tcPr>
            <w:tcW w:w="1212" w:type="dxa"/>
            <w:vAlign w:val="bottom"/>
          </w:tcPr>
          <w:p w14:paraId="760254BF" w14:textId="77777777" w:rsidR="001214BE" w:rsidRPr="00A17FEB" w:rsidRDefault="001214BE" w:rsidP="009D2530">
            <w:pPr>
              <w:jc w:val="center"/>
            </w:pPr>
            <w:r w:rsidRPr="00A17FEB">
              <w:t>X</w:t>
            </w:r>
          </w:p>
        </w:tc>
        <w:tc>
          <w:tcPr>
            <w:tcW w:w="772" w:type="dxa"/>
            <w:vAlign w:val="bottom"/>
          </w:tcPr>
          <w:p w14:paraId="527A26E3" w14:textId="77777777" w:rsidR="001214BE" w:rsidRPr="00A17FEB" w:rsidRDefault="001214BE" w:rsidP="009D2530">
            <w:pPr>
              <w:jc w:val="center"/>
            </w:pPr>
          </w:p>
        </w:tc>
        <w:tc>
          <w:tcPr>
            <w:tcW w:w="806" w:type="dxa"/>
            <w:vAlign w:val="bottom"/>
          </w:tcPr>
          <w:p w14:paraId="3332A3EA"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38C70C7E" w14:textId="77777777" w:rsidR="001214BE" w:rsidRPr="00A17FEB" w:rsidRDefault="001214BE" w:rsidP="009D2530">
            <w:pPr>
              <w:jc w:val="center"/>
              <w:rPr>
                <w:rFonts w:ascii="Aptos Narrow" w:hAnsi="Aptos Narrow"/>
              </w:rPr>
            </w:pPr>
          </w:p>
        </w:tc>
        <w:tc>
          <w:tcPr>
            <w:tcW w:w="959" w:type="dxa"/>
            <w:vAlign w:val="bottom"/>
          </w:tcPr>
          <w:p w14:paraId="4737185D" w14:textId="77777777" w:rsidR="001214BE" w:rsidRDefault="001214BE" w:rsidP="009D2530">
            <w:pPr>
              <w:jc w:val="center"/>
            </w:pPr>
          </w:p>
        </w:tc>
        <w:tc>
          <w:tcPr>
            <w:tcW w:w="1051" w:type="dxa"/>
            <w:vAlign w:val="bottom"/>
          </w:tcPr>
          <w:p w14:paraId="27AE726A" w14:textId="77777777" w:rsidR="001214BE" w:rsidRDefault="001214BE" w:rsidP="009D2530">
            <w:pPr>
              <w:jc w:val="center"/>
            </w:pPr>
          </w:p>
        </w:tc>
      </w:tr>
      <w:tr w:rsidR="001214BE" w14:paraId="1FC81779" w14:textId="77777777" w:rsidTr="009D2530">
        <w:tc>
          <w:tcPr>
            <w:tcW w:w="1555" w:type="dxa"/>
            <w:shd w:val="clear" w:color="auto" w:fill="FAE2D5" w:themeFill="accent2" w:themeFillTint="33"/>
            <w:vAlign w:val="bottom"/>
          </w:tcPr>
          <w:p w14:paraId="38157BB2" w14:textId="77777777" w:rsidR="001214BE" w:rsidRPr="00052180" w:rsidRDefault="001214BE" w:rsidP="009D2530">
            <w:pPr>
              <w:rPr>
                <w:rFonts w:ascii="Aptos Narrow" w:hAnsi="Aptos Narrow"/>
              </w:rPr>
            </w:pPr>
            <w:r w:rsidRPr="00052180">
              <w:rPr>
                <w:rFonts w:ascii="Aptos Narrow" w:hAnsi="Aptos Narrow"/>
              </w:rPr>
              <w:t>27452664</w:t>
            </w:r>
            <w:r w:rsidRPr="00052180">
              <w:rPr>
                <w:rFonts w:ascii="Aptos Narrow" w:hAnsi="Aptos Narrow"/>
                <w:vertAlign w:val="superscript"/>
              </w:rPr>
              <w:t xml:space="preserve"> A</w:t>
            </w:r>
          </w:p>
        </w:tc>
        <w:tc>
          <w:tcPr>
            <w:tcW w:w="1275" w:type="dxa"/>
            <w:vAlign w:val="bottom"/>
          </w:tcPr>
          <w:p w14:paraId="2B372A91" w14:textId="77777777" w:rsidR="001214BE" w:rsidRPr="00052180" w:rsidRDefault="001214BE" w:rsidP="009D2530">
            <w:pPr>
              <w:jc w:val="center"/>
              <w:rPr>
                <w:rFonts w:ascii="Aptos Narrow" w:hAnsi="Aptos Narrow"/>
              </w:rPr>
            </w:pPr>
            <w:r w:rsidRPr="00052180">
              <w:rPr>
                <w:rFonts w:ascii="Aptos Narrow" w:hAnsi="Aptos Narrow"/>
              </w:rPr>
              <w:t>2016</w:t>
            </w:r>
          </w:p>
        </w:tc>
        <w:tc>
          <w:tcPr>
            <w:tcW w:w="993" w:type="dxa"/>
          </w:tcPr>
          <w:p w14:paraId="7E68BA6A" w14:textId="77777777" w:rsidR="001214BE" w:rsidRPr="00052180" w:rsidRDefault="001214BE" w:rsidP="009D2530">
            <w:pPr>
              <w:jc w:val="center"/>
            </w:pPr>
            <w:r w:rsidRPr="00052180">
              <w:t>No</w:t>
            </w:r>
          </w:p>
        </w:tc>
        <w:tc>
          <w:tcPr>
            <w:tcW w:w="1275" w:type="dxa"/>
          </w:tcPr>
          <w:p w14:paraId="12C46820" w14:textId="77777777" w:rsidR="001214BE" w:rsidRPr="00052180" w:rsidRDefault="001214BE" w:rsidP="009D2530">
            <w:pPr>
              <w:jc w:val="center"/>
              <w:rPr>
                <w:sz w:val="20"/>
                <w:szCs w:val="20"/>
              </w:rPr>
            </w:pPr>
            <w:r w:rsidRPr="00052180">
              <w:rPr>
                <w:sz w:val="20"/>
                <w:szCs w:val="20"/>
              </w:rPr>
              <w:t>Unspecified</w:t>
            </w:r>
          </w:p>
        </w:tc>
        <w:tc>
          <w:tcPr>
            <w:tcW w:w="1418" w:type="dxa"/>
            <w:vAlign w:val="bottom"/>
          </w:tcPr>
          <w:p w14:paraId="13DB5198" w14:textId="77777777" w:rsidR="001214BE" w:rsidRDefault="001214BE" w:rsidP="009D2530">
            <w:pPr>
              <w:jc w:val="center"/>
            </w:pPr>
          </w:p>
        </w:tc>
        <w:tc>
          <w:tcPr>
            <w:tcW w:w="1276" w:type="dxa"/>
            <w:vAlign w:val="bottom"/>
          </w:tcPr>
          <w:p w14:paraId="5FD5F003" w14:textId="77777777" w:rsidR="001214BE" w:rsidRPr="00A17FEB" w:rsidRDefault="001214BE" w:rsidP="009D2530">
            <w:pPr>
              <w:jc w:val="center"/>
            </w:pPr>
          </w:p>
        </w:tc>
        <w:tc>
          <w:tcPr>
            <w:tcW w:w="1212" w:type="dxa"/>
            <w:vAlign w:val="bottom"/>
          </w:tcPr>
          <w:p w14:paraId="2D657AFB" w14:textId="77777777" w:rsidR="001214BE" w:rsidRPr="00A17FEB" w:rsidRDefault="001214BE" w:rsidP="009D2530">
            <w:pPr>
              <w:jc w:val="center"/>
            </w:pPr>
          </w:p>
        </w:tc>
        <w:tc>
          <w:tcPr>
            <w:tcW w:w="772" w:type="dxa"/>
            <w:vAlign w:val="bottom"/>
          </w:tcPr>
          <w:p w14:paraId="292BCB7F" w14:textId="77777777" w:rsidR="001214BE" w:rsidRPr="00A17FEB" w:rsidRDefault="001214BE" w:rsidP="009D2530">
            <w:pPr>
              <w:jc w:val="center"/>
            </w:pPr>
          </w:p>
        </w:tc>
        <w:tc>
          <w:tcPr>
            <w:tcW w:w="806" w:type="dxa"/>
            <w:vAlign w:val="bottom"/>
          </w:tcPr>
          <w:p w14:paraId="102A9896"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4D2C76FA" w14:textId="77777777" w:rsidR="001214BE" w:rsidRPr="00A17FEB" w:rsidRDefault="001214BE" w:rsidP="009D2530">
            <w:pPr>
              <w:jc w:val="center"/>
              <w:rPr>
                <w:rFonts w:ascii="Aptos Narrow" w:hAnsi="Aptos Narrow"/>
              </w:rPr>
            </w:pPr>
          </w:p>
        </w:tc>
        <w:tc>
          <w:tcPr>
            <w:tcW w:w="959" w:type="dxa"/>
            <w:vAlign w:val="bottom"/>
          </w:tcPr>
          <w:p w14:paraId="3DDD2F69" w14:textId="77777777" w:rsidR="001214BE" w:rsidRDefault="001214BE" w:rsidP="009D2530">
            <w:pPr>
              <w:jc w:val="center"/>
            </w:pPr>
          </w:p>
        </w:tc>
        <w:tc>
          <w:tcPr>
            <w:tcW w:w="1051" w:type="dxa"/>
            <w:vAlign w:val="bottom"/>
          </w:tcPr>
          <w:p w14:paraId="697099C5" w14:textId="77777777" w:rsidR="001214BE" w:rsidRDefault="001214BE" w:rsidP="009D2530">
            <w:pPr>
              <w:jc w:val="center"/>
            </w:pPr>
          </w:p>
        </w:tc>
      </w:tr>
      <w:tr w:rsidR="001214BE" w14:paraId="7981A36F" w14:textId="77777777" w:rsidTr="009D2530">
        <w:tc>
          <w:tcPr>
            <w:tcW w:w="1555" w:type="dxa"/>
            <w:vAlign w:val="bottom"/>
          </w:tcPr>
          <w:p w14:paraId="5A394EED" w14:textId="77777777" w:rsidR="001214BE" w:rsidRPr="00052180" w:rsidRDefault="001214BE" w:rsidP="009D2530">
            <w:r w:rsidRPr="00052180">
              <w:rPr>
                <w:rFonts w:ascii="Aptos Narrow" w:hAnsi="Aptos Narrow"/>
              </w:rPr>
              <w:t>27695658</w:t>
            </w:r>
          </w:p>
        </w:tc>
        <w:tc>
          <w:tcPr>
            <w:tcW w:w="1275" w:type="dxa"/>
            <w:vAlign w:val="bottom"/>
          </w:tcPr>
          <w:p w14:paraId="6395CF5C" w14:textId="77777777" w:rsidR="001214BE" w:rsidRPr="00052180" w:rsidRDefault="001214BE" w:rsidP="009D2530">
            <w:pPr>
              <w:jc w:val="center"/>
            </w:pPr>
            <w:r w:rsidRPr="00052180">
              <w:rPr>
                <w:rFonts w:ascii="Aptos Narrow" w:hAnsi="Aptos Narrow"/>
              </w:rPr>
              <w:t>2016</w:t>
            </w:r>
          </w:p>
        </w:tc>
        <w:tc>
          <w:tcPr>
            <w:tcW w:w="993" w:type="dxa"/>
          </w:tcPr>
          <w:p w14:paraId="0540E088" w14:textId="77777777" w:rsidR="001214BE" w:rsidRPr="00052180" w:rsidRDefault="001214BE" w:rsidP="009D2530">
            <w:pPr>
              <w:jc w:val="center"/>
            </w:pPr>
            <w:r w:rsidRPr="00052180">
              <w:t>Yes</w:t>
            </w:r>
          </w:p>
        </w:tc>
        <w:tc>
          <w:tcPr>
            <w:tcW w:w="1275" w:type="dxa"/>
          </w:tcPr>
          <w:p w14:paraId="24F2684C" w14:textId="77777777" w:rsidR="001214BE" w:rsidRPr="00052180" w:rsidRDefault="001214BE" w:rsidP="009D2530">
            <w:pPr>
              <w:jc w:val="center"/>
            </w:pPr>
            <w:r w:rsidRPr="00052180">
              <w:t>1, 2,</w:t>
            </w:r>
            <w:r w:rsidRPr="00052180">
              <w:rPr>
                <w:sz w:val="20"/>
                <w:szCs w:val="20"/>
              </w:rPr>
              <w:t xml:space="preserve"> </w:t>
            </w:r>
            <w:r w:rsidRPr="00052180">
              <w:t>3</w:t>
            </w:r>
          </w:p>
        </w:tc>
        <w:tc>
          <w:tcPr>
            <w:tcW w:w="1418" w:type="dxa"/>
            <w:vAlign w:val="bottom"/>
          </w:tcPr>
          <w:p w14:paraId="0297E981" w14:textId="77777777" w:rsidR="001214BE" w:rsidRDefault="001214BE" w:rsidP="009D2530">
            <w:pPr>
              <w:jc w:val="center"/>
            </w:pPr>
          </w:p>
        </w:tc>
        <w:tc>
          <w:tcPr>
            <w:tcW w:w="1276" w:type="dxa"/>
            <w:vAlign w:val="bottom"/>
          </w:tcPr>
          <w:p w14:paraId="18E5AEB1" w14:textId="77777777" w:rsidR="001214BE" w:rsidRPr="00A17FEB" w:rsidRDefault="001214BE" w:rsidP="009D2530">
            <w:pPr>
              <w:jc w:val="center"/>
            </w:pPr>
          </w:p>
        </w:tc>
        <w:tc>
          <w:tcPr>
            <w:tcW w:w="1212" w:type="dxa"/>
            <w:vAlign w:val="bottom"/>
          </w:tcPr>
          <w:p w14:paraId="3E6B71F4" w14:textId="77777777" w:rsidR="001214BE" w:rsidRPr="00A17FEB" w:rsidRDefault="001214BE" w:rsidP="009D2530">
            <w:pPr>
              <w:jc w:val="center"/>
            </w:pPr>
            <w:r w:rsidRPr="00A17FEB">
              <w:rPr>
                <w:rFonts w:ascii="Aptos Narrow" w:hAnsi="Aptos Narrow"/>
              </w:rPr>
              <w:t>X</w:t>
            </w:r>
          </w:p>
        </w:tc>
        <w:tc>
          <w:tcPr>
            <w:tcW w:w="772" w:type="dxa"/>
            <w:vAlign w:val="bottom"/>
          </w:tcPr>
          <w:p w14:paraId="3AFF6A38" w14:textId="77777777" w:rsidR="001214BE" w:rsidRPr="00A17FEB" w:rsidRDefault="001214BE" w:rsidP="009D2530">
            <w:pPr>
              <w:jc w:val="center"/>
            </w:pPr>
          </w:p>
        </w:tc>
        <w:tc>
          <w:tcPr>
            <w:tcW w:w="806" w:type="dxa"/>
            <w:vAlign w:val="bottom"/>
          </w:tcPr>
          <w:p w14:paraId="739AB23E" w14:textId="77777777" w:rsidR="001214BE" w:rsidRPr="00A17FEB" w:rsidRDefault="001214BE" w:rsidP="009D2530">
            <w:pPr>
              <w:jc w:val="center"/>
            </w:pPr>
          </w:p>
        </w:tc>
        <w:tc>
          <w:tcPr>
            <w:tcW w:w="1080" w:type="dxa"/>
            <w:vAlign w:val="bottom"/>
          </w:tcPr>
          <w:p w14:paraId="10B4F4CE" w14:textId="77777777" w:rsidR="001214BE" w:rsidRPr="00A17FEB" w:rsidRDefault="001214BE" w:rsidP="009D2530">
            <w:pPr>
              <w:jc w:val="center"/>
            </w:pPr>
          </w:p>
        </w:tc>
        <w:tc>
          <w:tcPr>
            <w:tcW w:w="959" w:type="dxa"/>
            <w:vAlign w:val="bottom"/>
          </w:tcPr>
          <w:p w14:paraId="0920351E" w14:textId="77777777" w:rsidR="001214BE" w:rsidRDefault="001214BE" w:rsidP="009D2530">
            <w:pPr>
              <w:jc w:val="center"/>
            </w:pPr>
          </w:p>
        </w:tc>
        <w:tc>
          <w:tcPr>
            <w:tcW w:w="1051" w:type="dxa"/>
            <w:vAlign w:val="bottom"/>
          </w:tcPr>
          <w:p w14:paraId="33A26ECE" w14:textId="77777777" w:rsidR="001214BE" w:rsidRDefault="001214BE" w:rsidP="009D2530">
            <w:pPr>
              <w:jc w:val="center"/>
            </w:pPr>
          </w:p>
        </w:tc>
      </w:tr>
      <w:tr w:rsidR="001214BE" w14:paraId="15EE3DA7" w14:textId="77777777" w:rsidTr="009D2530">
        <w:tc>
          <w:tcPr>
            <w:tcW w:w="1555" w:type="dxa"/>
            <w:shd w:val="clear" w:color="auto" w:fill="FAE2D5" w:themeFill="accent2" w:themeFillTint="33"/>
            <w:vAlign w:val="bottom"/>
          </w:tcPr>
          <w:p w14:paraId="7D67C7EA" w14:textId="77777777" w:rsidR="001214BE" w:rsidRPr="00052180" w:rsidRDefault="001214BE" w:rsidP="009D2530">
            <w:pPr>
              <w:rPr>
                <w:rFonts w:ascii="Aptos Narrow" w:hAnsi="Aptos Narrow"/>
              </w:rPr>
            </w:pPr>
            <w:r w:rsidRPr="00052180">
              <w:rPr>
                <w:rFonts w:ascii="Aptos Narrow" w:hAnsi="Aptos Narrow"/>
              </w:rPr>
              <w:t>27716943</w:t>
            </w:r>
            <w:r w:rsidRPr="00052180">
              <w:rPr>
                <w:rFonts w:ascii="Aptos Narrow" w:hAnsi="Aptos Narrow"/>
                <w:vertAlign w:val="superscript"/>
              </w:rPr>
              <w:t xml:space="preserve"> A</w:t>
            </w:r>
          </w:p>
        </w:tc>
        <w:tc>
          <w:tcPr>
            <w:tcW w:w="1275" w:type="dxa"/>
            <w:vAlign w:val="bottom"/>
          </w:tcPr>
          <w:p w14:paraId="116D601C" w14:textId="77777777" w:rsidR="001214BE" w:rsidRPr="00052180" w:rsidRDefault="001214BE" w:rsidP="009D2530">
            <w:pPr>
              <w:jc w:val="center"/>
              <w:rPr>
                <w:rFonts w:ascii="Aptos Narrow" w:hAnsi="Aptos Narrow"/>
              </w:rPr>
            </w:pPr>
            <w:r w:rsidRPr="00052180">
              <w:rPr>
                <w:rFonts w:ascii="Aptos Narrow" w:hAnsi="Aptos Narrow"/>
              </w:rPr>
              <w:t>2016</w:t>
            </w:r>
          </w:p>
        </w:tc>
        <w:tc>
          <w:tcPr>
            <w:tcW w:w="993" w:type="dxa"/>
          </w:tcPr>
          <w:p w14:paraId="2C0CCEA4" w14:textId="77777777" w:rsidR="001214BE" w:rsidRPr="00052180" w:rsidRDefault="001214BE" w:rsidP="009D2530">
            <w:pPr>
              <w:jc w:val="center"/>
            </w:pPr>
            <w:r w:rsidRPr="00052180">
              <w:t>No</w:t>
            </w:r>
          </w:p>
        </w:tc>
        <w:tc>
          <w:tcPr>
            <w:tcW w:w="1275" w:type="dxa"/>
          </w:tcPr>
          <w:p w14:paraId="02603376" w14:textId="77777777" w:rsidR="001214BE" w:rsidRPr="00052180" w:rsidRDefault="001214BE" w:rsidP="009D2530">
            <w:pPr>
              <w:jc w:val="center"/>
            </w:pPr>
            <w:r w:rsidRPr="00052180">
              <w:t xml:space="preserve">1, 2 </w:t>
            </w:r>
          </w:p>
        </w:tc>
        <w:tc>
          <w:tcPr>
            <w:tcW w:w="1418" w:type="dxa"/>
            <w:vAlign w:val="bottom"/>
          </w:tcPr>
          <w:p w14:paraId="3FA2ED17" w14:textId="77777777" w:rsidR="001214BE" w:rsidRDefault="001214BE" w:rsidP="009D2530">
            <w:pPr>
              <w:jc w:val="center"/>
            </w:pPr>
          </w:p>
        </w:tc>
        <w:tc>
          <w:tcPr>
            <w:tcW w:w="1276" w:type="dxa"/>
            <w:vAlign w:val="bottom"/>
          </w:tcPr>
          <w:p w14:paraId="686E602D" w14:textId="77777777" w:rsidR="001214BE" w:rsidRPr="00A17FEB" w:rsidRDefault="001214BE" w:rsidP="009D2530">
            <w:pPr>
              <w:jc w:val="center"/>
            </w:pPr>
          </w:p>
        </w:tc>
        <w:tc>
          <w:tcPr>
            <w:tcW w:w="1212" w:type="dxa"/>
            <w:vAlign w:val="bottom"/>
          </w:tcPr>
          <w:p w14:paraId="6D6C8080" w14:textId="77777777" w:rsidR="001214BE" w:rsidRPr="00A17FEB" w:rsidRDefault="001214BE" w:rsidP="009D2530">
            <w:pPr>
              <w:jc w:val="center"/>
              <w:rPr>
                <w:rFonts w:ascii="Aptos Narrow" w:hAnsi="Aptos Narrow"/>
              </w:rPr>
            </w:pPr>
          </w:p>
        </w:tc>
        <w:tc>
          <w:tcPr>
            <w:tcW w:w="772" w:type="dxa"/>
            <w:vAlign w:val="bottom"/>
          </w:tcPr>
          <w:p w14:paraId="768AACC0" w14:textId="77777777" w:rsidR="001214BE" w:rsidRPr="00A17FEB" w:rsidRDefault="001214BE" w:rsidP="009D2530">
            <w:pPr>
              <w:jc w:val="center"/>
            </w:pPr>
          </w:p>
        </w:tc>
        <w:tc>
          <w:tcPr>
            <w:tcW w:w="806" w:type="dxa"/>
            <w:vAlign w:val="bottom"/>
          </w:tcPr>
          <w:p w14:paraId="41124480" w14:textId="77777777" w:rsidR="001214BE" w:rsidRPr="00A17FEB" w:rsidRDefault="001214BE" w:rsidP="009D2530">
            <w:pPr>
              <w:jc w:val="center"/>
            </w:pPr>
            <w:r w:rsidRPr="00A17FEB">
              <w:t>X</w:t>
            </w:r>
          </w:p>
        </w:tc>
        <w:tc>
          <w:tcPr>
            <w:tcW w:w="1080" w:type="dxa"/>
            <w:vAlign w:val="bottom"/>
          </w:tcPr>
          <w:p w14:paraId="74DABAFD" w14:textId="77777777" w:rsidR="001214BE" w:rsidRPr="00A17FEB" w:rsidRDefault="001214BE" w:rsidP="009D2530">
            <w:pPr>
              <w:jc w:val="center"/>
            </w:pPr>
          </w:p>
        </w:tc>
        <w:tc>
          <w:tcPr>
            <w:tcW w:w="959" w:type="dxa"/>
            <w:vAlign w:val="bottom"/>
          </w:tcPr>
          <w:p w14:paraId="0644699C" w14:textId="77777777" w:rsidR="001214BE" w:rsidRDefault="001214BE" w:rsidP="009D2530">
            <w:pPr>
              <w:jc w:val="center"/>
            </w:pPr>
          </w:p>
        </w:tc>
        <w:tc>
          <w:tcPr>
            <w:tcW w:w="1051" w:type="dxa"/>
            <w:vAlign w:val="bottom"/>
          </w:tcPr>
          <w:p w14:paraId="09943627" w14:textId="77777777" w:rsidR="001214BE" w:rsidRDefault="001214BE" w:rsidP="009D2530">
            <w:pPr>
              <w:jc w:val="center"/>
            </w:pPr>
          </w:p>
        </w:tc>
      </w:tr>
      <w:tr w:rsidR="001214BE" w14:paraId="62723460" w14:textId="77777777" w:rsidTr="009D2530">
        <w:tc>
          <w:tcPr>
            <w:tcW w:w="1555" w:type="dxa"/>
            <w:shd w:val="clear" w:color="auto" w:fill="FAE2D5" w:themeFill="accent2" w:themeFillTint="33"/>
            <w:vAlign w:val="bottom"/>
          </w:tcPr>
          <w:p w14:paraId="6FBFEE15" w14:textId="77777777" w:rsidR="001214BE" w:rsidRPr="00052180" w:rsidRDefault="001214BE" w:rsidP="009D2530">
            <w:r w:rsidRPr="00052180">
              <w:rPr>
                <w:rFonts w:ascii="Aptos Narrow" w:hAnsi="Aptos Narrow"/>
              </w:rPr>
              <w:t>27533796</w:t>
            </w:r>
            <w:r w:rsidRPr="00052180">
              <w:rPr>
                <w:rFonts w:ascii="Aptos Narrow" w:hAnsi="Aptos Narrow"/>
                <w:vertAlign w:val="superscript"/>
              </w:rPr>
              <w:t xml:space="preserve"> A</w:t>
            </w:r>
          </w:p>
        </w:tc>
        <w:tc>
          <w:tcPr>
            <w:tcW w:w="1275" w:type="dxa"/>
            <w:vAlign w:val="bottom"/>
          </w:tcPr>
          <w:p w14:paraId="311D813C" w14:textId="77777777" w:rsidR="001214BE" w:rsidRPr="00052180" w:rsidRDefault="001214BE" w:rsidP="009D2530">
            <w:pPr>
              <w:jc w:val="center"/>
            </w:pPr>
            <w:r w:rsidRPr="00052180">
              <w:rPr>
                <w:rFonts w:ascii="Aptos Narrow" w:hAnsi="Aptos Narrow"/>
              </w:rPr>
              <w:t>2016</w:t>
            </w:r>
          </w:p>
        </w:tc>
        <w:tc>
          <w:tcPr>
            <w:tcW w:w="993" w:type="dxa"/>
          </w:tcPr>
          <w:p w14:paraId="53F399F6" w14:textId="77777777" w:rsidR="001214BE" w:rsidRPr="00052180" w:rsidRDefault="001214BE" w:rsidP="009D2530">
            <w:pPr>
              <w:jc w:val="center"/>
            </w:pPr>
            <w:r w:rsidRPr="00052180">
              <w:t>No</w:t>
            </w:r>
          </w:p>
        </w:tc>
        <w:tc>
          <w:tcPr>
            <w:tcW w:w="1275" w:type="dxa"/>
          </w:tcPr>
          <w:p w14:paraId="436650ED" w14:textId="77777777" w:rsidR="001214BE" w:rsidRPr="00052180" w:rsidRDefault="001214BE" w:rsidP="009D2530">
            <w:pPr>
              <w:jc w:val="center"/>
            </w:pPr>
            <w:r w:rsidRPr="00052180">
              <w:t>1</w:t>
            </w:r>
          </w:p>
        </w:tc>
        <w:tc>
          <w:tcPr>
            <w:tcW w:w="1418" w:type="dxa"/>
            <w:vAlign w:val="bottom"/>
          </w:tcPr>
          <w:p w14:paraId="473B76C7" w14:textId="77777777" w:rsidR="001214BE" w:rsidRDefault="001214BE" w:rsidP="009D2530">
            <w:pPr>
              <w:jc w:val="center"/>
            </w:pPr>
          </w:p>
        </w:tc>
        <w:tc>
          <w:tcPr>
            <w:tcW w:w="1276" w:type="dxa"/>
            <w:vAlign w:val="bottom"/>
          </w:tcPr>
          <w:p w14:paraId="4F489299" w14:textId="77777777" w:rsidR="001214BE" w:rsidRPr="00A17FEB" w:rsidRDefault="001214BE" w:rsidP="009D2530">
            <w:pPr>
              <w:jc w:val="center"/>
            </w:pPr>
          </w:p>
        </w:tc>
        <w:tc>
          <w:tcPr>
            <w:tcW w:w="1212" w:type="dxa"/>
            <w:vAlign w:val="bottom"/>
          </w:tcPr>
          <w:p w14:paraId="2E2CDD69" w14:textId="77777777" w:rsidR="001214BE" w:rsidRPr="00A17FEB" w:rsidRDefault="001214BE" w:rsidP="009D2530">
            <w:pPr>
              <w:jc w:val="center"/>
            </w:pPr>
          </w:p>
        </w:tc>
        <w:tc>
          <w:tcPr>
            <w:tcW w:w="772" w:type="dxa"/>
            <w:vAlign w:val="bottom"/>
          </w:tcPr>
          <w:p w14:paraId="0A36D938" w14:textId="77777777" w:rsidR="001214BE" w:rsidRPr="00A17FEB" w:rsidRDefault="001214BE" w:rsidP="009D2530">
            <w:pPr>
              <w:jc w:val="center"/>
            </w:pPr>
          </w:p>
        </w:tc>
        <w:tc>
          <w:tcPr>
            <w:tcW w:w="806" w:type="dxa"/>
            <w:vAlign w:val="bottom"/>
          </w:tcPr>
          <w:p w14:paraId="7537E52D" w14:textId="77777777" w:rsidR="001214BE" w:rsidRPr="00A17FEB" w:rsidRDefault="001214BE" w:rsidP="009D2530">
            <w:pPr>
              <w:jc w:val="center"/>
            </w:pPr>
            <w:r w:rsidRPr="00A17FEB">
              <w:rPr>
                <w:rFonts w:ascii="Aptos Narrow" w:hAnsi="Aptos Narrow"/>
              </w:rPr>
              <w:t>X</w:t>
            </w:r>
          </w:p>
        </w:tc>
        <w:tc>
          <w:tcPr>
            <w:tcW w:w="1080" w:type="dxa"/>
            <w:vAlign w:val="bottom"/>
          </w:tcPr>
          <w:p w14:paraId="7C5FD326" w14:textId="77777777" w:rsidR="001214BE" w:rsidRPr="00A17FEB" w:rsidRDefault="001214BE" w:rsidP="009D2530">
            <w:pPr>
              <w:jc w:val="center"/>
            </w:pPr>
          </w:p>
        </w:tc>
        <w:tc>
          <w:tcPr>
            <w:tcW w:w="959" w:type="dxa"/>
            <w:vAlign w:val="bottom"/>
          </w:tcPr>
          <w:p w14:paraId="033456EA" w14:textId="77777777" w:rsidR="001214BE" w:rsidRDefault="001214BE" w:rsidP="009D2530">
            <w:pPr>
              <w:jc w:val="center"/>
            </w:pPr>
          </w:p>
        </w:tc>
        <w:tc>
          <w:tcPr>
            <w:tcW w:w="1051" w:type="dxa"/>
            <w:vAlign w:val="bottom"/>
          </w:tcPr>
          <w:p w14:paraId="09F6F719" w14:textId="77777777" w:rsidR="001214BE" w:rsidRDefault="001214BE" w:rsidP="009D2530">
            <w:pPr>
              <w:jc w:val="center"/>
            </w:pPr>
          </w:p>
        </w:tc>
      </w:tr>
      <w:tr w:rsidR="001214BE" w14:paraId="3E6DB5A8" w14:textId="77777777" w:rsidTr="009D2530">
        <w:tc>
          <w:tcPr>
            <w:tcW w:w="1555" w:type="dxa"/>
            <w:shd w:val="clear" w:color="auto" w:fill="FAE2D5" w:themeFill="accent2" w:themeFillTint="33"/>
            <w:vAlign w:val="bottom"/>
          </w:tcPr>
          <w:p w14:paraId="525043D8" w14:textId="77777777" w:rsidR="001214BE" w:rsidRPr="00052180" w:rsidRDefault="001214BE" w:rsidP="009D2530">
            <w:r w:rsidRPr="00052180">
              <w:rPr>
                <w:rFonts w:ascii="Aptos Narrow" w:hAnsi="Aptos Narrow"/>
              </w:rPr>
              <w:t>27585674</w:t>
            </w:r>
            <w:r w:rsidRPr="00052180">
              <w:rPr>
                <w:rFonts w:ascii="Aptos Narrow" w:hAnsi="Aptos Narrow"/>
                <w:vertAlign w:val="superscript"/>
              </w:rPr>
              <w:t xml:space="preserve"> A</w:t>
            </w:r>
          </w:p>
        </w:tc>
        <w:tc>
          <w:tcPr>
            <w:tcW w:w="1275" w:type="dxa"/>
            <w:vAlign w:val="bottom"/>
          </w:tcPr>
          <w:p w14:paraId="6C47A57C" w14:textId="77777777" w:rsidR="001214BE" w:rsidRPr="00052180" w:rsidRDefault="001214BE" w:rsidP="009D2530">
            <w:pPr>
              <w:jc w:val="center"/>
            </w:pPr>
            <w:r w:rsidRPr="00052180">
              <w:rPr>
                <w:rFonts w:ascii="Aptos Narrow" w:hAnsi="Aptos Narrow"/>
              </w:rPr>
              <w:t>2016</w:t>
            </w:r>
          </w:p>
        </w:tc>
        <w:tc>
          <w:tcPr>
            <w:tcW w:w="993" w:type="dxa"/>
          </w:tcPr>
          <w:p w14:paraId="13A47518" w14:textId="77777777" w:rsidR="001214BE" w:rsidRPr="00052180" w:rsidRDefault="001214BE" w:rsidP="009D2530">
            <w:pPr>
              <w:jc w:val="center"/>
            </w:pPr>
            <w:r w:rsidRPr="00052180">
              <w:t>No</w:t>
            </w:r>
          </w:p>
        </w:tc>
        <w:tc>
          <w:tcPr>
            <w:tcW w:w="1275" w:type="dxa"/>
          </w:tcPr>
          <w:p w14:paraId="272CD4B0" w14:textId="77777777" w:rsidR="001214BE" w:rsidRPr="00052180" w:rsidRDefault="001214BE" w:rsidP="009D2530">
            <w:pPr>
              <w:jc w:val="center"/>
            </w:pPr>
            <w:r w:rsidRPr="00052180">
              <w:t>1</w:t>
            </w:r>
          </w:p>
        </w:tc>
        <w:tc>
          <w:tcPr>
            <w:tcW w:w="1418" w:type="dxa"/>
            <w:vAlign w:val="bottom"/>
          </w:tcPr>
          <w:p w14:paraId="7DE83BE6" w14:textId="77777777" w:rsidR="001214BE" w:rsidRPr="00923E00" w:rsidRDefault="001214BE" w:rsidP="009D2530">
            <w:pPr>
              <w:jc w:val="center"/>
            </w:pPr>
          </w:p>
        </w:tc>
        <w:tc>
          <w:tcPr>
            <w:tcW w:w="1276" w:type="dxa"/>
            <w:vAlign w:val="bottom"/>
          </w:tcPr>
          <w:p w14:paraId="514EF032" w14:textId="77777777" w:rsidR="001214BE" w:rsidRPr="00A17FEB" w:rsidRDefault="001214BE" w:rsidP="009D2530">
            <w:pPr>
              <w:jc w:val="center"/>
            </w:pPr>
          </w:p>
        </w:tc>
        <w:tc>
          <w:tcPr>
            <w:tcW w:w="1212" w:type="dxa"/>
            <w:vAlign w:val="bottom"/>
          </w:tcPr>
          <w:p w14:paraId="5C61A1ED" w14:textId="77777777" w:rsidR="001214BE" w:rsidRPr="00A17FEB" w:rsidRDefault="001214BE" w:rsidP="009D2530">
            <w:pPr>
              <w:jc w:val="center"/>
            </w:pPr>
          </w:p>
        </w:tc>
        <w:tc>
          <w:tcPr>
            <w:tcW w:w="772" w:type="dxa"/>
            <w:vAlign w:val="bottom"/>
          </w:tcPr>
          <w:p w14:paraId="288DF34A" w14:textId="77777777" w:rsidR="001214BE" w:rsidRPr="00A17FEB" w:rsidRDefault="001214BE" w:rsidP="009D2530">
            <w:pPr>
              <w:jc w:val="center"/>
            </w:pPr>
            <w:r w:rsidRPr="00A17FEB">
              <w:rPr>
                <w:rFonts w:ascii="Aptos Narrow" w:hAnsi="Aptos Narrow"/>
              </w:rPr>
              <w:t>X</w:t>
            </w:r>
            <w:r w:rsidRPr="00A17FEB">
              <w:rPr>
                <w:rFonts w:ascii="Aptos Narrow" w:hAnsi="Aptos Narrow"/>
                <w:vertAlign w:val="superscript"/>
              </w:rPr>
              <w:t>B</w:t>
            </w:r>
          </w:p>
        </w:tc>
        <w:tc>
          <w:tcPr>
            <w:tcW w:w="806" w:type="dxa"/>
            <w:vAlign w:val="bottom"/>
          </w:tcPr>
          <w:p w14:paraId="68BB30D4" w14:textId="77777777" w:rsidR="001214BE" w:rsidRPr="00A17FEB" w:rsidRDefault="001214BE" w:rsidP="009D2530">
            <w:pPr>
              <w:jc w:val="center"/>
            </w:pPr>
            <w:r w:rsidRPr="00A17FEB">
              <w:rPr>
                <w:rFonts w:ascii="Aptos Narrow" w:hAnsi="Aptos Narrow"/>
              </w:rPr>
              <w:t>X</w:t>
            </w:r>
          </w:p>
        </w:tc>
        <w:tc>
          <w:tcPr>
            <w:tcW w:w="1080" w:type="dxa"/>
            <w:vAlign w:val="bottom"/>
          </w:tcPr>
          <w:p w14:paraId="704D11C6" w14:textId="77777777" w:rsidR="001214BE" w:rsidRPr="00A17FEB" w:rsidRDefault="001214BE" w:rsidP="009D2530">
            <w:pPr>
              <w:jc w:val="center"/>
            </w:pPr>
            <w:r w:rsidRPr="00A17FEB">
              <w:rPr>
                <w:rFonts w:ascii="Aptos Narrow" w:hAnsi="Aptos Narrow"/>
              </w:rPr>
              <w:t>X</w:t>
            </w:r>
            <w:r w:rsidRPr="00A17FEB">
              <w:rPr>
                <w:rFonts w:ascii="Aptos Narrow" w:hAnsi="Aptos Narrow"/>
                <w:vertAlign w:val="superscript"/>
              </w:rPr>
              <w:t>B</w:t>
            </w:r>
          </w:p>
        </w:tc>
        <w:tc>
          <w:tcPr>
            <w:tcW w:w="959" w:type="dxa"/>
            <w:vAlign w:val="bottom"/>
          </w:tcPr>
          <w:p w14:paraId="57AFD430" w14:textId="77777777" w:rsidR="001214BE" w:rsidRPr="00923E00" w:rsidRDefault="001214BE" w:rsidP="009D2530">
            <w:pPr>
              <w:jc w:val="center"/>
            </w:pPr>
            <w:r w:rsidRPr="00923E00">
              <w:rPr>
                <w:rFonts w:ascii="Aptos Narrow" w:hAnsi="Aptos Narrow"/>
                <w:color w:val="000000"/>
              </w:rPr>
              <w:t>X</w:t>
            </w:r>
            <w:r w:rsidRPr="00923E00">
              <w:rPr>
                <w:rFonts w:ascii="Aptos Narrow" w:hAnsi="Aptos Narrow"/>
                <w:color w:val="000000"/>
                <w:vertAlign w:val="superscript"/>
              </w:rPr>
              <w:t>B</w:t>
            </w:r>
          </w:p>
        </w:tc>
        <w:tc>
          <w:tcPr>
            <w:tcW w:w="1051" w:type="dxa"/>
            <w:vAlign w:val="bottom"/>
          </w:tcPr>
          <w:p w14:paraId="0F6C07A3" w14:textId="77777777" w:rsidR="001214BE" w:rsidRPr="002E61DE" w:rsidRDefault="001214BE" w:rsidP="009D2530">
            <w:pPr>
              <w:jc w:val="center"/>
              <w:rPr>
                <w:highlight w:val="yellow"/>
              </w:rPr>
            </w:pPr>
          </w:p>
        </w:tc>
      </w:tr>
      <w:tr w:rsidR="001214BE" w14:paraId="1BDC633B" w14:textId="77777777" w:rsidTr="009D2530">
        <w:tc>
          <w:tcPr>
            <w:tcW w:w="1555" w:type="dxa"/>
            <w:shd w:val="clear" w:color="auto" w:fill="FAE2D5" w:themeFill="accent2" w:themeFillTint="33"/>
            <w:vAlign w:val="bottom"/>
          </w:tcPr>
          <w:p w14:paraId="11DEC5C7" w14:textId="77777777" w:rsidR="001214BE" w:rsidRPr="00052180" w:rsidRDefault="001214BE" w:rsidP="009D2530">
            <w:r w:rsidRPr="00052180">
              <w:rPr>
                <w:rFonts w:ascii="Aptos Narrow" w:hAnsi="Aptos Narrow"/>
              </w:rPr>
              <w:t>28785368</w:t>
            </w:r>
            <w:r w:rsidRPr="00052180">
              <w:rPr>
                <w:rFonts w:ascii="Aptos Narrow" w:hAnsi="Aptos Narrow"/>
                <w:vertAlign w:val="superscript"/>
              </w:rPr>
              <w:t xml:space="preserve"> A</w:t>
            </w:r>
          </w:p>
        </w:tc>
        <w:tc>
          <w:tcPr>
            <w:tcW w:w="1275" w:type="dxa"/>
            <w:vAlign w:val="bottom"/>
          </w:tcPr>
          <w:p w14:paraId="2A560B4E" w14:textId="77777777" w:rsidR="001214BE" w:rsidRPr="00052180" w:rsidRDefault="001214BE" w:rsidP="009D2530">
            <w:pPr>
              <w:jc w:val="center"/>
            </w:pPr>
            <w:r w:rsidRPr="00052180">
              <w:rPr>
                <w:rFonts w:ascii="Aptos Narrow" w:hAnsi="Aptos Narrow"/>
              </w:rPr>
              <w:t>2017</w:t>
            </w:r>
          </w:p>
        </w:tc>
        <w:tc>
          <w:tcPr>
            <w:tcW w:w="993" w:type="dxa"/>
          </w:tcPr>
          <w:p w14:paraId="41FC8906" w14:textId="77777777" w:rsidR="001214BE" w:rsidRPr="00052180" w:rsidRDefault="001214BE" w:rsidP="009D2530">
            <w:pPr>
              <w:jc w:val="center"/>
            </w:pPr>
            <w:r w:rsidRPr="00052180">
              <w:t>No</w:t>
            </w:r>
          </w:p>
        </w:tc>
        <w:tc>
          <w:tcPr>
            <w:tcW w:w="1275" w:type="dxa"/>
          </w:tcPr>
          <w:p w14:paraId="10219548" w14:textId="77777777" w:rsidR="001214BE" w:rsidRPr="00052180" w:rsidRDefault="001214BE" w:rsidP="009D2530">
            <w:pPr>
              <w:jc w:val="center"/>
            </w:pPr>
            <w:r w:rsidRPr="00052180">
              <w:t>1</w:t>
            </w:r>
          </w:p>
        </w:tc>
        <w:tc>
          <w:tcPr>
            <w:tcW w:w="1418" w:type="dxa"/>
            <w:vAlign w:val="bottom"/>
          </w:tcPr>
          <w:p w14:paraId="7368A66C" w14:textId="77777777" w:rsidR="001214BE" w:rsidRDefault="001214BE" w:rsidP="009D2530">
            <w:pPr>
              <w:jc w:val="center"/>
            </w:pPr>
          </w:p>
        </w:tc>
        <w:tc>
          <w:tcPr>
            <w:tcW w:w="1276" w:type="dxa"/>
            <w:vAlign w:val="bottom"/>
          </w:tcPr>
          <w:p w14:paraId="10C57114" w14:textId="77777777" w:rsidR="001214BE" w:rsidRPr="00A17FEB" w:rsidRDefault="001214BE" w:rsidP="009D2530">
            <w:pPr>
              <w:jc w:val="center"/>
            </w:pPr>
          </w:p>
        </w:tc>
        <w:tc>
          <w:tcPr>
            <w:tcW w:w="1212" w:type="dxa"/>
            <w:vAlign w:val="bottom"/>
          </w:tcPr>
          <w:p w14:paraId="018FB8DA" w14:textId="77777777" w:rsidR="001214BE" w:rsidRPr="00A17FEB" w:rsidRDefault="001214BE" w:rsidP="009D2530">
            <w:pPr>
              <w:jc w:val="center"/>
            </w:pPr>
          </w:p>
        </w:tc>
        <w:tc>
          <w:tcPr>
            <w:tcW w:w="772" w:type="dxa"/>
            <w:vAlign w:val="bottom"/>
          </w:tcPr>
          <w:p w14:paraId="01B33999" w14:textId="77777777" w:rsidR="001214BE" w:rsidRPr="00A17FEB" w:rsidRDefault="001214BE" w:rsidP="009D2530">
            <w:pPr>
              <w:jc w:val="center"/>
            </w:pPr>
          </w:p>
        </w:tc>
        <w:tc>
          <w:tcPr>
            <w:tcW w:w="806" w:type="dxa"/>
            <w:vAlign w:val="bottom"/>
          </w:tcPr>
          <w:p w14:paraId="53B5511D" w14:textId="77777777" w:rsidR="001214BE" w:rsidRPr="00A17FEB" w:rsidRDefault="001214BE" w:rsidP="009D2530">
            <w:pPr>
              <w:jc w:val="center"/>
            </w:pPr>
            <w:r w:rsidRPr="00A17FEB">
              <w:rPr>
                <w:rFonts w:ascii="Aptos Narrow" w:hAnsi="Aptos Narrow"/>
              </w:rPr>
              <w:t>X</w:t>
            </w:r>
          </w:p>
        </w:tc>
        <w:tc>
          <w:tcPr>
            <w:tcW w:w="1080" w:type="dxa"/>
            <w:vAlign w:val="bottom"/>
          </w:tcPr>
          <w:p w14:paraId="6DF5A327" w14:textId="77777777" w:rsidR="001214BE" w:rsidRPr="00A17FEB" w:rsidRDefault="001214BE" w:rsidP="009D2530">
            <w:pPr>
              <w:jc w:val="center"/>
            </w:pPr>
          </w:p>
        </w:tc>
        <w:tc>
          <w:tcPr>
            <w:tcW w:w="959" w:type="dxa"/>
            <w:vAlign w:val="bottom"/>
          </w:tcPr>
          <w:p w14:paraId="03810A0E" w14:textId="77777777" w:rsidR="001214BE" w:rsidRDefault="001214BE" w:rsidP="009D2530">
            <w:pPr>
              <w:jc w:val="center"/>
            </w:pPr>
          </w:p>
        </w:tc>
        <w:tc>
          <w:tcPr>
            <w:tcW w:w="1051" w:type="dxa"/>
            <w:vAlign w:val="bottom"/>
          </w:tcPr>
          <w:p w14:paraId="086B6A5F" w14:textId="77777777" w:rsidR="001214BE" w:rsidRDefault="001214BE" w:rsidP="009D2530">
            <w:pPr>
              <w:jc w:val="center"/>
            </w:pPr>
          </w:p>
        </w:tc>
      </w:tr>
      <w:tr w:rsidR="001214BE" w14:paraId="54821D79" w14:textId="77777777" w:rsidTr="009D2530">
        <w:tc>
          <w:tcPr>
            <w:tcW w:w="1555" w:type="dxa"/>
            <w:vAlign w:val="bottom"/>
          </w:tcPr>
          <w:p w14:paraId="70D7820E" w14:textId="77777777" w:rsidR="001214BE" w:rsidRPr="00052180" w:rsidRDefault="001214BE" w:rsidP="009D2530">
            <w:r w:rsidRPr="00052180">
              <w:rPr>
                <w:rFonts w:ascii="Aptos Narrow" w:hAnsi="Aptos Narrow"/>
              </w:rPr>
              <w:t>29276647</w:t>
            </w:r>
          </w:p>
        </w:tc>
        <w:tc>
          <w:tcPr>
            <w:tcW w:w="1275" w:type="dxa"/>
            <w:vAlign w:val="bottom"/>
          </w:tcPr>
          <w:p w14:paraId="16A55910" w14:textId="77777777" w:rsidR="001214BE" w:rsidRPr="00052180" w:rsidRDefault="001214BE" w:rsidP="009D2530">
            <w:pPr>
              <w:jc w:val="center"/>
            </w:pPr>
            <w:r w:rsidRPr="00052180">
              <w:rPr>
                <w:rFonts w:ascii="Aptos Narrow" w:hAnsi="Aptos Narrow"/>
              </w:rPr>
              <w:t>2017</w:t>
            </w:r>
          </w:p>
        </w:tc>
        <w:tc>
          <w:tcPr>
            <w:tcW w:w="993" w:type="dxa"/>
          </w:tcPr>
          <w:p w14:paraId="60566598" w14:textId="77777777" w:rsidR="001214BE" w:rsidRPr="00052180" w:rsidRDefault="001214BE" w:rsidP="009D2530">
            <w:pPr>
              <w:jc w:val="center"/>
            </w:pPr>
            <w:r w:rsidRPr="00052180">
              <w:t>No</w:t>
            </w:r>
          </w:p>
        </w:tc>
        <w:tc>
          <w:tcPr>
            <w:tcW w:w="1275" w:type="dxa"/>
          </w:tcPr>
          <w:p w14:paraId="6D846D8E" w14:textId="77777777" w:rsidR="001214BE" w:rsidRPr="00052180" w:rsidRDefault="001214BE" w:rsidP="009D2530">
            <w:pPr>
              <w:jc w:val="center"/>
            </w:pPr>
            <w:r w:rsidRPr="00052180">
              <w:t>1, 2</w:t>
            </w:r>
          </w:p>
        </w:tc>
        <w:tc>
          <w:tcPr>
            <w:tcW w:w="1418" w:type="dxa"/>
            <w:vAlign w:val="bottom"/>
          </w:tcPr>
          <w:p w14:paraId="0C6BCBA9" w14:textId="77777777" w:rsidR="001214BE" w:rsidRDefault="001214BE" w:rsidP="009D2530">
            <w:pPr>
              <w:jc w:val="center"/>
            </w:pPr>
          </w:p>
        </w:tc>
        <w:tc>
          <w:tcPr>
            <w:tcW w:w="1276" w:type="dxa"/>
            <w:vAlign w:val="bottom"/>
          </w:tcPr>
          <w:p w14:paraId="1E70DB9A" w14:textId="77777777" w:rsidR="001214BE" w:rsidRPr="00A17FEB" w:rsidRDefault="001214BE" w:rsidP="009D2530">
            <w:pPr>
              <w:jc w:val="center"/>
            </w:pPr>
          </w:p>
        </w:tc>
        <w:tc>
          <w:tcPr>
            <w:tcW w:w="1212" w:type="dxa"/>
            <w:vAlign w:val="bottom"/>
          </w:tcPr>
          <w:p w14:paraId="6AA5682D" w14:textId="77777777" w:rsidR="001214BE" w:rsidRPr="00A17FEB" w:rsidRDefault="001214BE" w:rsidP="009D2530">
            <w:pPr>
              <w:jc w:val="center"/>
            </w:pPr>
          </w:p>
        </w:tc>
        <w:tc>
          <w:tcPr>
            <w:tcW w:w="772" w:type="dxa"/>
            <w:vAlign w:val="bottom"/>
          </w:tcPr>
          <w:p w14:paraId="669A8041" w14:textId="77777777" w:rsidR="001214BE" w:rsidRPr="00A17FEB" w:rsidRDefault="001214BE" w:rsidP="009D2530">
            <w:pPr>
              <w:jc w:val="center"/>
            </w:pPr>
          </w:p>
        </w:tc>
        <w:tc>
          <w:tcPr>
            <w:tcW w:w="806" w:type="dxa"/>
            <w:vAlign w:val="bottom"/>
          </w:tcPr>
          <w:p w14:paraId="50372BC2" w14:textId="77777777" w:rsidR="001214BE" w:rsidRPr="00A17FEB" w:rsidRDefault="001214BE" w:rsidP="009D2530">
            <w:pPr>
              <w:jc w:val="center"/>
            </w:pPr>
            <w:r w:rsidRPr="00A17FEB">
              <w:rPr>
                <w:rFonts w:ascii="Aptos Narrow" w:hAnsi="Aptos Narrow"/>
              </w:rPr>
              <w:t>X</w:t>
            </w:r>
          </w:p>
        </w:tc>
        <w:tc>
          <w:tcPr>
            <w:tcW w:w="1080" w:type="dxa"/>
            <w:vAlign w:val="bottom"/>
          </w:tcPr>
          <w:p w14:paraId="6F968BC3" w14:textId="77777777" w:rsidR="001214BE" w:rsidRPr="00A17FEB" w:rsidRDefault="001214BE" w:rsidP="009D2530">
            <w:pPr>
              <w:jc w:val="center"/>
            </w:pPr>
          </w:p>
        </w:tc>
        <w:tc>
          <w:tcPr>
            <w:tcW w:w="959" w:type="dxa"/>
            <w:vAlign w:val="bottom"/>
          </w:tcPr>
          <w:p w14:paraId="7D7CB351" w14:textId="77777777" w:rsidR="001214BE" w:rsidRDefault="001214BE" w:rsidP="009D2530">
            <w:pPr>
              <w:jc w:val="center"/>
            </w:pPr>
          </w:p>
        </w:tc>
        <w:tc>
          <w:tcPr>
            <w:tcW w:w="1051" w:type="dxa"/>
            <w:vAlign w:val="bottom"/>
          </w:tcPr>
          <w:p w14:paraId="33F837D1" w14:textId="77777777" w:rsidR="001214BE" w:rsidRDefault="001214BE" w:rsidP="009D2530">
            <w:pPr>
              <w:jc w:val="center"/>
            </w:pPr>
          </w:p>
        </w:tc>
      </w:tr>
      <w:tr w:rsidR="001214BE" w14:paraId="17E30B67" w14:textId="77777777" w:rsidTr="009D2530">
        <w:tc>
          <w:tcPr>
            <w:tcW w:w="1555" w:type="dxa"/>
            <w:shd w:val="clear" w:color="auto" w:fill="FAE2D5" w:themeFill="accent2" w:themeFillTint="33"/>
            <w:vAlign w:val="bottom"/>
          </w:tcPr>
          <w:p w14:paraId="1EB18EEA" w14:textId="77777777" w:rsidR="001214BE" w:rsidRPr="00052180" w:rsidRDefault="001214BE" w:rsidP="009D2530">
            <w:r w:rsidRPr="00052180">
              <w:rPr>
                <w:rFonts w:ascii="Aptos Narrow" w:hAnsi="Aptos Narrow"/>
              </w:rPr>
              <w:t>29084830</w:t>
            </w:r>
            <w:r w:rsidRPr="00052180">
              <w:rPr>
                <w:rFonts w:ascii="Aptos Narrow" w:hAnsi="Aptos Narrow"/>
                <w:vertAlign w:val="superscript"/>
              </w:rPr>
              <w:t xml:space="preserve"> A</w:t>
            </w:r>
          </w:p>
        </w:tc>
        <w:tc>
          <w:tcPr>
            <w:tcW w:w="1275" w:type="dxa"/>
            <w:vAlign w:val="bottom"/>
          </w:tcPr>
          <w:p w14:paraId="1CC46653" w14:textId="77777777" w:rsidR="001214BE" w:rsidRPr="00052180" w:rsidRDefault="001214BE" w:rsidP="009D2530">
            <w:pPr>
              <w:jc w:val="center"/>
            </w:pPr>
            <w:r w:rsidRPr="00052180">
              <w:rPr>
                <w:rFonts w:ascii="Aptos Narrow" w:hAnsi="Aptos Narrow"/>
              </w:rPr>
              <w:t>2017</w:t>
            </w:r>
          </w:p>
        </w:tc>
        <w:tc>
          <w:tcPr>
            <w:tcW w:w="993" w:type="dxa"/>
          </w:tcPr>
          <w:p w14:paraId="35964449" w14:textId="77777777" w:rsidR="001214BE" w:rsidRPr="00052180" w:rsidRDefault="001214BE" w:rsidP="009D2530">
            <w:pPr>
              <w:jc w:val="center"/>
            </w:pPr>
            <w:r w:rsidRPr="00052180">
              <w:t>No</w:t>
            </w:r>
          </w:p>
        </w:tc>
        <w:tc>
          <w:tcPr>
            <w:tcW w:w="1275" w:type="dxa"/>
          </w:tcPr>
          <w:p w14:paraId="60C67EF5" w14:textId="77777777" w:rsidR="001214BE" w:rsidRPr="00052180" w:rsidRDefault="001214BE" w:rsidP="009D2530">
            <w:pPr>
              <w:jc w:val="center"/>
            </w:pPr>
            <w:r w:rsidRPr="00052180">
              <w:t>1</w:t>
            </w:r>
          </w:p>
        </w:tc>
        <w:tc>
          <w:tcPr>
            <w:tcW w:w="1418" w:type="dxa"/>
            <w:vAlign w:val="bottom"/>
          </w:tcPr>
          <w:p w14:paraId="3A01600F" w14:textId="77777777" w:rsidR="001214BE" w:rsidRDefault="001214BE" w:rsidP="009D2530">
            <w:pPr>
              <w:jc w:val="center"/>
            </w:pPr>
          </w:p>
        </w:tc>
        <w:tc>
          <w:tcPr>
            <w:tcW w:w="1276" w:type="dxa"/>
            <w:vAlign w:val="bottom"/>
          </w:tcPr>
          <w:p w14:paraId="61CEFE3B" w14:textId="77777777" w:rsidR="001214BE" w:rsidRPr="00A17FEB" w:rsidRDefault="001214BE" w:rsidP="009D2530">
            <w:pPr>
              <w:jc w:val="center"/>
            </w:pPr>
          </w:p>
        </w:tc>
        <w:tc>
          <w:tcPr>
            <w:tcW w:w="1212" w:type="dxa"/>
            <w:vAlign w:val="bottom"/>
          </w:tcPr>
          <w:p w14:paraId="5CFC1505" w14:textId="77777777" w:rsidR="001214BE" w:rsidRPr="00A17FEB" w:rsidRDefault="001214BE" w:rsidP="009D2530">
            <w:pPr>
              <w:jc w:val="center"/>
            </w:pPr>
          </w:p>
        </w:tc>
        <w:tc>
          <w:tcPr>
            <w:tcW w:w="772" w:type="dxa"/>
            <w:vAlign w:val="bottom"/>
          </w:tcPr>
          <w:p w14:paraId="4DBF36C2" w14:textId="77777777" w:rsidR="001214BE" w:rsidRPr="00A17FEB" w:rsidRDefault="001214BE" w:rsidP="009D2530">
            <w:pPr>
              <w:jc w:val="center"/>
            </w:pPr>
          </w:p>
        </w:tc>
        <w:tc>
          <w:tcPr>
            <w:tcW w:w="806" w:type="dxa"/>
            <w:vAlign w:val="bottom"/>
          </w:tcPr>
          <w:p w14:paraId="3BA4976E" w14:textId="77777777" w:rsidR="001214BE" w:rsidRPr="00A17FEB" w:rsidRDefault="001214BE" w:rsidP="009D2530">
            <w:pPr>
              <w:jc w:val="center"/>
            </w:pPr>
            <w:r w:rsidRPr="00A17FEB">
              <w:rPr>
                <w:rFonts w:ascii="Aptos Narrow" w:hAnsi="Aptos Narrow"/>
              </w:rPr>
              <w:t>X</w:t>
            </w:r>
          </w:p>
        </w:tc>
        <w:tc>
          <w:tcPr>
            <w:tcW w:w="1080" w:type="dxa"/>
            <w:vAlign w:val="bottom"/>
          </w:tcPr>
          <w:p w14:paraId="34522077" w14:textId="77777777" w:rsidR="001214BE" w:rsidRPr="00A17FEB" w:rsidRDefault="001214BE" w:rsidP="009D2530">
            <w:pPr>
              <w:jc w:val="center"/>
            </w:pPr>
            <w:r w:rsidRPr="00A17FEB">
              <w:rPr>
                <w:rFonts w:ascii="Aptos Narrow" w:hAnsi="Aptos Narrow"/>
              </w:rPr>
              <w:t>X</w:t>
            </w:r>
            <w:r w:rsidRPr="00A17FEB">
              <w:rPr>
                <w:rFonts w:ascii="Aptos Narrow" w:hAnsi="Aptos Narrow"/>
                <w:vertAlign w:val="superscript"/>
              </w:rPr>
              <w:t>B</w:t>
            </w:r>
          </w:p>
        </w:tc>
        <w:tc>
          <w:tcPr>
            <w:tcW w:w="959" w:type="dxa"/>
            <w:vAlign w:val="bottom"/>
          </w:tcPr>
          <w:p w14:paraId="4DB45656" w14:textId="77777777" w:rsidR="001214BE" w:rsidRDefault="001214BE" w:rsidP="009D2530">
            <w:pPr>
              <w:jc w:val="center"/>
            </w:pPr>
          </w:p>
        </w:tc>
        <w:tc>
          <w:tcPr>
            <w:tcW w:w="1051" w:type="dxa"/>
            <w:vAlign w:val="bottom"/>
          </w:tcPr>
          <w:p w14:paraId="1A610AAB" w14:textId="77777777" w:rsidR="001214BE" w:rsidRDefault="001214BE" w:rsidP="009D2530">
            <w:pPr>
              <w:jc w:val="center"/>
            </w:pPr>
          </w:p>
        </w:tc>
      </w:tr>
      <w:tr w:rsidR="001214BE" w14:paraId="6F47371A" w14:textId="77777777" w:rsidTr="009D2530">
        <w:tc>
          <w:tcPr>
            <w:tcW w:w="1555" w:type="dxa"/>
            <w:shd w:val="clear" w:color="auto" w:fill="FAE2D5" w:themeFill="accent2" w:themeFillTint="33"/>
            <w:vAlign w:val="bottom"/>
          </w:tcPr>
          <w:p w14:paraId="7C393A9E" w14:textId="77777777" w:rsidR="001214BE" w:rsidRPr="00052180" w:rsidRDefault="001214BE" w:rsidP="009D2530">
            <w:pPr>
              <w:rPr>
                <w:rFonts w:ascii="Aptos Narrow" w:hAnsi="Aptos Narrow"/>
              </w:rPr>
            </w:pPr>
            <w:r w:rsidRPr="00052180">
              <w:rPr>
                <w:rFonts w:ascii="Aptos Narrow" w:hAnsi="Aptos Narrow"/>
              </w:rPr>
              <w:t>30895271</w:t>
            </w:r>
            <w:r w:rsidRPr="00052180">
              <w:rPr>
                <w:rFonts w:ascii="Aptos Narrow" w:hAnsi="Aptos Narrow"/>
                <w:vertAlign w:val="superscript"/>
              </w:rPr>
              <w:t xml:space="preserve"> A</w:t>
            </w:r>
          </w:p>
        </w:tc>
        <w:tc>
          <w:tcPr>
            <w:tcW w:w="1275" w:type="dxa"/>
            <w:vAlign w:val="bottom"/>
          </w:tcPr>
          <w:p w14:paraId="3A8AB530" w14:textId="77777777" w:rsidR="001214BE" w:rsidRPr="00052180" w:rsidRDefault="001214BE" w:rsidP="009D2530">
            <w:pPr>
              <w:jc w:val="center"/>
              <w:rPr>
                <w:rFonts w:ascii="Aptos Narrow" w:hAnsi="Aptos Narrow"/>
              </w:rPr>
            </w:pPr>
            <w:r w:rsidRPr="00052180">
              <w:rPr>
                <w:rFonts w:ascii="Aptos Narrow" w:hAnsi="Aptos Narrow"/>
              </w:rPr>
              <w:t>2017</w:t>
            </w:r>
          </w:p>
        </w:tc>
        <w:tc>
          <w:tcPr>
            <w:tcW w:w="993" w:type="dxa"/>
          </w:tcPr>
          <w:p w14:paraId="7655BA97" w14:textId="77777777" w:rsidR="001214BE" w:rsidRPr="00052180" w:rsidRDefault="001214BE" w:rsidP="009D2530">
            <w:pPr>
              <w:jc w:val="center"/>
            </w:pPr>
            <w:r w:rsidRPr="00052180">
              <w:t>No</w:t>
            </w:r>
          </w:p>
        </w:tc>
        <w:tc>
          <w:tcPr>
            <w:tcW w:w="1275" w:type="dxa"/>
          </w:tcPr>
          <w:p w14:paraId="51E42FFC" w14:textId="77777777" w:rsidR="001214BE" w:rsidRPr="00052180" w:rsidRDefault="001214BE" w:rsidP="009D2530">
            <w:pPr>
              <w:jc w:val="center"/>
            </w:pPr>
            <w:r w:rsidRPr="00052180">
              <w:t>1, 2, 3</w:t>
            </w:r>
          </w:p>
        </w:tc>
        <w:tc>
          <w:tcPr>
            <w:tcW w:w="1418" w:type="dxa"/>
            <w:vAlign w:val="bottom"/>
          </w:tcPr>
          <w:p w14:paraId="3A11BD93" w14:textId="77777777" w:rsidR="001214BE" w:rsidRDefault="001214BE" w:rsidP="009D2530">
            <w:pPr>
              <w:jc w:val="center"/>
            </w:pPr>
          </w:p>
        </w:tc>
        <w:tc>
          <w:tcPr>
            <w:tcW w:w="1276" w:type="dxa"/>
            <w:vAlign w:val="bottom"/>
          </w:tcPr>
          <w:p w14:paraId="55A280E0" w14:textId="77777777" w:rsidR="001214BE" w:rsidRPr="00A17FEB" w:rsidRDefault="001214BE" w:rsidP="009D2530">
            <w:pPr>
              <w:jc w:val="center"/>
            </w:pPr>
          </w:p>
        </w:tc>
        <w:tc>
          <w:tcPr>
            <w:tcW w:w="1212" w:type="dxa"/>
            <w:vAlign w:val="bottom"/>
          </w:tcPr>
          <w:p w14:paraId="5636EE5C" w14:textId="77777777" w:rsidR="001214BE" w:rsidRPr="00A17FEB" w:rsidRDefault="001214BE" w:rsidP="009D2530">
            <w:pPr>
              <w:jc w:val="center"/>
            </w:pPr>
          </w:p>
        </w:tc>
        <w:tc>
          <w:tcPr>
            <w:tcW w:w="772" w:type="dxa"/>
            <w:vAlign w:val="bottom"/>
          </w:tcPr>
          <w:p w14:paraId="14632939" w14:textId="77777777" w:rsidR="001214BE" w:rsidRPr="00A17FEB" w:rsidRDefault="001214BE" w:rsidP="009D2530">
            <w:pPr>
              <w:jc w:val="center"/>
            </w:pPr>
          </w:p>
        </w:tc>
        <w:tc>
          <w:tcPr>
            <w:tcW w:w="806" w:type="dxa"/>
            <w:vAlign w:val="bottom"/>
          </w:tcPr>
          <w:p w14:paraId="3B313577"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69DCF430" w14:textId="77777777" w:rsidR="001214BE" w:rsidRPr="00A17FEB" w:rsidRDefault="001214BE" w:rsidP="009D2530">
            <w:pPr>
              <w:jc w:val="center"/>
              <w:rPr>
                <w:rFonts w:ascii="Aptos Narrow" w:hAnsi="Aptos Narrow"/>
              </w:rPr>
            </w:pPr>
            <w:r w:rsidRPr="00A17FEB">
              <w:rPr>
                <w:rFonts w:ascii="Aptos Narrow" w:hAnsi="Aptos Narrow"/>
              </w:rPr>
              <w:t>X</w:t>
            </w:r>
          </w:p>
        </w:tc>
        <w:tc>
          <w:tcPr>
            <w:tcW w:w="959" w:type="dxa"/>
            <w:vAlign w:val="bottom"/>
          </w:tcPr>
          <w:p w14:paraId="5C90CD19" w14:textId="77777777" w:rsidR="001214BE" w:rsidRDefault="001214BE" w:rsidP="009D2530">
            <w:pPr>
              <w:jc w:val="center"/>
            </w:pPr>
          </w:p>
        </w:tc>
        <w:tc>
          <w:tcPr>
            <w:tcW w:w="1051" w:type="dxa"/>
            <w:vAlign w:val="bottom"/>
          </w:tcPr>
          <w:p w14:paraId="3A1914FE" w14:textId="77777777" w:rsidR="001214BE" w:rsidRDefault="001214BE" w:rsidP="009D2530">
            <w:pPr>
              <w:jc w:val="center"/>
            </w:pPr>
          </w:p>
        </w:tc>
      </w:tr>
      <w:tr w:rsidR="001214BE" w14:paraId="01DC9723" w14:textId="77777777" w:rsidTr="009D2530">
        <w:tc>
          <w:tcPr>
            <w:tcW w:w="1555" w:type="dxa"/>
            <w:shd w:val="clear" w:color="auto" w:fill="FAE2D5" w:themeFill="accent2" w:themeFillTint="33"/>
            <w:vAlign w:val="bottom"/>
          </w:tcPr>
          <w:p w14:paraId="1A19D0B1" w14:textId="77777777" w:rsidR="001214BE" w:rsidRPr="00052180" w:rsidRDefault="001214BE" w:rsidP="009D2530">
            <w:pPr>
              <w:rPr>
                <w:rFonts w:ascii="Aptos Narrow" w:hAnsi="Aptos Narrow"/>
              </w:rPr>
            </w:pPr>
            <w:r w:rsidRPr="00052180">
              <w:rPr>
                <w:rFonts w:ascii="Aptos Narrow" w:hAnsi="Aptos Narrow"/>
              </w:rPr>
              <w:t>29149272</w:t>
            </w:r>
            <w:r w:rsidRPr="00052180">
              <w:rPr>
                <w:rFonts w:ascii="Aptos Narrow" w:hAnsi="Aptos Narrow"/>
                <w:vertAlign w:val="superscript"/>
              </w:rPr>
              <w:t xml:space="preserve"> A</w:t>
            </w:r>
          </w:p>
        </w:tc>
        <w:tc>
          <w:tcPr>
            <w:tcW w:w="1275" w:type="dxa"/>
            <w:vAlign w:val="bottom"/>
          </w:tcPr>
          <w:p w14:paraId="6B67CDAC" w14:textId="77777777" w:rsidR="001214BE" w:rsidRPr="00052180" w:rsidRDefault="001214BE" w:rsidP="009D2530">
            <w:pPr>
              <w:jc w:val="center"/>
              <w:rPr>
                <w:rFonts w:ascii="Aptos Narrow" w:hAnsi="Aptos Narrow"/>
              </w:rPr>
            </w:pPr>
            <w:r w:rsidRPr="00052180">
              <w:rPr>
                <w:rFonts w:ascii="Aptos Narrow" w:hAnsi="Aptos Narrow"/>
              </w:rPr>
              <w:t>2018</w:t>
            </w:r>
          </w:p>
        </w:tc>
        <w:tc>
          <w:tcPr>
            <w:tcW w:w="993" w:type="dxa"/>
          </w:tcPr>
          <w:p w14:paraId="084A223E" w14:textId="77777777" w:rsidR="001214BE" w:rsidRPr="00052180" w:rsidRDefault="001214BE" w:rsidP="009D2530">
            <w:pPr>
              <w:jc w:val="center"/>
            </w:pPr>
            <w:r w:rsidRPr="00052180">
              <w:t>No</w:t>
            </w:r>
          </w:p>
        </w:tc>
        <w:tc>
          <w:tcPr>
            <w:tcW w:w="1275" w:type="dxa"/>
          </w:tcPr>
          <w:p w14:paraId="1F106796" w14:textId="77777777" w:rsidR="001214BE" w:rsidRPr="00052180" w:rsidRDefault="001214BE" w:rsidP="009D2530">
            <w:pPr>
              <w:jc w:val="center"/>
            </w:pPr>
            <w:r w:rsidRPr="00052180">
              <w:t>1</w:t>
            </w:r>
          </w:p>
        </w:tc>
        <w:tc>
          <w:tcPr>
            <w:tcW w:w="1418" w:type="dxa"/>
            <w:vAlign w:val="bottom"/>
          </w:tcPr>
          <w:p w14:paraId="5362AEC5" w14:textId="77777777" w:rsidR="001214BE" w:rsidRDefault="001214BE" w:rsidP="009D2530">
            <w:pPr>
              <w:jc w:val="center"/>
            </w:pPr>
          </w:p>
        </w:tc>
        <w:tc>
          <w:tcPr>
            <w:tcW w:w="1276" w:type="dxa"/>
            <w:vAlign w:val="bottom"/>
          </w:tcPr>
          <w:p w14:paraId="0BD7AE23" w14:textId="77777777" w:rsidR="001214BE" w:rsidRPr="00A17FEB" w:rsidRDefault="001214BE" w:rsidP="009D2530">
            <w:pPr>
              <w:jc w:val="center"/>
            </w:pPr>
          </w:p>
        </w:tc>
        <w:tc>
          <w:tcPr>
            <w:tcW w:w="1212" w:type="dxa"/>
            <w:vAlign w:val="bottom"/>
          </w:tcPr>
          <w:p w14:paraId="6C401DC6" w14:textId="77777777" w:rsidR="001214BE" w:rsidRPr="00A17FEB" w:rsidRDefault="001214BE" w:rsidP="009D2530">
            <w:pPr>
              <w:jc w:val="center"/>
            </w:pPr>
          </w:p>
        </w:tc>
        <w:tc>
          <w:tcPr>
            <w:tcW w:w="772" w:type="dxa"/>
            <w:vAlign w:val="bottom"/>
          </w:tcPr>
          <w:p w14:paraId="72C32372" w14:textId="77777777" w:rsidR="001214BE" w:rsidRPr="00A17FEB" w:rsidRDefault="001214BE" w:rsidP="009D2530">
            <w:pPr>
              <w:jc w:val="center"/>
            </w:pPr>
          </w:p>
        </w:tc>
        <w:tc>
          <w:tcPr>
            <w:tcW w:w="806" w:type="dxa"/>
            <w:vAlign w:val="bottom"/>
          </w:tcPr>
          <w:p w14:paraId="4333C99F"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34CAA052" w14:textId="77777777" w:rsidR="001214BE" w:rsidRPr="00A17FEB" w:rsidRDefault="001214BE" w:rsidP="009D2530">
            <w:pPr>
              <w:jc w:val="center"/>
              <w:rPr>
                <w:rFonts w:ascii="Aptos Narrow" w:hAnsi="Aptos Narrow"/>
              </w:rPr>
            </w:pPr>
          </w:p>
        </w:tc>
        <w:tc>
          <w:tcPr>
            <w:tcW w:w="959" w:type="dxa"/>
            <w:vAlign w:val="bottom"/>
          </w:tcPr>
          <w:p w14:paraId="5C752F2C" w14:textId="77777777" w:rsidR="001214BE" w:rsidRDefault="001214BE" w:rsidP="009D2530">
            <w:pPr>
              <w:jc w:val="center"/>
            </w:pPr>
          </w:p>
        </w:tc>
        <w:tc>
          <w:tcPr>
            <w:tcW w:w="1051" w:type="dxa"/>
            <w:vAlign w:val="bottom"/>
          </w:tcPr>
          <w:p w14:paraId="169F8C78" w14:textId="77777777" w:rsidR="001214BE" w:rsidRDefault="001214BE" w:rsidP="009D2530">
            <w:pPr>
              <w:jc w:val="center"/>
            </w:pPr>
          </w:p>
        </w:tc>
      </w:tr>
      <w:tr w:rsidR="001214BE" w14:paraId="6276703F" w14:textId="77777777" w:rsidTr="009D2530">
        <w:tc>
          <w:tcPr>
            <w:tcW w:w="1555" w:type="dxa"/>
            <w:shd w:val="clear" w:color="auto" w:fill="FAE2D5" w:themeFill="accent2" w:themeFillTint="33"/>
            <w:vAlign w:val="bottom"/>
          </w:tcPr>
          <w:p w14:paraId="069ECE65" w14:textId="77777777" w:rsidR="001214BE" w:rsidRPr="00052180" w:rsidRDefault="001214BE" w:rsidP="009D2530">
            <w:pPr>
              <w:rPr>
                <w:rFonts w:ascii="Aptos Narrow" w:hAnsi="Aptos Narrow"/>
              </w:rPr>
            </w:pPr>
            <w:r w:rsidRPr="00052180">
              <w:rPr>
                <w:rFonts w:ascii="Aptos Narrow" w:hAnsi="Aptos Narrow"/>
              </w:rPr>
              <w:t>29624206</w:t>
            </w:r>
            <w:r w:rsidRPr="00052180">
              <w:rPr>
                <w:rFonts w:ascii="Aptos Narrow" w:hAnsi="Aptos Narrow"/>
                <w:vertAlign w:val="superscript"/>
              </w:rPr>
              <w:t xml:space="preserve"> A</w:t>
            </w:r>
          </w:p>
        </w:tc>
        <w:tc>
          <w:tcPr>
            <w:tcW w:w="1275" w:type="dxa"/>
            <w:vAlign w:val="bottom"/>
          </w:tcPr>
          <w:p w14:paraId="1560A069" w14:textId="77777777" w:rsidR="001214BE" w:rsidRPr="00052180" w:rsidRDefault="001214BE" w:rsidP="009D2530">
            <w:pPr>
              <w:jc w:val="center"/>
              <w:rPr>
                <w:rFonts w:ascii="Aptos Narrow" w:hAnsi="Aptos Narrow"/>
              </w:rPr>
            </w:pPr>
            <w:r w:rsidRPr="00052180">
              <w:rPr>
                <w:rFonts w:ascii="Aptos Narrow" w:hAnsi="Aptos Narrow"/>
              </w:rPr>
              <w:t>2018</w:t>
            </w:r>
          </w:p>
        </w:tc>
        <w:tc>
          <w:tcPr>
            <w:tcW w:w="993" w:type="dxa"/>
          </w:tcPr>
          <w:p w14:paraId="36F68A97" w14:textId="77777777" w:rsidR="001214BE" w:rsidRPr="00052180" w:rsidRDefault="001214BE" w:rsidP="009D2530">
            <w:pPr>
              <w:jc w:val="center"/>
            </w:pPr>
            <w:r w:rsidRPr="00052180">
              <w:t>Yes</w:t>
            </w:r>
          </w:p>
        </w:tc>
        <w:tc>
          <w:tcPr>
            <w:tcW w:w="1275" w:type="dxa"/>
          </w:tcPr>
          <w:p w14:paraId="2B2FA520" w14:textId="21CFA0AB" w:rsidR="001214BE" w:rsidRPr="00052180" w:rsidRDefault="001214BE" w:rsidP="009D2530">
            <w:pPr>
              <w:jc w:val="center"/>
            </w:pPr>
            <w:r w:rsidRPr="00052180">
              <w:t>1, 2</w:t>
            </w:r>
            <w:r w:rsidR="002A44F1">
              <w:t>, 3</w:t>
            </w:r>
          </w:p>
        </w:tc>
        <w:tc>
          <w:tcPr>
            <w:tcW w:w="1418" w:type="dxa"/>
            <w:vAlign w:val="bottom"/>
          </w:tcPr>
          <w:p w14:paraId="5DDE8BBF" w14:textId="77777777" w:rsidR="001214BE" w:rsidRDefault="001214BE" w:rsidP="009D2530">
            <w:pPr>
              <w:jc w:val="center"/>
            </w:pPr>
          </w:p>
        </w:tc>
        <w:tc>
          <w:tcPr>
            <w:tcW w:w="1276" w:type="dxa"/>
            <w:vAlign w:val="bottom"/>
          </w:tcPr>
          <w:p w14:paraId="3DA41765" w14:textId="77777777" w:rsidR="001214BE" w:rsidRPr="00A17FEB" w:rsidRDefault="001214BE" w:rsidP="009D2530">
            <w:pPr>
              <w:jc w:val="center"/>
            </w:pPr>
          </w:p>
        </w:tc>
        <w:tc>
          <w:tcPr>
            <w:tcW w:w="1212" w:type="dxa"/>
            <w:vAlign w:val="bottom"/>
          </w:tcPr>
          <w:p w14:paraId="5B2264F1" w14:textId="77777777" w:rsidR="001214BE" w:rsidRPr="00A17FEB" w:rsidRDefault="001214BE" w:rsidP="009D2530">
            <w:pPr>
              <w:jc w:val="center"/>
            </w:pPr>
          </w:p>
        </w:tc>
        <w:tc>
          <w:tcPr>
            <w:tcW w:w="772" w:type="dxa"/>
            <w:vAlign w:val="bottom"/>
          </w:tcPr>
          <w:p w14:paraId="518756EE" w14:textId="77777777" w:rsidR="001214BE" w:rsidRPr="00A17FEB" w:rsidRDefault="001214BE" w:rsidP="009D2530">
            <w:pPr>
              <w:jc w:val="center"/>
            </w:pPr>
          </w:p>
        </w:tc>
        <w:tc>
          <w:tcPr>
            <w:tcW w:w="806" w:type="dxa"/>
            <w:vAlign w:val="bottom"/>
          </w:tcPr>
          <w:p w14:paraId="501EB915"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45AF458D" w14:textId="77777777" w:rsidR="001214BE" w:rsidRPr="00A17FEB" w:rsidRDefault="001214BE" w:rsidP="009D2530">
            <w:pPr>
              <w:jc w:val="center"/>
              <w:rPr>
                <w:rFonts w:ascii="Aptos Narrow" w:hAnsi="Aptos Narrow"/>
              </w:rPr>
            </w:pPr>
          </w:p>
        </w:tc>
        <w:tc>
          <w:tcPr>
            <w:tcW w:w="959" w:type="dxa"/>
            <w:vAlign w:val="bottom"/>
          </w:tcPr>
          <w:p w14:paraId="700C13C7" w14:textId="77777777" w:rsidR="001214BE" w:rsidRDefault="001214BE" w:rsidP="009D2530">
            <w:pPr>
              <w:jc w:val="center"/>
            </w:pPr>
          </w:p>
        </w:tc>
        <w:tc>
          <w:tcPr>
            <w:tcW w:w="1051" w:type="dxa"/>
            <w:vAlign w:val="bottom"/>
          </w:tcPr>
          <w:p w14:paraId="1A5FA62B" w14:textId="77777777" w:rsidR="001214BE" w:rsidRDefault="001214BE" w:rsidP="009D2530">
            <w:pPr>
              <w:jc w:val="center"/>
            </w:pPr>
          </w:p>
        </w:tc>
      </w:tr>
      <w:tr w:rsidR="001214BE" w14:paraId="270E4ED4" w14:textId="77777777" w:rsidTr="009D2530">
        <w:tc>
          <w:tcPr>
            <w:tcW w:w="1555" w:type="dxa"/>
            <w:shd w:val="clear" w:color="auto" w:fill="FAE2D5" w:themeFill="accent2" w:themeFillTint="33"/>
            <w:vAlign w:val="bottom"/>
          </w:tcPr>
          <w:p w14:paraId="74BD1CAA" w14:textId="77777777" w:rsidR="001214BE" w:rsidRPr="00052180" w:rsidRDefault="001214BE" w:rsidP="009D2530">
            <w:r w:rsidRPr="00052180">
              <w:rPr>
                <w:rFonts w:ascii="Aptos Narrow" w:hAnsi="Aptos Narrow"/>
              </w:rPr>
              <w:t>29863746</w:t>
            </w:r>
            <w:r w:rsidRPr="00052180">
              <w:rPr>
                <w:rFonts w:ascii="Aptos Narrow" w:hAnsi="Aptos Narrow"/>
                <w:vertAlign w:val="superscript"/>
              </w:rPr>
              <w:t xml:space="preserve"> A</w:t>
            </w:r>
          </w:p>
        </w:tc>
        <w:tc>
          <w:tcPr>
            <w:tcW w:w="1275" w:type="dxa"/>
            <w:vAlign w:val="bottom"/>
          </w:tcPr>
          <w:p w14:paraId="1601A8A9" w14:textId="77777777" w:rsidR="001214BE" w:rsidRPr="00052180" w:rsidRDefault="001214BE" w:rsidP="009D2530">
            <w:pPr>
              <w:jc w:val="center"/>
            </w:pPr>
            <w:r w:rsidRPr="00052180">
              <w:rPr>
                <w:rFonts w:ascii="Aptos Narrow" w:hAnsi="Aptos Narrow"/>
              </w:rPr>
              <w:t>2018</w:t>
            </w:r>
          </w:p>
        </w:tc>
        <w:tc>
          <w:tcPr>
            <w:tcW w:w="993" w:type="dxa"/>
          </w:tcPr>
          <w:p w14:paraId="58B01B75" w14:textId="77777777" w:rsidR="001214BE" w:rsidRPr="00052180" w:rsidRDefault="001214BE" w:rsidP="009D2530">
            <w:pPr>
              <w:jc w:val="center"/>
            </w:pPr>
            <w:r w:rsidRPr="00052180">
              <w:t>No</w:t>
            </w:r>
          </w:p>
        </w:tc>
        <w:tc>
          <w:tcPr>
            <w:tcW w:w="1275" w:type="dxa"/>
          </w:tcPr>
          <w:p w14:paraId="771A3CF4" w14:textId="77777777" w:rsidR="001214BE" w:rsidRPr="00052180" w:rsidRDefault="001214BE" w:rsidP="009D2530">
            <w:pPr>
              <w:jc w:val="center"/>
            </w:pPr>
            <w:r w:rsidRPr="00052180">
              <w:t>1, 2</w:t>
            </w:r>
          </w:p>
        </w:tc>
        <w:tc>
          <w:tcPr>
            <w:tcW w:w="1418" w:type="dxa"/>
            <w:vAlign w:val="bottom"/>
          </w:tcPr>
          <w:p w14:paraId="44A15A98" w14:textId="77777777" w:rsidR="001214BE" w:rsidRDefault="001214BE" w:rsidP="009D2530">
            <w:pPr>
              <w:jc w:val="center"/>
            </w:pPr>
          </w:p>
        </w:tc>
        <w:tc>
          <w:tcPr>
            <w:tcW w:w="1276" w:type="dxa"/>
            <w:vAlign w:val="bottom"/>
          </w:tcPr>
          <w:p w14:paraId="7D1D6018" w14:textId="77777777" w:rsidR="001214BE" w:rsidRPr="00A17FEB" w:rsidRDefault="001214BE" w:rsidP="009D2530">
            <w:pPr>
              <w:jc w:val="center"/>
            </w:pPr>
          </w:p>
        </w:tc>
        <w:tc>
          <w:tcPr>
            <w:tcW w:w="1212" w:type="dxa"/>
            <w:vAlign w:val="bottom"/>
          </w:tcPr>
          <w:p w14:paraId="6AFC619E" w14:textId="77777777" w:rsidR="001214BE" w:rsidRPr="00A17FEB" w:rsidRDefault="001214BE" w:rsidP="009D2530">
            <w:pPr>
              <w:jc w:val="center"/>
            </w:pPr>
          </w:p>
        </w:tc>
        <w:tc>
          <w:tcPr>
            <w:tcW w:w="772" w:type="dxa"/>
            <w:vAlign w:val="bottom"/>
          </w:tcPr>
          <w:p w14:paraId="6F39CFA0" w14:textId="77777777" w:rsidR="001214BE" w:rsidRPr="00A17FEB" w:rsidRDefault="001214BE" w:rsidP="009D2530">
            <w:pPr>
              <w:jc w:val="center"/>
            </w:pPr>
          </w:p>
        </w:tc>
        <w:tc>
          <w:tcPr>
            <w:tcW w:w="806" w:type="dxa"/>
            <w:vAlign w:val="bottom"/>
          </w:tcPr>
          <w:p w14:paraId="17DF1641" w14:textId="77777777" w:rsidR="001214BE" w:rsidRPr="00A17FEB" w:rsidRDefault="001214BE" w:rsidP="009D2530">
            <w:pPr>
              <w:jc w:val="center"/>
            </w:pPr>
            <w:r w:rsidRPr="00A17FEB">
              <w:rPr>
                <w:rFonts w:ascii="Aptos Narrow" w:hAnsi="Aptos Narrow"/>
              </w:rPr>
              <w:t>X</w:t>
            </w:r>
          </w:p>
        </w:tc>
        <w:tc>
          <w:tcPr>
            <w:tcW w:w="1080" w:type="dxa"/>
            <w:vAlign w:val="bottom"/>
          </w:tcPr>
          <w:p w14:paraId="64656918" w14:textId="77777777" w:rsidR="001214BE" w:rsidRPr="00A17FEB" w:rsidRDefault="001214BE" w:rsidP="009D2530">
            <w:pPr>
              <w:jc w:val="center"/>
            </w:pPr>
            <w:r w:rsidRPr="00A17FEB">
              <w:rPr>
                <w:rFonts w:ascii="Aptos Narrow" w:hAnsi="Aptos Narrow"/>
              </w:rPr>
              <w:t>X</w:t>
            </w:r>
          </w:p>
        </w:tc>
        <w:tc>
          <w:tcPr>
            <w:tcW w:w="959" w:type="dxa"/>
            <w:vAlign w:val="bottom"/>
          </w:tcPr>
          <w:p w14:paraId="217DA160" w14:textId="77777777" w:rsidR="001214BE" w:rsidRDefault="001214BE" w:rsidP="009D2530">
            <w:pPr>
              <w:jc w:val="center"/>
            </w:pPr>
          </w:p>
        </w:tc>
        <w:tc>
          <w:tcPr>
            <w:tcW w:w="1051" w:type="dxa"/>
            <w:vAlign w:val="bottom"/>
          </w:tcPr>
          <w:p w14:paraId="6BA4A9AD" w14:textId="77777777" w:rsidR="001214BE" w:rsidRDefault="001214BE" w:rsidP="009D2530">
            <w:pPr>
              <w:jc w:val="center"/>
            </w:pPr>
          </w:p>
        </w:tc>
      </w:tr>
      <w:tr w:rsidR="001214BE" w14:paraId="5F1FF50D" w14:textId="77777777" w:rsidTr="009D2530">
        <w:tc>
          <w:tcPr>
            <w:tcW w:w="1555" w:type="dxa"/>
            <w:shd w:val="clear" w:color="auto" w:fill="FAE2D5" w:themeFill="accent2" w:themeFillTint="33"/>
            <w:vAlign w:val="bottom"/>
          </w:tcPr>
          <w:p w14:paraId="6AF2F3F4" w14:textId="77777777" w:rsidR="001214BE" w:rsidRPr="00052180" w:rsidRDefault="001214BE" w:rsidP="009D2530">
            <w:r w:rsidRPr="00052180">
              <w:rPr>
                <w:rFonts w:ascii="Aptos Narrow" w:hAnsi="Aptos Narrow"/>
              </w:rPr>
              <w:t>30458756</w:t>
            </w:r>
            <w:r w:rsidRPr="00052180">
              <w:rPr>
                <w:rFonts w:ascii="Aptos Narrow" w:hAnsi="Aptos Narrow"/>
                <w:vertAlign w:val="superscript"/>
              </w:rPr>
              <w:t xml:space="preserve"> A</w:t>
            </w:r>
          </w:p>
        </w:tc>
        <w:tc>
          <w:tcPr>
            <w:tcW w:w="1275" w:type="dxa"/>
            <w:vAlign w:val="bottom"/>
          </w:tcPr>
          <w:p w14:paraId="0585C8C9" w14:textId="77777777" w:rsidR="001214BE" w:rsidRPr="00052180" w:rsidRDefault="001214BE" w:rsidP="009D2530">
            <w:pPr>
              <w:jc w:val="center"/>
            </w:pPr>
            <w:r w:rsidRPr="00052180">
              <w:rPr>
                <w:rFonts w:ascii="Aptos Narrow" w:hAnsi="Aptos Narrow"/>
              </w:rPr>
              <w:t>2018</w:t>
            </w:r>
          </w:p>
        </w:tc>
        <w:tc>
          <w:tcPr>
            <w:tcW w:w="993" w:type="dxa"/>
          </w:tcPr>
          <w:p w14:paraId="78748548" w14:textId="77777777" w:rsidR="001214BE" w:rsidRPr="00052180" w:rsidRDefault="001214BE" w:rsidP="009D2530">
            <w:pPr>
              <w:jc w:val="center"/>
            </w:pPr>
            <w:r w:rsidRPr="00052180">
              <w:t>No</w:t>
            </w:r>
          </w:p>
        </w:tc>
        <w:tc>
          <w:tcPr>
            <w:tcW w:w="1275" w:type="dxa"/>
          </w:tcPr>
          <w:p w14:paraId="292A1930" w14:textId="77777777" w:rsidR="001214BE" w:rsidRPr="00052180" w:rsidRDefault="001214BE" w:rsidP="009D2530">
            <w:pPr>
              <w:jc w:val="center"/>
            </w:pPr>
            <w:r w:rsidRPr="00052180">
              <w:t>1</w:t>
            </w:r>
          </w:p>
        </w:tc>
        <w:tc>
          <w:tcPr>
            <w:tcW w:w="1418" w:type="dxa"/>
            <w:vAlign w:val="bottom"/>
          </w:tcPr>
          <w:p w14:paraId="4F150DFE" w14:textId="77777777" w:rsidR="001214BE" w:rsidRDefault="001214BE" w:rsidP="009D2530">
            <w:pPr>
              <w:jc w:val="center"/>
            </w:pPr>
          </w:p>
        </w:tc>
        <w:tc>
          <w:tcPr>
            <w:tcW w:w="1276" w:type="dxa"/>
            <w:vAlign w:val="bottom"/>
          </w:tcPr>
          <w:p w14:paraId="75C6B504" w14:textId="77777777" w:rsidR="001214BE" w:rsidRPr="00A17FEB" w:rsidRDefault="001214BE" w:rsidP="009D2530">
            <w:pPr>
              <w:jc w:val="center"/>
            </w:pPr>
          </w:p>
        </w:tc>
        <w:tc>
          <w:tcPr>
            <w:tcW w:w="1212" w:type="dxa"/>
            <w:vAlign w:val="bottom"/>
          </w:tcPr>
          <w:p w14:paraId="631B624C" w14:textId="77777777" w:rsidR="001214BE" w:rsidRPr="00A17FEB" w:rsidRDefault="001214BE" w:rsidP="009D2530">
            <w:pPr>
              <w:jc w:val="center"/>
            </w:pPr>
          </w:p>
        </w:tc>
        <w:tc>
          <w:tcPr>
            <w:tcW w:w="772" w:type="dxa"/>
            <w:vAlign w:val="bottom"/>
          </w:tcPr>
          <w:p w14:paraId="2C96E397" w14:textId="77777777" w:rsidR="001214BE" w:rsidRPr="00A17FEB" w:rsidRDefault="001214BE" w:rsidP="009D2530">
            <w:pPr>
              <w:jc w:val="center"/>
            </w:pPr>
          </w:p>
        </w:tc>
        <w:tc>
          <w:tcPr>
            <w:tcW w:w="806" w:type="dxa"/>
            <w:vAlign w:val="bottom"/>
          </w:tcPr>
          <w:p w14:paraId="33A5D380" w14:textId="77777777" w:rsidR="001214BE" w:rsidRPr="00A17FEB" w:rsidRDefault="001214BE" w:rsidP="009D2530">
            <w:pPr>
              <w:jc w:val="center"/>
            </w:pPr>
            <w:r w:rsidRPr="00A17FEB">
              <w:rPr>
                <w:rFonts w:ascii="Aptos Narrow" w:hAnsi="Aptos Narrow"/>
              </w:rPr>
              <w:t>X</w:t>
            </w:r>
          </w:p>
        </w:tc>
        <w:tc>
          <w:tcPr>
            <w:tcW w:w="1080" w:type="dxa"/>
            <w:vAlign w:val="bottom"/>
          </w:tcPr>
          <w:p w14:paraId="7BAF9F73" w14:textId="77777777" w:rsidR="001214BE" w:rsidRPr="00A17FEB" w:rsidRDefault="001214BE" w:rsidP="009D2530">
            <w:pPr>
              <w:jc w:val="center"/>
            </w:pPr>
          </w:p>
        </w:tc>
        <w:tc>
          <w:tcPr>
            <w:tcW w:w="959" w:type="dxa"/>
            <w:vAlign w:val="bottom"/>
          </w:tcPr>
          <w:p w14:paraId="1B8509B2" w14:textId="77777777" w:rsidR="001214BE" w:rsidRDefault="001214BE" w:rsidP="009D2530">
            <w:pPr>
              <w:jc w:val="center"/>
            </w:pPr>
          </w:p>
        </w:tc>
        <w:tc>
          <w:tcPr>
            <w:tcW w:w="1051" w:type="dxa"/>
            <w:vAlign w:val="bottom"/>
          </w:tcPr>
          <w:p w14:paraId="59D1C283" w14:textId="77777777" w:rsidR="001214BE" w:rsidRDefault="001214BE" w:rsidP="009D2530">
            <w:pPr>
              <w:jc w:val="center"/>
            </w:pPr>
          </w:p>
        </w:tc>
      </w:tr>
      <w:tr w:rsidR="001214BE" w14:paraId="7CFE131B" w14:textId="77777777" w:rsidTr="009D2530">
        <w:tc>
          <w:tcPr>
            <w:tcW w:w="1555" w:type="dxa"/>
            <w:shd w:val="clear" w:color="auto" w:fill="FAE2D5" w:themeFill="accent2" w:themeFillTint="33"/>
            <w:vAlign w:val="bottom"/>
          </w:tcPr>
          <w:p w14:paraId="6808EF47" w14:textId="77777777" w:rsidR="001214BE" w:rsidRPr="00052180" w:rsidRDefault="001214BE" w:rsidP="009D2530">
            <w:r w:rsidRPr="00052180">
              <w:rPr>
                <w:rFonts w:ascii="Aptos Narrow" w:hAnsi="Aptos Narrow"/>
              </w:rPr>
              <w:t>30202886</w:t>
            </w:r>
            <w:r w:rsidRPr="00052180">
              <w:rPr>
                <w:rFonts w:ascii="Aptos Narrow" w:hAnsi="Aptos Narrow"/>
                <w:vertAlign w:val="superscript"/>
              </w:rPr>
              <w:t xml:space="preserve"> A</w:t>
            </w:r>
          </w:p>
        </w:tc>
        <w:tc>
          <w:tcPr>
            <w:tcW w:w="1275" w:type="dxa"/>
            <w:vAlign w:val="bottom"/>
          </w:tcPr>
          <w:p w14:paraId="39D064CA" w14:textId="77777777" w:rsidR="001214BE" w:rsidRPr="00052180" w:rsidRDefault="001214BE" w:rsidP="009D2530">
            <w:pPr>
              <w:jc w:val="center"/>
            </w:pPr>
            <w:r w:rsidRPr="00052180">
              <w:rPr>
                <w:rFonts w:ascii="Aptos Narrow" w:hAnsi="Aptos Narrow"/>
              </w:rPr>
              <w:t>2019</w:t>
            </w:r>
          </w:p>
        </w:tc>
        <w:tc>
          <w:tcPr>
            <w:tcW w:w="993" w:type="dxa"/>
          </w:tcPr>
          <w:p w14:paraId="0AB765BD" w14:textId="77777777" w:rsidR="001214BE" w:rsidRPr="00052180" w:rsidRDefault="001214BE" w:rsidP="009D2530">
            <w:pPr>
              <w:jc w:val="center"/>
            </w:pPr>
            <w:r w:rsidRPr="00052180">
              <w:t>No</w:t>
            </w:r>
          </w:p>
        </w:tc>
        <w:tc>
          <w:tcPr>
            <w:tcW w:w="1275" w:type="dxa"/>
          </w:tcPr>
          <w:p w14:paraId="38C6BAA9" w14:textId="77777777" w:rsidR="001214BE" w:rsidRPr="00052180" w:rsidRDefault="001214BE" w:rsidP="009D2530">
            <w:pPr>
              <w:jc w:val="center"/>
            </w:pPr>
            <w:r w:rsidRPr="00052180">
              <w:t>1</w:t>
            </w:r>
          </w:p>
        </w:tc>
        <w:tc>
          <w:tcPr>
            <w:tcW w:w="1418" w:type="dxa"/>
            <w:vAlign w:val="bottom"/>
          </w:tcPr>
          <w:p w14:paraId="3AF3A54F" w14:textId="77777777" w:rsidR="001214BE" w:rsidRDefault="001214BE" w:rsidP="009D2530">
            <w:pPr>
              <w:jc w:val="center"/>
            </w:pPr>
          </w:p>
        </w:tc>
        <w:tc>
          <w:tcPr>
            <w:tcW w:w="1276" w:type="dxa"/>
            <w:vAlign w:val="bottom"/>
          </w:tcPr>
          <w:p w14:paraId="30199F37" w14:textId="77777777" w:rsidR="001214BE" w:rsidRPr="00A17FEB" w:rsidRDefault="001214BE" w:rsidP="009D2530">
            <w:pPr>
              <w:jc w:val="center"/>
            </w:pPr>
          </w:p>
        </w:tc>
        <w:tc>
          <w:tcPr>
            <w:tcW w:w="1212" w:type="dxa"/>
            <w:vAlign w:val="bottom"/>
          </w:tcPr>
          <w:p w14:paraId="61FDE0D0" w14:textId="77777777" w:rsidR="001214BE" w:rsidRPr="00A17FEB" w:rsidRDefault="001214BE" w:rsidP="009D2530">
            <w:pPr>
              <w:jc w:val="center"/>
            </w:pPr>
          </w:p>
        </w:tc>
        <w:tc>
          <w:tcPr>
            <w:tcW w:w="772" w:type="dxa"/>
            <w:vAlign w:val="bottom"/>
          </w:tcPr>
          <w:p w14:paraId="63A6719D" w14:textId="77777777" w:rsidR="001214BE" w:rsidRPr="00A17FEB" w:rsidRDefault="001214BE" w:rsidP="009D2530">
            <w:pPr>
              <w:jc w:val="center"/>
            </w:pPr>
          </w:p>
        </w:tc>
        <w:tc>
          <w:tcPr>
            <w:tcW w:w="806" w:type="dxa"/>
            <w:vAlign w:val="bottom"/>
          </w:tcPr>
          <w:p w14:paraId="03617D04" w14:textId="77777777" w:rsidR="001214BE" w:rsidRPr="00A17FEB" w:rsidRDefault="001214BE" w:rsidP="009D2530">
            <w:pPr>
              <w:jc w:val="center"/>
            </w:pPr>
            <w:r w:rsidRPr="00A17FEB">
              <w:rPr>
                <w:rFonts w:ascii="Aptos Narrow" w:hAnsi="Aptos Narrow"/>
              </w:rPr>
              <w:t>X</w:t>
            </w:r>
          </w:p>
        </w:tc>
        <w:tc>
          <w:tcPr>
            <w:tcW w:w="1080" w:type="dxa"/>
            <w:vAlign w:val="bottom"/>
          </w:tcPr>
          <w:p w14:paraId="4E05A1EC" w14:textId="77777777" w:rsidR="001214BE" w:rsidRPr="00A17FEB" w:rsidRDefault="001214BE" w:rsidP="009D2530">
            <w:pPr>
              <w:jc w:val="center"/>
            </w:pPr>
          </w:p>
        </w:tc>
        <w:tc>
          <w:tcPr>
            <w:tcW w:w="959" w:type="dxa"/>
            <w:vAlign w:val="bottom"/>
          </w:tcPr>
          <w:p w14:paraId="4921BFAA" w14:textId="77777777" w:rsidR="001214BE" w:rsidRDefault="001214BE" w:rsidP="009D2530">
            <w:pPr>
              <w:jc w:val="center"/>
            </w:pPr>
          </w:p>
        </w:tc>
        <w:tc>
          <w:tcPr>
            <w:tcW w:w="1051" w:type="dxa"/>
            <w:vAlign w:val="bottom"/>
          </w:tcPr>
          <w:p w14:paraId="2EC2A9EF" w14:textId="77777777" w:rsidR="001214BE" w:rsidRDefault="001214BE" w:rsidP="009D2530">
            <w:pPr>
              <w:jc w:val="center"/>
            </w:pPr>
            <w:r>
              <w:rPr>
                <w:rFonts w:ascii="Aptos Narrow" w:hAnsi="Aptos Narrow"/>
                <w:color w:val="000000"/>
              </w:rPr>
              <w:t>X</w:t>
            </w:r>
            <w:r w:rsidRPr="00262E2E">
              <w:rPr>
                <w:rFonts w:ascii="Aptos Narrow" w:hAnsi="Aptos Narrow"/>
                <w:color w:val="000000"/>
                <w:vertAlign w:val="superscript"/>
              </w:rPr>
              <w:t>B</w:t>
            </w:r>
          </w:p>
        </w:tc>
      </w:tr>
      <w:tr w:rsidR="001214BE" w14:paraId="43FCB87D" w14:textId="77777777" w:rsidTr="009D2530">
        <w:tc>
          <w:tcPr>
            <w:tcW w:w="1555" w:type="dxa"/>
            <w:vAlign w:val="bottom"/>
          </w:tcPr>
          <w:p w14:paraId="3A2FF87B" w14:textId="77777777" w:rsidR="001214BE" w:rsidRPr="00052180" w:rsidRDefault="001214BE" w:rsidP="009D2530">
            <w:pPr>
              <w:rPr>
                <w:rFonts w:ascii="Aptos Narrow" w:hAnsi="Aptos Narrow"/>
              </w:rPr>
            </w:pPr>
            <w:r w:rsidRPr="00052180">
              <w:rPr>
                <w:rFonts w:ascii="Aptos Narrow" w:hAnsi="Aptos Narrow"/>
              </w:rPr>
              <w:t>32133328</w:t>
            </w:r>
          </w:p>
        </w:tc>
        <w:tc>
          <w:tcPr>
            <w:tcW w:w="1275" w:type="dxa"/>
            <w:vAlign w:val="bottom"/>
          </w:tcPr>
          <w:p w14:paraId="5D5C6252" w14:textId="77777777" w:rsidR="001214BE" w:rsidRPr="00052180" w:rsidRDefault="001214BE" w:rsidP="009D2530">
            <w:pPr>
              <w:jc w:val="center"/>
              <w:rPr>
                <w:rFonts w:ascii="Aptos Narrow" w:hAnsi="Aptos Narrow"/>
              </w:rPr>
            </w:pPr>
            <w:r w:rsidRPr="00052180">
              <w:rPr>
                <w:rFonts w:ascii="Aptos Narrow" w:hAnsi="Aptos Narrow"/>
              </w:rPr>
              <w:t>2019</w:t>
            </w:r>
          </w:p>
        </w:tc>
        <w:tc>
          <w:tcPr>
            <w:tcW w:w="993" w:type="dxa"/>
          </w:tcPr>
          <w:p w14:paraId="3C34C340" w14:textId="77777777" w:rsidR="001214BE" w:rsidRPr="00052180" w:rsidRDefault="001214BE" w:rsidP="009D2530">
            <w:pPr>
              <w:jc w:val="center"/>
            </w:pPr>
            <w:r w:rsidRPr="00052180">
              <w:t>No</w:t>
            </w:r>
          </w:p>
        </w:tc>
        <w:tc>
          <w:tcPr>
            <w:tcW w:w="1275" w:type="dxa"/>
          </w:tcPr>
          <w:p w14:paraId="4F333176" w14:textId="77777777" w:rsidR="001214BE" w:rsidRPr="00052180" w:rsidRDefault="001214BE" w:rsidP="009D2530">
            <w:pPr>
              <w:jc w:val="center"/>
            </w:pPr>
            <w:r w:rsidRPr="00052180">
              <w:t>2, 3</w:t>
            </w:r>
          </w:p>
        </w:tc>
        <w:tc>
          <w:tcPr>
            <w:tcW w:w="1418" w:type="dxa"/>
            <w:vAlign w:val="bottom"/>
          </w:tcPr>
          <w:p w14:paraId="79FD5315" w14:textId="77777777" w:rsidR="001214BE" w:rsidRDefault="001214BE" w:rsidP="009D2530">
            <w:pPr>
              <w:jc w:val="center"/>
            </w:pPr>
          </w:p>
        </w:tc>
        <w:tc>
          <w:tcPr>
            <w:tcW w:w="1276" w:type="dxa"/>
            <w:vAlign w:val="bottom"/>
          </w:tcPr>
          <w:p w14:paraId="066936F5" w14:textId="77777777" w:rsidR="001214BE" w:rsidRPr="00A17FEB" w:rsidRDefault="001214BE" w:rsidP="009D2530">
            <w:pPr>
              <w:jc w:val="center"/>
            </w:pPr>
          </w:p>
        </w:tc>
        <w:tc>
          <w:tcPr>
            <w:tcW w:w="1212" w:type="dxa"/>
            <w:vAlign w:val="bottom"/>
          </w:tcPr>
          <w:p w14:paraId="0D6DFEE4" w14:textId="77777777" w:rsidR="001214BE" w:rsidRPr="00A17FEB" w:rsidRDefault="001214BE" w:rsidP="009D2530">
            <w:pPr>
              <w:jc w:val="center"/>
            </w:pPr>
          </w:p>
        </w:tc>
        <w:tc>
          <w:tcPr>
            <w:tcW w:w="772" w:type="dxa"/>
            <w:vAlign w:val="bottom"/>
          </w:tcPr>
          <w:p w14:paraId="4FD838E9" w14:textId="77777777" w:rsidR="001214BE" w:rsidRPr="00A17FEB" w:rsidRDefault="001214BE" w:rsidP="009D2530">
            <w:pPr>
              <w:jc w:val="center"/>
            </w:pPr>
          </w:p>
        </w:tc>
        <w:tc>
          <w:tcPr>
            <w:tcW w:w="806" w:type="dxa"/>
            <w:vAlign w:val="bottom"/>
          </w:tcPr>
          <w:p w14:paraId="350C1272"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2B2C640D" w14:textId="77777777" w:rsidR="001214BE" w:rsidRPr="00A17FEB" w:rsidRDefault="001214BE" w:rsidP="009D2530">
            <w:pPr>
              <w:jc w:val="center"/>
            </w:pPr>
          </w:p>
        </w:tc>
        <w:tc>
          <w:tcPr>
            <w:tcW w:w="959" w:type="dxa"/>
            <w:vAlign w:val="bottom"/>
          </w:tcPr>
          <w:p w14:paraId="610708E2" w14:textId="77777777" w:rsidR="001214BE" w:rsidRDefault="001214BE" w:rsidP="009D2530">
            <w:pPr>
              <w:jc w:val="center"/>
            </w:pPr>
          </w:p>
        </w:tc>
        <w:tc>
          <w:tcPr>
            <w:tcW w:w="1051" w:type="dxa"/>
            <w:vAlign w:val="bottom"/>
          </w:tcPr>
          <w:p w14:paraId="65ECAED9" w14:textId="77777777" w:rsidR="001214BE" w:rsidRDefault="001214BE" w:rsidP="009D2530">
            <w:pPr>
              <w:jc w:val="center"/>
              <w:rPr>
                <w:rFonts w:ascii="Aptos Narrow" w:hAnsi="Aptos Narrow"/>
                <w:color w:val="000000"/>
              </w:rPr>
            </w:pPr>
          </w:p>
        </w:tc>
      </w:tr>
      <w:tr w:rsidR="001214BE" w14:paraId="48335E36" w14:textId="77777777" w:rsidTr="009D2530">
        <w:tc>
          <w:tcPr>
            <w:tcW w:w="1555" w:type="dxa"/>
            <w:vAlign w:val="bottom"/>
          </w:tcPr>
          <w:p w14:paraId="513E5E56" w14:textId="77777777" w:rsidR="001214BE" w:rsidRPr="00052180" w:rsidRDefault="001214BE" w:rsidP="009D2530">
            <w:r w:rsidRPr="00052180">
              <w:rPr>
                <w:rFonts w:ascii="Aptos Narrow" w:hAnsi="Aptos Narrow"/>
              </w:rPr>
              <w:t>31025304</w:t>
            </w:r>
          </w:p>
        </w:tc>
        <w:tc>
          <w:tcPr>
            <w:tcW w:w="1275" w:type="dxa"/>
            <w:vAlign w:val="bottom"/>
          </w:tcPr>
          <w:p w14:paraId="60B5FBA8" w14:textId="77777777" w:rsidR="001214BE" w:rsidRPr="00052180" w:rsidRDefault="001214BE" w:rsidP="009D2530">
            <w:pPr>
              <w:jc w:val="center"/>
            </w:pPr>
            <w:r w:rsidRPr="00052180">
              <w:rPr>
                <w:rFonts w:ascii="Aptos Narrow" w:hAnsi="Aptos Narrow"/>
              </w:rPr>
              <w:t>2019</w:t>
            </w:r>
          </w:p>
        </w:tc>
        <w:tc>
          <w:tcPr>
            <w:tcW w:w="993" w:type="dxa"/>
          </w:tcPr>
          <w:p w14:paraId="408443E2" w14:textId="77777777" w:rsidR="001214BE" w:rsidRPr="00052180" w:rsidRDefault="001214BE" w:rsidP="009D2530">
            <w:pPr>
              <w:jc w:val="center"/>
            </w:pPr>
            <w:r w:rsidRPr="00052180">
              <w:t>No</w:t>
            </w:r>
          </w:p>
        </w:tc>
        <w:tc>
          <w:tcPr>
            <w:tcW w:w="1275" w:type="dxa"/>
          </w:tcPr>
          <w:p w14:paraId="2D2D0580" w14:textId="77777777" w:rsidR="001214BE" w:rsidRPr="00052180" w:rsidRDefault="001214BE" w:rsidP="009D2530">
            <w:pPr>
              <w:jc w:val="center"/>
            </w:pPr>
            <w:r w:rsidRPr="00052180">
              <w:t>1, 2</w:t>
            </w:r>
          </w:p>
        </w:tc>
        <w:tc>
          <w:tcPr>
            <w:tcW w:w="1418" w:type="dxa"/>
            <w:vAlign w:val="bottom"/>
          </w:tcPr>
          <w:p w14:paraId="3338D585" w14:textId="77777777" w:rsidR="001214BE" w:rsidRDefault="001214BE" w:rsidP="009D2530">
            <w:pPr>
              <w:jc w:val="center"/>
            </w:pPr>
          </w:p>
        </w:tc>
        <w:tc>
          <w:tcPr>
            <w:tcW w:w="1276" w:type="dxa"/>
            <w:vAlign w:val="bottom"/>
          </w:tcPr>
          <w:p w14:paraId="266416E0" w14:textId="77777777" w:rsidR="001214BE" w:rsidRPr="00A17FEB" w:rsidRDefault="001214BE" w:rsidP="009D2530">
            <w:pPr>
              <w:jc w:val="center"/>
            </w:pPr>
          </w:p>
        </w:tc>
        <w:tc>
          <w:tcPr>
            <w:tcW w:w="1212" w:type="dxa"/>
            <w:vAlign w:val="bottom"/>
          </w:tcPr>
          <w:p w14:paraId="68CE54C2" w14:textId="77777777" w:rsidR="001214BE" w:rsidRPr="00A17FEB" w:rsidRDefault="001214BE" w:rsidP="009D2530">
            <w:pPr>
              <w:jc w:val="center"/>
            </w:pPr>
          </w:p>
        </w:tc>
        <w:tc>
          <w:tcPr>
            <w:tcW w:w="772" w:type="dxa"/>
            <w:vAlign w:val="bottom"/>
          </w:tcPr>
          <w:p w14:paraId="4E9677F5" w14:textId="77777777" w:rsidR="001214BE" w:rsidRPr="00A17FEB" w:rsidRDefault="001214BE" w:rsidP="009D2530">
            <w:pPr>
              <w:jc w:val="center"/>
            </w:pPr>
          </w:p>
        </w:tc>
        <w:tc>
          <w:tcPr>
            <w:tcW w:w="806" w:type="dxa"/>
            <w:vAlign w:val="bottom"/>
          </w:tcPr>
          <w:p w14:paraId="7D84D7E7" w14:textId="77777777" w:rsidR="001214BE" w:rsidRPr="00A17FEB" w:rsidRDefault="001214BE" w:rsidP="009D2530">
            <w:pPr>
              <w:jc w:val="center"/>
            </w:pPr>
            <w:r w:rsidRPr="00A17FEB">
              <w:rPr>
                <w:rFonts w:ascii="Aptos Narrow" w:hAnsi="Aptos Narrow"/>
              </w:rPr>
              <w:t>X</w:t>
            </w:r>
          </w:p>
        </w:tc>
        <w:tc>
          <w:tcPr>
            <w:tcW w:w="1080" w:type="dxa"/>
            <w:vAlign w:val="bottom"/>
          </w:tcPr>
          <w:p w14:paraId="6C5BBA51" w14:textId="77777777" w:rsidR="001214BE" w:rsidRPr="00A17FEB" w:rsidRDefault="001214BE" w:rsidP="009D2530">
            <w:pPr>
              <w:jc w:val="center"/>
            </w:pPr>
          </w:p>
        </w:tc>
        <w:tc>
          <w:tcPr>
            <w:tcW w:w="959" w:type="dxa"/>
            <w:vAlign w:val="bottom"/>
          </w:tcPr>
          <w:p w14:paraId="1607A9F1" w14:textId="77777777" w:rsidR="001214BE" w:rsidRDefault="001214BE" w:rsidP="009D2530">
            <w:pPr>
              <w:jc w:val="center"/>
            </w:pPr>
          </w:p>
        </w:tc>
        <w:tc>
          <w:tcPr>
            <w:tcW w:w="1051" w:type="dxa"/>
            <w:vAlign w:val="bottom"/>
          </w:tcPr>
          <w:p w14:paraId="3F0F4769" w14:textId="77777777" w:rsidR="001214BE" w:rsidRDefault="001214BE" w:rsidP="009D2530">
            <w:pPr>
              <w:jc w:val="center"/>
            </w:pPr>
          </w:p>
        </w:tc>
      </w:tr>
      <w:tr w:rsidR="001214BE" w14:paraId="232427FD" w14:textId="77777777" w:rsidTr="009D2530">
        <w:tc>
          <w:tcPr>
            <w:tcW w:w="1555" w:type="dxa"/>
            <w:vAlign w:val="bottom"/>
          </w:tcPr>
          <w:p w14:paraId="75B21A00" w14:textId="77777777" w:rsidR="001214BE" w:rsidRPr="00052180" w:rsidRDefault="001214BE" w:rsidP="009D2530">
            <w:pPr>
              <w:rPr>
                <w:rFonts w:ascii="Aptos Narrow" w:hAnsi="Aptos Narrow"/>
              </w:rPr>
            </w:pPr>
            <w:r w:rsidRPr="00052180">
              <w:rPr>
                <w:rFonts w:ascii="Aptos Narrow" w:hAnsi="Aptos Narrow"/>
              </w:rPr>
              <w:t>31636565</w:t>
            </w:r>
          </w:p>
        </w:tc>
        <w:tc>
          <w:tcPr>
            <w:tcW w:w="1275" w:type="dxa"/>
            <w:vAlign w:val="bottom"/>
          </w:tcPr>
          <w:p w14:paraId="4C9C70C7" w14:textId="77777777" w:rsidR="001214BE" w:rsidRPr="00052180" w:rsidRDefault="001214BE" w:rsidP="009D2530">
            <w:pPr>
              <w:jc w:val="center"/>
              <w:rPr>
                <w:rFonts w:ascii="Aptos Narrow" w:hAnsi="Aptos Narrow"/>
              </w:rPr>
            </w:pPr>
            <w:r w:rsidRPr="00052180">
              <w:rPr>
                <w:rFonts w:ascii="Aptos Narrow" w:hAnsi="Aptos Narrow"/>
              </w:rPr>
              <w:t>2020</w:t>
            </w:r>
          </w:p>
        </w:tc>
        <w:tc>
          <w:tcPr>
            <w:tcW w:w="993" w:type="dxa"/>
          </w:tcPr>
          <w:p w14:paraId="289F6905" w14:textId="77777777" w:rsidR="001214BE" w:rsidRPr="00052180" w:rsidRDefault="001214BE" w:rsidP="009D2530">
            <w:pPr>
              <w:jc w:val="center"/>
            </w:pPr>
            <w:r w:rsidRPr="00052180">
              <w:t>No</w:t>
            </w:r>
          </w:p>
        </w:tc>
        <w:tc>
          <w:tcPr>
            <w:tcW w:w="1275" w:type="dxa"/>
          </w:tcPr>
          <w:p w14:paraId="068CBFC8" w14:textId="77777777" w:rsidR="001214BE" w:rsidRPr="00052180" w:rsidRDefault="001214BE" w:rsidP="009D2530">
            <w:pPr>
              <w:jc w:val="center"/>
            </w:pPr>
            <w:r w:rsidRPr="00052180">
              <w:rPr>
                <w:sz w:val="20"/>
                <w:szCs w:val="20"/>
              </w:rPr>
              <w:t>Unspecified</w:t>
            </w:r>
          </w:p>
        </w:tc>
        <w:tc>
          <w:tcPr>
            <w:tcW w:w="1418" w:type="dxa"/>
            <w:vAlign w:val="bottom"/>
          </w:tcPr>
          <w:p w14:paraId="60A622C3" w14:textId="77777777" w:rsidR="001214BE" w:rsidRDefault="001214BE" w:rsidP="009D2530">
            <w:pPr>
              <w:jc w:val="center"/>
            </w:pPr>
          </w:p>
        </w:tc>
        <w:tc>
          <w:tcPr>
            <w:tcW w:w="1276" w:type="dxa"/>
            <w:vAlign w:val="bottom"/>
          </w:tcPr>
          <w:p w14:paraId="60907B23" w14:textId="77777777" w:rsidR="001214BE" w:rsidRPr="00A17FEB" w:rsidRDefault="001214BE" w:rsidP="009D2530">
            <w:pPr>
              <w:jc w:val="center"/>
            </w:pPr>
          </w:p>
        </w:tc>
        <w:tc>
          <w:tcPr>
            <w:tcW w:w="1212" w:type="dxa"/>
            <w:vAlign w:val="bottom"/>
          </w:tcPr>
          <w:p w14:paraId="21D0E7ED" w14:textId="77777777" w:rsidR="001214BE" w:rsidRPr="00A17FEB" w:rsidRDefault="001214BE" w:rsidP="009D2530">
            <w:pPr>
              <w:jc w:val="center"/>
            </w:pPr>
          </w:p>
        </w:tc>
        <w:tc>
          <w:tcPr>
            <w:tcW w:w="772" w:type="dxa"/>
            <w:vAlign w:val="bottom"/>
          </w:tcPr>
          <w:p w14:paraId="665E2C63" w14:textId="77777777" w:rsidR="001214BE" w:rsidRPr="00A17FEB" w:rsidRDefault="001214BE" w:rsidP="009D2530">
            <w:pPr>
              <w:jc w:val="center"/>
            </w:pPr>
          </w:p>
        </w:tc>
        <w:tc>
          <w:tcPr>
            <w:tcW w:w="806" w:type="dxa"/>
            <w:vAlign w:val="bottom"/>
          </w:tcPr>
          <w:p w14:paraId="45D9C222"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4DF968F8" w14:textId="77777777" w:rsidR="001214BE" w:rsidRPr="00A17FEB" w:rsidRDefault="001214BE" w:rsidP="009D2530">
            <w:pPr>
              <w:jc w:val="center"/>
            </w:pPr>
          </w:p>
        </w:tc>
        <w:tc>
          <w:tcPr>
            <w:tcW w:w="959" w:type="dxa"/>
            <w:vAlign w:val="bottom"/>
          </w:tcPr>
          <w:p w14:paraId="743CCB08" w14:textId="77777777" w:rsidR="001214BE" w:rsidRDefault="001214BE" w:rsidP="009D2530">
            <w:pPr>
              <w:jc w:val="center"/>
            </w:pPr>
          </w:p>
        </w:tc>
        <w:tc>
          <w:tcPr>
            <w:tcW w:w="1051" w:type="dxa"/>
            <w:vAlign w:val="bottom"/>
          </w:tcPr>
          <w:p w14:paraId="5B45E30C" w14:textId="77777777" w:rsidR="001214BE" w:rsidRDefault="001214BE" w:rsidP="009D2530">
            <w:pPr>
              <w:jc w:val="center"/>
            </w:pPr>
          </w:p>
        </w:tc>
      </w:tr>
      <w:tr w:rsidR="001214BE" w14:paraId="4AF748C4" w14:textId="77777777" w:rsidTr="009D2530">
        <w:tc>
          <w:tcPr>
            <w:tcW w:w="1555" w:type="dxa"/>
            <w:shd w:val="clear" w:color="auto" w:fill="FAE2D5" w:themeFill="accent2" w:themeFillTint="33"/>
            <w:vAlign w:val="bottom"/>
          </w:tcPr>
          <w:p w14:paraId="3D1EEC94" w14:textId="77777777" w:rsidR="001214BE" w:rsidRPr="00052180" w:rsidRDefault="001214BE" w:rsidP="009D2530">
            <w:r w:rsidRPr="00052180">
              <w:rPr>
                <w:rFonts w:ascii="Aptos Narrow" w:hAnsi="Aptos Narrow"/>
              </w:rPr>
              <w:t>31906400</w:t>
            </w:r>
            <w:r w:rsidRPr="00052180">
              <w:rPr>
                <w:rFonts w:ascii="Aptos Narrow" w:hAnsi="Aptos Narrow"/>
                <w:vertAlign w:val="superscript"/>
              </w:rPr>
              <w:t xml:space="preserve"> A</w:t>
            </w:r>
          </w:p>
        </w:tc>
        <w:tc>
          <w:tcPr>
            <w:tcW w:w="1275" w:type="dxa"/>
            <w:vAlign w:val="bottom"/>
          </w:tcPr>
          <w:p w14:paraId="6666B12C" w14:textId="77777777" w:rsidR="001214BE" w:rsidRPr="00052180" w:rsidRDefault="001214BE" w:rsidP="009D2530">
            <w:pPr>
              <w:jc w:val="center"/>
            </w:pPr>
            <w:r w:rsidRPr="00052180">
              <w:rPr>
                <w:rFonts w:ascii="Aptos Narrow" w:hAnsi="Aptos Narrow"/>
              </w:rPr>
              <w:t>2020</w:t>
            </w:r>
          </w:p>
        </w:tc>
        <w:tc>
          <w:tcPr>
            <w:tcW w:w="993" w:type="dxa"/>
          </w:tcPr>
          <w:p w14:paraId="0CA7C2CC" w14:textId="77777777" w:rsidR="001214BE" w:rsidRPr="00052180" w:rsidRDefault="001214BE" w:rsidP="009D2530">
            <w:pPr>
              <w:jc w:val="center"/>
            </w:pPr>
            <w:r w:rsidRPr="00052180">
              <w:t>Yes</w:t>
            </w:r>
          </w:p>
        </w:tc>
        <w:tc>
          <w:tcPr>
            <w:tcW w:w="1275" w:type="dxa"/>
          </w:tcPr>
          <w:p w14:paraId="1AE8CF79" w14:textId="77777777" w:rsidR="001214BE" w:rsidRPr="00052180" w:rsidRDefault="001214BE" w:rsidP="009D2530">
            <w:pPr>
              <w:jc w:val="center"/>
            </w:pPr>
            <w:r w:rsidRPr="00052180">
              <w:t>1, 2, 3</w:t>
            </w:r>
          </w:p>
        </w:tc>
        <w:tc>
          <w:tcPr>
            <w:tcW w:w="1418" w:type="dxa"/>
            <w:vAlign w:val="bottom"/>
          </w:tcPr>
          <w:p w14:paraId="706C13BF" w14:textId="77777777" w:rsidR="001214BE" w:rsidRDefault="001214BE" w:rsidP="009D2530">
            <w:pPr>
              <w:jc w:val="center"/>
            </w:pPr>
          </w:p>
        </w:tc>
        <w:tc>
          <w:tcPr>
            <w:tcW w:w="1276" w:type="dxa"/>
            <w:vAlign w:val="bottom"/>
          </w:tcPr>
          <w:p w14:paraId="7D3E6877" w14:textId="77777777" w:rsidR="001214BE" w:rsidRPr="00A17FEB" w:rsidRDefault="001214BE" w:rsidP="009D2530">
            <w:pPr>
              <w:jc w:val="center"/>
            </w:pPr>
          </w:p>
        </w:tc>
        <w:tc>
          <w:tcPr>
            <w:tcW w:w="1212" w:type="dxa"/>
            <w:vAlign w:val="bottom"/>
          </w:tcPr>
          <w:p w14:paraId="5E3A9497" w14:textId="77777777" w:rsidR="001214BE" w:rsidRPr="00A17FEB" w:rsidRDefault="001214BE" w:rsidP="009D2530">
            <w:pPr>
              <w:jc w:val="center"/>
            </w:pPr>
          </w:p>
        </w:tc>
        <w:tc>
          <w:tcPr>
            <w:tcW w:w="772" w:type="dxa"/>
            <w:vAlign w:val="bottom"/>
          </w:tcPr>
          <w:p w14:paraId="08634C56" w14:textId="77777777" w:rsidR="001214BE" w:rsidRPr="00A17FEB" w:rsidRDefault="001214BE" w:rsidP="009D2530">
            <w:pPr>
              <w:jc w:val="center"/>
            </w:pPr>
          </w:p>
        </w:tc>
        <w:tc>
          <w:tcPr>
            <w:tcW w:w="806" w:type="dxa"/>
            <w:vAlign w:val="bottom"/>
          </w:tcPr>
          <w:p w14:paraId="64742CCC" w14:textId="77777777" w:rsidR="001214BE" w:rsidRPr="00A17FEB" w:rsidRDefault="001214BE" w:rsidP="009D2530">
            <w:pPr>
              <w:jc w:val="center"/>
            </w:pPr>
            <w:r w:rsidRPr="00A17FEB">
              <w:rPr>
                <w:rFonts w:ascii="Aptos Narrow" w:hAnsi="Aptos Narrow"/>
              </w:rPr>
              <w:t>X</w:t>
            </w:r>
          </w:p>
        </w:tc>
        <w:tc>
          <w:tcPr>
            <w:tcW w:w="1080" w:type="dxa"/>
            <w:vAlign w:val="bottom"/>
          </w:tcPr>
          <w:p w14:paraId="57E778BB" w14:textId="77777777" w:rsidR="001214BE" w:rsidRPr="00A17FEB" w:rsidRDefault="001214BE" w:rsidP="009D2530">
            <w:pPr>
              <w:jc w:val="center"/>
            </w:pPr>
          </w:p>
        </w:tc>
        <w:tc>
          <w:tcPr>
            <w:tcW w:w="959" w:type="dxa"/>
            <w:vAlign w:val="bottom"/>
          </w:tcPr>
          <w:p w14:paraId="660F89FA" w14:textId="77777777" w:rsidR="001214BE" w:rsidRDefault="001214BE" w:rsidP="009D2530">
            <w:pPr>
              <w:jc w:val="center"/>
            </w:pPr>
          </w:p>
        </w:tc>
        <w:tc>
          <w:tcPr>
            <w:tcW w:w="1051" w:type="dxa"/>
            <w:vAlign w:val="bottom"/>
          </w:tcPr>
          <w:p w14:paraId="7D2D392C" w14:textId="77777777" w:rsidR="001214BE" w:rsidRDefault="001214BE" w:rsidP="009D2530">
            <w:pPr>
              <w:jc w:val="center"/>
            </w:pPr>
          </w:p>
        </w:tc>
      </w:tr>
      <w:tr w:rsidR="001214BE" w14:paraId="389120B5" w14:textId="77777777" w:rsidTr="009D2530">
        <w:tc>
          <w:tcPr>
            <w:tcW w:w="1555" w:type="dxa"/>
            <w:shd w:val="clear" w:color="auto" w:fill="FAE2D5" w:themeFill="accent2" w:themeFillTint="33"/>
            <w:vAlign w:val="bottom"/>
          </w:tcPr>
          <w:p w14:paraId="0BAF63BE" w14:textId="77777777" w:rsidR="001214BE" w:rsidRPr="00052180" w:rsidRDefault="001214BE" w:rsidP="009D2530">
            <w:r w:rsidRPr="00052180">
              <w:rPr>
                <w:rFonts w:ascii="Aptos Narrow" w:hAnsi="Aptos Narrow"/>
              </w:rPr>
              <w:t>31985830</w:t>
            </w:r>
            <w:r w:rsidRPr="00052180">
              <w:rPr>
                <w:rFonts w:ascii="Aptos Narrow" w:hAnsi="Aptos Narrow"/>
                <w:vertAlign w:val="superscript"/>
              </w:rPr>
              <w:t xml:space="preserve"> A</w:t>
            </w:r>
          </w:p>
        </w:tc>
        <w:tc>
          <w:tcPr>
            <w:tcW w:w="1275" w:type="dxa"/>
            <w:vAlign w:val="bottom"/>
          </w:tcPr>
          <w:p w14:paraId="62923003" w14:textId="77777777" w:rsidR="001214BE" w:rsidRPr="00052180" w:rsidRDefault="001214BE" w:rsidP="009D2530">
            <w:pPr>
              <w:jc w:val="center"/>
            </w:pPr>
            <w:r w:rsidRPr="00052180">
              <w:rPr>
                <w:rFonts w:ascii="Aptos Narrow" w:hAnsi="Aptos Narrow"/>
              </w:rPr>
              <w:t>2020</w:t>
            </w:r>
          </w:p>
        </w:tc>
        <w:tc>
          <w:tcPr>
            <w:tcW w:w="993" w:type="dxa"/>
          </w:tcPr>
          <w:p w14:paraId="1D48C194" w14:textId="77777777" w:rsidR="001214BE" w:rsidRPr="00052180" w:rsidRDefault="001214BE" w:rsidP="009D2530">
            <w:pPr>
              <w:jc w:val="center"/>
            </w:pPr>
            <w:r w:rsidRPr="00052180">
              <w:t>No</w:t>
            </w:r>
          </w:p>
        </w:tc>
        <w:tc>
          <w:tcPr>
            <w:tcW w:w="1275" w:type="dxa"/>
          </w:tcPr>
          <w:p w14:paraId="0B37001E" w14:textId="77777777" w:rsidR="001214BE" w:rsidRPr="00052180" w:rsidRDefault="001214BE" w:rsidP="009D2530">
            <w:pPr>
              <w:jc w:val="center"/>
            </w:pPr>
            <w:r w:rsidRPr="00052180">
              <w:t>1, 2</w:t>
            </w:r>
          </w:p>
        </w:tc>
        <w:tc>
          <w:tcPr>
            <w:tcW w:w="1418" w:type="dxa"/>
            <w:vAlign w:val="bottom"/>
          </w:tcPr>
          <w:p w14:paraId="580C3EF6" w14:textId="77777777" w:rsidR="001214BE" w:rsidRDefault="001214BE" w:rsidP="009D2530">
            <w:pPr>
              <w:jc w:val="center"/>
            </w:pPr>
          </w:p>
        </w:tc>
        <w:tc>
          <w:tcPr>
            <w:tcW w:w="1276" w:type="dxa"/>
            <w:vAlign w:val="bottom"/>
          </w:tcPr>
          <w:p w14:paraId="68D848D1" w14:textId="77777777" w:rsidR="001214BE" w:rsidRPr="00A17FEB" w:rsidRDefault="001214BE" w:rsidP="009D2530">
            <w:pPr>
              <w:jc w:val="center"/>
            </w:pPr>
          </w:p>
        </w:tc>
        <w:tc>
          <w:tcPr>
            <w:tcW w:w="1212" w:type="dxa"/>
            <w:vAlign w:val="bottom"/>
          </w:tcPr>
          <w:p w14:paraId="4C6E77E1" w14:textId="77777777" w:rsidR="001214BE" w:rsidRPr="00A17FEB" w:rsidRDefault="001214BE" w:rsidP="009D2530">
            <w:pPr>
              <w:jc w:val="center"/>
            </w:pPr>
          </w:p>
        </w:tc>
        <w:tc>
          <w:tcPr>
            <w:tcW w:w="772" w:type="dxa"/>
            <w:vAlign w:val="bottom"/>
          </w:tcPr>
          <w:p w14:paraId="44F9D98A" w14:textId="77777777" w:rsidR="001214BE" w:rsidRPr="00A17FEB" w:rsidRDefault="001214BE" w:rsidP="009D2530">
            <w:pPr>
              <w:jc w:val="center"/>
            </w:pPr>
          </w:p>
        </w:tc>
        <w:tc>
          <w:tcPr>
            <w:tcW w:w="806" w:type="dxa"/>
            <w:vAlign w:val="bottom"/>
          </w:tcPr>
          <w:p w14:paraId="401B6510" w14:textId="77777777" w:rsidR="001214BE" w:rsidRPr="00A17FEB" w:rsidRDefault="001214BE" w:rsidP="009D2530">
            <w:pPr>
              <w:jc w:val="center"/>
            </w:pPr>
            <w:r w:rsidRPr="00A17FEB">
              <w:rPr>
                <w:rFonts w:ascii="Aptos Narrow" w:hAnsi="Aptos Narrow"/>
              </w:rPr>
              <w:t>X</w:t>
            </w:r>
          </w:p>
        </w:tc>
        <w:tc>
          <w:tcPr>
            <w:tcW w:w="1080" w:type="dxa"/>
            <w:vAlign w:val="bottom"/>
          </w:tcPr>
          <w:p w14:paraId="76010029" w14:textId="77777777" w:rsidR="001214BE" w:rsidRPr="00A17FEB" w:rsidRDefault="001214BE" w:rsidP="009D2530">
            <w:pPr>
              <w:jc w:val="center"/>
            </w:pPr>
            <w:r w:rsidRPr="00A17FEB">
              <w:rPr>
                <w:rFonts w:ascii="Aptos Narrow" w:hAnsi="Aptos Narrow"/>
              </w:rPr>
              <w:t>X</w:t>
            </w:r>
          </w:p>
        </w:tc>
        <w:tc>
          <w:tcPr>
            <w:tcW w:w="959" w:type="dxa"/>
            <w:vAlign w:val="bottom"/>
          </w:tcPr>
          <w:p w14:paraId="1F700D92" w14:textId="77777777" w:rsidR="001214BE" w:rsidRDefault="001214BE" w:rsidP="009D2530">
            <w:pPr>
              <w:jc w:val="center"/>
            </w:pPr>
          </w:p>
        </w:tc>
        <w:tc>
          <w:tcPr>
            <w:tcW w:w="1051" w:type="dxa"/>
            <w:vAlign w:val="bottom"/>
          </w:tcPr>
          <w:p w14:paraId="28C56A70" w14:textId="77777777" w:rsidR="001214BE" w:rsidRDefault="001214BE" w:rsidP="009D2530">
            <w:pPr>
              <w:jc w:val="center"/>
            </w:pPr>
          </w:p>
        </w:tc>
      </w:tr>
      <w:tr w:rsidR="001214BE" w14:paraId="6536E993" w14:textId="77777777" w:rsidTr="009D2530">
        <w:tc>
          <w:tcPr>
            <w:tcW w:w="1555" w:type="dxa"/>
            <w:shd w:val="clear" w:color="auto" w:fill="FAE2D5" w:themeFill="accent2" w:themeFillTint="33"/>
            <w:vAlign w:val="bottom"/>
          </w:tcPr>
          <w:p w14:paraId="32A08750" w14:textId="77777777" w:rsidR="001214BE" w:rsidRPr="00052180" w:rsidRDefault="001214BE" w:rsidP="009D2530">
            <w:pPr>
              <w:rPr>
                <w:rFonts w:ascii="Aptos Narrow" w:hAnsi="Aptos Narrow"/>
              </w:rPr>
            </w:pPr>
            <w:r w:rsidRPr="00052180">
              <w:rPr>
                <w:rFonts w:ascii="Aptos Narrow" w:hAnsi="Aptos Narrow"/>
              </w:rPr>
              <w:t>31985831</w:t>
            </w:r>
            <w:r w:rsidRPr="00052180">
              <w:rPr>
                <w:rFonts w:ascii="Aptos Narrow" w:hAnsi="Aptos Narrow"/>
                <w:vertAlign w:val="superscript"/>
              </w:rPr>
              <w:t xml:space="preserve"> A</w:t>
            </w:r>
          </w:p>
        </w:tc>
        <w:tc>
          <w:tcPr>
            <w:tcW w:w="1275" w:type="dxa"/>
            <w:vAlign w:val="bottom"/>
          </w:tcPr>
          <w:p w14:paraId="5373CD72" w14:textId="77777777" w:rsidR="001214BE" w:rsidRPr="00052180" w:rsidRDefault="001214BE" w:rsidP="009D2530">
            <w:pPr>
              <w:jc w:val="center"/>
              <w:rPr>
                <w:rFonts w:ascii="Aptos Narrow" w:hAnsi="Aptos Narrow"/>
              </w:rPr>
            </w:pPr>
            <w:r w:rsidRPr="00052180">
              <w:rPr>
                <w:rFonts w:ascii="Aptos Narrow" w:hAnsi="Aptos Narrow"/>
              </w:rPr>
              <w:t>2020</w:t>
            </w:r>
          </w:p>
        </w:tc>
        <w:tc>
          <w:tcPr>
            <w:tcW w:w="993" w:type="dxa"/>
          </w:tcPr>
          <w:p w14:paraId="1C9D6FE6" w14:textId="77777777" w:rsidR="001214BE" w:rsidRPr="00052180" w:rsidRDefault="001214BE" w:rsidP="009D2530">
            <w:pPr>
              <w:jc w:val="center"/>
            </w:pPr>
            <w:r w:rsidRPr="00052180">
              <w:t>Yes</w:t>
            </w:r>
          </w:p>
        </w:tc>
        <w:tc>
          <w:tcPr>
            <w:tcW w:w="1275" w:type="dxa"/>
          </w:tcPr>
          <w:p w14:paraId="5EDA8A18" w14:textId="41D94C00" w:rsidR="001214BE" w:rsidRPr="00052180" w:rsidRDefault="001214BE" w:rsidP="009D2530">
            <w:pPr>
              <w:jc w:val="center"/>
            </w:pPr>
            <w:r w:rsidRPr="00052180">
              <w:t>1, 2</w:t>
            </w:r>
            <w:r w:rsidR="001760B1">
              <w:t>, 3</w:t>
            </w:r>
          </w:p>
        </w:tc>
        <w:tc>
          <w:tcPr>
            <w:tcW w:w="1418" w:type="dxa"/>
            <w:vAlign w:val="bottom"/>
          </w:tcPr>
          <w:p w14:paraId="00F095C3" w14:textId="77777777" w:rsidR="001214BE" w:rsidRDefault="001214BE" w:rsidP="009D2530">
            <w:pPr>
              <w:jc w:val="center"/>
            </w:pPr>
          </w:p>
        </w:tc>
        <w:tc>
          <w:tcPr>
            <w:tcW w:w="1276" w:type="dxa"/>
            <w:vAlign w:val="bottom"/>
          </w:tcPr>
          <w:p w14:paraId="28AE018E" w14:textId="77777777" w:rsidR="001214BE" w:rsidRPr="00A17FEB" w:rsidRDefault="001214BE" w:rsidP="009D2530">
            <w:pPr>
              <w:jc w:val="center"/>
            </w:pPr>
          </w:p>
        </w:tc>
        <w:tc>
          <w:tcPr>
            <w:tcW w:w="1212" w:type="dxa"/>
            <w:vAlign w:val="bottom"/>
          </w:tcPr>
          <w:p w14:paraId="367E6267" w14:textId="77777777" w:rsidR="001214BE" w:rsidRPr="00A17FEB" w:rsidRDefault="001214BE" w:rsidP="009D2530">
            <w:pPr>
              <w:jc w:val="center"/>
            </w:pPr>
          </w:p>
        </w:tc>
        <w:tc>
          <w:tcPr>
            <w:tcW w:w="772" w:type="dxa"/>
            <w:vAlign w:val="bottom"/>
          </w:tcPr>
          <w:p w14:paraId="2991E924" w14:textId="77777777" w:rsidR="001214BE" w:rsidRPr="00A17FEB" w:rsidRDefault="001214BE" w:rsidP="009D2530">
            <w:pPr>
              <w:jc w:val="center"/>
            </w:pPr>
          </w:p>
        </w:tc>
        <w:tc>
          <w:tcPr>
            <w:tcW w:w="806" w:type="dxa"/>
            <w:vAlign w:val="bottom"/>
          </w:tcPr>
          <w:p w14:paraId="5DA9D275"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56FBBE2D" w14:textId="77777777" w:rsidR="001214BE" w:rsidRPr="00A17FEB" w:rsidRDefault="001214BE" w:rsidP="009D2530">
            <w:pPr>
              <w:jc w:val="center"/>
              <w:rPr>
                <w:rFonts w:ascii="Aptos Narrow" w:hAnsi="Aptos Narrow"/>
              </w:rPr>
            </w:pPr>
          </w:p>
        </w:tc>
        <w:tc>
          <w:tcPr>
            <w:tcW w:w="959" w:type="dxa"/>
            <w:vAlign w:val="bottom"/>
          </w:tcPr>
          <w:p w14:paraId="12BB9EDD" w14:textId="77777777" w:rsidR="001214BE" w:rsidRDefault="001214BE" w:rsidP="009D2530">
            <w:pPr>
              <w:jc w:val="center"/>
            </w:pPr>
          </w:p>
        </w:tc>
        <w:tc>
          <w:tcPr>
            <w:tcW w:w="1051" w:type="dxa"/>
            <w:vAlign w:val="bottom"/>
          </w:tcPr>
          <w:p w14:paraId="42CA47F2" w14:textId="77777777" w:rsidR="001214BE" w:rsidRDefault="001214BE" w:rsidP="009D2530">
            <w:pPr>
              <w:jc w:val="center"/>
            </w:pPr>
          </w:p>
        </w:tc>
      </w:tr>
      <w:tr w:rsidR="001214BE" w14:paraId="513A9D00" w14:textId="77777777" w:rsidTr="009D2530">
        <w:tc>
          <w:tcPr>
            <w:tcW w:w="1555" w:type="dxa"/>
            <w:shd w:val="clear" w:color="auto" w:fill="FAE2D5" w:themeFill="accent2" w:themeFillTint="33"/>
            <w:vAlign w:val="bottom"/>
          </w:tcPr>
          <w:p w14:paraId="06ABA45E" w14:textId="77777777" w:rsidR="001214BE" w:rsidRPr="00052180" w:rsidRDefault="001214BE" w:rsidP="009D2530">
            <w:r w:rsidRPr="00052180">
              <w:rPr>
                <w:rFonts w:ascii="Aptos Narrow" w:hAnsi="Aptos Narrow"/>
              </w:rPr>
              <w:t>39439697</w:t>
            </w:r>
            <w:r w:rsidRPr="00052180">
              <w:rPr>
                <w:rFonts w:ascii="Aptos Narrow" w:hAnsi="Aptos Narrow"/>
                <w:vertAlign w:val="superscript"/>
              </w:rPr>
              <w:t xml:space="preserve"> A</w:t>
            </w:r>
          </w:p>
        </w:tc>
        <w:tc>
          <w:tcPr>
            <w:tcW w:w="1275" w:type="dxa"/>
            <w:vAlign w:val="bottom"/>
          </w:tcPr>
          <w:p w14:paraId="01CD5636" w14:textId="77777777" w:rsidR="001214BE" w:rsidRPr="00052180" w:rsidRDefault="001214BE" w:rsidP="009D2530">
            <w:pPr>
              <w:jc w:val="center"/>
            </w:pPr>
            <w:r w:rsidRPr="00052180">
              <w:rPr>
                <w:rFonts w:ascii="Aptos Narrow" w:hAnsi="Aptos Narrow"/>
              </w:rPr>
              <w:t>2020</w:t>
            </w:r>
          </w:p>
        </w:tc>
        <w:tc>
          <w:tcPr>
            <w:tcW w:w="993" w:type="dxa"/>
          </w:tcPr>
          <w:p w14:paraId="3D71019A" w14:textId="77777777" w:rsidR="001214BE" w:rsidRPr="00052180" w:rsidRDefault="001214BE" w:rsidP="009D2530">
            <w:pPr>
              <w:jc w:val="center"/>
            </w:pPr>
            <w:r w:rsidRPr="00052180">
              <w:t>No</w:t>
            </w:r>
          </w:p>
        </w:tc>
        <w:tc>
          <w:tcPr>
            <w:tcW w:w="1275" w:type="dxa"/>
          </w:tcPr>
          <w:p w14:paraId="33573C54" w14:textId="77777777" w:rsidR="001214BE" w:rsidRPr="00052180" w:rsidRDefault="001214BE" w:rsidP="009D2530">
            <w:pPr>
              <w:jc w:val="center"/>
            </w:pPr>
            <w:r w:rsidRPr="00052180">
              <w:t>1</w:t>
            </w:r>
          </w:p>
        </w:tc>
        <w:tc>
          <w:tcPr>
            <w:tcW w:w="1418" w:type="dxa"/>
            <w:vAlign w:val="bottom"/>
          </w:tcPr>
          <w:p w14:paraId="34B222A8" w14:textId="77777777" w:rsidR="001214BE" w:rsidRDefault="001214BE" w:rsidP="009D2530">
            <w:pPr>
              <w:jc w:val="center"/>
            </w:pPr>
          </w:p>
        </w:tc>
        <w:tc>
          <w:tcPr>
            <w:tcW w:w="1276" w:type="dxa"/>
            <w:vAlign w:val="bottom"/>
          </w:tcPr>
          <w:p w14:paraId="30E84D17" w14:textId="77777777" w:rsidR="001214BE" w:rsidRPr="00A17FEB" w:rsidRDefault="001214BE" w:rsidP="009D2530">
            <w:pPr>
              <w:jc w:val="center"/>
            </w:pPr>
          </w:p>
        </w:tc>
        <w:tc>
          <w:tcPr>
            <w:tcW w:w="1212" w:type="dxa"/>
            <w:vAlign w:val="bottom"/>
          </w:tcPr>
          <w:p w14:paraId="5AE23ED3" w14:textId="77777777" w:rsidR="001214BE" w:rsidRPr="00A17FEB" w:rsidRDefault="001214BE" w:rsidP="009D2530">
            <w:pPr>
              <w:jc w:val="center"/>
            </w:pPr>
          </w:p>
        </w:tc>
        <w:tc>
          <w:tcPr>
            <w:tcW w:w="772" w:type="dxa"/>
            <w:vAlign w:val="bottom"/>
          </w:tcPr>
          <w:p w14:paraId="34910BD4" w14:textId="77777777" w:rsidR="001214BE" w:rsidRPr="00A17FEB" w:rsidRDefault="001214BE" w:rsidP="009D2530">
            <w:pPr>
              <w:jc w:val="center"/>
            </w:pPr>
          </w:p>
        </w:tc>
        <w:tc>
          <w:tcPr>
            <w:tcW w:w="806" w:type="dxa"/>
            <w:vAlign w:val="bottom"/>
          </w:tcPr>
          <w:p w14:paraId="3B7FA26D" w14:textId="77777777" w:rsidR="001214BE" w:rsidRPr="00A17FEB" w:rsidRDefault="001214BE" w:rsidP="009D2530">
            <w:pPr>
              <w:jc w:val="center"/>
            </w:pPr>
            <w:r w:rsidRPr="00A17FEB">
              <w:rPr>
                <w:rFonts w:ascii="Aptos Narrow" w:hAnsi="Aptos Narrow"/>
              </w:rPr>
              <w:t>X</w:t>
            </w:r>
          </w:p>
        </w:tc>
        <w:tc>
          <w:tcPr>
            <w:tcW w:w="1080" w:type="dxa"/>
            <w:vAlign w:val="bottom"/>
          </w:tcPr>
          <w:p w14:paraId="2A870458" w14:textId="77777777" w:rsidR="001214BE" w:rsidRPr="00A17FEB" w:rsidRDefault="001214BE" w:rsidP="009D2530">
            <w:pPr>
              <w:jc w:val="center"/>
            </w:pPr>
            <w:r w:rsidRPr="00A17FEB">
              <w:rPr>
                <w:rFonts w:ascii="Aptos Narrow" w:hAnsi="Aptos Narrow"/>
              </w:rPr>
              <w:t>X</w:t>
            </w:r>
          </w:p>
        </w:tc>
        <w:tc>
          <w:tcPr>
            <w:tcW w:w="959" w:type="dxa"/>
            <w:vAlign w:val="bottom"/>
          </w:tcPr>
          <w:p w14:paraId="18BE6828" w14:textId="77777777" w:rsidR="001214BE" w:rsidRDefault="001214BE" w:rsidP="009D2530">
            <w:pPr>
              <w:jc w:val="center"/>
            </w:pPr>
          </w:p>
        </w:tc>
        <w:tc>
          <w:tcPr>
            <w:tcW w:w="1051" w:type="dxa"/>
            <w:vAlign w:val="bottom"/>
          </w:tcPr>
          <w:p w14:paraId="5BAE853F" w14:textId="77777777" w:rsidR="001214BE" w:rsidRDefault="001214BE" w:rsidP="009D2530">
            <w:pPr>
              <w:jc w:val="center"/>
            </w:pPr>
          </w:p>
        </w:tc>
      </w:tr>
      <w:tr w:rsidR="001214BE" w14:paraId="279F6C5D" w14:textId="77777777" w:rsidTr="009D2530">
        <w:tc>
          <w:tcPr>
            <w:tcW w:w="1555" w:type="dxa"/>
            <w:vAlign w:val="bottom"/>
          </w:tcPr>
          <w:p w14:paraId="50A5DE0B" w14:textId="77777777" w:rsidR="001214BE" w:rsidRPr="00052180" w:rsidRDefault="001214BE" w:rsidP="009D2530">
            <w:pPr>
              <w:rPr>
                <w:rFonts w:ascii="Aptos Narrow" w:hAnsi="Aptos Narrow"/>
              </w:rPr>
            </w:pPr>
            <w:r w:rsidRPr="00052180">
              <w:rPr>
                <w:rFonts w:ascii="Aptos Narrow" w:hAnsi="Aptos Narrow"/>
              </w:rPr>
              <w:t>32879417</w:t>
            </w:r>
          </w:p>
        </w:tc>
        <w:tc>
          <w:tcPr>
            <w:tcW w:w="1275" w:type="dxa"/>
            <w:vAlign w:val="bottom"/>
          </w:tcPr>
          <w:p w14:paraId="06442C0F" w14:textId="77777777" w:rsidR="001214BE" w:rsidRPr="00052180" w:rsidRDefault="001214BE" w:rsidP="009D2530">
            <w:pPr>
              <w:jc w:val="center"/>
              <w:rPr>
                <w:rFonts w:ascii="Aptos Narrow" w:hAnsi="Aptos Narrow"/>
              </w:rPr>
            </w:pPr>
            <w:r w:rsidRPr="00052180">
              <w:rPr>
                <w:rFonts w:ascii="Aptos Narrow" w:hAnsi="Aptos Narrow"/>
              </w:rPr>
              <w:t>2020</w:t>
            </w:r>
          </w:p>
        </w:tc>
        <w:tc>
          <w:tcPr>
            <w:tcW w:w="993" w:type="dxa"/>
          </w:tcPr>
          <w:p w14:paraId="005AE9AF" w14:textId="77777777" w:rsidR="001214BE" w:rsidRPr="00052180" w:rsidRDefault="001214BE" w:rsidP="009D2530">
            <w:pPr>
              <w:jc w:val="center"/>
            </w:pPr>
            <w:r w:rsidRPr="00052180">
              <w:t>No</w:t>
            </w:r>
          </w:p>
        </w:tc>
        <w:tc>
          <w:tcPr>
            <w:tcW w:w="1275" w:type="dxa"/>
          </w:tcPr>
          <w:p w14:paraId="3AC394D3" w14:textId="77777777" w:rsidR="001214BE" w:rsidRPr="00052180" w:rsidRDefault="001214BE" w:rsidP="009D2530">
            <w:pPr>
              <w:jc w:val="center"/>
            </w:pPr>
            <w:r w:rsidRPr="00052180">
              <w:t>1, 2</w:t>
            </w:r>
          </w:p>
        </w:tc>
        <w:tc>
          <w:tcPr>
            <w:tcW w:w="1418" w:type="dxa"/>
            <w:vAlign w:val="bottom"/>
          </w:tcPr>
          <w:p w14:paraId="7C31299C" w14:textId="77777777" w:rsidR="001214BE" w:rsidRDefault="001214BE" w:rsidP="009D2530">
            <w:pPr>
              <w:jc w:val="center"/>
            </w:pPr>
          </w:p>
        </w:tc>
        <w:tc>
          <w:tcPr>
            <w:tcW w:w="1276" w:type="dxa"/>
            <w:vAlign w:val="bottom"/>
          </w:tcPr>
          <w:p w14:paraId="05162E6D" w14:textId="77777777" w:rsidR="001214BE" w:rsidRPr="00A17FEB" w:rsidRDefault="001214BE" w:rsidP="009D2530">
            <w:pPr>
              <w:jc w:val="center"/>
            </w:pPr>
          </w:p>
        </w:tc>
        <w:tc>
          <w:tcPr>
            <w:tcW w:w="1212" w:type="dxa"/>
            <w:vAlign w:val="bottom"/>
          </w:tcPr>
          <w:p w14:paraId="3EFFBCAD" w14:textId="77777777" w:rsidR="001214BE" w:rsidRPr="00A17FEB" w:rsidRDefault="001214BE" w:rsidP="009D2530">
            <w:pPr>
              <w:jc w:val="center"/>
            </w:pPr>
          </w:p>
        </w:tc>
        <w:tc>
          <w:tcPr>
            <w:tcW w:w="772" w:type="dxa"/>
            <w:vAlign w:val="bottom"/>
          </w:tcPr>
          <w:p w14:paraId="73F611B6" w14:textId="77777777" w:rsidR="001214BE" w:rsidRPr="00A17FEB" w:rsidRDefault="001214BE" w:rsidP="009D2530">
            <w:pPr>
              <w:jc w:val="center"/>
            </w:pPr>
          </w:p>
        </w:tc>
        <w:tc>
          <w:tcPr>
            <w:tcW w:w="806" w:type="dxa"/>
            <w:vAlign w:val="bottom"/>
          </w:tcPr>
          <w:p w14:paraId="42125D4A"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5591C88F" w14:textId="77777777" w:rsidR="001214BE" w:rsidRPr="00A17FEB" w:rsidRDefault="001214BE" w:rsidP="009D2530">
            <w:pPr>
              <w:jc w:val="center"/>
              <w:rPr>
                <w:rFonts w:ascii="Aptos Narrow" w:hAnsi="Aptos Narrow"/>
              </w:rPr>
            </w:pPr>
          </w:p>
        </w:tc>
        <w:tc>
          <w:tcPr>
            <w:tcW w:w="959" w:type="dxa"/>
            <w:vAlign w:val="bottom"/>
          </w:tcPr>
          <w:p w14:paraId="54C7E645" w14:textId="77777777" w:rsidR="001214BE" w:rsidRDefault="001214BE" w:rsidP="009D2530">
            <w:pPr>
              <w:jc w:val="center"/>
            </w:pPr>
          </w:p>
        </w:tc>
        <w:tc>
          <w:tcPr>
            <w:tcW w:w="1051" w:type="dxa"/>
            <w:vAlign w:val="bottom"/>
          </w:tcPr>
          <w:p w14:paraId="13D9DA7B" w14:textId="77777777" w:rsidR="001214BE" w:rsidRDefault="001214BE" w:rsidP="009D2530">
            <w:pPr>
              <w:jc w:val="center"/>
            </w:pPr>
          </w:p>
        </w:tc>
      </w:tr>
      <w:tr w:rsidR="001214BE" w14:paraId="4164284E" w14:textId="77777777" w:rsidTr="009D2530">
        <w:tc>
          <w:tcPr>
            <w:tcW w:w="1555" w:type="dxa"/>
            <w:shd w:val="clear" w:color="auto" w:fill="FAE2D5" w:themeFill="accent2" w:themeFillTint="33"/>
            <w:vAlign w:val="bottom"/>
          </w:tcPr>
          <w:p w14:paraId="2A0CF0CC" w14:textId="77777777" w:rsidR="001214BE" w:rsidRPr="00052180" w:rsidRDefault="001214BE" w:rsidP="009D2530">
            <w:r w:rsidRPr="00052180">
              <w:rPr>
                <w:rFonts w:ascii="Aptos Narrow" w:hAnsi="Aptos Narrow"/>
              </w:rPr>
              <w:lastRenderedPageBreak/>
              <w:t>34681816</w:t>
            </w:r>
            <w:r w:rsidRPr="00052180">
              <w:rPr>
                <w:rFonts w:ascii="Aptos Narrow" w:hAnsi="Aptos Narrow"/>
                <w:vertAlign w:val="superscript"/>
              </w:rPr>
              <w:t xml:space="preserve"> A</w:t>
            </w:r>
          </w:p>
        </w:tc>
        <w:tc>
          <w:tcPr>
            <w:tcW w:w="1275" w:type="dxa"/>
            <w:vAlign w:val="bottom"/>
          </w:tcPr>
          <w:p w14:paraId="4D7E80C0" w14:textId="77777777" w:rsidR="001214BE" w:rsidRPr="00052180" w:rsidRDefault="001214BE" w:rsidP="009D2530">
            <w:pPr>
              <w:jc w:val="center"/>
            </w:pPr>
            <w:r w:rsidRPr="00052180">
              <w:rPr>
                <w:rFonts w:ascii="Aptos Narrow" w:hAnsi="Aptos Narrow"/>
              </w:rPr>
              <w:t>2021</w:t>
            </w:r>
          </w:p>
        </w:tc>
        <w:tc>
          <w:tcPr>
            <w:tcW w:w="993" w:type="dxa"/>
          </w:tcPr>
          <w:p w14:paraId="091E19E6" w14:textId="77777777" w:rsidR="001214BE" w:rsidRPr="00052180" w:rsidRDefault="001214BE" w:rsidP="009D2530">
            <w:pPr>
              <w:jc w:val="center"/>
            </w:pPr>
            <w:r w:rsidRPr="00052180">
              <w:t>Yes</w:t>
            </w:r>
          </w:p>
        </w:tc>
        <w:tc>
          <w:tcPr>
            <w:tcW w:w="1275" w:type="dxa"/>
          </w:tcPr>
          <w:p w14:paraId="62D43F5B" w14:textId="15A8C619" w:rsidR="001214BE" w:rsidRPr="00052180" w:rsidRDefault="001214BE" w:rsidP="009D2530">
            <w:pPr>
              <w:jc w:val="center"/>
            </w:pPr>
            <w:r w:rsidRPr="00052180">
              <w:t>1</w:t>
            </w:r>
            <w:r w:rsidR="008B5F42">
              <w:t>,2</w:t>
            </w:r>
            <w:r w:rsidR="00965B59">
              <w:t>,3</w:t>
            </w:r>
          </w:p>
        </w:tc>
        <w:tc>
          <w:tcPr>
            <w:tcW w:w="1418" w:type="dxa"/>
            <w:vAlign w:val="bottom"/>
          </w:tcPr>
          <w:p w14:paraId="038F65BF" w14:textId="77777777" w:rsidR="001214BE" w:rsidRDefault="001214BE" w:rsidP="009D2530">
            <w:pPr>
              <w:jc w:val="center"/>
            </w:pPr>
          </w:p>
        </w:tc>
        <w:tc>
          <w:tcPr>
            <w:tcW w:w="1276" w:type="dxa"/>
            <w:vAlign w:val="bottom"/>
          </w:tcPr>
          <w:p w14:paraId="2F3F0224" w14:textId="77777777" w:rsidR="001214BE" w:rsidRPr="00A17FEB" w:rsidRDefault="001214BE" w:rsidP="009D2530">
            <w:pPr>
              <w:jc w:val="center"/>
            </w:pPr>
          </w:p>
        </w:tc>
        <w:tc>
          <w:tcPr>
            <w:tcW w:w="1212" w:type="dxa"/>
            <w:vAlign w:val="bottom"/>
          </w:tcPr>
          <w:p w14:paraId="1F41E9EF" w14:textId="77777777" w:rsidR="001214BE" w:rsidRPr="00A17FEB" w:rsidRDefault="001214BE" w:rsidP="009D2530">
            <w:pPr>
              <w:jc w:val="center"/>
            </w:pPr>
          </w:p>
        </w:tc>
        <w:tc>
          <w:tcPr>
            <w:tcW w:w="772" w:type="dxa"/>
            <w:vAlign w:val="bottom"/>
          </w:tcPr>
          <w:p w14:paraId="3EB83AE9" w14:textId="77777777" w:rsidR="001214BE" w:rsidRPr="00A17FEB" w:rsidRDefault="001214BE" w:rsidP="009D2530">
            <w:pPr>
              <w:jc w:val="center"/>
            </w:pPr>
          </w:p>
        </w:tc>
        <w:tc>
          <w:tcPr>
            <w:tcW w:w="806" w:type="dxa"/>
            <w:vAlign w:val="bottom"/>
          </w:tcPr>
          <w:p w14:paraId="3CB8C241" w14:textId="77777777" w:rsidR="001214BE" w:rsidRPr="00A17FEB" w:rsidRDefault="001214BE" w:rsidP="009D2530">
            <w:pPr>
              <w:jc w:val="center"/>
            </w:pPr>
            <w:r w:rsidRPr="00A17FEB">
              <w:rPr>
                <w:rFonts w:ascii="Aptos Narrow" w:hAnsi="Aptos Narrow"/>
              </w:rPr>
              <w:t>X</w:t>
            </w:r>
          </w:p>
        </w:tc>
        <w:tc>
          <w:tcPr>
            <w:tcW w:w="1080" w:type="dxa"/>
            <w:vAlign w:val="bottom"/>
          </w:tcPr>
          <w:p w14:paraId="170107A4" w14:textId="1042A6CA" w:rsidR="001214BE" w:rsidRPr="00A17FEB" w:rsidRDefault="001214BE" w:rsidP="009D2530">
            <w:pPr>
              <w:jc w:val="center"/>
            </w:pPr>
          </w:p>
        </w:tc>
        <w:tc>
          <w:tcPr>
            <w:tcW w:w="959" w:type="dxa"/>
            <w:vAlign w:val="bottom"/>
          </w:tcPr>
          <w:p w14:paraId="1D8ED1C2" w14:textId="77777777" w:rsidR="001214BE" w:rsidRDefault="001214BE" w:rsidP="009D2530">
            <w:pPr>
              <w:jc w:val="center"/>
            </w:pPr>
          </w:p>
        </w:tc>
        <w:tc>
          <w:tcPr>
            <w:tcW w:w="1051" w:type="dxa"/>
            <w:vAlign w:val="bottom"/>
          </w:tcPr>
          <w:p w14:paraId="0B11B547" w14:textId="77777777" w:rsidR="001214BE" w:rsidRDefault="001214BE" w:rsidP="009D2530">
            <w:pPr>
              <w:jc w:val="center"/>
            </w:pPr>
          </w:p>
        </w:tc>
      </w:tr>
      <w:tr w:rsidR="001214BE" w14:paraId="0A07F0A5" w14:textId="77777777" w:rsidTr="009D2530">
        <w:tc>
          <w:tcPr>
            <w:tcW w:w="1555" w:type="dxa"/>
            <w:shd w:val="clear" w:color="auto" w:fill="FAE2D5" w:themeFill="accent2" w:themeFillTint="33"/>
            <w:vAlign w:val="bottom"/>
          </w:tcPr>
          <w:p w14:paraId="3A6B0510" w14:textId="77777777" w:rsidR="001214BE" w:rsidRPr="00052180" w:rsidRDefault="001214BE" w:rsidP="009D2530">
            <w:pPr>
              <w:rPr>
                <w:rFonts w:ascii="Aptos Narrow" w:hAnsi="Aptos Narrow"/>
              </w:rPr>
            </w:pPr>
            <w:r w:rsidRPr="00052180">
              <w:rPr>
                <w:rFonts w:ascii="Aptos Narrow" w:hAnsi="Aptos Narrow"/>
              </w:rPr>
              <w:t>34556849</w:t>
            </w:r>
            <w:r w:rsidRPr="00052180">
              <w:rPr>
                <w:rFonts w:ascii="Aptos Narrow" w:hAnsi="Aptos Narrow"/>
                <w:vertAlign w:val="superscript"/>
              </w:rPr>
              <w:t xml:space="preserve"> A</w:t>
            </w:r>
          </w:p>
        </w:tc>
        <w:tc>
          <w:tcPr>
            <w:tcW w:w="1275" w:type="dxa"/>
            <w:shd w:val="clear" w:color="auto" w:fill="auto"/>
            <w:vAlign w:val="bottom"/>
          </w:tcPr>
          <w:p w14:paraId="36AE10A7" w14:textId="77777777" w:rsidR="001214BE" w:rsidRPr="00052180" w:rsidRDefault="001214BE" w:rsidP="009D2530">
            <w:pPr>
              <w:jc w:val="center"/>
              <w:rPr>
                <w:rFonts w:ascii="Aptos Narrow" w:hAnsi="Aptos Narrow"/>
              </w:rPr>
            </w:pPr>
            <w:r w:rsidRPr="00052180">
              <w:rPr>
                <w:rFonts w:ascii="Aptos Narrow" w:hAnsi="Aptos Narrow"/>
              </w:rPr>
              <w:t>2021</w:t>
            </w:r>
          </w:p>
        </w:tc>
        <w:tc>
          <w:tcPr>
            <w:tcW w:w="993" w:type="dxa"/>
          </w:tcPr>
          <w:p w14:paraId="4EC1A857" w14:textId="77777777" w:rsidR="001214BE" w:rsidRPr="00052180" w:rsidRDefault="001214BE" w:rsidP="009D2530">
            <w:pPr>
              <w:jc w:val="center"/>
            </w:pPr>
            <w:r w:rsidRPr="00052180">
              <w:t>No</w:t>
            </w:r>
          </w:p>
        </w:tc>
        <w:tc>
          <w:tcPr>
            <w:tcW w:w="1275" w:type="dxa"/>
          </w:tcPr>
          <w:p w14:paraId="7663EAFE" w14:textId="77777777" w:rsidR="001214BE" w:rsidRPr="00052180" w:rsidRDefault="001214BE" w:rsidP="009D2530">
            <w:pPr>
              <w:jc w:val="center"/>
            </w:pPr>
            <w:r w:rsidRPr="00052180">
              <w:t>1</w:t>
            </w:r>
          </w:p>
        </w:tc>
        <w:tc>
          <w:tcPr>
            <w:tcW w:w="1418" w:type="dxa"/>
            <w:shd w:val="clear" w:color="auto" w:fill="auto"/>
            <w:vAlign w:val="bottom"/>
          </w:tcPr>
          <w:p w14:paraId="723B06DC" w14:textId="77777777" w:rsidR="001214BE" w:rsidRDefault="001214BE" w:rsidP="009D2530">
            <w:pPr>
              <w:jc w:val="center"/>
            </w:pPr>
          </w:p>
        </w:tc>
        <w:tc>
          <w:tcPr>
            <w:tcW w:w="1276" w:type="dxa"/>
            <w:shd w:val="clear" w:color="auto" w:fill="auto"/>
            <w:vAlign w:val="bottom"/>
          </w:tcPr>
          <w:p w14:paraId="5D831809" w14:textId="77777777" w:rsidR="001214BE" w:rsidRPr="00A17FEB" w:rsidRDefault="001214BE" w:rsidP="009D2530">
            <w:pPr>
              <w:jc w:val="center"/>
            </w:pPr>
          </w:p>
        </w:tc>
        <w:tc>
          <w:tcPr>
            <w:tcW w:w="1212" w:type="dxa"/>
            <w:shd w:val="clear" w:color="auto" w:fill="auto"/>
            <w:vAlign w:val="bottom"/>
          </w:tcPr>
          <w:p w14:paraId="093E03B0" w14:textId="77777777" w:rsidR="001214BE" w:rsidRPr="00A17FEB" w:rsidRDefault="001214BE" w:rsidP="009D2530">
            <w:pPr>
              <w:jc w:val="center"/>
            </w:pPr>
          </w:p>
        </w:tc>
        <w:tc>
          <w:tcPr>
            <w:tcW w:w="772" w:type="dxa"/>
            <w:shd w:val="clear" w:color="auto" w:fill="auto"/>
            <w:vAlign w:val="bottom"/>
          </w:tcPr>
          <w:p w14:paraId="2B20386D" w14:textId="77777777" w:rsidR="001214BE" w:rsidRPr="00A17FEB" w:rsidRDefault="001214BE" w:rsidP="009D2530">
            <w:pPr>
              <w:jc w:val="center"/>
            </w:pPr>
            <w:r w:rsidRPr="00A17FEB">
              <w:t>X</w:t>
            </w:r>
          </w:p>
        </w:tc>
        <w:tc>
          <w:tcPr>
            <w:tcW w:w="806" w:type="dxa"/>
            <w:shd w:val="clear" w:color="auto" w:fill="auto"/>
            <w:vAlign w:val="bottom"/>
          </w:tcPr>
          <w:p w14:paraId="0E217E00" w14:textId="77777777" w:rsidR="001214BE" w:rsidRPr="00A17FEB" w:rsidRDefault="001214BE" w:rsidP="009D2530">
            <w:pPr>
              <w:jc w:val="center"/>
              <w:rPr>
                <w:rFonts w:ascii="Aptos Narrow" w:hAnsi="Aptos Narrow"/>
              </w:rPr>
            </w:pPr>
            <w:r w:rsidRPr="00A17FEB">
              <w:rPr>
                <w:rFonts w:ascii="Aptos Narrow" w:hAnsi="Aptos Narrow"/>
              </w:rPr>
              <w:t xml:space="preserve">X </w:t>
            </w:r>
          </w:p>
        </w:tc>
        <w:tc>
          <w:tcPr>
            <w:tcW w:w="1080" w:type="dxa"/>
            <w:shd w:val="clear" w:color="auto" w:fill="auto"/>
            <w:vAlign w:val="bottom"/>
          </w:tcPr>
          <w:p w14:paraId="35EB75A8" w14:textId="77777777" w:rsidR="001214BE" w:rsidRPr="00A17FEB" w:rsidRDefault="001214BE" w:rsidP="009D2530">
            <w:pPr>
              <w:jc w:val="center"/>
              <w:rPr>
                <w:rFonts w:ascii="Aptos Narrow" w:hAnsi="Aptos Narrow"/>
              </w:rPr>
            </w:pPr>
          </w:p>
        </w:tc>
        <w:tc>
          <w:tcPr>
            <w:tcW w:w="959" w:type="dxa"/>
            <w:shd w:val="clear" w:color="auto" w:fill="auto"/>
            <w:vAlign w:val="bottom"/>
          </w:tcPr>
          <w:p w14:paraId="250D7597" w14:textId="77777777" w:rsidR="001214BE" w:rsidRDefault="001214BE" w:rsidP="009D2530">
            <w:pPr>
              <w:jc w:val="center"/>
            </w:pPr>
          </w:p>
        </w:tc>
        <w:tc>
          <w:tcPr>
            <w:tcW w:w="1051" w:type="dxa"/>
            <w:shd w:val="clear" w:color="auto" w:fill="auto"/>
            <w:vAlign w:val="bottom"/>
          </w:tcPr>
          <w:p w14:paraId="1064E73E" w14:textId="77777777" w:rsidR="001214BE" w:rsidRDefault="001214BE" w:rsidP="009D2530">
            <w:pPr>
              <w:jc w:val="center"/>
            </w:pPr>
          </w:p>
        </w:tc>
      </w:tr>
      <w:tr w:rsidR="001214BE" w14:paraId="0105E7CE" w14:textId="77777777" w:rsidTr="009D2530">
        <w:tc>
          <w:tcPr>
            <w:tcW w:w="1555" w:type="dxa"/>
            <w:shd w:val="clear" w:color="auto" w:fill="FAE2D5" w:themeFill="accent2" w:themeFillTint="33"/>
            <w:vAlign w:val="bottom"/>
          </w:tcPr>
          <w:p w14:paraId="6DA7A97A" w14:textId="77777777" w:rsidR="001214BE" w:rsidRPr="00052180" w:rsidRDefault="001214BE" w:rsidP="009D2530">
            <w:r w:rsidRPr="00052180">
              <w:rPr>
                <w:rFonts w:ascii="Aptos Narrow" w:hAnsi="Aptos Narrow"/>
              </w:rPr>
              <w:t>33230558</w:t>
            </w:r>
            <w:r w:rsidRPr="00052180">
              <w:rPr>
                <w:rFonts w:ascii="Aptos Narrow" w:hAnsi="Aptos Narrow"/>
                <w:vertAlign w:val="superscript"/>
              </w:rPr>
              <w:t xml:space="preserve"> A</w:t>
            </w:r>
          </w:p>
        </w:tc>
        <w:tc>
          <w:tcPr>
            <w:tcW w:w="1275" w:type="dxa"/>
            <w:vAlign w:val="bottom"/>
          </w:tcPr>
          <w:p w14:paraId="541DAEB8" w14:textId="77777777" w:rsidR="001214BE" w:rsidRPr="00052180" w:rsidRDefault="001214BE" w:rsidP="009D2530">
            <w:pPr>
              <w:jc w:val="center"/>
            </w:pPr>
            <w:r w:rsidRPr="00052180">
              <w:rPr>
                <w:rFonts w:ascii="Aptos Narrow" w:hAnsi="Aptos Narrow"/>
              </w:rPr>
              <w:t>2021</w:t>
            </w:r>
          </w:p>
        </w:tc>
        <w:tc>
          <w:tcPr>
            <w:tcW w:w="993" w:type="dxa"/>
          </w:tcPr>
          <w:p w14:paraId="11C4BD5C" w14:textId="77777777" w:rsidR="001214BE" w:rsidRPr="00052180" w:rsidRDefault="001214BE" w:rsidP="009D2530">
            <w:pPr>
              <w:jc w:val="center"/>
            </w:pPr>
            <w:r w:rsidRPr="00052180">
              <w:t>No</w:t>
            </w:r>
          </w:p>
        </w:tc>
        <w:tc>
          <w:tcPr>
            <w:tcW w:w="1275" w:type="dxa"/>
          </w:tcPr>
          <w:p w14:paraId="43A13735" w14:textId="77777777" w:rsidR="001214BE" w:rsidRPr="00052180" w:rsidRDefault="001214BE" w:rsidP="009D2530">
            <w:pPr>
              <w:jc w:val="center"/>
            </w:pPr>
            <w:r w:rsidRPr="00052180">
              <w:t>1, 3</w:t>
            </w:r>
          </w:p>
        </w:tc>
        <w:tc>
          <w:tcPr>
            <w:tcW w:w="1418" w:type="dxa"/>
            <w:vAlign w:val="bottom"/>
          </w:tcPr>
          <w:p w14:paraId="1ACFBC5B" w14:textId="77777777" w:rsidR="001214BE" w:rsidRDefault="001214BE" w:rsidP="009D2530">
            <w:pPr>
              <w:jc w:val="center"/>
            </w:pPr>
          </w:p>
        </w:tc>
        <w:tc>
          <w:tcPr>
            <w:tcW w:w="1276" w:type="dxa"/>
            <w:vAlign w:val="bottom"/>
          </w:tcPr>
          <w:p w14:paraId="2E79A934" w14:textId="77777777" w:rsidR="001214BE" w:rsidRPr="00A17FEB" w:rsidRDefault="001214BE" w:rsidP="009D2530">
            <w:pPr>
              <w:jc w:val="center"/>
            </w:pPr>
          </w:p>
        </w:tc>
        <w:tc>
          <w:tcPr>
            <w:tcW w:w="1212" w:type="dxa"/>
            <w:vAlign w:val="bottom"/>
          </w:tcPr>
          <w:p w14:paraId="0C5D07EF" w14:textId="77777777" w:rsidR="001214BE" w:rsidRPr="00A17FEB" w:rsidRDefault="001214BE" w:rsidP="009D2530">
            <w:pPr>
              <w:jc w:val="center"/>
            </w:pPr>
          </w:p>
        </w:tc>
        <w:tc>
          <w:tcPr>
            <w:tcW w:w="772" w:type="dxa"/>
            <w:vAlign w:val="bottom"/>
          </w:tcPr>
          <w:p w14:paraId="68061FB5" w14:textId="77777777" w:rsidR="001214BE" w:rsidRPr="00A17FEB" w:rsidRDefault="001214BE" w:rsidP="009D2530">
            <w:pPr>
              <w:jc w:val="center"/>
            </w:pPr>
          </w:p>
        </w:tc>
        <w:tc>
          <w:tcPr>
            <w:tcW w:w="806" w:type="dxa"/>
            <w:vAlign w:val="bottom"/>
          </w:tcPr>
          <w:p w14:paraId="4DFB5252" w14:textId="77777777" w:rsidR="001214BE" w:rsidRPr="00A17FEB" w:rsidRDefault="001214BE" w:rsidP="009D2530">
            <w:pPr>
              <w:jc w:val="center"/>
            </w:pPr>
            <w:r w:rsidRPr="00A17FEB">
              <w:rPr>
                <w:rFonts w:ascii="Aptos Narrow" w:hAnsi="Aptos Narrow"/>
              </w:rPr>
              <w:t>X</w:t>
            </w:r>
          </w:p>
        </w:tc>
        <w:tc>
          <w:tcPr>
            <w:tcW w:w="1080" w:type="dxa"/>
            <w:vAlign w:val="bottom"/>
          </w:tcPr>
          <w:p w14:paraId="3D91FF63" w14:textId="77777777" w:rsidR="001214BE" w:rsidRPr="00A17FEB" w:rsidRDefault="001214BE" w:rsidP="009D2530">
            <w:pPr>
              <w:jc w:val="center"/>
            </w:pPr>
          </w:p>
        </w:tc>
        <w:tc>
          <w:tcPr>
            <w:tcW w:w="959" w:type="dxa"/>
            <w:vAlign w:val="bottom"/>
          </w:tcPr>
          <w:p w14:paraId="24FF4C83" w14:textId="77777777" w:rsidR="001214BE" w:rsidRDefault="001214BE" w:rsidP="009D2530">
            <w:pPr>
              <w:jc w:val="center"/>
            </w:pPr>
          </w:p>
        </w:tc>
        <w:tc>
          <w:tcPr>
            <w:tcW w:w="1051" w:type="dxa"/>
            <w:vAlign w:val="bottom"/>
          </w:tcPr>
          <w:p w14:paraId="7127055E" w14:textId="77777777" w:rsidR="001214BE" w:rsidRDefault="001214BE" w:rsidP="009D2530">
            <w:pPr>
              <w:jc w:val="center"/>
            </w:pPr>
          </w:p>
        </w:tc>
      </w:tr>
      <w:tr w:rsidR="001214BE" w14:paraId="26029B37" w14:textId="77777777" w:rsidTr="009D2530">
        <w:tc>
          <w:tcPr>
            <w:tcW w:w="1555" w:type="dxa"/>
            <w:shd w:val="clear" w:color="auto" w:fill="FAE2D5" w:themeFill="accent2" w:themeFillTint="33"/>
            <w:vAlign w:val="bottom"/>
          </w:tcPr>
          <w:p w14:paraId="5A9A78AA" w14:textId="77777777" w:rsidR="001214BE" w:rsidRPr="00052180" w:rsidRDefault="001214BE" w:rsidP="009D2530">
            <w:pPr>
              <w:rPr>
                <w:rFonts w:ascii="Aptos Narrow" w:hAnsi="Aptos Narrow"/>
              </w:rPr>
            </w:pPr>
            <w:r w:rsidRPr="00052180">
              <w:rPr>
                <w:rFonts w:ascii="Aptos Narrow" w:hAnsi="Aptos Narrow"/>
              </w:rPr>
              <w:t>35253098</w:t>
            </w:r>
            <w:r w:rsidRPr="00052180">
              <w:rPr>
                <w:rFonts w:ascii="Aptos Narrow" w:hAnsi="Aptos Narrow"/>
                <w:vertAlign w:val="superscript"/>
              </w:rPr>
              <w:t xml:space="preserve"> A</w:t>
            </w:r>
          </w:p>
        </w:tc>
        <w:tc>
          <w:tcPr>
            <w:tcW w:w="1275" w:type="dxa"/>
            <w:shd w:val="clear" w:color="auto" w:fill="auto"/>
            <w:vAlign w:val="bottom"/>
          </w:tcPr>
          <w:p w14:paraId="7313FFC0" w14:textId="77777777" w:rsidR="001214BE" w:rsidRPr="00052180" w:rsidRDefault="001214BE" w:rsidP="009D2530">
            <w:pPr>
              <w:jc w:val="center"/>
              <w:rPr>
                <w:rFonts w:ascii="Aptos Narrow" w:hAnsi="Aptos Narrow"/>
              </w:rPr>
            </w:pPr>
            <w:r w:rsidRPr="00052180">
              <w:rPr>
                <w:rFonts w:ascii="Aptos Narrow" w:hAnsi="Aptos Narrow"/>
              </w:rPr>
              <w:t>2022</w:t>
            </w:r>
          </w:p>
        </w:tc>
        <w:tc>
          <w:tcPr>
            <w:tcW w:w="993" w:type="dxa"/>
          </w:tcPr>
          <w:p w14:paraId="614766ED" w14:textId="77777777" w:rsidR="001214BE" w:rsidRPr="00052180" w:rsidRDefault="001214BE" w:rsidP="009D2530">
            <w:pPr>
              <w:jc w:val="center"/>
            </w:pPr>
            <w:r w:rsidRPr="00052180">
              <w:t>No</w:t>
            </w:r>
          </w:p>
        </w:tc>
        <w:tc>
          <w:tcPr>
            <w:tcW w:w="1275" w:type="dxa"/>
          </w:tcPr>
          <w:p w14:paraId="0B448DCF" w14:textId="77777777" w:rsidR="001214BE" w:rsidRPr="00052180" w:rsidRDefault="001214BE" w:rsidP="009D2530">
            <w:pPr>
              <w:jc w:val="center"/>
            </w:pPr>
            <w:r w:rsidRPr="00052180">
              <w:t>1, 2</w:t>
            </w:r>
          </w:p>
        </w:tc>
        <w:tc>
          <w:tcPr>
            <w:tcW w:w="1418" w:type="dxa"/>
            <w:shd w:val="clear" w:color="auto" w:fill="auto"/>
            <w:vAlign w:val="bottom"/>
          </w:tcPr>
          <w:p w14:paraId="6000ED67" w14:textId="77777777" w:rsidR="001214BE" w:rsidRDefault="001214BE" w:rsidP="009D2530">
            <w:pPr>
              <w:jc w:val="center"/>
            </w:pPr>
          </w:p>
        </w:tc>
        <w:tc>
          <w:tcPr>
            <w:tcW w:w="1276" w:type="dxa"/>
            <w:shd w:val="clear" w:color="auto" w:fill="auto"/>
            <w:vAlign w:val="bottom"/>
          </w:tcPr>
          <w:p w14:paraId="1EA072E5" w14:textId="77777777" w:rsidR="001214BE" w:rsidRPr="00A17FEB" w:rsidRDefault="001214BE" w:rsidP="009D2530">
            <w:pPr>
              <w:jc w:val="center"/>
            </w:pPr>
          </w:p>
        </w:tc>
        <w:tc>
          <w:tcPr>
            <w:tcW w:w="1212" w:type="dxa"/>
            <w:shd w:val="clear" w:color="auto" w:fill="auto"/>
            <w:vAlign w:val="bottom"/>
          </w:tcPr>
          <w:p w14:paraId="0C6472F1" w14:textId="77777777" w:rsidR="001214BE" w:rsidRPr="00A17FEB" w:rsidRDefault="001214BE" w:rsidP="009D2530">
            <w:pPr>
              <w:jc w:val="center"/>
            </w:pPr>
          </w:p>
        </w:tc>
        <w:tc>
          <w:tcPr>
            <w:tcW w:w="772" w:type="dxa"/>
            <w:shd w:val="clear" w:color="auto" w:fill="auto"/>
            <w:vAlign w:val="bottom"/>
          </w:tcPr>
          <w:p w14:paraId="049A406D" w14:textId="77777777" w:rsidR="001214BE" w:rsidRPr="00A17FEB" w:rsidRDefault="001214BE" w:rsidP="009D2530">
            <w:pPr>
              <w:jc w:val="center"/>
            </w:pPr>
          </w:p>
        </w:tc>
        <w:tc>
          <w:tcPr>
            <w:tcW w:w="806" w:type="dxa"/>
            <w:shd w:val="clear" w:color="auto" w:fill="auto"/>
            <w:vAlign w:val="bottom"/>
          </w:tcPr>
          <w:p w14:paraId="2CA643E8"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shd w:val="clear" w:color="auto" w:fill="auto"/>
            <w:vAlign w:val="bottom"/>
          </w:tcPr>
          <w:p w14:paraId="0187D880" w14:textId="77777777" w:rsidR="001214BE" w:rsidRPr="00A17FEB" w:rsidRDefault="001214BE" w:rsidP="009D2530">
            <w:pPr>
              <w:jc w:val="center"/>
            </w:pPr>
          </w:p>
        </w:tc>
        <w:tc>
          <w:tcPr>
            <w:tcW w:w="959" w:type="dxa"/>
            <w:shd w:val="clear" w:color="auto" w:fill="auto"/>
            <w:vAlign w:val="bottom"/>
          </w:tcPr>
          <w:p w14:paraId="53896956" w14:textId="77777777" w:rsidR="001214BE" w:rsidRDefault="001214BE" w:rsidP="009D2530">
            <w:pPr>
              <w:jc w:val="center"/>
            </w:pPr>
          </w:p>
        </w:tc>
        <w:tc>
          <w:tcPr>
            <w:tcW w:w="1051" w:type="dxa"/>
            <w:shd w:val="clear" w:color="auto" w:fill="auto"/>
            <w:vAlign w:val="bottom"/>
          </w:tcPr>
          <w:p w14:paraId="599AE2FB" w14:textId="77777777" w:rsidR="001214BE" w:rsidRDefault="001214BE" w:rsidP="009D2530">
            <w:pPr>
              <w:jc w:val="center"/>
            </w:pPr>
          </w:p>
        </w:tc>
      </w:tr>
      <w:tr w:rsidR="001214BE" w14:paraId="3B791D9C" w14:textId="77777777" w:rsidTr="009D2530">
        <w:tc>
          <w:tcPr>
            <w:tcW w:w="1555" w:type="dxa"/>
            <w:shd w:val="clear" w:color="auto" w:fill="FAE2D5" w:themeFill="accent2" w:themeFillTint="33"/>
            <w:vAlign w:val="bottom"/>
          </w:tcPr>
          <w:p w14:paraId="4D095343" w14:textId="77777777" w:rsidR="001214BE" w:rsidRPr="00052180" w:rsidRDefault="001214BE" w:rsidP="009D2530">
            <w:r w:rsidRPr="00052180">
              <w:rPr>
                <w:rFonts w:ascii="Aptos Narrow" w:hAnsi="Aptos Narrow"/>
              </w:rPr>
              <w:t>35391823</w:t>
            </w:r>
            <w:r w:rsidRPr="00052180">
              <w:rPr>
                <w:rFonts w:ascii="Aptos Narrow" w:hAnsi="Aptos Narrow"/>
                <w:vertAlign w:val="superscript"/>
              </w:rPr>
              <w:t xml:space="preserve"> A</w:t>
            </w:r>
          </w:p>
        </w:tc>
        <w:tc>
          <w:tcPr>
            <w:tcW w:w="1275" w:type="dxa"/>
            <w:vAlign w:val="bottom"/>
          </w:tcPr>
          <w:p w14:paraId="79CC19B6" w14:textId="77777777" w:rsidR="001214BE" w:rsidRPr="00052180" w:rsidRDefault="001214BE" w:rsidP="009D2530">
            <w:pPr>
              <w:jc w:val="center"/>
            </w:pPr>
            <w:r w:rsidRPr="00052180">
              <w:rPr>
                <w:rFonts w:ascii="Aptos Narrow" w:hAnsi="Aptos Narrow"/>
              </w:rPr>
              <w:t>2022</w:t>
            </w:r>
          </w:p>
        </w:tc>
        <w:tc>
          <w:tcPr>
            <w:tcW w:w="993" w:type="dxa"/>
          </w:tcPr>
          <w:p w14:paraId="26035C4C" w14:textId="77777777" w:rsidR="001214BE" w:rsidRPr="00052180" w:rsidRDefault="001214BE" w:rsidP="009D2530">
            <w:pPr>
              <w:jc w:val="center"/>
            </w:pPr>
            <w:r w:rsidRPr="00052180">
              <w:t>No</w:t>
            </w:r>
          </w:p>
        </w:tc>
        <w:tc>
          <w:tcPr>
            <w:tcW w:w="1275" w:type="dxa"/>
          </w:tcPr>
          <w:p w14:paraId="69F888C7" w14:textId="77777777" w:rsidR="001214BE" w:rsidRPr="00052180" w:rsidRDefault="001214BE" w:rsidP="009D2530">
            <w:pPr>
              <w:jc w:val="center"/>
            </w:pPr>
            <w:r w:rsidRPr="00052180">
              <w:t>1</w:t>
            </w:r>
          </w:p>
        </w:tc>
        <w:tc>
          <w:tcPr>
            <w:tcW w:w="1418" w:type="dxa"/>
            <w:vAlign w:val="bottom"/>
          </w:tcPr>
          <w:p w14:paraId="7EA42AD5" w14:textId="77777777" w:rsidR="001214BE" w:rsidRDefault="001214BE" w:rsidP="009D2530">
            <w:pPr>
              <w:jc w:val="center"/>
            </w:pPr>
          </w:p>
        </w:tc>
        <w:tc>
          <w:tcPr>
            <w:tcW w:w="1276" w:type="dxa"/>
            <w:vAlign w:val="bottom"/>
          </w:tcPr>
          <w:p w14:paraId="7B0C26D6" w14:textId="77777777" w:rsidR="001214BE" w:rsidRPr="00A17FEB" w:rsidRDefault="001214BE" w:rsidP="009D2530">
            <w:pPr>
              <w:jc w:val="center"/>
            </w:pPr>
          </w:p>
        </w:tc>
        <w:tc>
          <w:tcPr>
            <w:tcW w:w="1212" w:type="dxa"/>
            <w:vAlign w:val="bottom"/>
          </w:tcPr>
          <w:p w14:paraId="1C3ACA84" w14:textId="77777777" w:rsidR="001214BE" w:rsidRPr="00A17FEB" w:rsidRDefault="001214BE" w:rsidP="009D2530">
            <w:pPr>
              <w:jc w:val="center"/>
            </w:pPr>
            <w:r w:rsidRPr="00A17FEB">
              <w:rPr>
                <w:rFonts w:ascii="Aptos Narrow" w:hAnsi="Aptos Narrow"/>
              </w:rPr>
              <w:t>X</w:t>
            </w:r>
          </w:p>
        </w:tc>
        <w:tc>
          <w:tcPr>
            <w:tcW w:w="772" w:type="dxa"/>
            <w:vAlign w:val="bottom"/>
          </w:tcPr>
          <w:p w14:paraId="1677FDA7" w14:textId="77777777" w:rsidR="001214BE" w:rsidRPr="00A17FEB" w:rsidRDefault="001214BE" w:rsidP="009D2530">
            <w:pPr>
              <w:jc w:val="center"/>
            </w:pPr>
          </w:p>
        </w:tc>
        <w:tc>
          <w:tcPr>
            <w:tcW w:w="806" w:type="dxa"/>
            <w:vAlign w:val="bottom"/>
          </w:tcPr>
          <w:p w14:paraId="144A9F07" w14:textId="77777777" w:rsidR="001214BE" w:rsidRPr="00A17FEB" w:rsidRDefault="001214BE" w:rsidP="009D2530">
            <w:pPr>
              <w:jc w:val="center"/>
            </w:pPr>
            <w:r w:rsidRPr="00A17FEB">
              <w:rPr>
                <w:rFonts w:ascii="Aptos Narrow" w:hAnsi="Aptos Narrow"/>
              </w:rPr>
              <w:t>X</w:t>
            </w:r>
          </w:p>
        </w:tc>
        <w:tc>
          <w:tcPr>
            <w:tcW w:w="1080" w:type="dxa"/>
            <w:vAlign w:val="bottom"/>
          </w:tcPr>
          <w:p w14:paraId="0DC37B3B" w14:textId="77777777" w:rsidR="001214BE" w:rsidRPr="00A17FEB" w:rsidRDefault="001214BE" w:rsidP="009D2530">
            <w:pPr>
              <w:jc w:val="center"/>
            </w:pPr>
          </w:p>
        </w:tc>
        <w:tc>
          <w:tcPr>
            <w:tcW w:w="959" w:type="dxa"/>
            <w:vAlign w:val="bottom"/>
          </w:tcPr>
          <w:p w14:paraId="1F5B35F1" w14:textId="77777777" w:rsidR="001214BE" w:rsidRDefault="001214BE" w:rsidP="009D2530">
            <w:pPr>
              <w:jc w:val="center"/>
            </w:pPr>
          </w:p>
        </w:tc>
        <w:tc>
          <w:tcPr>
            <w:tcW w:w="1051" w:type="dxa"/>
            <w:vAlign w:val="bottom"/>
          </w:tcPr>
          <w:p w14:paraId="0931182D" w14:textId="77777777" w:rsidR="001214BE" w:rsidRDefault="001214BE" w:rsidP="009D2530">
            <w:pPr>
              <w:jc w:val="center"/>
            </w:pPr>
          </w:p>
        </w:tc>
      </w:tr>
      <w:tr w:rsidR="001214BE" w14:paraId="6ABFC697" w14:textId="77777777" w:rsidTr="009D2530">
        <w:tc>
          <w:tcPr>
            <w:tcW w:w="1555" w:type="dxa"/>
            <w:shd w:val="clear" w:color="auto" w:fill="FAE2D5" w:themeFill="accent2" w:themeFillTint="33"/>
            <w:vAlign w:val="bottom"/>
          </w:tcPr>
          <w:p w14:paraId="3071CA68" w14:textId="77777777" w:rsidR="001214BE" w:rsidRPr="00052180" w:rsidRDefault="001214BE" w:rsidP="009D2530">
            <w:pPr>
              <w:rPr>
                <w:rFonts w:ascii="Aptos Narrow" w:hAnsi="Aptos Narrow"/>
              </w:rPr>
            </w:pPr>
            <w:r w:rsidRPr="00052180">
              <w:rPr>
                <w:rFonts w:ascii="Aptos Narrow" w:hAnsi="Aptos Narrow"/>
              </w:rPr>
              <w:t>35908584</w:t>
            </w:r>
            <w:r w:rsidRPr="00052180">
              <w:rPr>
                <w:rFonts w:ascii="Aptos Narrow" w:hAnsi="Aptos Narrow"/>
                <w:vertAlign w:val="superscript"/>
              </w:rPr>
              <w:t xml:space="preserve"> A</w:t>
            </w:r>
          </w:p>
        </w:tc>
        <w:tc>
          <w:tcPr>
            <w:tcW w:w="1275" w:type="dxa"/>
            <w:vAlign w:val="bottom"/>
          </w:tcPr>
          <w:p w14:paraId="186EBE5E" w14:textId="77777777" w:rsidR="001214BE" w:rsidRPr="00052180" w:rsidRDefault="001214BE" w:rsidP="009D2530">
            <w:pPr>
              <w:jc w:val="center"/>
              <w:rPr>
                <w:rFonts w:ascii="Aptos Narrow" w:hAnsi="Aptos Narrow"/>
              </w:rPr>
            </w:pPr>
            <w:r w:rsidRPr="00052180">
              <w:rPr>
                <w:rFonts w:ascii="Aptos Narrow" w:hAnsi="Aptos Narrow"/>
              </w:rPr>
              <w:t>2022</w:t>
            </w:r>
          </w:p>
        </w:tc>
        <w:tc>
          <w:tcPr>
            <w:tcW w:w="993" w:type="dxa"/>
          </w:tcPr>
          <w:p w14:paraId="6B89D3AB" w14:textId="77777777" w:rsidR="001214BE" w:rsidRPr="00052180" w:rsidRDefault="001214BE" w:rsidP="009D2530">
            <w:pPr>
              <w:jc w:val="center"/>
            </w:pPr>
            <w:r w:rsidRPr="00052180">
              <w:t>No</w:t>
            </w:r>
          </w:p>
        </w:tc>
        <w:tc>
          <w:tcPr>
            <w:tcW w:w="1275" w:type="dxa"/>
          </w:tcPr>
          <w:p w14:paraId="218A37D1" w14:textId="77777777" w:rsidR="001214BE" w:rsidRPr="00052180" w:rsidRDefault="001214BE" w:rsidP="009D2530">
            <w:pPr>
              <w:jc w:val="center"/>
            </w:pPr>
            <w:r w:rsidRPr="00052180">
              <w:t>1</w:t>
            </w:r>
          </w:p>
        </w:tc>
        <w:tc>
          <w:tcPr>
            <w:tcW w:w="1418" w:type="dxa"/>
            <w:vAlign w:val="bottom"/>
          </w:tcPr>
          <w:p w14:paraId="4E8C0798" w14:textId="77777777" w:rsidR="001214BE" w:rsidRDefault="001214BE" w:rsidP="009D2530">
            <w:pPr>
              <w:jc w:val="center"/>
            </w:pPr>
          </w:p>
        </w:tc>
        <w:tc>
          <w:tcPr>
            <w:tcW w:w="1276" w:type="dxa"/>
            <w:vAlign w:val="bottom"/>
          </w:tcPr>
          <w:p w14:paraId="6D0C34AC" w14:textId="77777777" w:rsidR="001214BE" w:rsidRPr="00A17FEB" w:rsidRDefault="001214BE" w:rsidP="009D2530">
            <w:pPr>
              <w:jc w:val="center"/>
            </w:pPr>
          </w:p>
        </w:tc>
        <w:tc>
          <w:tcPr>
            <w:tcW w:w="1212" w:type="dxa"/>
            <w:vAlign w:val="bottom"/>
          </w:tcPr>
          <w:p w14:paraId="084D9E41" w14:textId="77777777" w:rsidR="001214BE" w:rsidRPr="00A17FEB" w:rsidRDefault="001214BE" w:rsidP="009D2530">
            <w:pPr>
              <w:jc w:val="center"/>
              <w:rPr>
                <w:rFonts w:ascii="Aptos Narrow" w:hAnsi="Aptos Narrow"/>
              </w:rPr>
            </w:pPr>
          </w:p>
        </w:tc>
        <w:tc>
          <w:tcPr>
            <w:tcW w:w="772" w:type="dxa"/>
            <w:vAlign w:val="bottom"/>
          </w:tcPr>
          <w:p w14:paraId="24BCC928" w14:textId="77777777" w:rsidR="001214BE" w:rsidRPr="00A17FEB" w:rsidRDefault="001214BE" w:rsidP="009D2530">
            <w:pPr>
              <w:jc w:val="center"/>
            </w:pPr>
          </w:p>
        </w:tc>
        <w:tc>
          <w:tcPr>
            <w:tcW w:w="806" w:type="dxa"/>
            <w:vAlign w:val="bottom"/>
          </w:tcPr>
          <w:p w14:paraId="797DB714"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66E57944" w14:textId="77777777" w:rsidR="001214BE" w:rsidRPr="00A17FEB" w:rsidRDefault="001214BE" w:rsidP="009D2530">
            <w:pPr>
              <w:jc w:val="center"/>
            </w:pPr>
          </w:p>
        </w:tc>
        <w:tc>
          <w:tcPr>
            <w:tcW w:w="959" w:type="dxa"/>
            <w:vAlign w:val="bottom"/>
          </w:tcPr>
          <w:p w14:paraId="0C6A216A" w14:textId="77777777" w:rsidR="001214BE" w:rsidRDefault="001214BE" w:rsidP="009D2530">
            <w:pPr>
              <w:jc w:val="center"/>
            </w:pPr>
          </w:p>
        </w:tc>
        <w:tc>
          <w:tcPr>
            <w:tcW w:w="1051" w:type="dxa"/>
            <w:vAlign w:val="bottom"/>
          </w:tcPr>
          <w:p w14:paraId="5E908EB6" w14:textId="77777777" w:rsidR="001214BE" w:rsidRDefault="001214BE" w:rsidP="009D2530">
            <w:pPr>
              <w:jc w:val="center"/>
            </w:pPr>
          </w:p>
        </w:tc>
      </w:tr>
      <w:tr w:rsidR="001214BE" w14:paraId="718379B0" w14:textId="77777777" w:rsidTr="009D2530">
        <w:tc>
          <w:tcPr>
            <w:tcW w:w="1555" w:type="dxa"/>
            <w:shd w:val="clear" w:color="auto" w:fill="FAE2D5" w:themeFill="accent2" w:themeFillTint="33"/>
            <w:vAlign w:val="bottom"/>
          </w:tcPr>
          <w:p w14:paraId="5A326CF7" w14:textId="77777777" w:rsidR="001214BE" w:rsidRPr="00052180" w:rsidRDefault="001214BE" w:rsidP="009D2530">
            <w:r w:rsidRPr="00052180">
              <w:rPr>
                <w:rFonts w:ascii="Aptos Narrow" w:hAnsi="Aptos Narrow"/>
              </w:rPr>
              <w:t>36519620</w:t>
            </w:r>
            <w:r w:rsidRPr="00052180">
              <w:rPr>
                <w:rFonts w:ascii="Aptos Narrow" w:hAnsi="Aptos Narrow"/>
                <w:vertAlign w:val="superscript"/>
              </w:rPr>
              <w:t xml:space="preserve"> A</w:t>
            </w:r>
          </w:p>
        </w:tc>
        <w:tc>
          <w:tcPr>
            <w:tcW w:w="1275" w:type="dxa"/>
            <w:vAlign w:val="bottom"/>
          </w:tcPr>
          <w:p w14:paraId="5B8B1EF7" w14:textId="77777777" w:rsidR="001214BE" w:rsidRPr="00052180" w:rsidRDefault="001214BE" w:rsidP="009D2530">
            <w:pPr>
              <w:jc w:val="center"/>
            </w:pPr>
            <w:r w:rsidRPr="00052180">
              <w:rPr>
                <w:rFonts w:ascii="Aptos Narrow" w:hAnsi="Aptos Narrow"/>
              </w:rPr>
              <w:t>2022</w:t>
            </w:r>
          </w:p>
        </w:tc>
        <w:tc>
          <w:tcPr>
            <w:tcW w:w="993" w:type="dxa"/>
          </w:tcPr>
          <w:p w14:paraId="032FBE67" w14:textId="77777777" w:rsidR="001214BE" w:rsidRPr="00052180" w:rsidRDefault="001214BE" w:rsidP="009D2530">
            <w:pPr>
              <w:jc w:val="center"/>
            </w:pPr>
            <w:r w:rsidRPr="00052180">
              <w:t>No</w:t>
            </w:r>
          </w:p>
        </w:tc>
        <w:tc>
          <w:tcPr>
            <w:tcW w:w="1275" w:type="dxa"/>
          </w:tcPr>
          <w:p w14:paraId="59A832A2" w14:textId="77777777" w:rsidR="001214BE" w:rsidRPr="00052180" w:rsidRDefault="001214BE" w:rsidP="009D2530">
            <w:pPr>
              <w:jc w:val="center"/>
            </w:pPr>
            <w:r w:rsidRPr="00052180">
              <w:t>1, 2</w:t>
            </w:r>
          </w:p>
        </w:tc>
        <w:tc>
          <w:tcPr>
            <w:tcW w:w="1418" w:type="dxa"/>
            <w:vAlign w:val="bottom"/>
          </w:tcPr>
          <w:p w14:paraId="24AB5A0E" w14:textId="77777777" w:rsidR="001214BE" w:rsidRDefault="001214BE" w:rsidP="009D2530">
            <w:pPr>
              <w:jc w:val="center"/>
            </w:pPr>
          </w:p>
        </w:tc>
        <w:tc>
          <w:tcPr>
            <w:tcW w:w="1276" w:type="dxa"/>
            <w:vAlign w:val="bottom"/>
          </w:tcPr>
          <w:p w14:paraId="5CAA9676" w14:textId="77777777" w:rsidR="001214BE" w:rsidRPr="00A17FEB" w:rsidRDefault="001214BE" w:rsidP="009D2530">
            <w:pPr>
              <w:jc w:val="center"/>
            </w:pPr>
          </w:p>
        </w:tc>
        <w:tc>
          <w:tcPr>
            <w:tcW w:w="1212" w:type="dxa"/>
            <w:vAlign w:val="bottom"/>
          </w:tcPr>
          <w:p w14:paraId="175B22BB" w14:textId="77777777" w:rsidR="001214BE" w:rsidRPr="00A17FEB" w:rsidRDefault="001214BE" w:rsidP="009D2530">
            <w:pPr>
              <w:jc w:val="center"/>
            </w:pPr>
          </w:p>
        </w:tc>
        <w:tc>
          <w:tcPr>
            <w:tcW w:w="772" w:type="dxa"/>
            <w:vAlign w:val="bottom"/>
          </w:tcPr>
          <w:p w14:paraId="1E502F0F" w14:textId="77777777" w:rsidR="001214BE" w:rsidRPr="00A17FEB" w:rsidRDefault="001214BE" w:rsidP="009D2530">
            <w:pPr>
              <w:jc w:val="center"/>
            </w:pPr>
          </w:p>
        </w:tc>
        <w:tc>
          <w:tcPr>
            <w:tcW w:w="806" w:type="dxa"/>
            <w:vAlign w:val="bottom"/>
          </w:tcPr>
          <w:p w14:paraId="052A2519" w14:textId="77777777" w:rsidR="001214BE" w:rsidRPr="00A17FEB" w:rsidRDefault="001214BE" w:rsidP="009D2530">
            <w:pPr>
              <w:jc w:val="center"/>
            </w:pPr>
            <w:r w:rsidRPr="00A17FEB">
              <w:rPr>
                <w:rFonts w:ascii="Aptos Narrow" w:hAnsi="Aptos Narrow"/>
              </w:rPr>
              <w:t>X</w:t>
            </w:r>
          </w:p>
        </w:tc>
        <w:tc>
          <w:tcPr>
            <w:tcW w:w="1080" w:type="dxa"/>
            <w:vAlign w:val="bottom"/>
          </w:tcPr>
          <w:p w14:paraId="3CDDF0F8" w14:textId="77777777" w:rsidR="001214BE" w:rsidRPr="00A17FEB" w:rsidRDefault="001214BE" w:rsidP="009D2530">
            <w:pPr>
              <w:jc w:val="center"/>
            </w:pPr>
            <w:r w:rsidRPr="00A17FEB">
              <w:rPr>
                <w:rFonts w:ascii="Aptos Narrow" w:hAnsi="Aptos Narrow"/>
              </w:rPr>
              <w:t>X</w:t>
            </w:r>
          </w:p>
        </w:tc>
        <w:tc>
          <w:tcPr>
            <w:tcW w:w="959" w:type="dxa"/>
            <w:vAlign w:val="bottom"/>
          </w:tcPr>
          <w:p w14:paraId="29723F79" w14:textId="77777777" w:rsidR="001214BE" w:rsidRDefault="001214BE" w:rsidP="009D2530">
            <w:pPr>
              <w:jc w:val="center"/>
            </w:pPr>
          </w:p>
        </w:tc>
        <w:tc>
          <w:tcPr>
            <w:tcW w:w="1051" w:type="dxa"/>
            <w:vAlign w:val="bottom"/>
          </w:tcPr>
          <w:p w14:paraId="1EF9D595" w14:textId="77777777" w:rsidR="001214BE" w:rsidRDefault="001214BE" w:rsidP="009D2530">
            <w:pPr>
              <w:jc w:val="center"/>
            </w:pPr>
          </w:p>
        </w:tc>
      </w:tr>
      <w:tr w:rsidR="001214BE" w14:paraId="4383FFB2" w14:textId="77777777" w:rsidTr="009D2530">
        <w:tc>
          <w:tcPr>
            <w:tcW w:w="1555" w:type="dxa"/>
            <w:shd w:val="clear" w:color="auto" w:fill="FAE2D5" w:themeFill="accent2" w:themeFillTint="33"/>
            <w:vAlign w:val="bottom"/>
          </w:tcPr>
          <w:p w14:paraId="5BE0367E" w14:textId="77777777" w:rsidR="001214BE" w:rsidRPr="00052180" w:rsidRDefault="001214BE" w:rsidP="009D2530">
            <w:r w:rsidRPr="00052180">
              <w:rPr>
                <w:rFonts w:ascii="Aptos Narrow" w:hAnsi="Aptos Narrow"/>
              </w:rPr>
              <w:t>36170224</w:t>
            </w:r>
            <w:r w:rsidRPr="00052180">
              <w:rPr>
                <w:rFonts w:ascii="Aptos Narrow" w:hAnsi="Aptos Narrow"/>
                <w:vertAlign w:val="superscript"/>
              </w:rPr>
              <w:t xml:space="preserve"> A</w:t>
            </w:r>
          </w:p>
        </w:tc>
        <w:tc>
          <w:tcPr>
            <w:tcW w:w="1275" w:type="dxa"/>
            <w:vAlign w:val="bottom"/>
          </w:tcPr>
          <w:p w14:paraId="43976CCB" w14:textId="77777777" w:rsidR="001214BE" w:rsidRPr="00052180" w:rsidRDefault="001214BE" w:rsidP="009D2530">
            <w:pPr>
              <w:jc w:val="center"/>
            </w:pPr>
            <w:r w:rsidRPr="00052180">
              <w:rPr>
                <w:rFonts w:ascii="Aptos Narrow" w:hAnsi="Aptos Narrow"/>
              </w:rPr>
              <w:t>2022</w:t>
            </w:r>
          </w:p>
        </w:tc>
        <w:tc>
          <w:tcPr>
            <w:tcW w:w="993" w:type="dxa"/>
          </w:tcPr>
          <w:p w14:paraId="23358C9A" w14:textId="77777777" w:rsidR="001214BE" w:rsidRPr="00052180" w:rsidRDefault="001214BE" w:rsidP="009D2530">
            <w:pPr>
              <w:jc w:val="center"/>
            </w:pPr>
            <w:r w:rsidRPr="00052180">
              <w:t>No</w:t>
            </w:r>
          </w:p>
        </w:tc>
        <w:tc>
          <w:tcPr>
            <w:tcW w:w="1275" w:type="dxa"/>
          </w:tcPr>
          <w:p w14:paraId="585FB627" w14:textId="77777777" w:rsidR="001214BE" w:rsidRPr="00052180" w:rsidRDefault="001214BE" w:rsidP="009D2530">
            <w:pPr>
              <w:jc w:val="center"/>
            </w:pPr>
            <w:r w:rsidRPr="00052180">
              <w:t>1</w:t>
            </w:r>
          </w:p>
        </w:tc>
        <w:tc>
          <w:tcPr>
            <w:tcW w:w="1418" w:type="dxa"/>
            <w:vAlign w:val="bottom"/>
          </w:tcPr>
          <w:p w14:paraId="6ADBD793" w14:textId="77777777" w:rsidR="001214BE" w:rsidRDefault="001214BE" w:rsidP="009D2530">
            <w:pPr>
              <w:jc w:val="center"/>
            </w:pPr>
          </w:p>
        </w:tc>
        <w:tc>
          <w:tcPr>
            <w:tcW w:w="1276" w:type="dxa"/>
            <w:vAlign w:val="bottom"/>
          </w:tcPr>
          <w:p w14:paraId="0EEA0157" w14:textId="77777777" w:rsidR="001214BE" w:rsidRPr="00A17FEB" w:rsidRDefault="001214BE" w:rsidP="009D2530">
            <w:pPr>
              <w:jc w:val="center"/>
            </w:pPr>
          </w:p>
        </w:tc>
        <w:tc>
          <w:tcPr>
            <w:tcW w:w="1212" w:type="dxa"/>
            <w:vAlign w:val="bottom"/>
          </w:tcPr>
          <w:p w14:paraId="42421F7A" w14:textId="77777777" w:rsidR="001214BE" w:rsidRPr="00A17FEB" w:rsidRDefault="001214BE" w:rsidP="009D2530">
            <w:pPr>
              <w:jc w:val="center"/>
            </w:pPr>
          </w:p>
        </w:tc>
        <w:tc>
          <w:tcPr>
            <w:tcW w:w="772" w:type="dxa"/>
            <w:vAlign w:val="bottom"/>
          </w:tcPr>
          <w:p w14:paraId="7DBE5FFC" w14:textId="77777777" w:rsidR="001214BE" w:rsidRPr="00A17FEB" w:rsidRDefault="001214BE" w:rsidP="009D2530">
            <w:pPr>
              <w:jc w:val="center"/>
            </w:pPr>
            <w:r w:rsidRPr="00A17FEB">
              <w:rPr>
                <w:rFonts w:ascii="Aptos Narrow" w:hAnsi="Aptos Narrow"/>
              </w:rPr>
              <w:t>X</w:t>
            </w:r>
            <w:r w:rsidRPr="00A17FEB">
              <w:rPr>
                <w:rFonts w:ascii="Aptos Narrow" w:hAnsi="Aptos Narrow"/>
                <w:vertAlign w:val="superscript"/>
              </w:rPr>
              <w:t>B</w:t>
            </w:r>
          </w:p>
        </w:tc>
        <w:tc>
          <w:tcPr>
            <w:tcW w:w="806" w:type="dxa"/>
            <w:vAlign w:val="bottom"/>
          </w:tcPr>
          <w:p w14:paraId="0B75507E" w14:textId="77777777" w:rsidR="001214BE" w:rsidRPr="00A17FEB" w:rsidRDefault="001214BE" w:rsidP="009D2530">
            <w:pPr>
              <w:jc w:val="center"/>
            </w:pPr>
            <w:r w:rsidRPr="00A17FEB">
              <w:rPr>
                <w:rFonts w:ascii="Aptos Narrow" w:hAnsi="Aptos Narrow"/>
              </w:rPr>
              <w:t>X</w:t>
            </w:r>
          </w:p>
        </w:tc>
        <w:tc>
          <w:tcPr>
            <w:tcW w:w="1080" w:type="dxa"/>
            <w:vAlign w:val="bottom"/>
          </w:tcPr>
          <w:p w14:paraId="2E9DB4B0" w14:textId="77777777" w:rsidR="001214BE" w:rsidRPr="00A17FEB" w:rsidRDefault="001214BE" w:rsidP="009D2530">
            <w:pPr>
              <w:jc w:val="center"/>
            </w:pPr>
          </w:p>
        </w:tc>
        <w:tc>
          <w:tcPr>
            <w:tcW w:w="959" w:type="dxa"/>
            <w:vAlign w:val="bottom"/>
          </w:tcPr>
          <w:p w14:paraId="73297F47" w14:textId="77777777" w:rsidR="001214BE" w:rsidRDefault="001214BE" w:rsidP="009D2530">
            <w:pPr>
              <w:jc w:val="center"/>
            </w:pPr>
          </w:p>
        </w:tc>
        <w:tc>
          <w:tcPr>
            <w:tcW w:w="1051" w:type="dxa"/>
            <w:vAlign w:val="bottom"/>
          </w:tcPr>
          <w:p w14:paraId="1A04C19A" w14:textId="77777777" w:rsidR="001214BE" w:rsidRDefault="001214BE" w:rsidP="009D2530">
            <w:pPr>
              <w:jc w:val="center"/>
            </w:pPr>
          </w:p>
        </w:tc>
      </w:tr>
      <w:tr w:rsidR="001214BE" w14:paraId="7A9F650A" w14:textId="77777777" w:rsidTr="009D2530">
        <w:tc>
          <w:tcPr>
            <w:tcW w:w="1555" w:type="dxa"/>
            <w:shd w:val="clear" w:color="auto" w:fill="FAE2D5" w:themeFill="accent2" w:themeFillTint="33"/>
            <w:vAlign w:val="bottom"/>
          </w:tcPr>
          <w:p w14:paraId="39F525D5" w14:textId="77777777" w:rsidR="001214BE" w:rsidRPr="00052180" w:rsidRDefault="001214BE" w:rsidP="009D2530">
            <w:r w:rsidRPr="00052180">
              <w:rPr>
                <w:rFonts w:ascii="Aptos Narrow" w:hAnsi="Aptos Narrow"/>
              </w:rPr>
              <w:t>36549432</w:t>
            </w:r>
            <w:r w:rsidRPr="00052180">
              <w:rPr>
                <w:rFonts w:ascii="Aptos Narrow" w:hAnsi="Aptos Narrow"/>
                <w:vertAlign w:val="superscript"/>
              </w:rPr>
              <w:t xml:space="preserve"> A</w:t>
            </w:r>
          </w:p>
        </w:tc>
        <w:tc>
          <w:tcPr>
            <w:tcW w:w="1275" w:type="dxa"/>
            <w:vAlign w:val="bottom"/>
          </w:tcPr>
          <w:p w14:paraId="0CB931E0" w14:textId="77777777" w:rsidR="001214BE" w:rsidRPr="00052180" w:rsidRDefault="001214BE" w:rsidP="009D2530">
            <w:pPr>
              <w:jc w:val="center"/>
            </w:pPr>
            <w:r w:rsidRPr="00052180">
              <w:rPr>
                <w:rFonts w:ascii="Aptos Narrow" w:hAnsi="Aptos Narrow"/>
              </w:rPr>
              <w:t>2023</w:t>
            </w:r>
          </w:p>
        </w:tc>
        <w:tc>
          <w:tcPr>
            <w:tcW w:w="993" w:type="dxa"/>
          </w:tcPr>
          <w:p w14:paraId="37BB1B84" w14:textId="77777777" w:rsidR="001214BE" w:rsidRPr="00052180" w:rsidRDefault="001214BE" w:rsidP="009D2530">
            <w:pPr>
              <w:jc w:val="center"/>
            </w:pPr>
            <w:r w:rsidRPr="00052180">
              <w:t>Yes</w:t>
            </w:r>
          </w:p>
        </w:tc>
        <w:tc>
          <w:tcPr>
            <w:tcW w:w="1275" w:type="dxa"/>
          </w:tcPr>
          <w:p w14:paraId="201B7930" w14:textId="77777777" w:rsidR="001214BE" w:rsidRPr="00052180" w:rsidRDefault="001214BE" w:rsidP="009D2530">
            <w:pPr>
              <w:jc w:val="center"/>
            </w:pPr>
            <w:r w:rsidRPr="00052180">
              <w:t>1</w:t>
            </w:r>
          </w:p>
        </w:tc>
        <w:tc>
          <w:tcPr>
            <w:tcW w:w="1418" w:type="dxa"/>
            <w:vAlign w:val="bottom"/>
          </w:tcPr>
          <w:p w14:paraId="5904DEEF" w14:textId="77777777" w:rsidR="001214BE" w:rsidRDefault="001214BE" w:rsidP="009D2530">
            <w:pPr>
              <w:jc w:val="center"/>
            </w:pPr>
          </w:p>
        </w:tc>
        <w:tc>
          <w:tcPr>
            <w:tcW w:w="1276" w:type="dxa"/>
            <w:vAlign w:val="bottom"/>
          </w:tcPr>
          <w:p w14:paraId="2AE94F04" w14:textId="77777777" w:rsidR="001214BE" w:rsidRPr="00A17FEB" w:rsidRDefault="001214BE" w:rsidP="009D2530">
            <w:pPr>
              <w:jc w:val="center"/>
            </w:pPr>
          </w:p>
        </w:tc>
        <w:tc>
          <w:tcPr>
            <w:tcW w:w="1212" w:type="dxa"/>
            <w:vAlign w:val="bottom"/>
          </w:tcPr>
          <w:p w14:paraId="53891E46" w14:textId="77777777" w:rsidR="001214BE" w:rsidRPr="00A17FEB" w:rsidRDefault="001214BE" w:rsidP="009D2530">
            <w:pPr>
              <w:jc w:val="center"/>
            </w:pPr>
          </w:p>
        </w:tc>
        <w:tc>
          <w:tcPr>
            <w:tcW w:w="772" w:type="dxa"/>
            <w:vAlign w:val="bottom"/>
          </w:tcPr>
          <w:p w14:paraId="4E5B4AC1" w14:textId="77777777" w:rsidR="001214BE" w:rsidRPr="00A17FEB" w:rsidRDefault="001214BE" w:rsidP="009D2530">
            <w:pPr>
              <w:jc w:val="center"/>
            </w:pPr>
          </w:p>
        </w:tc>
        <w:tc>
          <w:tcPr>
            <w:tcW w:w="806" w:type="dxa"/>
            <w:vAlign w:val="bottom"/>
          </w:tcPr>
          <w:p w14:paraId="1F4FBA76" w14:textId="77777777" w:rsidR="001214BE" w:rsidRPr="00A17FEB" w:rsidRDefault="001214BE" w:rsidP="009D2530">
            <w:pPr>
              <w:jc w:val="center"/>
            </w:pPr>
            <w:r w:rsidRPr="00A17FEB">
              <w:rPr>
                <w:rFonts w:ascii="Aptos Narrow" w:hAnsi="Aptos Narrow"/>
              </w:rPr>
              <w:t>X</w:t>
            </w:r>
          </w:p>
        </w:tc>
        <w:tc>
          <w:tcPr>
            <w:tcW w:w="1080" w:type="dxa"/>
            <w:vAlign w:val="bottom"/>
          </w:tcPr>
          <w:p w14:paraId="50B10D5E" w14:textId="77777777" w:rsidR="001214BE" w:rsidRPr="00A17FEB" w:rsidRDefault="001214BE" w:rsidP="009D2530">
            <w:pPr>
              <w:jc w:val="center"/>
            </w:pPr>
          </w:p>
        </w:tc>
        <w:tc>
          <w:tcPr>
            <w:tcW w:w="959" w:type="dxa"/>
            <w:vAlign w:val="bottom"/>
          </w:tcPr>
          <w:p w14:paraId="335ABA72" w14:textId="77777777" w:rsidR="001214BE" w:rsidRDefault="001214BE" w:rsidP="009D2530">
            <w:pPr>
              <w:jc w:val="center"/>
            </w:pPr>
          </w:p>
        </w:tc>
        <w:tc>
          <w:tcPr>
            <w:tcW w:w="1051" w:type="dxa"/>
            <w:vAlign w:val="bottom"/>
          </w:tcPr>
          <w:p w14:paraId="3AAF8573" w14:textId="77777777" w:rsidR="001214BE" w:rsidRDefault="001214BE" w:rsidP="009D2530">
            <w:pPr>
              <w:jc w:val="center"/>
            </w:pPr>
          </w:p>
        </w:tc>
      </w:tr>
      <w:tr w:rsidR="001214BE" w14:paraId="7A8769CA" w14:textId="77777777" w:rsidTr="009D2530">
        <w:tc>
          <w:tcPr>
            <w:tcW w:w="1555" w:type="dxa"/>
            <w:shd w:val="clear" w:color="auto" w:fill="FAE2D5" w:themeFill="accent2" w:themeFillTint="33"/>
            <w:vAlign w:val="bottom"/>
          </w:tcPr>
          <w:p w14:paraId="4FF42FC9" w14:textId="77777777" w:rsidR="001214BE" w:rsidRPr="00052180" w:rsidRDefault="001214BE" w:rsidP="009D2530">
            <w:r w:rsidRPr="00052180">
              <w:rPr>
                <w:rFonts w:ascii="Aptos Narrow" w:hAnsi="Aptos Narrow"/>
              </w:rPr>
              <w:t>37089952</w:t>
            </w:r>
            <w:r w:rsidRPr="00052180">
              <w:rPr>
                <w:rFonts w:ascii="Aptos Narrow" w:hAnsi="Aptos Narrow"/>
                <w:vertAlign w:val="superscript"/>
              </w:rPr>
              <w:t xml:space="preserve"> A</w:t>
            </w:r>
          </w:p>
        </w:tc>
        <w:tc>
          <w:tcPr>
            <w:tcW w:w="1275" w:type="dxa"/>
            <w:vAlign w:val="bottom"/>
          </w:tcPr>
          <w:p w14:paraId="65DA154C" w14:textId="77777777" w:rsidR="001214BE" w:rsidRPr="00052180" w:rsidRDefault="001214BE" w:rsidP="009D2530">
            <w:pPr>
              <w:jc w:val="center"/>
            </w:pPr>
            <w:r w:rsidRPr="00052180">
              <w:rPr>
                <w:rFonts w:ascii="Aptos Narrow" w:hAnsi="Aptos Narrow"/>
              </w:rPr>
              <w:t>2023</w:t>
            </w:r>
          </w:p>
        </w:tc>
        <w:tc>
          <w:tcPr>
            <w:tcW w:w="993" w:type="dxa"/>
          </w:tcPr>
          <w:p w14:paraId="7A6FF84C" w14:textId="77777777" w:rsidR="001214BE" w:rsidRPr="00052180" w:rsidRDefault="001214BE" w:rsidP="009D2530">
            <w:pPr>
              <w:jc w:val="center"/>
            </w:pPr>
            <w:r w:rsidRPr="00052180">
              <w:t>No</w:t>
            </w:r>
          </w:p>
        </w:tc>
        <w:tc>
          <w:tcPr>
            <w:tcW w:w="1275" w:type="dxa"/>
          </w:tcPr>
          <w:p w14:paraId="349566D5" w14:textId="77777777" w:rsidR="001214BE" w:rsidRPr="00052180" w:rsidRDefault="001214BE" w:rsidP="009D2530">
            <w:pPr>
              <w:jc w:val="center"/>
            </w:pPr>
            <w:r w:rsidRPr="00052180">
              <w:t>1</w:t>
            </w:r>
          </w:p>
        </w:tc>
        <w:tc>
          <w:tcPr>
            <w:tcW w:w="1418" w:type="dxa"/>
            <w:vAlign w:val="bottom"/>
          </w:tcPr>
          <w:p w14:paraId="6296D085" w14:textId="77777777" w:rsidR="001214BE" w:rsidRDefault="001214BE" w:rsidP="009D2530">
            <w:pPr>
              <w:jc w:val="center"/>
            </w:pPr>
          </w:p>
        </w:tc>
        <w:tc>
          <w:tcPr>
            <w:tcW w:w="1276" w:type="dxa"/>
            <w:vAlign w:val="bottom"/>
          </w:tcPr>
          <w:p w14:paraId="4ECA61AC" w14:textId="77777777" w:rsidR="001214BE" w:rsidRPr="00A17FEB" w:rsidRDefault="001214BE" w:rsidP="009D2530">
            <w:pPr>
              <w:jc w:val="center"/>
            </w:pPr>
          </w:p>
        </w:tc>
        <w:tc>
          <w:tcPr>
            <w:tcW w:w="1212" w:type="dxa"/>
            <w:vAlign w:val="bottom"/>
          </w:tcPr>
          <w:p w14:paraId="4511D7C7" w14:textId="77777777" w:rsidR="001214BE" w:rsidRPr="00A17FEB" w:rsidRDefault="001214BE" w:rsidP="009D2530">
            <w:pPr>
              <w:jc w:val="center"/>
            </w:pPr>
          </w:p>
        </w:tc>
        <w:tc>
          <w:tcPr>
            <w:tcW w:w="772" w:type="dxa"/>
            <w:vAlign w:val="bottom"/>
          </w:tcPr>
          <w:p w14:paraId="588FD465" w14:textId="77777777" w:rsidR="001214BE" w:rsidRPr="00A17FEB" w:rsidRDefault="001214BE" w:rsidP="009D2530">
            <w:pPr>
              <w:jc w:val="center"/>
            </w:pPr>
            <w:r w:rsidRPr="00A17FEB">
              <w:rPr>
                <w:rFonts w:ascii="Aptos Narrow" w:hAnsi="Aptos Narrow"/>
              </w:rPr>
              <w:t>X</w:t>
            </w:r>
          </w:p>
        </w:tc>
        <w:tc>
          <w:tcPr>
            <w:tcW w:w="806" w:type="dxa"/>
            <w:vAlign w:val="bottom"/>
          </w:tcPr>
          <w:p w14:paraId="20D3FE23" w14:textId="77777777" w:rsidR="001214BE" w:rsidRPr="00A17FEB" w:rsidRDefault="001214BE" w:rsidP="009D2530">
            <w:pPr>
              <w:jc w:val="center"/>
            </w:pPr>
            <w:r w:rsidRPr="00A17FEB">
              <w:rPr>
                <w:rFonts w:ascii="Aptos Narrow" w:hAnsi="Aptos Narrow"/>
              </w:rPr>
              <w:t>X</w:t>
            </w:r>
          </w:p>
        </w:tc>
        <w:tc>
          <w:tcPr>
            <w:tcW w:w="1080" w:type="dxa"/>
            <w:vAlign w:val="bottom"/>
          </w:tcPr>
          <w:p w14:paraId="7FC93737" w14:textId="77777777" w:rsidR="001214BE" w:rsidRPr="00A17FEB" w:rsidRDefault="001214BE" w:rsidP="009D2530">
            <w:pPr>
              <w:jc w:val="center"/>
            </w:pPr>
            <w:r w:rsidRPr="00A17FEB">
              <w:rPr>
                <w:rFonts w:ascii="Aptos Narrow" w:hAnsi="Aptos Narrow"/>
              </w:rPr>
              <w:t>X</w:t>
            </w:r>
            <w:r w:rsidRPr="00A17FEB">
              <w:rPr>
                <w:rFonts w:ascii="Aptos Narrow" w:hAnsi="Aptos Narrow"/>
                <w:vertAlign w:val="superscript"/>
              </w:rPr>
              <w:t>B</w:t>
            </w:r>
          </w:p>
        </w:tc>
        <w:tc>
          <w:tcPr>
            <w:tcW w:w="959" w:type="dxa"/>
            <w:vAlign w:val="bottom"/>
          </w:tcPr>
          <w:p w14:paraId="65582327" w14:textId="77777777" w:rsidR="001214BE" w:rsidRDefault="001214BE" w:rsidP="009D2530">
            <w:pPr>
              <w:jc w:val="center"/>
            </w:pPr>
          </w:p>
        </w:tc>
        <w:tc>
          <w:tcPr>
            <w:tcW w:w="1051" w:type="dxa"/>
            <w:vAlign w:val="bottom"/>
          </w:tcPr>
          <w:p w14:paraId="014977D9" w14:textId="77777777" w:rsidR="001214BE" w:rsidRDefault="001214BE" w:rsidP="009D2530">
            <w:pPr>
              <w:jc w:val="center"/>
            </w:pPr>
          </w:p>
        </w:tc>
      </w:tr>
      <w:tr w:rsidR="001214BE" w14:paraId="6275C398" w14:textId="77777777" w:rsidTr="009D2530">
        <w:tc>
          <w:tcPr>
            <w:tcW w:w="1555" w:type="dxa"/>
            <w:shd w:val="clear" w:color="auto" w:fill="FAE2D5" w:themeFill="accent2" w:themeFillTint="33"/>
            <w:vAlign w:val="bottom"/>
          </w:tcPr>
          <w:p w14:paraId="37F25FCC" w14:textId="77777777" w:rsidR="001214BE" w:rsidRPr="00052180" w:rsidRDefault="001214BE" w:rsidP="009D2530">
            <w:pPr>
              <w:rPr>
                <w:rFonts w:ascii="Aptos Narrow" w:hAnsi="Aptos Narrow"/>
              </w:rPr>
            </w:pPr>
            <w:r w:rsidRPr="00052180">
              <w:rPr>
                <w:rFonts w:ascii="Aptos Narrow" w:hAnsi="Aptos Narrow"/>
              </w:rPr>
              <w:t>37198403</w:t>
            </w:r>
            <w:r w:rsidRPr="00052180">
              <w:rPr>
                <w:rFonts w:ascii="Aptos Narrow" w:hAnsi="Aptos Narrow"/>
                <w:vertAlign w:val="superscript"/>
              </w:rPr>
              <w:t xml:space="preserve"> A</w:t>
            </w:r>
          </w:p>
        </w:tc>
        <w:tc>
          <w:tcPr>
            <w:tcW w:w="1275" w:type="dxa"/>
            <w:vAlign w:val="bottom"/>
          </w:tcPr>
          <w:p w14:paraId="6851EC66" w14:textId="77777777" w:rsidR="001214BE" w:rsidRPr="00052180" w:rsidRDefault="001214BE" w:rsidP="009D2530">
            <w:pPr>
              <w:jc w:val="center"/>
              <w:rPr>
                <w:rFonts w:ascii="Aptos Narrow" w:hAnsi="Aptos Narrow"/>
              </w:rPr>
            </w:pPr>
            <w:r w:rsidRPr="00052180">
              <w:rPr>
                <w:rFonts w:ascii="Aptos Narrow" w:hAnsi="Aptos Narrow"/>
              </w:rPr>
              <w:t>2023</w:t>
            </w:r>
          </w:p>
        </w:tc>
        <w:tc>
          <w:tcPr>
            <w:tcW w:w="993" w:type="dxa"/>
          </w:tcPr>
          <w:p w14:paraId="29E6F659" w14:textId="77777777" w:rsidR="001214BE" w:rsidRPr="00052180" w:rsidRDefault="001214BE" w:rsidP="009D2530">
            <w:pPr>
              <w:jc w:val="center"/>
            </w:pPr>
            <w:r w:rsidRPr="00052180">
              <w:t>No</w:t>
            </w:r>
          </w:p>
        </w:tc>
        <w:tc>
          <w:tcPr>
            <w:tcW w:w="1275" w:type="dxa"/>
          </w:tcPr>
          <w:p w14:paraId="1C858063" w14:textId="77777777" w:rsidR="001214BE" w:rsidRPr="00052180" w:rsidRDefault="001214BE" w:rsidP="009D2530">
            <w:pPr>
              <w:jc w:val="center"/>
            </w:pPr>
            <w:r w:rsidRPr="00052180">
              <w:t>1, 2</w:t>
            </w:r>
          </w:p>
        </w:tc>
        <w:tc>
          <w:tcPr>
            <w:tcW w:w="1418" w:type="dxa"/>
            <w:vAlign w:val="bottom"/>
          </w:tcPr>
          <w:p w14:paraId="489B1774" w14:textId="77777777" w:rsidR="001214BE" w:rsidRDefault="001214BE" w:rsidP="009D2530">
            <w:pPr>
              <w:jc w:val="center"/>
            </w:pPr>
          </w:p>
        </w:tc>
        <w:tc>
          <w:tcPr>
            <w:tcW w:w="1276" w:type="dxa"/>
            <w:vAlign w:val="bottom"/>
          </w:tcPr>
          <w:p w14:paraId="00DF8D8B" w14:textId="77777777" w:rsidR="001214BE" w:rsidRPr="00A17FEB" w:rsidRDefault="001214BE" w:rsidP="009D2530">
            <w:pPr>
              <w:jc w:val="center"/>
            </w:pPr>
          </w:p>
        </w:tc>
        <w:tc>
          <w:tcPr>
            <w:tcW w:w="1212" w:type="dxa"/>
            <w:vAlign w:val="bottom"/>
          </w:tcPr>
          <w:p w14:paraId="1B45BD27" w14:textId="77777777" w:rsidR="001214BE" w:rsidRPr="00A17FEB" w:rsidRDefault="001214BE" w:rsidP="009D2530">
            <w:pPr>
              <w:jc w:val="center"/>
            </w:pPr>
          </w:p>
        </w:tc>
        <w:tc>
          <w:tcPr>
            <w:tcW w:w="772" w:type="dxa"/>
            <w:vAlign w:val="bottom"/>
          </w:tcPr>
          <w:p w14:paraId="5D7648B9" w14:textId="77777777" w:rsidR="001214BE" w:rsidRPr="00A17FEB" w:rsidRDefault="001214BE" w:rsidP="009D2530">
            <w:pPr>
              <w:jc w:val="center"/>
              <w:rPr>
                <w:rFonts w:ascii="Aptos Narrow" w:hAnsi="Aptos Narrow"/>
              </w:rPr>
            </w:pPr>
          </w:p>
        </w:tc>
        <w:tc>
          <w:tcPr>
            <w:tcW w:w="806" w:type="dxa"/>
            <w:vAlign w:val="bottom"/>
          </w:tcPr>
          <w:p w14:paraId="1DD0D875"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vAlign w:val="bottom"/>
          </w:tcPr>
          <w:p w14:paraId="700CCA3B" w14:textId="77777777" w:rsidR="001214BE" w:rsidRPr="00A17FEB" w:rsidRDefault="001214BE" w:rsidP="009D2530">
            <w:pPr>
              <w:jc w:val="center"/>
              <w:rPr>
                <w:rFonts w:ascii="Aptos Narrow" w:hAnsi="Aptos Narrow"/>
              </w:rPr>
            </w:pPr>
          </w:p>
        </w:tc>
        <w:tc>
          <w:tcPr>
            <w:tcW w:w="959" w:type="dxa"/>
            <w:vAlign w:val="bottom"/>
          </w:tcPr>
          <w:p w14:paraId="35B72F72" w14:textId="77777777" w:rsidR="001214BE" w:rsidRDefault="001214BE" w:rsidP="009D2530">
            <w:pPr>
              <w:jc w:val="center"/>
            </w:pPr>
          </w:p>
        </w:tc>
        <w:tc>
          <w:tcPr>
            <w:tcW w:w="1051" w:type="dxa"/>
            <w:vAlign w:val="bottom"/>
          </w:tcPr>
          <w:p w14:paraId="4FA4058D" w14:textId="77777777" w:rsidR="001214BE" w:rsidRDefault="001214BE" w:rsidP="009D2530">
            <w:pPr>
              <w:jc w:val="center"/>
            </w:pPr>
          </w:p>
        </w:tc>
      </w:tr>
      <w:tr w:rsidR="001214BE" w14:paraId="3AEBC58F" w14:textId="77777777" w:rsidTr="009D2530">
        <w:tc>
          <w:tcPr>
            <w:tcW w:w="1555" w:type="dxa"/>
            <w:shd w:val="clear" w:color="auto" w:fill="FAE2D5" w:themeFill="accent2" w:themeFillTint="33"/>
            <w:vAlign w:val="bottom"/>
          </w:tcPr>
          <w:p w14:paraId="5ADD8219" w14:textId="77777777" w:rsidR="001214BE" w:rsidRPr="00052180" w:rsidRDefault="001214BE" w:rsidP="009D2530">
            <w:r w:rsidRPr="00052180">
              <w:rPr>
                <w:rFonts w:ascii="Aptos Narrow" w:hAnsi="Aptos Narrow"/>
              </w:rPr>
              <w:t>38149049</w:t>
            </w:r>
            <w:r w:rsidRPr="00052180">
              <w:rPr>
                <w:rFonts w:ascii="Aptos Narrow" w:hAnsi="Aptos Narrow"/>
                <w:vertAlign w:val="superscript"/>
              </w:rPr>
              <w:t xml:space="preserve"> A</w:t>
            </w:r>
          </w:p>
        </w:tc>
        <w:tc>
          <w:tcPr>
            <w:tcW w:w="1275" w:type="dxa"/>
            <w:shd w:val="clear" w:color="auto" w:fill="auto"/>
            <w:vAlign w:val="bottom"/>
          </w:tcPr>
          <w:p w14:paraId="7ED4D7CA" w14:textId="77777777" w:rsidR="001214BE" w:rsidRPr="00052180" w:rsidRDefault="001214BE" w:rsidP="009D2530">
            <w:pPr>
              <w:jc w:val="center"/>
            </w:pPr>
            <w:r w:rsidRPr="00052180">
              <w:rPr>
                <w:rFonts w:ascii="Aptos Narrow" w:hAnsi="Aptos Narrow"/>
              </w:rPr>
              <w:t>2023</w:t>
            </w:r>
          </w:p>
        </w:tc>
        <w:tc>
          <w:tcPr>
            <w:tcW w:w="993" w:type="dxa"/>
          </w:tcPr>
          <w:p w14:paraId="46675100" w14:textId="77777777" w:rsidR="001214BE" w:rsidRPr="00052180" w:rsidRDefault="001214BE" w:rsidP="009D2530">
            <w:pPr>
              <w:jc w:val="center"/>
            </w:pPr>
            <w:r w:rsidRPr="00052180">
              <w:t>No</w:t>
            </w:r>
          </w:p>
        </w:tc>
        <w:tc>
          <w:tcPr>
            <w:tcW w:w="1275" w:type="dxa"/>
          </w:tcPr>
          <w:p w14:paraId="049B4725" w14:textId="77777777" w:rsidR="001214BE" w:rsidRPr="00052180" w:rsidRDefault="001214BE" w:rsidP="009D2530">
            <w:pPr>
              <w:jc w:val="center"/>
            </w:pPr>
            <w:r w:rsidRPr="00052180">
              <w:t>1</w:t>
            </w:r>
          </w:p>
        </w:tc>
        <w:tc>
          <w:tcPr>
            <w:tcW w:w="1418" w:type="dxa"/>
            <w:shd w:val="clear" w:color="auto" w:fill="auto"/>
            <w:vAlign w:val="bottom"/>
          </w:tcPr>
          <w:p w14:paraId="5404F742" w14:textId="77777777" w:rsidR="001214BE" w:rsidRDefault="001214BE" w:rsidP="009D2530">
            <w:pPr>
              <w:jc w:val="center"/>
            </w:pPr>
          </w:p>
        </w:tc>
        <w:tc>
          <w:tcPr>
            <w:tcW w:w="1276" w:type="dxa"/>
            <w:shd w:val="clear" w:color="auto" w:fill="auto"/>
            <w:vAlign w:val="bottom"/>
          </w:tcPr>
          <w:p w14:paraId="5D8E8E3E" w14:textId="77777777" w:rsidR="001214BE" w:rsidRPr="00A17FEB" w:rsidRDefault="001214BE" w:rsidP="009D2530">
            <w:pPr>
              <w:jc w:val="center"/>
            </w:pPr>
            <w:r w:rsidRPr="00A17FEB">
              <w:rPr>
                <w:rFonts w:ascii="Aptos Narrow" w:hAnsi="Aptos Narrow"/>
              </w:rPr>
              <w:t>X</w:t>
            </w:r>
            <w:r w:rsidRPr="00A17FEB">
              <w:rPr>
                <w:rFonts w:ascii="Aptos Narrow" w:hAnsi="Aptos Narrow"/>
                <w:vertAlign w:val="superscript"/>
              </w:rPr>
              <w:t>B</w:t>
            </w:r>
          </w:p>
        </w:tc>
        <w:tc>
          <w:tcPr>
            <w:tcW w:w="1212" w:type="dxa"/>
            <w:shd w:val="clear" w:color="auto" w:fill="auto"/>
            <w:vAlign w:val="bottom"/>
          </w:tcPr>
          <w:p w14:paraId="40F3D69C" w14:textId="77777777" w:rsidR="001214BE" w:rsidRPr="00A17FEB" w:rsidRDefault="001214BE" w:rsidP="009D2530">
            <w:pPr>
              <w:jc w:val="center"/>
            </w:pPr>
          </w:p>
        </w:tc>
        <w:tc>
          <w:tcPr>
            <w:tcW w:w="772" w:type="dxa"/>
            <w:shd w:val="clear" w:color="auto" w:fill="auto"/>
            <w:vAlign w:val="bottom"/>
          </w:tcPr>
          <w:p w14:paraId="657D02B3" w14:textId="77777777" w:rsidR="001214BE" w:rsidRPr="00A17FEB" w:rsidRDefault="001214BE" w:rsidP="009D2530">
            <w:pPr>
              <w:jc w:val="center"/>
            </w:pPr>
          </w:p>
        </w:tc>
        <w:tc>
          <w:tcPr>
            <w:tcW w:w="806" w:type="dxa"/>
            <w:shd w:val="clear" w:color="auto" w:fill="auto"/>
            <w:vAlign w:val="bottom"/>
          </w:tcPr>
          <w:p w14:paraId="07DD79AD" w14:textId="77777777" w:rsidR="001214BE" w:rsidRPr="00A17FEB" w:rsidRDefault="001214BE" w:rsidP="009D2530">
            <w:pPr>
              <w:jc w:val="center"/>
            </w:pPr>
            <w:r w:rsidRPr="00A17FEB">
              <w:rPr>
                <w:rFonts w:ascii="Aptos Narrow" w:hAnsi="Aptos Narrow"/>
              </w:rPr>
              <w:t>X</w:t>
            </w:r>
          </w:p>
        </w:tc>
        <w:tc>
          <w:tcPr>
            <w:tcW w:w="1080" w:type="dxa"/>
            <w:shd w:val="clear" w:color="auto" w:fill="auto"/>
            <w:vAlign w:val="bottom"/>
          </w:tcPr>
          <w:p w14:paraId="5691A3DC" w14:textId="77777777" w:rsidR="001214BE" w:rsidRPr="00A17FEB" w:rsidRDefault="001214BE" w:rsidP="009D2530">
            <w:pPr>
              <w:jc w:val="center"/>
            </w:pPr>
          </w:p>
        </w:tc>
        <w:tc>
          <w:tcPr>
            <w:tcW w:w="959" w:type="dxa"/>
            <w:shd w:val="clear" w:color="auto" w:fill="auto"/>
            <w:vAlign w:val="bottom"/>
          </w:tcPr>
          <w:p w14:paraId="2C4809BD" w14:textId="77777777" w:rsidR="001214BE" w:rsidRDefault="001214BE" w:rsidP="009D2530">
            <w:pPr>
              <w:jc w:val="center"/>
            </w:pPr>
          </w:p>
        </w:tc>
        <w:tc>
          <w:tcPr>
            <w:tcW w:w="1051" w:type="dxa"/>
            <w:shd w:val="clear" w:color="auto" w:fill="auto"/>
            <w:vAlign w:val="bottom"/>
          </w:tcPr>
          <w:p w14:paraId="62AA50D4" w14:textId="77777777" w:rsidR="001214BE" w:rsidRDefault="001214BE" w:rsidP="009D2530">
            <w:pPr>
              <w:jc w:val="center"/>
            </w:pPr>
          </w:p>
        </w:tc>
      </w:tr>
      <w:tr w:rsidR="001214BE" w14:paraId="74186F9D" w14:textId="77777777" w:rsidTr="009D2530">
        <w:tc>
          <w:tcPr>
            <w:tcW w:w="1555" w:type="dxa"/>
            <w:shd w:val="clear" w:color="auto" w:fill="auto"/>
            <w:vAlign w:val="bottom"/>
          </w:tcPr>
          <w:p w14:paraId="0206D20C" w14:textId="77777777" w:rsidR="001214BE" w:rsidRPr="00052180" w:rsidRDefault="001214BE" w:rsidP="009D2530">
            <w:r w:rsidRPr="00052180">
              <w:rPr>
                <w:rFonts w:ascii="Aptos Narrow" w:hAnsi="Aptos Narrow"/>
              </w:rPr>
              <w:t>38902507</w:t>
            </w:r>
          </w:p>
        </w:tc>
        <w:tc>
          <w:tcPr>
            <w:tcW w:w="1275" w:type="dxa"/>
            <w:shd w:val="clear" w:color="auto" w:fill="auto"/>
            <w:vAlign w:val="bottom"/>
          </w:tcPr>
          <w:p w14:paraId="5AB4DAB1" w14:textId="77777777" w:rsidR="001214BE" w:rsidRPr="00052180" w:rsidRDefault="001214BE" w:rsidP="009D2530">
            <w:pPr>
              <w:jc w:val="center"/>
            </w:pPr>
            <w:r w:rsidRPr="00052180">
              <w:rPr>
                <w:rFonts w:ascii="Aptos Narrow" w:hAnsi="Aptos Narrow"/>
              </w:rPr>
              <w:t>2024</w:t>
            </w:r>
          </w:p>
        </w:tc>
        <w:tc>
          <w:tcPr>
            <w:tcW w:w="993" w:type="dxa"/>
          </w:tcPr>
          <w:p w14:paraId="6736AB51" w14:textId="77777777" w:rsidR="001214BE" w:rsidRPr="00052180" w:rsidRDefault="001214BE" w:rsidP="009D2530">
            <w:pPr>
              <w:jc w:val="center"/>
            </w:pPr>
            <w:r w:rsidRPr="00052180">
              <w:t>No</w:t>
            </w:r>
          </w:p>
        </w:tc>
        <w:tc>
          <w:tcPr>
            <w:tcW w:w="1275" w:type="dxa"/>
          </w:tcPr>
          <w:p w14:paraId="37572C4D" w14:textId="77777777" w:rsidR="001214BE" w:rsidRPr="00052180" w:rsidRDefault="001214BE" w:rsidP="009D2530">
            <w:pPr>
              <w:jc w:val="center"/>
              <w:rPr>
                <w:sz w:val="20"/>
                <w:szCs w:val="20"/>
              </w:rPr>
            </w:pPr>
            <w:r w:rsidRPr="00052180">
              <w:rPr>
                <w:sz w:val="20"/>
                <w:szCs w:val="20"/>
              </w:rPr>
              <w:t>Unspecified</w:t>
            </w:r>
          </w:p>
        </w:tc>
        <w:tc>
          <w:tcPr>
            <w:tcW w:w="1418" w:type="dxa"/>
            <w:shd w:val="clear" w:color="auto" w:fill="auto"/>
            <w:vAlign w:val="bottom"/>
          </w:tcPr>
          <w:p w14:paraId="264B52B3" w14:textId="77777777" w:rsidR="001214BE" w:rsidRDefault="001214BE" w:rsidP="009D2530">
            <w:pPr>
              <w:jc w:val="center"/>
            </w:pPr>
          </w:p>
        </w:tc>
        <w:tc>
          <w:tcPr>
            <w:tcW w:w="1276" w:type="dxa"/>
            <w:shd w:val="clear" w:color="auto" w:fill="auto"/>
            <w:vAlign w:val="bottom"/>
          </w:tcPr>
          <w:p w14:paraId="32B076DE" w14:textId="77777777" w:rsidR="001214BE" w:rsidRPr="00A17FEB" w:rsidRDefault="001214BE" w:rsidP="009D2530">
            <w:pPr>
              <w:jc w:val="center"/>
            </w:pPr>
          </w:p>
        </w:tc>
        <w:tc>
          <w:tcPr>
            <w:tcW w:w="1212" w:type="dxa"/>
            <w:shd w:val="clear" w:color="auto" w:fill="auto"/>
            <w:vAlign w:val="bottom"/>
          </w:tcPr>
          <w:p w14:paraId="36CCF452" w14:textId="77777777" w:rsidR="001214BE" w:rsidRPr="00A17FEB" w:rsidRDefault="001214BE" w:rsidP="009D2530">
            <w:pPr>
              <w:jc w:val="center"/>
            </w:pPr>
          </w:p>
        </w:tc>
        <w:tc>
          <w:tcPr>
            <w:tcW w:w="772" w:type="dxa"/>
            <w:shd w:val="clear" w:color="auto" w:fill="auto"/>
            <w:vAlign w:val="bottom"/>
          </w:tcPr>
          <w:p w14:paraId="6FC5C72D" w14:textId="77777777" w:rsidR="001214BE" w:rsidRPr="00A17FEB" w:rsidRDefault="001214BE" w:rsidP="009D2530">
            <w:pPr>
              <w:jc w:val="center"/>
            </w:pPr>
          </w:p>
        </w:tc>
        <w:tc>
          <w:tcPr>
            <w:tcW w:w="806" w:type="dxa"/>
            <w:shd w:val="clear" w:color="auto" w:fill="auto"/>
            <w:vAlign w:val="bottom"/>
          </w:tcPr>
          <w:p w14:paraId="1176FDF0" w14:textId="77777777" w:rsidR="001214BE" w:rsidRPr="00A17FEB" w:rsidRDefault="001214BE" w:rsidP="009D2530">
            <w:pPr>
              <w:jc w:val="center"/>
            </w:pPr>
            <w:r w:rsidRPr="00A17FEB">
              <w:rPr>
                <w:rFonts w:ascii="Aptos Narrow" w:hAnsi="Aptos Narrow"/>
              </w:rPr>
              <w:t>X</w:t>
            </w:r>
          </w:p>
        </w:tc>
        <w:tc>
          <w:tcPr>
            <w:tcW w:w="1080" w:type="dxa"/>
            <w:shd w:val="clear" w:color="auto" w:fill="auto"/>
            <w:vAlign w:val="bottom"/>
          </w:tcPr>
          <w:p w14:paraId="1CF8ABF1" w14:textId="77777777" w:rsidR="001214BE" w:rsidRPr="00A17FEB" w:rsidRDefault="001214BE" w:rsidP="009D2530">
            <w:pPr>
              <w:jc w:val="center"/>
            </w:pPr>
          </w:p>
        </w:tc>
        <w:tc>
          <w:tcPr>
            <w:tcW w:w="959" w:type="dxa"/>
            <w:shd w:val="clear" w:color="auto" w:fill="auto"/>
            <w:vAlign w:val="bottom"/>
          </w:tcPr>
          <w:p w14:paraId="0AE90888" w14:textId="77777777" w:rsidR="001214BE" w:rsidRDefault="001214BE" w:rsidP="009D2530">
            <w:pPr>
              <w:jc w:val="center"/>
            </w:pPr>
          </w:p>
        </w:tc>
        <w:tc>
          <w:tcPr>
            <w:tcW w:w="1051" w:type="dxa"/>
            <w:shd w:val="clear" w:color="auto" w:fill="auto"/>
            <w:vAlign w:val="bottom"/>
          </w:tcPr>
          <w:p w14:paraId="28F903ED" w14:textId="77777777" w:rsidR="001214BE" w:rsidRDefault="001214BE" w:rsidP="009D2530">
            <w:pPr>
              <w:jc w:val="center"/>
            </w:pPr>
          </w:p>
        </w:tc>
      </w:tr>
      <w:tr w:rsidR="001214BE" w14:paraId="48EFA01D" w14:textId="77777777" w:rsidTr="009D2530">
        <w:tc>
          <w:tcPr>
            <w:tcW w:w="1555" w:type="dxa"/>
            <w:shd w:val="clear" w:color="auto" w:fill="FAE2D5" w:themeFill="accent2" w:themeFillTint="33"/>
            <w:vAlign w:val="bottom"/>
          </w:tcPr>
          <w:p w14:paraId="687ED60A" w14:textId="77777777" w:rsidR="001214BE" w:rsidRPr="00052180" w:rsidRDefault="001214BE" w:rsidP="009D2530">
            <w:pPr>
              <w:rPr>
                <w:rFonts w:ascii="Aptos Narrow" w:hAnsi="Aptos Narrow"/>
              </w:rPr>
            </w:pPr>
            <w:r w:rsidRPr="00052180">
              <w:rPr>
                <w:rFonts w:ascii="Aptos Narrow" w:hAnsi="Aptos Narrow"/>
              </w:rPr>
              <w:t>39695341</w:t>
            </w:r>
            <w:r w:rsidRPr="00052180">
              <w:rPr>
                <w:rFonts w:ascii="Aptos Narrow" w:hAnsi="Aptos Narrow"/>
                <w:vertAlign w:val="superscript"/>
              </w:rPr>
              <w:t xml:space="preserve"> A</w:t>
            </w:r>
          </w:p>
        </w:tc>
        <w:tc>
          <w:tcPr>
            <w:tcW w:w="1275" w:type="dxa"/>
            <w:shd w:val="clear" w:color="auto" w:fill="auto"/>
            <w:vAlign w:val="bottom"/>
          </w:tcPr>
          <w:p w14:paraId="64E62F26" w14:textId="77777777" w:rsidR="001214BE" w:rsidRPr="00052180" w:rsidRDefault="001214BE" w:rsidP="009D2530">
            <w:pPr>
              <w:jc w:val="center"/>
              <w:rPr>
                <w:rFonts w:ascii="Aptos Narrow" w:hAnsi="Aptos Narrow"/>
              </w:rPr>
            </w:pPr>
            <w:r w:rsidRPr="00052180">
              <w:rPr>
                <w:rFonts w:ascii="Aptos Narrow" w:hAnsi="Aptos Narrow"/>
              </w:rPr>
              <w:t>2024</w:t>
            </w:r>
          </w:p>
        </w:tc>
        <w:tc>
          <w:tcPr>
            <w:tcW w:w="993" w:type="dxa"/>
          </w:tcPr>
          <w:p w14:paraId="6DABA5C2" w14:textId="77777777" w:rsidR="001214BE" w:rsidRPr="00052180" w:rsidRDefault="001214BE" w:rsidP="009D2530">
            <w:pPr>
              <w:jc w:val="center"/>
            </w:pPr>
            <w:r w:rsidRPr="00052180">
              <w:t>No</w:t>
            </w:r>
          </w:p>
        </w:tc>
        <w:tc>
          <w:tcPr>
            <w:tcW w:w="1275" w:type="dxa"/>
          </w:tcPr>
          <w:p w14:paraId="6D030553" w14:textId="77777777" w:rsidR="001214BE" w:rsidRPr="00052180" w:rsidRDefault="001214BE" w:rsidP="009D2530">
            <w:pPr>
              <w:jc w:val="center"/>
            </w:pPr>
            <w:r w:rsidRPr="00052180">
              <w:t>1, 2, 3</w:t>
            </w:r>
          </w:p>
        </w:tc>
        <w:tc>
          <w:tcPr>
            <w:tcW w:w="1418" w:type="dxa"/>
            <w:shd w:val="clear" w:color="auto" w:fill="auto"/>
            <w:vAlign w:val="bottom"/>
          </w:tcPr>
          <w:p w14:paraId="27F0391D" w14:textId="77777777" w:rsidR="001214BE" w:rsidRDefault="001214BE" w:rsidP="009D2530">
            <w:pPr>
              <w:jc w:val="center"/>
            </w:pPr>
          </w:p>
        </w:tc>
        <w:tc>
          <w:tcPr>
            <w:tcW w:w="1276" w:type="dxa"/>
            <w:shd w:val="clear" w:color="auto" w:fill="auto"/>
            <w:vAlign w:val="bottom"/>
          </w:tcPr>
          <w:p w14:paraId="45CBE008" w14:textId="77777777" w:rsidR="001214BE" w:rsidRPr="00A17FEB" w:rsidRDefault="001214BE" w:rsidP="009D2530">
            <w:pPr>
              <w:jc w:val="center"/>
            </w:pPr>
          </w:p>
        </w:tc>
        <w:tc>
          <w:tcPr>
            <w:tcW w:w="1212" w:type="dxa"/>
            <w:shd w:val="clear" w:color="auto" w:fill="auto"/>
            <w:vAlign w:val="bottom"/>
          </w:tcPr>
          <w:p w14:paraId="395E6C39" w14:textId="77777777" w:rsidR="001214BE" w:rsidRPr="00A17FEB" w:rsidRDefault="001214BE" w:rsidP="009D2530">
            <w:pPr>
              <w:jc w:val="center"/>
            </w:pPr>
          </w:p>
        </w:tc>
        <w:tc>
          <w:tcPr>
            <w:tcW w:w="772" w:type="dxa"/>
            <w:shd w:val="clear" w:color="auto" w:fill="auto"/>
            <w:vAlign w:val="bottom"/>
          </w:tcPr>
          <w:p w14:paraId="766A8DF6" w14:textId="77777777" w:rsidR="001214BE" w:rsidRPr="00A17FEB" w:rsidRDefault="001214BE" w:rsidP="009D2530">
            <w:pPr>
              <w:jc w:val="center"/>
            </w:pPr>
          </w:p>
        </w:tc>
        <w:tc>
          <w:tcPr>
            <w:tcW w:w="806" w:type="dxa"/>
            <w:shd w:val="clear" w:color="auto" w:fill="auto"/>
            <w:vAlign w:val="bottom"/>
          </w:tcPr>
          <w:p w14:paraId="70D50C9A" w14:textId="77777777" w:rsidR="001214BE" w:rsidRPr="00A17FEB" w:rsidRDefault="001214BE" w:rsidP="009D2530">
            <w:pPr>
              <w:jc w:val="center"/>
              <w:rPr>
                <w:rFonts w:ascii="Aptos Narrow" w:hAnsi="Aptos Narrow"/>
              </w:rPr>
            </w:pPr>
            <w:r w:rsidRPr="00A17FEB">
              <w:rPr>
                <w:rFonts w:ascii="Aptos Narrow" w:hAnsi="Aptos Narrow"/>
              </w:rPr>
              <w:t>X</w:t>
            </w:r>
          </w:p>
        </w:tc>
        <w:tc>
          <w:tcPr>
            <w:tcW w:w="1080" w:type="dxa"/>
            <w:shd w:val="clear" w:color="auto" w:fill="auto"/>
            <w:vAlign w:val="bottom"/>
          </w:tcPr>
          <w:p w14:paraId="38516210" w14:textId="77777777" w:rsidR="001214BE" w:rsidRPr="00A17FEB" w:rsidRDefault="001214BE" w:rsidP="009D2530">
            <w:pPr>
              <w:jc w:val="center"/>
            </w:pPr>
          </w:p>
        </w:tc>
        <w:tc>
          <w:tcPr>
            <w:tcW w:w="959" w:type="dxa"/>
            <w:shd w:val="clear" w:color="auto" w:fill="auto"/>
            <w:vAlign w:val="bottom"/>
          </w:tcPr>
          <w:p w14:paraId="252BCBDE" w14:textId="77777777" w:rsidR="001214BE" w:rsidRDefault="001214BE" w:rsidP="009D2530">
            <w:pPr>
              <w:jc w:val="center"/>
            </w:pPr>
          </w:p>
        </w:tc>
        <w:tc>
          <w:tcPr>
            <w:tcW w:w="1051" w:type="dxa"/>
            <w:shd w:val="clear" w:color="auto" w:fill="auto"/>
            <w:vAlign w:val="bottom"/>
          </w:tcPr>
          <w:p w14:paraId="1C38C523" w14:textId="77777777" w:rsidR="001214BE" w:rsidRDefault="001214BE" w:rsidP="009D2530">
            <w:pPr>
              <w:jc w:val="center"/>
            </w:pPr>
          </w:p>
        </w:tc>
      </w:tr>
    </w:tbl>
    <w:p w14:paraId="2BDE4E8E" w14:textId="77777777" w:rsidR="001214BE" w:rsidRDefault="001214BE" w:rsidP="001214BE">
      <w:pPr>
        <w:rPr>
          <w:u w:val="single"/>
        </w:rPr>
      </w:pPr>
    </w:p>
    <w:p w14:paraId="0A786525" w14:textId="7D671354" w:rsidR="001214BE" w:rsidRPr="002D1B1F" w:rsidRDefault="001214BE" w:rsidP="001214BE">
      <w:r w:rsidRPr="00745FD8">
        <w:rPr>
          <w:b/>
          <w:bCs/>
          <w:sz w:val="28"/>
          <w:szCs w:val="28"/>
          <w:u w:val="single"/>
        </w:rPr>
        <w:t xml:space="preserve">Supplemental Table </w:t>
      </w:r>
      <w:r w:rsidR="00824D39">
        <w:rPr>
          <w:b/>
          <w:bCs/>
          <w:sz w:val="28"/>
          <w:szCs w:val="28"/>
          <w:u w:val="single"/>
        </w:rPr>
        <w:t>3</w:t>
      </w:r>
      <w:r w:rsidRPr="003F5DAA">
        <w:rPr>
          <w:b/>
          <w:bCs/>
          <w:u w:val="single"/>
        </w:rPr>
        <w:t xml:space="preserve">. </w:t>
      </w:r>
      <w:r w:rsidR="008930CA">
        <w:t xml:space="preserve">Conclusions and inferences </w:t>
      </w:r>
      <w:r w:rsidR="002D1B1F">
        <w:t>in PubMed-listed</w:t>
      </w:r>
      <w:r w:rsidR="008930CA">
        <w:t xml:space="preserve"> articles citing the Viberg study published in 2014. </w:t>
      </w:r>
    </w:p>
    <w:p w14:paraId="47CD01D3" w14:textId="6A5B3EAE" w:rsidR="001214BE" w:rsidRDefault="001214BE" w:rsidP="001214BE">
      <w:r>
        <w:t>Co-authors</w:t>
      </w:r>
      <w:r w:rsidR="008B5F42">
        <w:t xml:space="preserve"> WP and either</w:t>
      </w:r>
      <w:r>
        <w:t xml:space="preserve"> CT </w:t>
      </w:r>
      <w:r w:rsidR="008B5F42">
        <w:t>or MVP</w:t>
      </w:r>
      <w:r>
        <w:t xml:space="preserve"> evaluated all articles independently, with co-author RRB making decisions on any discrepancies that were not resolved following initial discussion.</w:t>
      </w:r>
    </w:p>
    <w:p w14:paraId="1ECBDD23" w14:textId="77777777" w:rsidR="001214BE" w:rsidRDefault="001214BE" w:rsidP="001214BE">
      <w:r>
        <w:t>Studies by the author’s group that cite the Viberg study (</w:t>
      </w:r>
      <w:r w:rsidRPr="00972295">
        <w:rPr>
          <w:rFonts w:ascii="Aptos Narrow" w:hAnsi="Aptos Narrow"/>
        </w:rPr>
        <w:t xml:space="preserve">28415925, </w:t>
      </w:r>
      <w:r w:rsidRPr="00AD5919">
        <w:rPr>
          <w:u w:val="single"/>
        </w:rPr>
        <w:t>35175416,</w:t>
      </w:r>
      <w:r w:rsidRPr="00972295">
        <w:rPr>
          <w:u w:val="single"/>
        </w:rPr>
        <w:t xml:space="preserve"> </w:t>
      </w:r>
      <w:r w:rsidRPr="00972295">
        <w:rPr>
          <w:rFonts w:ascii="Aptos Narrow" w:hAnsi="Aptos Narrow"/>
        </w:rPr>
        <w:t>34170958, 38255358, 37321575, and 39202661)</w:t>
      </w:r>
      <w:r w:rsidRPr="00972295">
        <w:rPr>
          <w:u w:val="single"/>
        </w:rPr>
        <w:t xml:space="preserve"> </w:t>
      </w:r>
      <w:r w:rsidRPr="00972295">
        <w:t>are excluded</w:t>
      </w:r>
      <w:r>
        <w:t xml:space="preserve"> from the study</w:t>
      </w:r>
      <w:r w:rsidRPr="00972295">
        <w:t xml:space="preserve"> and not included in the table. Studies (PubMed IDs </w:t>
      </w:r>
      <w:r w:rsidRPr="00972295">
        <w:rPr>
          <w:rFonts w:ascii="Aptos Narrow" w:hAnsi="Aptos Narrow"/>
        </w:rPr>
        <w:t>27980393,</w:t>
      </w:r>
      <w:r w:rsidRPr="00972295">
        <w:t xml:space="preserve"> </w:t>
      </w:r>
      <w:r w:rsidRPr="00972295">
        <w:rPr>
          <w:rFonts w:ascii="Aptos Narrow" w:hAnsi="Aptos Narrow"/>
        </w:rPr>
        <w:t xml:space="preserve">34795520, 36281406, 38951182, </w:t>
      </w:r>
      <w:r w:rsidRPr="00972295">
        <w:t xml:space="preserve">28671614, and </w:t>
      </w:r>
      <w:r w:rsidRPr="005F22C1">
        <w:t>32270873</w:t>
      </w:r>
      <w:r>
        <w:t xml:space="preserve"> which describe evidence only, with no conclusions or inferences, are not included in the table. n.d., neurodevelopment</w:t>
      </w:r>
    </w:p>
    <w:p w14:paraId="0DEF4742" w14:textId="77777777" w:rsidR="001214BE" w:rsidRDefault="001214BE" w:rsidP="001214BE">
      <w:r>
        <w:t xml:space="preserve">Summary: </w:t>
      </w:r>
      <w:r w:rsidRPr="002C04C9">
        <w:rPr>
          <w:b/>
          <w:bCs/>
        </w:rPr>
        <w:t>Total 5</w:t>
      </w:r>
      <w:r>
        <w:rPr>
          <w:b/>
          <w:bCs/>
        </w:rPr>
        <w:t>1</w:t>
      </w:r>
      <w:r w:rsidRPr="002C04C9">
        <w:rPr>
          <w:b/>
          <w:bCs/>
        </w:rPr>
        <w:t xml:space="preserve"> studies</w:t>
      </w:r>
      <w:r>
        <w:t xml:space="preserve">, with 6 studies from coauthor WP </w:t>
      </w:r>
      <w:proofErr w:type="gramStart"/>
      <w:r>
        <w:t>excluded</w:t>
      </w:r>
      <w:proofErr w:type="gramEnd"/>
      <w:r>
        <w:t xml:space="preserve"> (not included in that total) and 6 studies not drawing any conclusions regarding neurodevelopment (not in table). (39 studies in Table)</w:t>
      </w:r>
    </w:p>
    <w:p w14:paraId="2F8D63A7" w14:textId="77777777" w:rsidR="001214BE" w:rsidRDefault="001214BE" w:rsidP="001214BE">
      <w:pPr>
        <w:rPr>
          <w:b/>
          <w:bCs/>
        </w:rPr>
      </w:pPr>
      <w:r>
        <w:t xml:space="preserve">Note that 21 studies (red font) were, for unknown reasons, NOT listed on the first pass in May, but were picked up on the Second pass on June 3, </w:t>
      </w:r>
      <w:proofErr w:type="gramStart"/>
      <w:r>
        <w:t>2025</w:t>
      </w:r>
      <w:proofErr w:type="gramEnd"/>
      <w:r>
        <w:t xml:space="preserve"> and again found on June 8th. </w:t>
      </w:r>
    </w:p>
    <w:p w14:paraId="5E34CBBE" w14:textId="77777777" w:rsidR="001214BE" w:rsidRDefault="001214BE" w:rsidP="001214BE">
      <w:r>
        <w:lastRenderedPageBreak/>
        <w:t>Footnotes.</w:t>
      </w:r>
    </w:p>
    <w:p w14:paraId="2A791C34" w14:textId="3F7B3BD6" w:rsidR="001214BE" w:rsidRDefault="001214BE" w:rsidP="001214BE">
      <w:r>
        <w:t xml:space="preserve">A. (also </w:t>
      </w:r>
      <w:r w:rsidR="00461346">
        <w:t>tan</w:t>
      </w:r>
      <w:r>
        <w:t xml:space="preserve"> highlight) Actual risks obscured to some degree by adjustment for cofactors, either in study itself or in studies considered when describing evidence and/or drawing conclusions.</w:t>
      </w:r>
    </w:p>
    <w:p w14:paraId="033BCB1D" w14:textId="77777777" w:rsidR="001214BE" w:rsidRDefault="001214BE" w:rsidP="001214BE"/>
    <w:p w14:paraId="297E6033" w14:textId="77777777" w:rsidR="00261A67" w:rsidRDefault="00261A67" w:rsidP="001214BE"/>
    <w:p w14:paraId="79E79585" w14:textId="21E27A69" w:rsidR="00261A67" w:rsidRPr="00231D95" w:rsidRDefault="00F24B3A" w:rsidP="001214BE">
      <w:pPr>
        <w:rPr>
          <w:b/>
          <w:bCs/>
        </w:rPr>
      </w:pPr>
      <w:r w:rsidRPr="00231D95">
        <w:rPr>
          <w:b/>
          <w:bCs/>
        </w:rPr>
        <w:t>Summary Data:</w:t>
      </w:r>
    </w:p>
    <w:p w14:paraId="3199FC78" w14:textId="757A18FD" w:rsidR="00F24B3A" w:rsidRPr="00231D95" w:rsidRDefault="00DE68CA" w:rsidP="00F24B3A">
      <w:pPr>
        <w:rPr>
          <w:b/>
          <w:bCs/>
        </w:rPr>
      </w:pPr>
      <w:r w:rsidRPr="00231D95">
        <w:rPr>
          <w:b/>
          <w:bCs/>
        </w:rPr>
        <w:t>39</w:t>
      </w:r>
      <w:r w:rsidR="00F24B3A" w:rsidRPr="00231D95">
        <w:rPr>
          <w:b/>
          <w:bCs/>
        </w:rPr>
        <w:t xml:space="preserve"> studies included</w:t>
      </w:r>
    </w:p>
    <w:p w14:paraId="60F1E2A2" w14:textId="6F88A9B6" w:rsidR="00F24B3A" w:rsidRPr="00231D95" w:rsidRDefault="00F24B3A" w:rsidP="00DE68CA">
      <w:r w:rsidRPr="00231D95">
        <w:t xml:space="preserve">Of those </w:t>
      </w:r>
      <w:r w:rsidR="00DE68CA" w:rsidRPr="00231D95">
        <w:t>39</w:t>
      </w:r>
      <w:r w:rsidRPr="00231D95">
        <w:t xml:space="preserve"> studies, </w:t>
      </w:r>
      <w:r w:rsidR="00DE68CA" w:rsidRPr="00231D95">
        <w:t>7</w:t>
      </w:r>
      <w:r w:rsidRPr="00231D95">
        <w:t xml:space="preserve"> studies included information about APAP risks during pregnancy, the peripartum period, and the postnatal period.</w:t>
      </w:r>
    </w:p>
    <w:p w14:paraId="3A905C42" w14:textId="3639D0A2" w:rsidR="00F24B3A" w:rsidRPr="00231D95" w:rsidRDefault="00DE68CA" w:rsidP="00F24B3A">
      <w:pPr>
        <w:spacing w:after="0" w:line="240" w:lineRule="auto"/>
      </w:pPr>
      <w:r w:rsidRPr="00231D95">
        <w:t>31</w:t>
      </w:r>
      <w:r w:rsidR="00F24B3A" w:rsidRPr="00231D95">
        <w:t xml:space="preserve"> out of </w:t>
      </w:r>
      <w:r w:rsidRPr="00231D95">
        <w:t>39</w:t>
      </w:r>
      <w:r w:rsidR="00F24B3A" w:rsidRPr="00231D95">
        <w:t xml:space="preserve"> studies were overtly influenced by correction for cofactors.</w:t>
      </w:r>
    </w:p>
    <w:p w14:paraId="06AF9DDE" w14:textId="410AC076" w:rsidR="00F24B3A" w:rsidRPr="00231D95" w:rsidRDefault="00DE68CA" w:rsidP="00F24B3A">
      <w:pPr>
        <w:spacing w:after="0" w:line="240" w:lineRule="auto"/>
      </w:pPr>
      <w:r w:rsidRPr="00231D95">
        <w:t>16</w:t>
      </w:r>
      <w:r w:rsidR="00F24B3A" w:rsidRPr="00231D95">
        <w:t xml:space="preserve"> out of </w:t>
      </w:r>
      <w:r w:rsidRPr="00231D95">
        <w:t>39</w:t>
      </w:r>
      <w:r w:rsidR="00F24B3A" w:rsidRPr="00231D95">
        <w:t xml:space="preserve"> studies only considered exposure during pregnancy.</w:t>
      </w:r>
    </w:p>
    <w:p w14:paraId="1A4803E6" w14:textId="4C2110D3" w:rsidR="00F24B3A" w:rsidRPr="00231D95" w:rsidRDefault="00DE68CA" w:rsidP="00F24B3A">
      <w:pPr>
        <w:spacing w:after="0" w:line="240" w:lineRule="auto"/>
      </w:pPr>
      <w:r w:rsidRPr="00231D95">
        <w:t>19</w:t>
      </w:r>
      <w:r w:rsidR="00F24B3A" w:rsidRPr="00231D95">
        <w:t xml:space="preserve"> out of </w:t>
      </w:r>
      <w:r w:rsidRPr="00231D95">
        <w:t xml:space="preserve">39 </w:t>
      </w:r>
      <w:r w:rsidR="00F24B3A" w:rsidRPr="00231D95">
        <w:t>studies considered the peripartum period. (e.g., labor and delivery)</w:t>
      </w:r>
    </w:p>
    <w:p w14:paraId="57CA5583" w14:textId="5AA56BE7" w:rsidR="00F24B3A" w:rsidRPr="00231D95" w:rsidRDefault="00DE68CA" w:rsidP="00F24B3A">
      <w:pPr>
        <w:spacing w:after="0" w:line="240" w:lineRule="auto"/>
      </w:pPr>
      <w:r w:rsidRPr="00231D95">
        <w:t xml:space="preserve">37 </w:t>
      </w:r>
      <w:proofErr w:type="gramStart"/>
      <w:r w:rsidR="00F24B3A" w:rsidRPr="00231D95">
        <w:t>call</w:t>
      </w:r>
      <w:proofErr w:type="gramEnd"/>
      <w:r w:rsidR="00F24B3A" w:rsidRPr="00231D95">
        <w:t xml:space="preserve"> for more studies</w:t>
      </w:r>
    </w:p>
    <w:p w14:paraId="083F5CF5" w14:textId="3701F14A" w:rsidR="00F24B3A" w:rsidRPr="00231D95" w:rsidRDefault="00971E26" w:rsidP="00F24B3A">
      <w:pPr>
        <w:spacing w:after="0" w:line="240" w:lineRule="auto"/>
      </w:pPr>
      <w:r w:rsidRPr="00231D95">
        <w:t>1</w:t>
      </w:r>
      <w:r w:rsidR="00F24B3A" w:rsidRPr="00231D95">
        <w:t xml:space="preserve"> conclude</w:t>
      </w:r>
      <w:r w:rsidRPr="00231D95">
        <w:t>s</w:t>
      </w:r>
      <w:r w:rsidR="00F24B3A" w:rsidRPr="00231D95">
        <w:t xml:space="preserve"> that</w:t>
      </w:r>
      <w:r w:rsidRPr="00231D95">
        <w:t xml:space="preserve"> risk is moderate</w:t>
      </w:r>
    </w:p>
    <w:p w14:paraId="01DDD8BB" w14:textId="7B49F83B" w:rsidR="00F24B3A" w:rsidRPr="00231D95" w:rsidRDefault="00971E26" w:rsidP="00F24B3A">
      <w:pPr>
        <w:spacing w:after="0" w:line="240" w:lineRule="auto"/>
      </w:pPr>
      <w:r w:rsidRPr="00231D95">
        <w:t xml:space="preserve">2 </w:t>
      </w:r>
      <w:proofErr w:type="gramStart"/>
      <w:r w:rsidR="00F24B3A" w:rsidRPr="00231D95">
        <w:t>call</w:t>
      </w:r>
      <w:proofErr w:type="gramEnd"/>
      <w:r w:rsidR="00F24B3A" w:rsidRPr="00231D95">
        <w:t xml:space="preserve"> for a change in clinical practice</w:t>
      </w:r>
    </w:p>
    <w:p w14:paraId="36D03A7A" w14:textId="1D9ADB09" w:rsidR="00F24B3A" w:rsidRPr="00231D95" w:rsidRDefault="00971E26" w:rsidP="00F24B3A">
      <w:pPr>
        <w:spacing w:after="0" w:line="240" w:lineRule="auto"/>
      </w:pPr>
      <w:r w:rsidRPr="00231D95">
        <w:t>4</w:t>
      </w:r>
      <w:r w:rsidR="00F24B3A" w:rsidRPr="00231D95">
        <w:t xml:space="preserve"> </w:t>
      </w:r>
      <w:proofErr w:type="gramStart"/>
      <w:r w:rsidR="00F24B3A" w:rsidRPr="00231D95">
        <w:t>call</w:t>
      </w:r>
      <w:proofErr w:type="gramEnd"/>
      <w:r w:rsidR="00F24B3A" w:rsidRPr="00231D95">
        <w:t xml:space="preserve"> for caution in use</w:t>
      </w:r>
    </w:p>
    <w:p w14:paraId="6D602B2B" w14:textId="7EA3C549" w:rsidR="00F24B3A" w:rsidRPr="00231D95" w:rsidRDefault="00971E26" w:rsidP="00F24B3A">
      <w:pPr>
        <w:spacing w:after="0" w:line="240" w:lineRule="auto"/>
      </w:pPr>
      <w:r w:rsidRPr="00231D95">
        <w:t>3</w:t>
      </w:r>
      <w:r w:rsidR="00F24B3A" w:rsidRPr="00231D95">
        <w:t xml:space="preserve"> </w:t>
      </w:r>
      <w:proofErr w:type="gramStart"/>
      <w:r w:rsidR="00F24B3A" w:rsidRPr="00231D95">
        <w:t>call</w:t>
      </w:r>
      <w:proofErr w:type="gramEnd"/>
      <w:r w:rsidR="00F24B3A" w:rsidRPr="00231D95">
        <w:t xml:space="preserve"> for a safety reevaluation</w:t>
      </w:r>
    </w:p>
    <w:p w14:paraId="46E79B8F" w14:textId="0BBA302E" w:rsidR="00F24B3A" w:rsidRPr="00231D95" w:rsidRDefault="00224086" w:rsidP="00F24B3A">
      <w:pPr>
        <w:spacing w:after="0" w:line="240" w:lineRule="auto"/>
      </w:pPr>
      <w:r w:rsidRPr="00231D95">
        <w:t xml:space="preserve">6 were found in search </w:t>
      </w:r>
      <w:proofErr w:type="gramStart"/>
      <w:r w:rsidRPr="00231D95">
        <w:t>for</w:t>
      </w:r>
      <w:proofErr w:type="gramEnd"/>
      <w:r w:rsidRPr="00231D95">
        <w:t xml:space="preserve"> ASD and APAP</w:t>
      </w:r>
    </w:p>
    <w:p w14:paraId="5259A284" w14:textId="70C88146" w:rsidR="00224086" w:rsidRPr="00231D95" w:rsidRDefault="00224086" w:rsidP="00F24B3A">
      <w:pPr>
        <w:spacing w:after="0" w:line="240" w:lineRule="auto"/>
      </w:pPr>
      <w:r w:rsidRPr="00231D95">
        <w:t>0 conclude APAP is toxic for neurodevelopment</w:t>
      </w:r>
    </w:p>
    <w:p w14:paraId="3E478C60" w14:textId="77777777" w:rsidR="00F24B3A" w:rsidRPr="00231D95" w:rsidRDefault="00F24B3A" w:rsidP="00F24B3A">
      <w:pPr>
        <w:spacing w:after="0" w:line="240" w:lineRule="auto"/>
      </w:pPr>
    </w:p>
    <w:p w14:paraId="59E10708" w14:textId="77777777" w:rsidR="00F24B3A" w:rsidRPr="00231D95" w:rsidRDefault="00F24B3A" w:rsidP="00F24B3A">
      <w:pPr>
        <w:spacing w:after="0" w:line="240" w:lineRule="auto"/>
      </w:pPr>
      <w:r w:rsidRPr="00231D95">
        <w:t xml:space="preserve">On the other hand, </w:t>
      </w:r>
    </w:p>
    <w:p w14:paraId="28D794AD" w14:textId="4316A853" w:rsidR="00F24B3A" w:rsidRPr="00231D95" w:rsidRDefault="00224086" w:rsidP="00F24B3A">
      <w:pPr>
        <w:spacing w:after="0" w:line="240" w:lineRule="auto"/>
      </w:pPr>
      <w:r w:rsidRPr="00231D95">
        <w:t>9</w:t>
      </w:r>
      <w:r w:rsidR="00F24B3A" w:rsidRPr="00231D95">
        <w:t xml:space="preserve"> conclude insufficient evidence of risk</w:t>
      </w:r>
    </w:p>
    <w:p w14:paraId="716F715C" w14:textId="2E57C83B" w:rsidR="00F24B3A" w:rsidRPr="00231D95" w:rsidRDefault="00224086" w:rsidP="00F24B3A">
      <w:pPr>
        <w:spacing w:after="0" w:line="240" w:lineRule="auto"/>
      </w:pPr>
      <w:r w:rsidRPr="00231D95">
        <w:t>1</w:t>
      </w:r>
      <w:r w:rsidR="00F24B3A" w:rsidRPr="00231D95">
        <w:t xml:space="preserve"> conclude</w:t>
      </w:r>
      <w:r w:rsidRPr="00231D95">
        <w:t>s</w:t>
      </w:r>
      <w:r w:rsidR="00F24B3A" w:rsidRPr="00231D95">
        <w:t xml:space="preserve"> that there is no evidence of risk</w:t>
      </w:r>
    </w:p>
    <w:p w14:paraId="10249205" w14:textId="77777777" w:rsidR="00F24B3A" w:rsidRPr="00231D95" w:rsidRDefault="00F24B3A" w:rsidP="00F24B3A">
      <w:pPr>
        <w:spacing w:after="0" w:line="240" w:lineRule="auto"/>
      </w:pPr>
    </w:p>
    <w:p w14:paraId="66028C80" w14:textId="0D70BBC1" w:rsidR="00F24B3A" w:rsidRPr="00231D95" w:rsidRDefault="00ED158B" w:rsidP="00F24B3A">
      <w:pPr>
        <w:spacing w:after="0" w:line="240" w:lineRule="auto"/>
      </w:pPr>
      <w:r w:rsidRPr="00231D95">
        <w:t>1</w:t>
      </w:r>
      <w:r w:rsidR="00F24B3A" w:rsidRPr="00231D95">
        <w:t xml:space="preserve"> of the </w:t>
      </w:r>
      <w:r w:rsidR="00BF31EB" w:rsidRPr="00231D95">
        <w:t xml:space="preserve">7 </w:t>
      </w:r>
      <w:r w:rsidR="00F24B3A" w:rsidRPr="00231D95">
        <w:t xml:space="preserve">studies which consider all three periods of risk conclude that </w:t>
      </w:r>
      <w:r w:rsidR="00BF31EB" w:rsidRPr="00231D95">
        <w:t>insufficient</w:t>
      </w:r>
      <w:r w:rsidR="00F24B3A" w:rsidRPr="00231D95">
        <w:t xml:space="preserve"> evidence exists or that no evidence exists. </w:t>
      </w:r>
    </w:p>
    <w:p w14:paraId="0AD4FDAB" w14:textId="77777777" w:rsidR="00F24B3A" w:rsidRPr="00231D95" w:rsidRDefault="00F24B3A" w:rsidP="00F24B3A">
      <w:pPr>
        <w:spacing w:after="0" w:line="240" w:lineRule="auto"/>
      </w:pPr>
    </w:p>
    <w:p w14:paraId="2D5A25DB" w14:textId="77777777" w:rsidR="00261A67" w:rsidRPr="00231D95" w:rsidRDefault="00261A67" w:rsidP="001214BE"/>
    <w:tbl>
      <w:tblPr>
        <w:tblStyle w:val="TableGrid"/>
        <w:tblpPr w:leftFromText="180" w:rightFromText="180" w:vertAnchor="page" w:horzAnchor="margin" w:tblpXSpec="center" w:tblpY="961"/>
        <w:tblW w:w="0" w:type="auto"/>
        <w:tblLayout w:type="fixed"/>
        <w:tblLook w:val="04A0" w:firstRow="1" w:lastRow="0" w:firstColumn="1" w:lastColumn="0" w:noHBand="0" w:noVBand="1"/>
      </w:tblPr>
      <w:tblGrid>
        <w:gridCol w:w="1413"/>
        <w:gridCol w:w="1417"/>
        <w:gridCol w:w="1985"/>
        <w:gridCol w:w="2270"/>
        <w:gridCol w:w="1841"/>
      </w:tblGrid>
      <w:tr w:rsidR="00F90400" w14:paraId="1B5D04EC" w14:textId="77777777" w:rsidTr="003E54DC">
        <w:tc>
          <w:tcPr>
            <w:tcW w:w="1413" w:type="dxa"/>
            <w:shd w:val="clear" w:color="auto" w:fill="auto"/>
          </w:tcPr>
          <w:p w14:paraId="390A4315" w14:textId="77777777" w:rsidR="00F90400" w:rsidRPr="001B21D2" w:rsidRDefault="00F90400" w:rsidP="003E54DC">
            <w:pPr>
              <w:jc w:val="center"/>
              <w:rPr>
                <w:sz w:val="22"/>
                <w:szCs w:val="22"/>
              </w:rPr>
            </w:pPr>
            <w:r w:rsidRPr="001B21D2">
              <w:rPr>
                <w:sz w:val="22"/>
                <w:szCs w:val="22"/>
              </w:rPr>
              <w:lastRenderedPageBreak/>
              <w:t>Articles with APAP and ASD</w:t>
            </w:r>
          </w:p>
          <w:p w14:paraId="59BC5904" w14:textId="77777777" w:rsidR="00F90400" w:rsidRPr="001B21D2" w:rsidRDefault="00F90400" w:rsidP="003E54DC">
            <w:pPr>
              <w:jc w:val="center"/>
              <w:rPr>
                <w:sz w:val="22"/>
                <w:szCs w:val="22"/>
              </w:rPr>
            </w:pPr>
            <w:r w:rsidRPr="001D12F1">
              <w:rPr>
                <w:sz w:val="20"/>
                <w:szCs w:val="20"/>
              </w:rPr>
              <w:t>(PubMed ID)</w:t>
            </w:r>
          </w:p>
        </w:tc>
        <w:tc>
          <w:tcPr>
            <w:tcW w:w="1417" w:type="dxa"/>
            <w:shd w:val="clear" w:color="auto" w:fill="auto"/>
          </w:tcPr>
          <w:p w14:paraId="29AFC6DF" w14:textId="77777777" w:rsidR="00F90400" w:rsidRPr="001B21D2" w:rsidRDefault="00F90400" w:rsidP="003E54DC">
            <w:pPr>
              <w:jc w:val="center"/>
              <w:rPr>
                <w:sz w:val="22"/>
                <w:szCs w:val="22"/>
              </w:rPr>
            </w:pPr>
            <w:r w:rsidRPr="001B21D2">
              <w:rPr>
                <w:sz w:val="22"/>
                <w:szCs w:val="22"/>
              </w:rPr>
              <w:t>Year</w:t>
            </w:r>
          </w:p>
        </w:tc>
        <w:tc>
          <w:tcPr>
            <w:tcW w:w="1985" w:type="dxa"/>
            <w:shd w:val="clear" w:color="auto" w:fill="auto"/>
          </w:tcPr>
          <w:p w14:paraId="576D1960" w14:textId="77777777" w:rsidR="00F90400" w:rsidRPr="001B21D2" w:rsidRDefault="00F90400" w:rsidP="003E54DC">
            <w:pPr>
              <w:jc w:val="center"/>
              <w:rPr>
                <w:sz w:val="22"/>
                <w:szCs w:val="22"/>
              </w:rPr>
            </w:pPr>
            <w:r>
              <w:rPr>
                <w:sz w:val="22"/>
                <w:szCs w:val="22"/>
              </w:rPr>
              <w:t>Cited Schultz</w:t>
            </w:r>
          </w:p>
        </w:tc>
        <w:tc>
          <w:tcPr>
            <w:tcW w:w="2270" w:type="dxa"/>
            <w:shd w:val="clear" w:color="auto" w:fill="auto"/>
          </w:tcPr>
          <w:p w14:paraId="0F7352D7" w14:textId="77777777" w:rsidR="00F90400" w:rsidRPr="001B21D2" w:rsidRDefault="00F90400" w:rsidP="003E54DC">
            <w:pPr>
              <w:jc w:val="center"/>
              <w:rPr>
                <w:sz w:val="22"/>
                <w:szCs w:val="22"/>
              </w:rPr>
            </w:pPr>
            <w:r>
              <w:rPr>
                <w:sz w:val="22"/>
                <w:szCs w:val="22"/>
              </w:rPr>
              <w:t>Cited Viberg</w:t>
            </w:r>
          </w:p>
        </w:tc>
        <w:tc>
          <w:tcPr>
            <w:tcW w:w="1841" w:type="dxa"/>
            <w:shd w:val="clear" w:color="auto" w:fill="auto"/>
          </w:tcPr>
          <w:p w14:paraId="563DC936" w14:textId="77777777" w:rsidR="00F90400" w:rsidRPr="001B21D2" w:rsidRDefault="00F90400" w:rsidP="003E54DC">
            <w:pPr>
              <w:jc w:val="center"/>
              <w:rPr>
                <w:sz w:val="22"/>
                <w:szCs w:val="22"/>
              </w:rPr>
            </w:pPr>
            <w:r>
              <w:rPr>
                <w:sz w:val="22"/>
                <w:szCs w:val="22"/>
              </w:rPr>
              <w:t>Cited F&amp;S</w:t>
            </w:r>
          </w:p>
        </w:tc>
      </w:tr>
      <w:tr w:rsidR="00F90400" w14:paraId="7194077B" w14:textId="77777777" w:rsidTr="003E54DC">
        <w:tc>
          <w:tcPr>
            <w:tcW w:w="1413" w:type="dxa"/>
            <w:shd w:val="clear" w:color="auto" w:fill="auto"/>
            <w:vAlign w:val="bottom"/>
          </w:tcPr>
          <w:p w14:paraId="5A927F37" w14:textId="77777777" w:rsidR="00F90400" w:rsidRDefault="00F90400" w:rsidP="003E54DC">
            <w:r w:rsidRPr="00AC5B5F">
              <w:t>18445737</w:t>
            </w:r>
          </w:p>
        </w:tc>
        <w:tc>
          <w:tcPr>
            <w:tcW w:w="1417" w:type="dxa"/>
            <w:shd w:val="clear" w:color="auto" w:fill="auto"/>
            <w:vAlign w:val="bottom"/>
          </w:tcPr>
          <w:p w14:paraId="412744A3" w14:textId="77777777" w:rsidR="00F90400" w:rsidRDefault="00F90400" w:rsidP="003E54DC">
            <w:pPr>
              <w:jc w:val="center"/>
            </w:pPr>
            <w:r>
              <w:t>2008</w:t>
            </w:r>
          </w:p>
        </w:tc>
        <w:tc>
          <w:tcPr>
            <w:tcW w:w="1985" w:type="dxa"/>
            <w:shd w:val="clear" w:color="auto" w:fill="auto"/>
            <w:vAlign w:val="bottom"/>
          </w:tcPr>
          <w:p w14:paraId="1A80EB06" w14:textId="77777777" w:rsidR="00F90400" w:rsidRDefault="00F90400" w:rsidP="003E54DC">
            <w:pPr>
              <w:jc w:val="center"/>
            </w:pPr>
            <w:r>
              <w:t>NA</w:t>
            </w:r>
          </w:p>
        </w:tc>
        <w:tc>
          <w:tcPr>
            <w:tcW w:w="2270" w:type="dxa"/>
            <w:shd w:val="clear" w:color="auto" w:fill="auto"/>
            <w:vAlign w:val="bottom"/>
          </w:tcPr>
          <w:p w14:paraId="5EC4F56F" w14:textId="77777777" w:rsidR="00F90400" w:rsidRDefault="00F90400" w:rsidP="003E54DC">
            <w:pPr>
              <w:jc w:val="center"/>
            </w:pPr>
            <w:r>
              <w:t>NA</w:t>
            </w:r>
          </w:p>
        </w:tc>
        <w:tc>
          <w:tcPr>
            <w:tcW w:w="1841" w:type="dxa"/>
            <w:shd w:val="clear" w:color="auto" w:fill="auto"/>
          </w:tcPr>
          <w:p w14:paraId="45087C44" w14:textId="77777777" w:rsidR="00F90400" w:rsidRDefault="00F90400" w:rsidP="003E54DC">
            <w:pPr>
              <w:jc w:val="center"/>
            </w:pPr>
            <w:r>
              <w:t>NA</w:t>
            </w:r>
          </w:p>
        </w:tc>
      </w:tr>
      <w:tr w:rsidR="00F90400" w14:paraId="73272424" w14:textId="77777777" w:rsidTr="003E54DC">
        <w:tc>
          <w:tcPr>
            <w:tcW w:w="1413" w:type="dxa"/>
            <w:shd w:val="clear" w:color="auto" w:fill="auto"/>
            <w:vAlign w:val="bottom"/>
          </w:tcPr>
          <w:p w14:paraId="56EFDE29" w14:textId="77777777" w:rsidR="00F90400" w:rsidRPr="000E0E02" w:rsidRDefault="00F90400" w:rsidP="003E54DC">
            <w:r w:rsidRPr="000E0E02">
              <w:t>19176580</w:t>
            </w:r>
          </w:p>
        </w:tc>
        <w:tc>
          <w:tcPr>
            <w:tcW w:w="1417" w:type="dxa"/>
            <w:shd w:val="clear" w:color="auto" w:fill="auto"/>
            <w:vAlign w:val="bottom"/>
          </w:tcPr>
          <w:p w14:paraId="4B2ABB10" w14:textId="77777777" w:rsidR="00F90400" w:rsidRDefault="00F90400" w:rsidP="003E54DC">
            <w:pPr>
              <w:jc w:val="center"/>
            </w:pPr>
            <w:r>
              <w:t>2009</w:t>
            </w:r>
          </w:p>
        </w:tc>
        <w:tc>
          <w:tcPr>
            <w:tcW w:w="1985" w:type="dxa"/>
            <w:shd w:val="clear" w:color="auto" w:fill="D9D9D9" w:themeFill="background1" w:themeFillShade="D9"/>
            <w:vAlign w:val="bottom"/>
          </w:tcPr>
          <w:p w14:paraId="41572B6E" w14:textId="77777777" w:rsidR="00F90400" w:rsidRDefault="00F90400" w:rsidP="003E54DC">
            <w:pPr>
              <w:jc w:val="center"/>
            </w:pPr>
            <w:r>
              <w:t>Y (response)</w:t>
            </w:r>
          </w:p>
        </w:tc>
        <w:tc>
          <w:tcPr>
            <w:tcW w:w="2270" w:type="dxa"/>
            <w:shd w:val="clear" w:color="auto" w:fill="auto"/>
            <w:vAlign w:val="bottom"/>
          </w:tcPr>
          <w:p w14:paraId="4829F3E7" w14:textId="77777777" w:rsidR="00F90400" w:rsidRDefault="00F90400" w:rsidP="003E54DC">
            <w:pPr>
              <w:jc w:val="center"/>
            </w:pPr>
            <w:r>
              <w:t>NA</w:t>
            </w:r>
          </w:p>
        </w:tc>
        <w:tc>
          <w:tcPr>
            <w:tcW w:w="1841" w:type="dxa"/>
            <w:shd w:val="clear" w:color="auto" w:fill="auto"/>
          </w:tcPr>
          <w:p w14:paraId="0C7EAFB3" w14:textId="77777777" w:rsidR="00F90400" w:rsidRDefault="00F90400" w:rsidP="003E54DC">
            <w:pPr>
              <w:jc w:val="center"/>
            </w:pPr>
            <w:r>
              <w:t>NA</w:t>
            </w:r>
          </w:p>
        </w:tc>
      </w:tr>
      <w:tr w:rsidR="00F90400" w14:paraId="00E4EBC8" w14:textId="77777777" w:rsidTr="003E54DC">
        <w:tc>
          <w:tcPr>
            <w:tcW w:w="1413" w:type="dxa"/>
            <w:shd w:val="clear" w:color="auto" w:fill="auto"/>
            <w:vAlign w:val="bottom"/>
          </w:tcPr>
          <w:p w14:paraId="3FA2692C" w14:textId="77777777" w:rsidR="00F90400" w:rsidRPr="000E0E02" w:rsidRDefault="00F90400" w:rsidP="003E54DC">
            <w:r w:rsidRPr="000E0E02">
              <w:t>20030459</w:t>
            </w:r>
          </w:p>
        </w:tc>
        <w:tc>
          <w:tcPr>
            <w:tcW w:w="1417" w:type="dxa"/>
            <w:shd w:val="clear" w:color="auto" w:fill="auto"/>
            <w:vAlign w:val="bottom"/>
          </w:tcPr>
          <w:p w14:paraId="54A98CA2" w14:textId="77777777" w:rsidR="00F90400" w:rsidRDefault="00F90400" w:rsidP="003E54DC">
            <w:pPr>
              <w:jc w:val="center"/>
            </w:pPr>
            <w:r>
              <w:t>2009</w:t>
            </w:r>
          </w:p>
        </w:tc>
        <w:tc>
          <w:tcPr>
            <w:tcW w:w="1985" w:type="dxa"/>
            <w:shd w:val="clear" w:color="auto" w:fill="auto"/>
            <w:vAlign w:val="bottom"/>
          </w:tcPr>
          <w:p w14:paraId="0784FFEB" w14:textId="77777777" w:rsidR="00F90400" w:rsidRDefault="00F90400" w:rsidP="003E54DC">
            <w:pPr>
              <w:jc w:val="center"/>
            </w:pPr>
            <w:r>
              <w:t>No</w:t>
            </w:r>
          </w:p>
        </w:tc>
        <w:tc>
          <w:tcPr>
            <w:tcW w:w="2270" w:type="dxa"/>
            <w:shd w:val="clear" w:color="auto" w:fill="auto"/>
          </w:tcPr>
          <w:p w14:paraId="145A7E6A" w14:textId="77777777" w:rsidR="00F90400" w:rsidRDefault="00F90400" w:rsidP="003E54DC">
            <w:pPr>
              <w:jc w:val="center"/>
            </w:pPr>
            <w:r>
              <w:t>NA</w:t>
            </w:r>
          </w:p>
        </w:tc>
        <w:tc>
          <w:tcPr>
            <w:tcW w:w="1841" w:type="dxa"/>
            <w:shd w:val="clear" w:color="auto" w:fill="auto"/>
          </w:tcPr>
          <w:p w14:paraId="6EB06A24" w14:textId="77777777" w:rsidR="00F90400" w:rsidRDefault="00F90400" w:rsidP="003E54DC">
            <w:pPr>
              <w:jc w:val="center"/>
            </w:pPr>
            <w:r>
              <w:t>NA</w:t>
            </w:r>
          </w:p>
        </w:tc>
      </w:tr>
      <w:tr w:rsidR="00F90400" w14:paraId="605F5979" w14:textId="77777777" w:rsidTr="003E54DC">
        <w:tc>
          <w:tcPr>
            <w:tcW w:w="1413" w:type="dxa"/>
            <w:shd w:val="clear" w:color="auto" w:fill="auto"/>
          </w:tcPr>
          <w:p w14:paraId="6935FF24" w14:textId="77777777" w:rsidR="00F90400" w:rsidRPr="000E0E02" w:rsidRDefault="00F90400" w:rsidP="003E54DC">
            <w:r w:rsidRPr="000E0E02">
              <w:t>20030462</w:t>
            </w:r>
          </w:p>
        </w:tc>
        <w:tc>
          <w:tcPr>
            <w:tcW w:w="1417" w:type="dxa"/>
            <w:shd w:val="clear" w:color="auto" w:fill="auto"/>
          </w:tcPr>
          <w:p w14:paraId="5789FDB7" w14:textId="77777777" w:rsidR="00F90400" w:rsidRDefault="00F90400" w:rsidP="003E54DC">
            <w:pPr>
              <w:jc w:val="center"/>
            </w:pPr>
            <w:r>
              <w:t>2009</w:t>
            </w:r>
          </w:p>
        </w:tc>
        <w:tc>
          <w:tcPr>
            <w:tcW w:w="1985" w:type="dxa"/>
            <w:shd w:val="clear" w:color="auto" w:fill="D9D9D9" w:themeFill="background1" w:themeFillShade="D9"/>
          </w:tcPr>
          <w:p w14:paraId="63D74186" w14:textId="77777777" w:rsidR="00F90400" w:rsidRDefault="00F90400" w:rsidP="003E54DC">
            <w:pPr>
              <w:jc w:val="center"/>
            </w:pPr>
            <w:r>
              <w:t>Y (Good)</w:t>
            </w:r>
          </w:p>
        </w:tc>
        <w:tc>
          <w:tcPr>
            <w:tcW w:w="2270" w:type="dxa"/>
            <w:shd w:val="clear" w:color="auto" w:fill="auto"/>
          </w:tcPr>
          <w:p w14:paraId="53F9AF09" w14:textId="77777777" w:rsidR="00F90400" w:rsidRDefault="00F90400" w:rsidP="003E54DC">
            <w:pPr>
              <w:jc w:val="center"/>
            </w:pPr>
            <w:r>
              <w:t>NA</w:t>
            </w:r>
          </w:p>
        </w:tc>
        <w:tc>
          <w:tcPr>
            <w:tcW w:w="1841" w:type="dxa"/>
            <w:shd w:val="clear" w:color="auto" w:fill="auto"/>
          </w:tcPr>
          <w:p w14:paraId="2CBCC1B0" w14:textId="77777777" w:rsidR="00F90400" w:rsidRDefault="00F90400" w:rsidP="003E54DC">
            <w:pPr>
              <w:jc w:val="center"/>
            </w:pPr>
            <w:r>
              <w:t>NA</w:t>
            </w:r>
          </w:p>
        </w:tc>
      </w:tr>
      <w:tr w:rsidR="00F90400" w14:paraId="03F23765" w14:textId="77777777" w:rsidTr="003E54DC">
        <w:tc>
          <w:tcPr>
            <w:tcW w:w="1413" w:type="dxa"/>
            <w:shd w:val="clear" w:color="auto" w:fill="auto"/>
          </w:tcPr>
          <w:p w14:paraId="44F85D4F" w14:textId="77777777" w:rsidR="00F90400" w:rsidRDefault="00F90400" w:rsidP="003E54DC">
            <w:r w:rsidRPr="00621ED8">
              <w:t>19748189</w:t>
            </w:r>
          </w:p>
        </w:tc>
        <w:tc>
          <w:tcPr>
            <w:tcW w:w="1417" w:type="dxa"/>
            <w:shd w:val="clear" w:color="auto" w:fill="auto"/>
          </w:tcPr>
          <w:p w14:paraId="07207E30" w14:textId="77777777" w:rsidR="00F90400" w:rsidRDefault="00F90400" w:rsidP="003E54DC">
            <w:pPr>
              <w:jc w:val="center"/>
            </w:pPr>
            <w:r>
              <w:t>2009</w:t>
            </w:r>
          </w:p>
        </w:tc>
        <w:tc>
          <w:tcPr>
            <w:tcW w:w="1985" w:type="dxa"/>
            <w:shd w:val="clear" w:color="auto" w:fill="D9D9D9" w:themeFill="background1" w:themeFillShade="D9"/>
          </w:tcPr>
          <w:p w14:paraId="0495ACCA" w14:textId="77777777" w:rsidR="00F90400" w:rsidRDefault="00F90400" w:rsidP="003E54DC">
            <w:pPr>
              <w:jc w:val="center"/>
            </w:pPr>
            <w:r>
              <w:t>Y (Schultz)</w:t>
            </w:r>
          </w:p>
        </w:tc>
        <w:tc>
          <w:tcPr>
            <w:tcW w:w="2270" w:type="dxa"/>
            <w:shd w:val="clear" w:color="auto" w:fill="auto"/>
          </w:tcPr>
          <w:p w14:paraId="7D128171" w14:textId="77777777" w:rsidR="00F90400" w:rsidRDefault="00F90400" w:rsidP="003E54DC">
            <w:pPr>
              <w:jc w:val="center"/>
            </w:pPr>
            <w:r>
              <w:t>NA</w:t>
            </w:r>
          </w:p>
        </w:tc>
        <w:tc>
          <w:tcPr>
            <w:tcW w:w="1841" w:type="dxa"/>
            <w:shd w:val="clear" w:color="auto" w:fill="auto"/>
          </w:tcPr>
          <w:p w14:paraId="49FCD7DE" w14:textId="77777777" w:rsidR="00F90400" w:rsidRDefault="00F90400" w:rsidP="003E54DC">
            <w:pPr>
              <w:jc w:val="center"/>
            </w:pPr>
            <w:r>
              <w:t>NA</w:t>
            </w:r>
          </w:p>
        </w:tc>
      </w:tr>
      <w:tr w:rsidR="00F90400" w14:paraId="64288154" w14:textId="77777777" w:rsidTr="003E54DC">
        <w:tc>
          <w:tcPr>
            <w:tcW w:w="1413" w:type="dxa"/>
            <w:shd w:val="clear" w:color="auto" w:fill="auto"/>
          </w:tcPr>
          <w:p w14:paraId="7E43C5B3" w14:textId="77777777" w:rsidR="00F90400" w:rsidRPr="00886C4A" w:rsidRDefault="00F90400" w:rsidP="003E54DC">
            <w:r w:rsidRPr="00886C4A">
              <w:t>20675420</w:t>
            </w:r>
          </w:p>
        </w:tc>
        <w:tc>
          <w:tcPr>
            <w:tcW w:w="1417" w:type="dxa"/>
            <w:shd w:val="clear" w:color="auto" w:fill="auto"/>
          </w:tcPr>
          <w:p w14:paraId="09046415" w14:textId="77777777" w:rsidR="00F90400" w:rsidRPr="007023EA" w:rsidRDefault="00F90400" w:rsidP="003E54DC">
            <w:pPr>
              <w:jc w:val="center"/>
            </w:pPr>
            <w:r w:rsidRPr="007023EA">
              <w:t>2010</w:t>
            </w:r>
          </w:p>
        </w:tc>
        <w:tc>
          <w:tcPr>
            <w:tcW w:w="1985" w:type="dxa"/>
            <w:shd w:val="clear" w:color="auto" w:fill="D9D9D9" w:themeFill="background1" w:themeFillShade="D9"/>
          </w:tcPr>
          <w:p w14:paraId="08803D71" w14:textId="77777777" w:rsidR="00F90400" w:rsidRPr="007023EA" w:rsidRDefault="00F90400" w:rsidP="003E54DC">
            <w:pPr>
              <w:jc w:val="center"/>
            </w:pPr>
            <w:r>
              <w:t>Y</w:t>
            </w:r>
          </w:p>
        </w:tc>
        <w:tc>
          <w:tcPr>
            <w:tcW w:w="2270" w:type="dxa"/>
            <w:shd w:val="clear" w:color="auto" w:fill="auto"/>
          </w:tcPr>
          <w:p w14:paraId="3AC1DA4A" w14:textId="77777777" w:rsidR="00F90400" w:rsidRPr="007023EA" w:rsidRDefault="00F90400" w:rsidP="003E54DC">
            <w:pPr>
              <w:jc w:val="center"/>
            </w:pPr>
            <w:r>
              <w:t>NA</w:t>
            </w:r>
          </w:p>
        </w:tc>
        <w:tc>
          <w:tcPr>
            <w:tcW w:w="1841" w:type="dxa"/>
            <w:shd w:val="clear" w:color="auto" w:fill="auto"/>
          </w:tcPr>
          <w:p w14:paraId="39E0123D" w14:textId="77777777" w:rsidR="00F90400" w:rsidRPr="007023EA" w:rsidRDefault="00F90400" w:rsidP="003E54DC">
            <w:pPr>
              <w:jc w:val="center"/>
            </w:pPr>
            <w:r>
              <w:t>NA</w:t>
            </w:r>
          </w:p>
        </w:tc>
      </w:tr>
      <w:tr w:rsidR="00F90400" w14:paraId="5F4890C7" w14:textId="77777777" w:rsidTr="003E54DC">
        <w:tc>
          <w:tcPr>
            <w:tcW w:w="1413" w:type="dxa"/>
            <w:shd w:val="clear" w:color="auto" w:fill="auto"/>
          </w:tcPr>
          <w:p w14:paraId="00F66530" w14:textId="77777777" w:rsidR="00F90400" w:rsidRPr="00886C4A" w:rsidRDefault="00F90400" w:rsidP="003E54DC">
            <w:r w:rsidRPr="00886C4A">
              <w:t>20628445</w:t>
            </w:r>
          </w:p>
        </w:tc>
        <w:tc>
          <w:tcPr>
            <w:tcW w:w="1417" w:type="dxa"/>
            <w:shd w:val="clear" w:color="auto" w:fill="auto"/>
          </w:tcPr>
          <w:p w14:paraId="0794849C" w14:textId="77777777" w:rsidR="00F90400" w:rsidRDefault="00F90400" w:rsidP="003E54DC">
            <w:pPr>
              <w:jc w:val="center"/>
            </w:pPr>
            <w:r>
              <w:t>2010</w:t>
            </w:r>
          </w:p>
        </w:tc>
        <w:tc>
          <w:tcPr>
            <w:tcW w:w="1985" w:type="dxa"/>
            <w:shd w:val="clear" w:color="auto" w:fill="D9D9D9" w:themeFill="background1" w:themeFillShade="D9"/>
          </w:tcPr>
          <w:p w14:paraId="67B0018E" w14:textId="77777777" w:rsidR="00F90400" w:rsidRDefault="00F90400" w:rsidP="003E54DC">
            <w:pPr>
              <w:jc w:val="center"/>
            </w:pPr>
            <w:r>
              <w:t>Y (Schultz)</w:t>
            </w:r>
          </w:p>
        </w:tc>
        <w:tc>
          <w:tcPr>
            <w:tcW w:w="2270" w:type="dxa"/>
            <w:shd w:val="clear" w:color="auto" w:fill="auto"/>
          </w:tcPr>
          <w:p w14:paraId="6638825B" w14:textId="77777777" w:rsidR="00F90400" w:rsidRDefault="00F90400" w:rsidP="003E54DC">
            <w:pPr>
              <w:jc w:val="center"/>
            </w:pPr>
            <w:r>
              <w:t>NA</w:t>
            </w:r>
          </w:p>
        </w:tc>
        <w:tc>
          <w:tcPr>
            <w:tcW w:w="1841" w:type="dxa"/>
            <w:shd w:val="clear" w:color="auto" w:fill="auto"/>
          </w:tcPr>
          <w:p w14:paraId="20EDD672" w14:textId="77777777" w:rsidR="00F90400" w:rsidRDefault="00F90400" w:rsidP="003E54DC">
            <w:pPr>
              <w:jc w:val="center"/>
            </w:pPr>
            <w:r>
              <w:t>NA</w:t>
            </w:r>
          </w:p>
        </w:tc>
      </w:tr>
      <w:tr w:rsidR="00F90400" w14:paraId="25F4D91B" w14:textId="77777777" w:rsidTr="003E54DC">
        <w:tc>
          <w:tcPr>
            <w:tcW w:w="1413" w:type="dxa"/>
            <w:shd w:val="clear" w:color="auto" w:fill="auto"/>
          </w:tcPr>
          <w:p w14:paraId="7DE7196D" w14:textId="77777777" w:rsidR="00F90400" w:rsidRPr="00886C4A" w:rsidRDefault="00F90400" w:rsidP="003E54DC">
            <w:r w:rsidRPr="00886C4A">
              <w:t>22154541</w:t>
            </w:r>
          </w:p>
        </w:tc>
        <w:tc>
          <w:tcPr>
            <w:tcW w:w="1417" w:type="dxa"/>
            <w:shd w:val="clear" w:color="auto" w:fill="auto"/>
          </w:tcPr>
          <w:p w14:paraId="25C76375" w14:textId="77777777" w:rsidR="00F90400" w:rsidRDefault="00F90400" w:rsidP="003E54DC">
            <w:pPr>
              <w:jc w:val="center"/>
            </w:pPr>
            <w:r>
              <w:t>2011</w:t>
            </w:r>
          </w:p>
        </w:tc>
        <w:tc>
          <w:tcPr>
            <w:tcW w:w="1985" w:type="dxa"/>
            <w:shd w:val="clear" w:color="auto" w:fill="D9D9D9" w:themeFill="background1" w:themeFillShade="D9"/>
          </w:tcPr>
          <w:p w14:paraId="6D3F58E4" w14:textId="77777777" w:rsidR="00F90400" w:rsidRDefault="00F90400" w:rsidP="003E54DC">
            <w:pPr>
              <w:jc w:val="center"/>
            </w:pPr>
            <w:r>
              <w:t>Y</w:t>
            </w:r>
          </w:p>
        </w:tc>
        <w:tc>
          <w:tcPr>
            <w:tcW w:w="2270" w:type="dxa"/>
            <w:shd w:val="clear" w:color="auto" w:fill="auto"/>
          </w:tcPr>
          <w:p w14:paraId="3242176B" w14:textId="77777777" w:rsidR="00F90400" w:rsidRDefault="00F90400" w:rsidP="003E54DC">
            <w:pPr>
              <w:jc w:val="center"/>
            </w:pPr>
            <w:r>
              <w:t>NA</w:t>
            </w:r>
          </w:p>
        </w:tc>
        <w:tc>
          <w:tcPr>
            <w:tcW w:w="1841" w:type="dxa"/>
            <w:shd w:val="clear" w:color="auto" w:fill="auto"/>
          </w:tcPr>
          <w:p w14:paraId="2C892FA0" w14:textId="77777777" w:rsidR="00F90400" w:rsidRDefault="00F90400" w:rsidP="003E54DC">
            <w:pPr>
              <w:jc w:val="center"/>
            </w:pPr>
            <w:r>
              <w:t>NA</w:t>
            </w:r>
          </w:p>
        </w:tc>
      </w:tr>
      <w:tr w:rsidR="00F90400" w14:paraId="3CC02989" w14:textId="77777777" w:rsidTr="003E54DC">
        <w:tc>
          <w:tcPr>
            <w:tcW w:w="1413" w:type="dxa"/>
            <w:shd w:val="clear" w:color="auto" w:fill="auto"/>
          </w:tcPr>
          <w:p w14:paraId="3D399B54" w14:textId="77777777" w:rsidR="00F90400" w:rsidRPr="00886C4A" w:rsidRDefault="00F90400" w:rsidP="003E54DC">
            <w:r w:rsidRPr="00886C4A">
              <w:t>23656698</w:t>
            </w:r>
          </w:p>
        </w:tc>
        <w:tc>
          <w:tcPr>
            <w:tcW w:w="1417" w:type="dxa"/>
            <w:shd w:val="clear" w:color="auto" w:fill="auto"/>
          </w:tcPr>
          <w:p w14:paraId="6608BA08" w14:textId="77777777" w:rsidR="00F90400" w:rsidRDefault="00F90400" w:rsidP="003E54DC">
            <w:pPr>
              <w:jc w:val="center"/>
            </w:pPr>
            <w:r>
              <w:t>2013</w:t>
            </w:r>
          </w:p>
        </w:tc>
        <w:tc>
          <w:tcPr>
            <w:tcW w:w="1985" w:type="dxa"/>
            <w:shd w:val="clear" w:color="auto" w:fill="auto"/>
          </w:tcPr>
          <w:p w14:paraId="77D5C0E9" w14:textId="77777777" w:rsidR="00F90400" w:rsidRDefault="00F90400" w:rsidP="003E54DC">
            <w:pPr>
              <w:jc w:val="center"/>
            </w:pPr>
            <w:r>
              <w:t>No (Bauer)</w:t>
            </w:r>
          </w:p>
        </w:tc>
        <w:tc>
          <w:tcPr>
            <w:tcW w:w="2270" w:type="dxa"/>
            <w:shd w:val="clear" w:color="auto" w:fill="auto"/>
          </w:tcPr>
          <w:p w14:paraId="5E569C16" w14:textId="77777777" w:rsidR="00F90400" w:rsidRDefault="00F90400" w:rsidP="003E54DC">
            <w:pPr>
              <w:jc w:val="center"/>
            </w:pPr>
            <w:r>
              <w:t>NA</w:t>
            </w:r>
          </w:p>
        </w:tc>
        <w:tc>
          <w:tcPr>
            <w:tcW w:w="1841" w:type="dxa"/>
            <w:shd w:val="clear" w:color="auto" w:fill="auto"/>
          </w:tcPr>
          <w:p w14:paraId="3BAED222" w14:textId="77777777" w:rsidR="00F90400" w:rsidRDefault="00F90400" w:rsidP="003E54DC">
            <w:pPr>
              <w:jc w:val="center"/>
            </w:pPr>
            <w:r>
              <w:t>NA</w:t>
            </w:r>
          </w:p>
        </w:tc>
      </w:tr>
      <w:tr w:rsidR="00F90400" w14:paraId="65C6D292" w14:textId="77777777" w:rsidTr="003E54DC">
        <w:tc>
          <w:tcPr>
            <w:tcW w:w="1413" w:type="dxa"/>
            <w:shd w:val="clear" w:color="auto" w:fill="auto"/>
          </w:tcPr>
          <w:p w14:paraId="330635AD" w14:textId="77777777" w:rsidR="00F90400" w:rsidRPr="00886C4A" w:rsidRDefault="00F90400" w:rsidP="003E54DC">
            <w:r w:rsidRPr="00886C4A">
              <w:t>24518930</w:t>
            </w:r>
            <w:r w:rsidRPr="00886C4A">
              <w:rPr>
                <w:vertAlign w:val="superscript"/>
              </w:rPr>
              <w:t xml:space="preserve"> A</w:t>
            </w:r>
          </w:p>
        </w:tc>
        <w:tc>
          <w:tcPr>
            <w:tcW w:w="1417" w:type="dxa"/>
            <w:shd w:val="clear" w:color="auto" w:fill="auto"/>
          </w:tcPr>
          <w:p w14:paraId="1045FD93" w14:textId="77777777" w:rsidR="00F90400" w:rsidRDefault="00F90400" w:rsidP="003E54DC">
            <w:pPr>
              <w:jc w:val="center"/>
            </w:pPr>
            <w:r>
              <w:t>2014</w:t>
            </w:r>
          </w:p>
        </w:tc>
        <w:tc>
          <w:tcPr>
            <w:tcW w:w="1985" w:type="dxa"/>
            <w:shd w:val="clear" w:color="auto" w:fill="auto"/>
          </w:tcPr>
          <w:p w14:paraId="681DAE11" w14:textId="77777777" w:rsidR="00F90400" w:rsidRDefault="00F90400" w:rsidP="003E54DC">
            <w:pPr>
              <w:jc w:val="center"/>
            </w:pPr>
            <w:r>
              <w:t>No</w:t>
            </w:r>
          </w:p>
        </w:tc>
        <w:tc>
          <w:tcPr>
            <w:tcW w:w="2270" w:type="dxa"/>
            <w:shd w:val="clear" w:color="auto" w:fill="auto"/>
          </w:tcPr>
          <w:p w14:paraId="55ABAED2" w14:textId="77777777" w:rsidR="00F90400" w:rsidRDefault="00F90400" w:rsidP="003E54DC">
            <w:pPr>
              <w:jc w:val="center"/>
            </w:pPr>
            <w:r>
              <w:t>No</w:t>
            </w:r>
          </w:p>
        </w:tc>
        <w:tc>
          <w:tcPr>
            <w:tcW w:w="1841" w:type="dxa"/>
            <w:shd w:val="clear" w:color="auto" w:fill="auto"/>
          </w:tcPr>
          <w:p w14:paraId="365E96AA" w14:textId="77777777" w:rsidR="00F90400" w:rsidRDefault="00F90400" w:rsidP="003E54DC">
            <w:pPr>
              <w:jc w:val="center"/>
            </w:pPr>
            <w:r>
              <w:t>NA</w:t>
            </w:r>
          </w:p>
        </w:tc>
      </w:tr>
      <w:tr w:rsidR="00F90400" w14:paraId="255AFC16" w14:textId="77777777" w:rsidTr="003E54DC">
        <w:tc>
          <w:tcPr>
            <w:tcW w:w="1413" w:type="dxa"/>
            <w:shd w:val="clear" w:color="auto" w:fill="auto"/>
          </w:tcPr>
          <w:p w14:paraId="17890A93" w14:textId="77777777" w:rsidR="00F90400" w:rsidRPr="00886C4A" w:rsidRDefault="00F90400" w:rsidP="003E54DC">
            <w:r w:rsidRPr="00886C4A">
              <w:t>25758061</w:t>
            </w:r>
          </w:p>
        </w:tc>
        <w:tc>
          <w:tcPr>
            <w:tcW w:w="1417" w:type="dxa"/>
            <w:shd w:val="clear" w:color="auto" w:fill="auto"/>
          </w:tcPr>
          <w:p w14:paraId="7F677394" w14:textId="77777777" w:rsidR="00F90400" w:rsidRDefault="00F90400" w:rsidP="003E54DC">
            <w:pPr>
              <w:jc w:val="center"/>
            </w:pPr>
            <w:r>
              <w:t>2015</w:t>
            </w:r>
          </w:p>
        </w:tc>
        <w:tc>
          <w:tcPr>
            <w:tcW w:w="1985" w:type="dxa"/>
            <w:shd w:val="clear" w:color="auto" w:fill="auto"/>
          </w:tcPr>
          <w:p w14:paraId="3EC9EE3A" w14:textId="77777777" w:rsidR="00F90400" w:rsidRDefault="00F90400" w:rsidP="003E54DC">
            <w:pPr>
              <w:jc w:val="center"/>
            </w:pPr>
            <w:r>
              <w:t>No</w:t>
            </w:r>
          </w:p>
        </w:tc>
        <w:tc>
          <w:tcPr>
            <w:tcW w:w="2270" w:type="dxa"/>
            <w:shd w:val="clear" w:color="auto" w:fill="D9D9D9" w:themeFill="background1" w:themeFillShade="D9"/>
          </w:tcPr>
          <w:p w14:paraId="63C4EB7A" w14:textId="77777777" w:rsidR="00F90400" w:rsidRDefault="00F90400" w:rsidP="003E54DC">
            <w:pPr>
              <w:jc w:val="center"/>
            </w:pPr>
            <w:r>
              <w:t>Yes</w:t>
            </w:r>
          </w:p>
        </w:tc>
        <w:tc>
          <w:tcPr>
            <w:tcW w:w="1841" w:type="dxa"/>
            <w:shd w:val="clear" w:color="auto" w:fill="auto"/>
          </w:tcPr>
          <w:p w14:paraId="148AA14E" w14:textId="77777777" w:rsidR="00F90400" w:rsidRDefault="00F90400" w:rsidP="003E54DC">
            <w:pPr>
              <w:jc w:val="center"/>
            </w:pPr>
            <w:r>
              <w:t>No</w:t>
            </w:r>
          </w:p>
        </w:tc>
      </w:tr>
      <w:tr w:rsidR="00F90400" w14:paraId="35ED34C8" w14:textId="77777777" w:rsidTr="003E54DC">
        <w:tc>
          <w:tcPr>
            <w:tcW w:w="1413" w:type="dxa"/>
            <w:shd w:val="clear" w:color="auto" w:fill="auto"/>
          </w:tcPr>
          <w:p w14:paraId="2E85AE29" w14:textId="77777777" w:rsidR="00F90400" w:rsidRPr="00886C4A" w:rsidRDefault="00F90400" w:rsidP="003E54DC">
            <w:r w:rsidRPr="00886C4A">
              <w:t>25607892</w:t>
            </w:r>
          </w:p>
        </w:tc>
        <w:tc>
          <w:tcPr>
            <w:tcW w:w="1417" w:type="dxa"/>
            <w:shd w:val="clear" w:color="auto" w:fill="auto"/>
          </w:tcPr>
          <w:p w14:paraId="59773063" w14:textId="77777777" w:rsidR="00F90400" w:rsidRDefault="00F90400" w:rsidP="003E54DC">
            <w:pPr>
              <w:jc w:val="center"/>
            </w:pPr>
            <w:r>
              <w:t>2015</w:t>
            </w:r>
          </w:p>
        </w:tc>
        <w:tc>
          <w:tcPr>
            <w:tcW w:w="1985" w:type="dxa"/>
            <w:shd w:val="clear" w:color="auto" w:fill="auto"/>
          </w:tcPr>
          <w:p w14:paraId="4C882978" w14:textId="77777777" w:rsidR="00F90400" w:rsidRDefault="00F90400" w:rsidP="003E54DC">
            <w:pPr>
              <w:jc w:val="center"/>
            </w:pPr>
            <w:r>
              <w:t>No</w:t>
            </w:r>
          </w:p>
        </w:tc>
        <w:tc>
          <w:tcPr>
            <w:tcW w:w="2270" w:type="dxa"/>
            <w:shd w:val="clear" w:color="auto" w:fill="auto"/>
          </w:tcPr>
          <w:p w14:paraId="1EABC2D4" w14:textId="77777777" w:rsidR="00F90400" w:rsidRDefault="00F90400" w:rsidP="003E54DC">
            <w:pPr>
              <w:jc w:val="center"/>
            </w:pPr>
            <w:r>
              <w:t>No</w:t>
            </w:r>
          </w:p>
        </w:tc>
        <w:tc>
          <w:tcPr>
            <w:tcW w:w="1841" w:type="dxa"/>
            <w:shd w:val="clear" w:color="auto" w:fill="auto"/>
          </w:tcPr>
          <w:p w14:paraId="3E5DF783" w14:textId="77777777" w:rsidR="00F90400" w:rsidRDefault="00F90400" w:rsidP="003E54DC">
            <w:pPr>
              <w:jc w:val="center"/>
            </w:pPr>
            <w:r>
              <w:t>No</w:t>
            </w:r>
          </w:p>
        </w:tc>
      </w:tr>
      <w:tr w:rsidR="00F90400" w14:paraId="07971577" w14:textId="77777777" w:rsidTr="003E54DC">
        <w:tc>
          <w:tcPr>
            <w:tcW w:w="1413" w:type="dxa"/>
            <w:shd w:val="clear" w:color="auto" w:fill="auto"/>
          </w:tcPr>
          <w:p w14:paraId="680EAE7A" w14:textId="77777777" w:rsidR="00F90400" w:rsidRPr="00886C4A" w:rsidRDefault="00F90400" w:rsidP="003E54DC">
            <w:r w:rsidRPr="00886C4A">
              <w:t>26688372</w:t>
            </w:r>
            <w:r w:rsidRPr="00886C4A">
              <w:rPr>
                <w:vertAlign w:val="superscript"/>
              </w:rPr>
              <w:t xml:space="preserve"> A</w:t>
            </w:r>
          </w:p>
        </w:tc>
        <w:tc>
          <w:tcPr>
            <w:tcW w:w="1417" w:type="dxa"/>
            <w:shd w:val="clear" w:color="auto" w:fill="auto"/>
          </w:tcPr>
          <w:p w14:paraId="164865A6" w14:textId="77777777" w:rsidR="00F90400" w:rsidRDefault="00F90400" w:rsidP="003E54DC">
            <w:pPr>
              <w:jc w:val="center"/>
            </w:pPr>
            <w:r>
              <w:t>2015</w:t>
            </w:r>
          </w:p>
        </w:tc>
        <w:tc>
          <w:tcPr>
            <w:tcW w:w="1985" w:type="dxa"/>
            <w:shd w:val="clear" w:color="auto" w:fill="D9D9D9" w:themeFill="background1" w:themeFillShade="D9"/>
          </w:tcPr>
          <w:p w14:paraId="72705749" w14:textId="77777777" w:rsidR="00F90400" w:rsidRDefault="00F90400" w:rsidP="003E54DC">
            <w:pPr>
              <w:jc w:val="center"/>
            </w:pPr>
            <w:r>
              <w:t>Yes (Liew)</w:t>
            </w:r>
          </w:p>
        </w:tc>
        <w:tc>
          <w:tcPr>
            <w:tcW w:w="2270" w:type="dxa"/>
            <w:shd w:val="clear" w:color="auto" w:fill="auto"/>
          </w:tcPr>
          <w:p w14:paraId="5AD17E62" w14:textId="77777777" w:rsidR="00F90400" w:rsidRDefault="00F90400" w:rsidP="003E54DC">
            <w:pPr>
              <w:jc w:val="center"/>
            </w:pPr>
            <w:r>
              <w:t>No</w:t>
            </w:r>
          </w:p>
        </w:tc>
        <w:tc>
          <w:tcPr>
            <w:tcW w:w="1841" w:type="dxa"/>
            <w:shd w:val="clear" w:color="auto" w:fill="auto"/>
          </w:tcPr>
          <w:p w14:paraId="31EA60FA" w14:textId="77777777" w:rsidR="00F90400" w:rsidRDefault="00F90400" w:rsidP="003E54DC">
            <w:pPr>
              <w:jc w:val="center"/>
            </w:pPr>
            <w:r>
              <w:t>No</w:t>
            </w:r>
          </w:p>
        </w:tc>
      </w:tr>
      <w:tr w:rsidR="00F90400" w14:paraId="2E80A0AF" w14:textId="77777777" w:rsidTr="003E54DC">
        <w:tc>
          <w:tcPr>
            <w:tcW w:w="1413" w:type="dxa"/>
            <w:shd w:val="clear" w:color="auto" w:fill="auto"/>
          </w:tcPr>
          <w:p w14:paraId="4A1F2403" w14:textId="77777777" w:rsidR="00F90400" w:rsidRPr="00886C4A" w:rsidRDefault="00F90400" w:rsidP="003E54DC">
            <w:r w:rsidRPr="00886C4A">
              <w:t>27507847</w:t>
            </w:r>
            <w:r w:rsidRPr="00886C4A">
              <w:rPr>
                <w:vertAlign w:val="superscript"/>
              </w:rPr>
              <w:t xml:space="preserve"> A</w:t>
            </w:r>
          </w:p>
        </w:tc>
        <w:tc>
          <w:tcPr>
            <w:tcW w:w="1417" w:type="dxa"/>
            <w:shd w:val="clear" w:color="auto" w:fill="auto"/>
          </w:tcPr>
          <w:p w14:paraId="27B56042" w14:textId="77777777" w:rsidR="00F90400" w:rsidRDefault="00F90400" w:rsidP="003E54DC">
            <w:pPr>
              <w:jc w:val="center"/>
            </w:pPr>
            <w:r>
              <w:t>2016</w:t>
            </w:r>
          </w:p>
        </w:tc>
        <w:tc>
          <w:tcPr>
            <w:tcW w:w="1985" w:type="dxa"/>
            <w:shd w:val="clear" w:color="auto" w:fill="auto"/>
          </w:tcPr>
          <w:p w14:paraId="743A7D4B" w14:textId="77777777" w:rsidR="00F90400" w:rsidRDefault="00F90400" w:rsidP="003E54DC">
            <w:pPr>
              <w:jc w:val="center"/>
            </w:pPr>
            <w:r>
              <w:t>No</w:t>
            </w:r>
          </w:p>
        </w:tc>
        <w:tc>
          <w:tcPr>
            <w:tcW w:w="2270" w:type="dxa"/>
            <w:shd w:val="clear" w:color="auto" w:fill="auto"/>
          </w:tcPr>
          <w:p w14:paraId="02E5A4BB" w14:textId="77777777" w:rsidR="00F90400" w:rsidRDefault="00F90400" w:rsidP="003E54DC">
            <w:pPr>
              <w:jc w:val="center"/>
            </w:pPr>
            <w:r>
              <w:t>No</w:t>
            </w:r>
          </w:p>
        </w:tc>
        <w:tc>
          <w:tcPr>
            <w:tcW w:w="1841" w:type="dxa"/>
            <w:shd w:val="clear" w:color="auto" w:fill="auto"/>
          </w:tcPr>
          <w:p w14:paraId="3EED3E6D" w14:textId="77777777" w:rsidR="00F90400" w:rsidRDefault="00F90400" w:rsidP="003E54DC">
            <w:pPr>
              <w:jc w:val="center"/>
            </w:pPr>
            <w:r>
              <w:t>No</w:t>
            </w:r>
          </w:p>
        </w:tc>
      </w:tr>
      <w:tr w:rsidR="00F90400" w14:paraId="722E11AC" w14:textId="77777777" w:rsidTr="003E54DC">
        <w:tc>
          <w:tcPr>
            <w:tcW w:w="1413" w:type="dxa"/>
            <w:shd w:val="clear" w:color="auto" w:fill="auto"/>
          </w:tcPr>
          <w:p w14:paraId="17A13630" w14:textId="77777777" w:rsidR="00F90400" w:rsidRPr="00886C4A" w:rsidRDefault="00F90400" w:rsidP="003E54DC">
            <w:r w:rsidRPr="00886C4A">
              <w:t>26930528</w:t>
            </w:r>
            <w:r w:rsidRPr="00886C4A">
              <w:rPr>
                <w:vertAlign w:val="superscript"/>
              </w:rPr>
              <w:t xml:space="preserve"> A</w:t>
            </w:r>
          </w:p>
        </w:tc>
        <w:tc>
          <w:tcPr>
            <w:tcW w:w="1417" w:type="dxa"/>
            <w:shd w:val="clear" w:color="auto" w:fill="auto"/>
          </w:tcPr>
          <w:p w14:paraId="1EA89666" w14:textId="77777777" w:rsidR="00F90400" w:rsidRDefault="00F90400" w:rsidP="003E54DC">
            <w:pPr>
              <w:jc w:val="center"/>
            </w:pPr>
            <w:r>
              <w:t>2016</w:t>
            </w:r>
          </w:p>
        </w:tc>
        <w:tc>
          <w:tcPr>
            <w:tcW w:w="1985" w:type="dxa"/>
            <w:shd w:val="clear" w:color="auto" w:fill="auto"/>
          </w:tcPr>
          <w:p w14:paraId="449E7B0E" w14:textId="77777777" w:rsidR="00F90400" w:rsidRDefault="00F90400" w:rsidP="003E54DC">
            <w:pPr>
              <w:jc w:val="center"/>
            </w:pPr>
            <w:r>
              <w:t>No</w:t>
            </w:r>
          </w:p>
        </w:tc>
        <w:tc>
          <w:tcPr>
            <w:tcW w:w="2270" w:type="dxa"/>
            <w:shd w:val="clear" w:color="auto" w:fill="auto"/>
          </w:tcPr>
          <w:p w14:paraId="0EE3A42D" w14:textId="77777777" w:rsidR="00F90400" w:rsidRDefault="00F90400" w:rsidP="003E54DC">
            <w:pPr>
              <w:jc w:val="center"/>
            </w:pPr>
            <w:r>
              <w:t>No</w:t>
            </w:r>
          </w:p>
        </w:tc>
        <w:tc>
          <w:tcPr>
            <w:tcW w:w="1841" w:type="dxa"/>
            <w:shd w:val="clear" w:color="auto" w:fill="auto"/>
          </w:tcPr>
          <w:p w14:paraId="4E1E0EE4" w14:textId="77777777" w:rsidR="00F90400" w:rsidRDefault="00F90400" w:rsidP="003E54DC">
            <w:pPr>
              <w:jc w:val="center"/>
            </w:pPr>
            <w:r>
              <w:t>No</w:t>
            </w:r>
          </w:p>
        </w:tc>
      </w:tr>
      <w:tr w:rsidR="00F90400" w14:paraId="45A97F5A" w14:textId="77777777" w:rsidTr="003E54DC">
        <w:tc>
          <w:tcPr>
            <w:tcW w:w="1413" w:type="dxa"/>
            <w:shd w:val="clear" w:color="auto" w:fill="auto"/>
          </w:tcPr>
          <w:p w14:paraId="6C68F34F" w14:textId="77777777" w:rsidR="00F90400" w:rsidRPr="00886C4A" w:rsidRDefault="00F90400" w:rsidP="003E54DC">
            <w:r w:rsidRPr="00886C4A">
              <w:t>27695658</w:t>
            </w:r>
          </w:p>
        </w:tc>
        <w:tc>
          <w:tcPr>
            <w:tcW w:w="1417" w:type="dxa"/>
            <w:shd w:val="clear" w:color="auto" w:fill="auto"/>
          </w:tcPr>
          <w:p w14:paraId="114B1969" w14:textId="77777777" w:rsidR="00F90400" w:rsidRDefault="00F90400" w:rsidP="003E54DC">
            <w:pPr>
              <w:jc w:val="center"/>
            </w:pPr>
            <w:r>
              <w:t>2016</w:t>
            </w:r>
          </w:p>
        </w:tc>
        <w:tc>
          <w:tcPr>
            <w:tcW w:w="1985" w:type="dxa"/>
            <w:shd w:val="clear" w:color="auto" w:fill="D9D9D9" w:themeFill="background1" w:themeFillShade="D9"/>
          </w:tcPr>
          <w:p w14:paraId="091A806E" w14:textId="77777777" w:rsidR="00F90400" w:rsidRDefault="00F90400" w:rsidP="003E54DC">
            <w:pPr>
              <w:jc w:val="center"/>
            </w:pPr>
            <w:r>
              <w:t>Yes (Schultz)</w:t>
            </w:r>
          </w:p>
        </w:tc>
        <w:tc>
          <w:tcPr>
            <w:tcW w:w="2270" w:type="dxa"/>
            <w:shd w:val="clear" w:color="auto" w:fill="D9D9D9" w:themeFill="background1" w:themeFillShade="D9"/>
          </w:tcPr>
          <w:p w14:paraId="58BDA0AD" w14:textId="77777777" w:rsidR="00F90400" w:rsidRDefault="00F90400" w:rsidP="003E54DC">
            <w:pPr>
              <w:jc w:val="center"/>
            </w:pPr>
            <w:r>
              <w:t>Yes</w:t>
            </w:r>
          </w:p>
        </w:tc>
        <w:tc>
          <w:tcPr>
            <w:tcW w:w="1841" w:type="dxa"/>
            <w:shd w:val="clear" w:color="auto" w:fill="auto"/>
          </w:tcPr>
          <w:p w14:paraId="7DC9E6D5" w14:textId="77777777" w:rsidR="00F90400" w:rsidRDefault="00F90400" w:rsidP="003E54DC">
            <w:pPr>
              <w:jc w:val="center"/>
            </w:pPr>
            <w:r>
              <w:t>No</w:t>
            </w:r>
          </w:p>
        </w:tc>
      </w:tr>
      <w:tr w:rsidR="00F90400" w14:paraId="06162D96" w14:textId="77777777" w:rsidTr="003E54DC">
        <w:tc>
          <w:tcPr>
            <w:tcW w:w="1413" w:type="dxa"/>
            <w:shd w:val="clear" w:color="auto" w:fill="auto"/>
          </w:tcPr>
          <w:p w14:paraId="128770D9" w14:textId="77777777" w:rsidR="00F90400" w:rsidRPr="00886C4A" w:rsidRDefault="00F90400" w:rsidP="003E54DC">
            <w:r w:rsidRPr="00886C4A">
              <w:t>27458336</w:t>
            </w:r>
            <w:r w:rsidRPr="00886C4A">
              <w:rPr>
                <w:vertAlign w:val="superscript"/>
              </w:rPr>
              <w:t xml:space="preserve"> A</w:t>
            </w:r>
          </w:p>
        </w:tc>
        <w:tc>
          <w:tcPr>
            <w:tcW w:w="1417" w:type="dxa"/>
            <w:shd w:val="clear" w:color="auto" w:fill="auto"/>
          </w:tcPr>
          <w:p w14:paraId="7100DD71" w14:textId="77777777" w:rsidR="00F90400" w:rsidRDefault="00F90400" w:rsidP="003E54DC">
            <w:pPr>
              <w:jc w:val="center"/>
            </w:pPr>
            <w:r>
              <w:t>2016</w:t>
            </w:r>
          </w:p>
        </w:tc>
        <w:tc>
          <w:tcPr>
            <w:tcW w:w="1985" w:type="dxa"/>
            <w:shd w:val="clear" w:color="auto" w:fill="auto"/>
          </w:tcPr>
          <w:p w14:paraId="493C2320" w14:textId="77777777" w:rsidR="00F90400" w:rsidRDefault="00F90400" w:rsidP="003E54DC">
            <w:pPr>
              <w:jc w:val="center"/>
            </w:pPr>
            <w:r>
              <w:t>No</w:t>
            </w:r>
          </w:p>
        </w:tc>
        <w:tc>
          <w:tcPr>
            <w:tcW w:w="2270" w:type="dxa"/>
            <w:shd w:val="clear" w:color="auto" w:fill="auto"/>
          </w:tcPr>
          <w:p w14:paraId="231C4BD5" w14:textId="77777777" w:rsidR="00F90400" w:rsidRDefault="00F90400" w:rsidP="003E54DC">
            <w:pPr>
              <w:jc w:val="center"/>
            </w:pPr>
            <w:r>
              <w:t>No</w:t>
            </w:r>
          </w:p>
        </w:tc>
        <w:tc>
          <w:tcPr>
            <w:tcW w:w="1841" w:type="dxa"/>
            <w:shd w:val="clear" w:color="auto" w:fill="auto"/>
          </w:tcPr>
          <w:p w14:paraId="0F95EF9E" w14:textId="77777777" w:rsidR="00F90400" w:rsidRDefault="00F90400" w:rsidP="003E54DC">
            <w:pPr>
              <w:jc w:val="center"/>
            </w:pPr>
            <w:r>
              <w:t>No</w:t>
            </w:r>
          </w:p>
        </w:tc>
      </w:tr>
      <w:tr w:rsidR="00F90400" w:rsidRPr="00A872C8" w14:paraId="5EB7EC04" w14:textId="77777777" w:rsidTr="003E54DC">
        <w:tc>
          <w:tcPr>
            <w:tcW w:w="1413" w:type="dxa"/>
            <w:shd w:val="clear" w:color="auto" w:fill="auto"/>
          </w:tcPr>
          <w:p w14:paraId="1BDF74EA" w14:textId="77777777" w:rsidR="00F90400" w:rsidRPr="00886C4A" w:rsidRDefault="00F90400" w:rsidP="003E54DC">
            <w:r w:rsidRPr="00886C4A">
              <w:t>27984170</w:t>
            </w:r>
            <w:r w:rsidRPr="00886C4A">
              <w:rPr>
                <w:vertAlign w:val="superscript"/>
              </w:rPr>
              <w:t xml:space="preserve"> A</w:t>
            </w:r>
          </w:p>
        </w:tc>
        <w:tc>
          <w:tcPr>
            <w:tcW w:w="1417" w:type="dxa"/>
            <w:shd w:val="clear" w:color="auto" w:fill="auto"/>
          </w:tcPr>
          <w:p w14:paraId="6694E8EE" w14:textId="77777777" w:rsidR="00F90400" w:rsidRPr="00A872C8" w:rsidRDefault="00F90400" w:rsidP="003E54DC">
            <w:pPr>
              <w:jc w:val="center"/>
            </w:pPr>
            <w:r w:rsidRPr="00A872C8">
              <w:t>2016</w:t>
            </w:r>
          </w:p>
        </w:tc>
        <w:tc>
          <w:tcPr>
            <w:tcW w:w="1985" w:type="dxa"/>
            <w:shd w:val="clear" w:color="auto" w:fill="D9D9D9" w:themeFill="background1" w:themeFillShade="D9"/>
          </w:tcPr>
          <w:p w14:paraId="79B8EDF1" w14:textId="77777777" w:rsidR="00F90400" w:rsidRPr="00A872C8" w:rsidRDefault="00F90400" w:rsidP="003E54DC">
            <w:pPr>
              <w:jc w:val="center"/>
            </w:pPr>
            <w:r>
              <w:t>Yes</w:t>
            </w:r>
          </w:p>
        </w:tc>
        <w:tc>
          <w:tcPr>
            <w:tcW w:w="2270" w:type="dxa"/>
            <w:shd w:val="clear" w:color="auto" w:fill="auto"/>
          </w:tcPr>
          <w:p w14:paraId="468D1D94" w14:textId="77777777" w:rsidR="00F90400" w:rsidRPr="00A872C8" w:rsidRDefault="00F90400" w:rsidP="003E54DC">
            <w:pPr>
              <w:jc w:val="center"/>
            </w:pPr>
            <w:r>
              <w:t>No</w:t>
            </w:r>
          </w:p>
        </w:tc>
        <w:tc>
          <w:tcPr>
            <w:tcW w:w="1841" w:type="dxa"/>
            <w:shd w:val="clear" w:color="auto" w:fill="auto"/>
          </w:tcPr>
          <w:p w14:paraId="2EB48751" w14:textId="77777777" w:rsidR="00F90400" w:rsidRPr="00A872C8" w:rsidRDefault="00F90400" w:rsidP="003E54DC">
            <w:pPr>
              <w:jc w:val="center"/>
            </w:pPr>
            <w:r>
              <w:t>No</w:t>
            </w:r>
          </w:p>
        </w:tc>
      </w:tr>
      <w:tr w:rsidR="00F90400" w14:paraId="2C481CA8" w14:textId="77777777" w:rsidTr="003E54DC">
        <w:tc>
          <w:tcPr>
            <w:tcW w:w="1413" w:type="dxa"/>
            <w:shd w:val="clear" w:color="auto" w:fill="auto"/>
          </w:tcPr>
          <w:p w14:paraId="50E63B21" w14:textId="77777777" w:rsidR="00F90400" w:rsidRPr="00886C4A" w:rsidRDefault="00F90400" w:rsidP="003E54DC">
            <w:r w:rsidRPr="00886C4A">
              <w:t>27353198</w:t>
            </w:r>
            <w:r w:rsidRPr="00886C4A">
              <w:rPr>
                <w:vertAlign w:val="superscript"/>
              </w:rPr>
              <w:t xml:space="preserve"> A</w:t>
            </w:r>
          </w:p>
        </w:tc>
        <w:tc>
          <w:tcPr>
            <w:tcW w:w="1417" w:type="dxa"/>
            <w:shd w:val="clear" w:color="auto" w:fill="auto"/>
          </w:tcPr>
          <w:p w14:paraId="2B774D7C" w14:textId="77777777" w:rsidR="00F90400" w:rsidRPr="00A872C8" w:rsidRDefault="00F90400" w:rsidP="003E54DC">
            <w:pPr>
              <w:jc w:val="center"/>
            </w:pPr>
            <w:r w:rsidRPr="00A872C8">
              <w:t>2016</w:t>
            </w:r>
          </w:p>
        </w:tc>
        <w:tc>
          <w:tcPr>
            <w:tcW w:w="1985" w:type="dxa"/>
            <w:shd w:val="clear" w:color="auto" w:fill="auto"/>
          </w:tcPr>
          <w:p w14:paraId="1AE4687D" w14:textId="77777777" w:rsidR="00F90400" w:rsidRPr="00A872C8" w:rsidRDefault="00F90400" w:rsidP="003E54DC">
            <w:pPr>
              <w:jc w:val="center"/>
            </w:pPr>
            <w:r>
              <w:t>No</w:t>
            </w:r>
          </w:p>
        </w:tc>
        <w:tc>
          <w:tcPr>
            <w:tcW w:w="2270" w:type="dxa"/>
            <w:shd w:val="clear" w:color="auto" w:fill="auto"/>
          </w:tcPr>
          <w:p w14:paraId="4789401A" w14:textId="77777777" w:rsidR="00F90400" w:rsidRPr="00A872C8" w:rsidRDefault="00F90400" w:rsidP="003E54DC">
            <w:pPr>
              <w:jc w:val="center"/>
            </w:pPr>
            <w:r>
              <w:t>No</w:t>
            </w:r>
          </w:p>
        </w:tc>
        <w:tc>
          <w:tcPr>
            <w:tcW w:w="1841" w:type="dxa"/>
            <w:shd w:val="clear" w:color="auto" w:fill="auto"/>
          </w:tcPr>
          <w:p w14:paraId="776D043A" w14:textId="77777777" w:rsidR="00F90400" w:rsidRPr="00A872C8" w:rsidRDefault="00F90400" w:rsidP="003E54DC">
            <w:pPr>
              <w:jc w:val="center"/>
            </w:pPr>
            <w:r>
              <w:t>No</w:t>
            </w:r>
          </w:p>
        </w:tc>
      </w:tr>
      <w:tr w:rsidR="00F90400" w14:paraId="79EC7677" w14:textId="77777777" w:rsidTr="003E54DC">
        <w:tc>
          <w:tcPr>
            <w:tcW w:w="1413" w:type="dxa"/>
            <w:shd w:val="clear" w:color="auto" w:fill="auto"/>
          </w:tcPr>
          <w:p w14:paraId="65802EF9" w14:textId="77777777" w:rsidR="00F90400" w:rsidRPr="00886C4A" w:rsidRDefault="00F90400" w:rsidP="003E54DC">
            <w:r w:rsidRPr="00886C4A">
              <w:t>27401730</w:t>
            </w:r>
            <w:r w:rsidRPr="00886C4A">
              <w:rPr>
                <w:vertAlign w:val="superscript"/>
              </w:rPr>
              <w:t xml:space="preserve"> A</w:t>
            </w:r>
          </w:p>
        </w:tc>
        <w:tc>
          <w:tcPr>
            <w:tcW w:w="1417" w:type="dxa"/>
            <w:shd w:val="clear" w:color="auto" w:fill="auto"/>
          </w:tcPr>
          <w:p w14:paraId="0196ED6A" w14:textId="77777777" w:rsidR="00F90400" w:rsidRDefault="00F90400" w:rsidP="003E54DC">
            <w:pPr>
              <w:jc w:val="center"/>
            </w:pPr>
            <w:r>
              <w:t>2016</w:t>
            </w:r>
          </w:p>
        </w:tc>
        <w:tc>
          <w:tcPr>
            <w:tcW w:w="1985" w:type="dxa"/>
            <w:shd w:val="clear" w:color="auto" w:fill="auto"/>
          </w:tcPr>
          <w:p w14:paraId="161E9EA7" w14:textId="77777777" w:rsidR="00F90400" w:rsidRDefault="00F90400" w:rsidP="003E54DC">
            <w:pPr>
              <w:jc w:val="center"/>
            </w:pPr>
            <w:r>
              <w:t>No</w:t>
            </w:r>
          </w:p>
        </w:tc>
        <w:tc>
          <w:tcPr>
            <w:tcW w:w="2270" w:type="dxa"/>
            <w:shd w:val="clear" w:color="auto" w:fill="auto"/>
          </w:tcPr>
          <w:p w14:paraId="2FB9276A" w14:textId="77777777" w:rsidR="00F90400" w:rsidRDefault="00F90400" w:rsidP="003E54DC">
            <w:pPr>
              <w:jc w:val="center"/>
            </w:pPr>
            <w:r>
              <w:t>No</w:t>
            </w:r>
          </w:p>
        </w:tc>
        <w:tc>
          <w:tcPr>
            <w:tcW w:w="1841" w:type="dxa"/>
            <w:shd w:val="clear" w:color="auto" w:fill="auto"/>
          </w:tcPr>
          <w:p w14:paraId="6D29DC11" w14:textId="77777777" w:rsidR="00F90400" w:rsidRDefault="00F90400" w:rsidP="003E54DC">
            <w:pPr>
              <w:jc w:val="center"/>
            </w:pPr>
            <w:r>
              <w:t>No</w:t>
            </w:r>
          </w:p>
        </w:tc>
      </w:tr>
      <w:tr w:rsidR="00F90400" w14:paraId="77ADBECD" w14:textId="77777777" w:rsidTr="003E54DC">
        <w:tc>
          <w:tcPr>
            <w:tcW w:w="1413" w:type="dxa"/>
            <w:shd w:val="clear" w:color="auto" w:fill="auto"/>
          </w:tcPr>
          <w:p w14:paraId="7F89A63E" w14:textId="77777777" w:rsidR="00F90400" w:rsidRPr="00886C4A" w:rsidRDefault="00F90400" w:rsidP="003E54DC">
            <w:r w:rsidRPr="00886C4A">
              <w:t>28315722</w:t>
            </w:r>
            <w:r w:rsidRPr="00886C4A">
              <w:rPr>
                <w:vertAlign w:val="superscript"/>
              </w:rPr>
              <w:t xml:space="preserve"> A</w:t>
            </w:r>
          </w:p>
        </w:tc>
        <w:tc>
          <w:tcPr>
            <w:tcW w:w="1417" w:type="dxa"/>
            <w:shd w:val="clear" w:color="auto" w:fill="auto"/>
          </w:tcPr>
          <w:p w14:paraId="5EBB91D5" w14:textId="77777777" w:rsidR="00F90400" w:rsidRDefault="00F90400" w:rsidP="003E54DC">
            <w:pPr>
              <w:jc w:val="center"/>
            </w:pPr>
            <w:r>
              <w:t>2017</w:t>
            </w:r>
          </w:p>
        </w:tc>
        <w:tc>
          <w:tcPr>
            <w:tcW w:w="1985" w:type="dxa"/>
            <w:shd w:val="clear" w:color="auto" w:fill="auto"/>
          </w:tcPr>
          <w:p w14:paraId="5CD67537" w14:textId="77777777" w:rsidR="00F90400" w:rsidRDefault="00F90400" w:rsidP="003E54DC">
            <w:pPr>
              <w:jc w:val="center"/>
            </w:pPr>
            <w:r>
              <w:t>No</w:t>
            </w:r>
          </w:p>
        </w:tc>
        <w:tc>
          <w:tcPr>
            <w:tcW w:w="2270" w:type="dxa"/>
            <w:shd w:val="clear" w:color="auto" w:fill="D9D9D9" w:themeFill="background1" w:themeFillShade="D9"/>
          </w:tcPr>
          <w:p w14:paraId="2A5B9AD8" w14:textId="77777777" w:rsidR="00F90400" w:rsidRDefault="00F90400" w:rsidP="003E54DC">
            <w:pPr>
              <w:jc w:val="center"/>
            </w:pPr>
            <w:r>
              <w:t>Yes</w:t>
            </w:r>
          </w:p>
        </w:tc>
        <w:tc>
          <w:tcPr>
            <w:tcW w:w="1841" w:type="dxa"/>
            <w:shd w:val="clear" w:color="auto" w:fill="auto"/>
          </w:tcPr>
          <w:p w14:paraId="17501E79" w14:textId="77777777" w:rsidR="00F90400" w:rsidRDefault="00F90400" w:rsidP="003E54DC">
            <w:pPr>
              <w:jc w:val="center"/>
            </w:pPr>
            <w:r>
              <w:t>No</w:t>
            </w:r>
          </w:p>
        </w:tc>
      </w:tr>
      <w:tr w:rsidR="00F90400" w14:paraId="5E92F82F" w14:textId="77777777" w:rsidTr="003E54DC">
        <w:tc>
          <w:tcPr>
            <w:tcW w:w="1413" w:type="dxa"/>
            <w:shd w:val="clear" w:color="auto" w:fill="auto"/>
          </w:tcPr>
          <w:p w14:paraId="5F7DBD2D" w14:textId="77777777" w:rsidR="00F90400" w:rsidRPr="00886C4A" w:rsidRDefault="00F90400" w:rsidP="003E54DC">
            <w:r w:rsidRPr="00886C4A">
              <w:t>28986045</w:t>
            </w:r>
            <w:r w:rsidRPr="00886C4A">
              <w:rPr>
                <w:vertAlign w:val="superscript"/>
              </w:rPr>
              <w:t xml:space="preserve"> A</w:t>
            </w:r>
          </w:p>
        </w:tc>
        <w:tc>
          <w:tcPr>
            <w:tcW w:w="1417" w:type="dxa"/>
            <w:shd w:val="clear" w:color="auto" w:fill="auto"/>
          </w:tcPr>
          <w:p w14:paraId="75CF472E" w14:textId="77777777" w:rsidR="00F90400" w:rsidRDefault="00F90400" w:rsidP="003E54DC">
            <w:pPr>
              <w:jc w:val="center"/>
            </w:pPr>
            <w:r>
              <w:t>2017</w:t>
            </w:r>
          </w:p>
        </w:tc>
        <w:tc>
          <w:tcPr>
            <w:tcW w:w="1985" w:type="dxa"/>
            <w:shd w:val="clear" w:color="auto" w:fill="auto"/>
          </w:tcPr>
          <w:p w14:paraId="2BEA95C4" w14:textId="77777777" w:rsidR="00F90400" w:rsidRDefault="00F90400" w:rsidP="003E54DC">
            <w:pPr>
              <w:jc w:val="center"/>
            </w:pPr>
            <w:r>
              <w:t>No</w:t>
            </w:r>
          </w:p>
        </w:tc>
        <w:tc>
          <w:tcPr>
            <w:tcW w:w="2270" w:type="dxa"/>
            <w:shd w:val="clear" w:color="auto" w:fill="auto"/>
          </w:tcPr>
          <w:p w14:paraId="618042F6" w14:textId="77777777" w:rsidR="00F90400" w:rsidRDefault="00F90400" w:rsidP="003E54DC">
            <w:pPr>
              <w:jc w:val="center"/>
            </w:pPr>
            <w:r>
              <w:t>No</w:t>
            </w:r>
          </w:p>
        </w:tc>
        <w:tc>
          <w:tcPr>
            <w:tcW w:w="1841" w:type="dxa"/>
            <w:shd w:val="clear" w:color="auto" w:fill="auto"/>
          </w:tcPr>
          <w:p w14:paraId="1095D181" w14:textId="77777777" w:rsidR="00F90400" w:rsidRDefault="00F90400" w:rsidP="003E54DC">
            <w:pPr>
              <w:jc w:val="center"/>
            </w:pPr>
            <w:r>
              <w:t>No</w:t>
            </w:r>
          </w:p>
        </w:tc>
      </w:tr>
      <w:tr w:rsidR="00F90400" w:rsidRPr="003B15F6" w14:paraId="5ECB339C" w14:textId="77777777" w:rsidTr="003E54DC">
        <w:tc>
          <w:tcPr>
            <w:tcW w:w="1413" w:type="dxa"/>
            <w:shd w:val="clear" w:color="auto" w:fill="auto"/>
          </w:tcPr>
          <w:p w14:paraId="4748175D" w14:textId="77777777" w:rsidR="00F90400" w:rsidRPr="00886C4A" w:rsidRDefault="00F90400" w:rsidP="003E54DC">
            <w:r w:rsidRPr="00886C4A">
              <w:t>29460795</w:t>
            </w:r>
          </w:p>
        </w:tc>
        <w:tc>
          <w:tcPr>
            <w:tcW w:w="1417" w:type="dxa"/>
            <w:shd w:val="clear" w:color="auto" w:fill="auto"/>
          </w:tcPr>
          <w:p w14:paraId="33B52107" w14:textId="77777777" w:rsidR="00F90400" w:rsidRPr="003B15F6" w:rsidRDefault="00F90400" w:rsidP="003E54DC">
            <w:pPr>
              <w:jc w:val="center"/>
            </w:pPr>
            <w:r w:rsidRPr="003B15F6">
              <w:t>2017</w:t>
            </w:r>
          </w:p>
        </w:tc>
        <w:tc>
          <w:tcPr>
            <w:tcW w:w="1985" w:type="dxa"/>
            <w:shd w:val="clear" w:color="auto" w:fill="D9D9D9" w:themeFill="background1" w:themeFillShade="D9"/>
          </w:tcPr>
          <w:p w14:paraId="46C0E601" w14:textId="77777777" w:rsidR="00F90400" w:rsidRPr="003B15F6" w:rsidRDefault="00F90400" w:rsidP="003E54DC">
            <w:pPr>
              <w:jc w:val="center"/>
            </w:pPr>
            <w:r>
              <w:t>Yes (Good)</w:t>
            </w:r>
          </w:p>
        </w:tc>
        <w:tc>
          <w:tcPr>
            <w:tcW w:w="2270" w:type="dxa"/>
            <w:shd w:val="clear" w:color="auto" w:fill="auto"/>
          </w:tcPr>
          <w:p w14:paraId="714493BF" w14:textId="77777777" w:rsidR="00F90400" w:rsidRPr="003B15F6" w:rsidRDefault="00F90400" w:rsidP="003E54DC">
            <w:pPr>
              <w:jc w:val="center"/>
            </w:pPr>
            <w:r>
              <w:t>No</w:t>
            </w:r>
          </w:p>
        </w:tc>
        <w:tc>
          <w:tcPr>
            <w:tcW w:w="1841" w:type="dxa"/>
            <w:shd w:val="clear" w:color="auto" w:fill="auto"/>
          </w:tcPr>
          <w:p w14:paraId="6EE4E8FD" w14:textId="77777777" w:rsidR="00F90400" w:rsidRPr="003B15F6" w:rsidRDefault="00F90400" w:rsidP="003E54DC">
            <w:pPr>
              <w:jc w:val="center"/>
            </w:pPr>
            <w:r>
              <w:t>No</w:t>
            </w:r>
          </w:p>
        </w:tc>
      </w:tr>
      <w:tr w:rsidR="00F90400" w:rsidRPr="003B15F6" w14:paraId="1178C314" w14:textId="77777777" w:rsidTr="003E54DC">
        <w:tc>
          <w:tcPr>
            <w:tcW w:w="1413" w:type="dxa"/>
            <w:shd w:val="clear" w:color="auto" w:fill="auto"/>
          </w:tcPr>
          <w:p w14:paraId="3487D1B2" w14:textId="77777777" w:rsidR="00F90400" w:rsidRPr="00886C4A" w:rsidRDefault="00F90400" w:rsidP="003E54DC">
            <w:r w:rsidRPr="00886C4A">
              <w:t>29624206</w:t>
            </w:r>
            <w:r w:rsidRPr="00886C4A">
              <w:rPr>
                <w:vertAlign w:val="superscript"/>
              </w:rPr>
              <w:t xml:space="preserve"> A</w:t>
            </w:r>
          </w:p>
        </w:tc>
        <w:tc>
          <w:tcPr>
            <w:tcW w:w="1417" w:type="dxa"/>
            <w:shd w:val="clear" w:color="auto" w:fill="auto"/>
          </w:tcPr>
          <w:p w14:paraId="59847453" w14:textId="77777777" w:rsidR="00F90400" w:rsidRPr="003B15F6" w:rsidRDefault="00F90400" w:rsidP="003E54DC">
            <w:pPr>
              <w:jc w:val="center"/>
            </w:pPr>
            <w:r w:rsidRPr="003B15F6">
              <w:t>2018</w:t>
            </w:r>
          </w:p>
        </w:tc>
        <w:tc>
          <w:tcPr>
            <w:tcW w:w="1985" w:type="dxa"/>
            <w:shd w:val="clear" w:color="auto" w:fill="auto"/>
          </w:tcPr>
          <w:p w14:paraId="496F8C1D" w14:textId="77777777" w:rsidR="00F90400" w:rsidRPr="003B15F6" w:rsidRDefault="00F90400" w:rsidP="003E54DC">
            <w:pPr>
              <w:jc w:val="center"/>
            </w:pPr>
            <w:r>
              <w:t>No</w:t>
            </w:r>
          </w:p>
        </w:tc>
        <w:tc>
          <w:tcPr>
            <w:tcW w:w="2270" w:type="dxa"/>
            <w:shd w:val="clear" w:color="auto" w:fill="auto"/>
          </w:tcPr>
          <w:p w14:paraId="575F06F5" w14:textId="77777777" w:rsidR="00F90400" w:rsidRPr="003B15F6" w:rsidRDefault="00F90400" w:rsidP="003E54DC">
            <w:pPr>
              <w:jc w:val="center"/>
            </w:pPr>
            <w:r>
              <w:t>Yes</w:t>
            </w:r>
          </w:p>
        </w:tc>
        <w:tc>
          <w:tcPr>
            <w:tcW w:w="1841" w:type="dxa"/>
            <w:shd w:val="clear" w:color="auto" w:fill="auto"/>
          </w:tcPr>
          <w:p w14:paraId="739AB759" w14:textId="77777777" w:rsidR="00F90400" w:rsidRPr="003B15F6" w:rsidRDefault="00F90400" w:rsidP="003E54DC">
            <w:pPr>
              <w:jc w:val="center"/>
            </w:pPr>
            <w:r>
              <w:t>No</w:t>
            </w:r>
          </w:p>
        </w:tc>
      </w:tr>
      <w:tr w:rsidR="00F90400" w:rsidRPr="003B15F6" w14:paraId="593376A0" w14:textId="77777777" w:rsidTr="003E54DC">
        <w:tc>
          <w:tcPr>
            <w:tcW w:w="1413" w:type="dxa"/>
            <w:shd w:val="clear" w:color="auto" w:fill="D9D9D9" w:themeFill="background1" w:themeFillShade="D9"/>
          </w:tcPr>
          <w:p w14:paraId="60E07F8D" w14:textId="77777777" w:rsidR="00F90400" w:rsidRPr="00886C4A" w:rsidRDefault="00F90400" w:rsidP="003E54DC">
            <w:r w:rsidRPr="00886C4A">
              <w:t>29341895</w:t>
            </w:r>
            <w:r w:rsidRPr="00886C4A">
              <w:rPr>
                <w:vertAlign w:val="superscript"/>
              </w:rPr>
              <w:t xml:space="preserve"> A</w:t>
            </w:r>
          </w:p>
        </w:tc>
        <w:tc>
          <w:tcPr>
            <w:tcW w:w="1417" w:type="dxa"/>
            <w:shd w:val="clear" w:color="auto" w:fill="D9D9D9" w:themeFill="background1" w:themeFillShade="D9"/>
          </w:tcPr>
          <w:p w14:paraId="1F8A2149" w14:textId="77777777" w:rsidR="00F90400" w:rsidRPr="003B15F6" w:rsidRDefault="00F90400" w:rsidP="003E54DC">
            <w:pPr>
              <w:jc w:val="center"/>
            </w:pPr>
            <w:r w:rsidRPr="003B15F6">
              <w:t>2018</w:t>
            </w:r>
          </w:p>
        </w:tc>
        <w:tc>
          <w:tcPr>
            <w:tcW w:w="1985" w:type="dxa"/>
            <w:shd w:val="clear" w:color="auto" w:fill="D9D9D9" w:themeFill="background1" w:themeFillShade="D9"/>
          </w:tcPr>
          <w:p w14:paraId="112BB7ED" w14:textId="77777777" w:rsidR="00F90400" w:rsidRPr="003B15F6" w:rsidRDefault="00F90400" w:rsidP="003E54DC">
            <w:pPr>
              <w:jc w:val="center"/>
            </w:pPr>
            <w:r>
              <w:t>Yes (Bauer)</w:t>
            </w:r>
          </w:p>
        </w:tc>
        <w:tc>
          <w:tcPr>
            <w:tcW w:w="2270" w:type="dxa"/>
            <w:shd w:val="clear" w:color="auto" w:fill="D9D9D9" w:themeFill="background1" w:themeFillShade="D9"/>
          </w:tcPr>
          <w:p w14:paraId="553BC0BC" w14:textId="77777777" w:rsidR="00F90400" w:rsidRPr="003B15F6" w:rsidRDefault="00F90400" w:rsidP="003E54DC">
            <w:pPr>
              <w:jc w:val="center"/>
            </w:pPr>
            <w:r>
              <w:t>Yes</w:t>
            </w:r>
          </w:p>
        </w:tc>
        <w:tc>
          <w:tcPr>
            <w:tcW w:w="1841" w:type="dxa"/>
            <w:shd w:val="clear" w:color="auto" w:fill="D9D9D9" w:themeFill="background1" w:themeFillShade="D9"/>
          </w:tcPr>
          <w:p w14:paraId="705DCAA1" w14:textId="77777777" w:rsidR="00F90400" w:rsidRPr="003B15F6" w:rsidRDefault="00F90400" w:rsidP="003E54DC">
            <w:pPr>
              <w:jc w:val="center"/>
            </w:pPr>
            <w:r>
              <w:t>Yes</w:t>
            </w:r>
          </w:p>
        </w:tc>
      </w:tr>
      <w:tr w:rsidR="00F90400" w14:paraId="56BF487A" w14:textId="77777777" w:rsidTr="003E54DC">
        <w:tc>
          <w:tcPr>
            <w:tcW w:w="1413" w:type="dxa"/>
            <w:shd w:val="clear" w:color="auto" w:fill="auto"/>
          </w:tcPr>
          <w:p w14:paraId="265AC6F2" w14:textId="77777777" w:rsidR="00F90400" w:rsidRPr="00886C4A" w:rsidRDefault="00F90400" w:rsidP="003E54DC">
            <w:r w:rsidRPr="00886C4A">
              <w:t>29970852</w:t>
            </w:r>
            <w:r w:rsidRPr="00886C4A">
              <w:rPr>
                <w:vertAlign w:val="superscript"/>
              </w:rPr>
              <w:t xml:space="preserve"> A</w:t>
            </w:r>
          </w:p>
        </w:tc>
        <w:tc>
          <w:tcPr>
            <w:tcW w:w="1417" w:type="dxa"/>
            <w:shd w:val="clear" w:color="auto" w:fill="auto"/>
          </w:tcPr>
          <w:p w14:paraId="038EFE32" w14:textId="77777777" w:rsidR="00F90400" w:rsidRDefault="00F90400" w:rsidP="003E54DC">
            <w:pPr>
              <w:jc w:val="center"/>
            </w:pPr>
            <w:r>
              <w:t>2018</w:t>
            </w:r>
          </w:p>
        </w:tc>
        <w:tc>
          <w:tcPr>
            <w:tcW w:w="1985" w:type="dxa"/>
            <w:shd w:val="clear" w:color="auto" w:fill="auto"/>
          </w:tcPr>
          <w:p w14:paraId="1FBA7432" w14:textId="77777777" w:rsidR="00F90400" w:rsidRDefault="00F90400" w:rsidP="003E54DC">
            <w:pPr>
              <w:jc w:val="center"/>
            </w:pPr>
            <w:r>
              <w:t>No</w:t>
            </w:r>
          </w:p>
        </w:tc>
        <w:tc>
          <w:tcPr>
            <w:tcW w:w="2270" w:type="dxa"/>
            <w:shd w:val="clear" w:color="auto" w:fill="auto"/>
          </w:tcPr>
          <w:p w14:paraId="4F086633" w14:textId="77777777" w:rsidR="00F90400" w:rsidRDefault="00F90400" w:rsidP="003E54DC">
            <w:pPr>
              <w:jc w:val="center"/>
            </w:pPr>
            <w:r>
              <w:t>No</w:t>
            </w:r>
          </w:p>
        </w:tc>
        <w:tc>
          <w:tcPr>
            <w:tcW w:w="1841" w:type="dxa"/>
            <w:shd w:val="clear" w:color="auto" w:fill="auto"/>
          </w:tcPr>
          <w:p w14:paraId="104589AC" w14:textId="77777777" w:rsidR="00F90400" w:rsidRDefault="00F90400" w:rsidP="003E54DC">
            <w:pPr>
              <w:jc w:val="center"/>
            </w:pPr>
            <w:r>
              <w:t>No</w:t>
            </w:r>
          </w:p>
        </w:tc>
      </w:tr>
      <w:tr w:rsidR="00F90400" w14:paraId="133269D3" w14:textId="77777777" w:rsidTr="003E54DC">
        <w:tc>
          <w:tcPr>
            <w:tcW w:w="1413" w:type="dxa"/>
            <w:shd w:val="clear" w:color="auto" w:fill="auto"/>
          </w:tcPr>
          <w:p w14:paraId="034C449E" w14:textId="77777777" w:rsidR="00F90400" w:rsidRPr="00886C4A" w:rsidRDefault="00F90400" w:rsidP="003E54DC">
            <w:r w:rsidRPr="00886C4A">
              <w:t>29327281</w:t>
            </w:r>
          </w:p>
        </w:tc>
        <w:tc>
          <w:tcPr>
            <w:tcW w:w="1417" w:type="dxa"/>
            <w:shd w:val="clear" w:color="auto" w:fill="auto"/>
          </w:tcPr>
          <w:p w14:paraId="1FF12224" w14:textId="77777777" w:rsidR="00F90400" w:rsidRDefault="00F90400" w:rsidP="003E54DC">
            <w:pPr>
              <w:jc w:val="center"/>
            </w:pPr>
            <w:r>
              <w:t>2018</w:t>
            </w:r>
          </w:p>
        </w:tc>
        <w:tc>
          <w:tcPr>
            <w:tcW w:w="1985" w:type="dxa"/>
            <w:shd w:val="clear" w:color="auto" w:fill="auto"/>
          </w:tcPr>
          <w:p w14:paraId="00B7702A" w14:textId="77777777" w:rsidR="00F90400" w:rsidRDefault="00F90400" w:rsidP="003E54DC">
            <w:pPr>
              <w:jc w:val="center"/>
            </w:pPr>
            <w:r>
              <w:t>No</w:t>
            </w:r>
          </w:p>
        </w:tc>
        <w:tc>
          <w:tcPr>
            <w:tcW w:w="2270" w:type="dxa"/>
            <w:shd w:val="clear" w:color="auto" w:fill="auto"/>
          </w:tcPr>
          <w:p w14:paraId="18569E67" w14:textId="77777777" w:rsidR="00F90400" w:rsidRDefault="00F90400" w:rsidP="003E54DC">
            <w:pPr>
              <w:jc w:val="center"/>
            </w:pPr>
            <w:r>
              <w:t>No</w:t>
            </w:r>
          </w:p>
        </w:tc>
        <w:tc>
          <w:tcPr>
            <w:tcW w:w="1841" w:type="dxa"/>
            <w:shd w:val="clear" w:color="auto" w:fill="auto"/>
          </w:tcPr>
          <w:p w14:paraId="4E07902A" w14:textId="77777777" w:rsidR="00F90400" w:rsidRDefault="00F90400" w:rsidP="003E54DC">
            <w:pPr>
              <w:jc w:val="center"/>
            </w:pPr>
            <w:r>
              <w:t>No</w:t>
            </w:r>
          </w:p>
        </w:tc>
      </w:tr>
      <w:tr w:rsidR="00F90400" w14:paraId="1561F20C" w14:textId="77777777" w:rsidTr="003E54DC">
        <w:tc>
          <w:tcPr>
            <w:tcW w:w="1413" w:type="dxa"/>
            <w:shd w:val="clear" w:color="auto" w:fill="auto"/>
          </w:tcPr>
          <w:p w14:paraId="10127542" w14:textId="77777777" w:rsidR="00F90400" w:rsidRPr="00886C4A" w:rsidRDefault="00F90400" w:rsidP="003E54DC">
            <w:r w:rsidRPr="00886C4A">
              <w:lastRenderedPageBreak/>
              <w:t>29688261</w:t>
            </w:r>
            <w:r w:rsidRPr="00886C4A">
              <w:rPr>
                <w:vertAlign w:val="superscript"/>
              </w:rPr>
              <w:t xml:space="preserve"> A</w:t>
            </w:r>
          </w:p>
        </w:tc>
        <w:tc>
          <w:tcPr>
            <w:tcW w:w="1417" w:type="dxa"/>
            <w:shd w:val="clear" w:color="auto" w:fill="auto"/>
          </w:tcPr>
          <w:p w14:paraId="2F2921E5" w14:textId="77777777" w:rsidR="00F90400" w:rsidRDefault="00F90400" w:rsidP="003E54DC">
            <w:pPr>
              <w:jc w:val="center"/>
            </w:pPr>
            <w:r>
              <w:t>2018</w:t>
            </w:r>
          </w:p>
        </w:tc>
        <w:tc>
          <w:tcPr>
            <w:tcW w:w="1985" w:type="dxa"/>
            <w:shd w:val="clear" w:color="auto" w:fill="D9D9D9" w:themeFill="background1" w:themeFillShade="D9"/>
          </w:tcPr>
          <w:p w14:paraId="58061B84" w14:textId="77777777" w:rsidR="00F90400" w:rsidRDefault="00F90400" w:rsidP="003E54DC">
            <w:pPr>
              <w:jc w:val="center"/>
            </w:pPr>
            <w:r>
              <w:t>Yes</w:t>
            </w:r>
          </w:p>
        </w:tc>
        <w:tc>
          <w:tcPr>
            <w:tcW w:w="2270" w:type="dxa"/>
            <w:shd w:val="clear" w:color="auto" w:fill="auto"/>
          </w:tcPr>
          <w:p w14:paraId="7D5A822C" w14:textId="77777777" w:rsidR="00F90400" w:rsidRDefault="00F90400" w:rsidP="003E54DC">
            <w:pPr>
              <w:jc w:val="center"/>
            </w:pPr>
            <w:r>
              <w:t>No</w:t>
            </w:r>
          </w:p>
        </w:tc>
        <w:tc>
          <w:tcPr>
            <w:tcW w:w="1841" w:type="dxa"/>
            <w:shd w:val="clear" w:color="auto" w:fill="auto"/>
          </w:tcPr>
          <w:p w14:paraId="1440CF6B" w14:textId="77777777" w:rsidR="00F90400" w:rsidRDefault="00F90400" w:rsidP="003E54DC">
            <w:pPr>
              <w:jc w:val="center"/>
            </w:pPr>
            <w:r>
              <w:t>No</w:t>
            </w:r>
          </w:p>
        </w:tc>
      </w:tr>
      <w:tr w:rsidR="00F90400" w14:paraId="6903BD7F" w14:textId="77777777" w:rsidTr="003E54DC">
        <w:tc>
          <w:tcPr>
            <w:tcW w:w="1413" w:type="dxa"/>
            <w:shd w:val="clear" w:color="auto" w:fill="auto"/>
          </w:tcPr>
          <w:p w14:paraId="698F7659" w14:textId="77777777" w:rsidR="00F90400" w:rsidRPr="00886C4A" w:rsidRDefault="00F90400" w:rsidP="003E54DC">
            <w:r w:rsidRPr="00886C4A">
              <w:t>30192910</w:t>
            </w:r>
            <w:r w:rsidRPr="00886C4A">
              <w:rPr>
                <w:vertAlign w:val="superscript"/>
              </w:rPr>
              <w:t xml:space="preserve"> A</w:t>
            </w:r>
          </w:p>
        </w:tc>
        <w:tc>
          <w:tcPr>
            <w:tcW w:w="1417" w:type="dxa"/>
            <w:shd w:val="clear" w:color="auto" w:fill="auto"/>
          </w:tcPr>
          <w:p w14:paraId="3FBC12D1" w14:textId="77777777" w:rsidR="00F90400" w:rsidRDefault="00F90400" w:rsidP="003E54DC">
            <w:pPr>
              <w:jc w:val="center"/>
            </w:pPr>
            <w:r>
              <w:t>2018</w:t>
            </w:r>
          </w:p>
        </w:tc>
        <w:tc>
          <w:tcPr>
            <w:tcW w:w="1985" w:type="dxa"/>
            <w:shd w:val="clear" w:color="auto" w:fill="auto"/>
          </w:tcPr>
          <w:p w14:paraId="2D2AB7A4" w14:textId="77777777" w:rsidR="00F90400" w:rsidRDefault="00F90400" w:rsidP="003E54DC">
            <w:pPr>
              <w:jc w:val="center"/>
            </w:pPr>
            <w:r>
              <w:t>No</w:t>
            </w:r>
          </w:p>
        </w:tc>
        <w:tc>
          <w:tcPr>
            <w:tcW w:w="2270" w:type="dxa"/>
            <w:shd w:val="clear" w:color="auto" w:fill="auto"/>
          </w:tcPr>
          <w:p w14:paraId="5AD3CEA4" w14:textId="77777777" w:rsidR="00F90400" w:rsidRDefault="00F90400" w:rsidP="003E54DC">
            <w:pPr>
              <w:jc w:val="center"/>
            </w:pPr>
            <w:r>
              <w:t>No</w:t>
            </w:r>
          </w:p>
        </w:tc>
        <w:tc>
          <w:tcPr>
            <w:tcW w:w="1841" w:type="dxa"/>
            <w:shd w:val="clear" w:color="auto" w:fill="auto"/>
          </w:tcPr>
          <w:p w14:paraId="0AAB4F09" w14:textId="77777777" w:rsidR="00F90400" w:rsidRDefault="00F90400" w:rsidP="003E54DC">
            <w:pPr>
              <w:jc w:val="center"/>
            </w:pPr>
            <w:r>
              <w:t>No</w:t>
            </w:r>
          </w:p>
        </w:tc>
      </w:tr>
      <w:tr w:rsidR="00F90400" w14:paraId="3B5820EB" w14:textId="77777777" w:rsidTr="003E54DC">
        <w:tc>
          <w:tcPr>
            <w:tcW w:w="1413" w:type="dxa"/>
            <w:shd w:val="clear" w:color="auto" w:fill="auto"/>
          </w:tcPr>
          <w:p w14:paraId="4F8997F0" w14:textId="77777777" w:rsidR="00F90400" w:rsidRPr="00886C4A" w:rsidRDefault="00F90400" w:rsidP="003E54DC">
            <w:r w:rsidRPr="00886C4A">
              <w:t>30192922</w:t>
            </w:r>
            <w:r w:rsidRPr="00886C4A">
              <w:rPr>
                <w:vertAlign w:val="superscript"/>
              </w:rPr>
              <w:t xml:space="preserve"> A</w:t>
            </w:r>
          </w:p>
        </w:tc>
        <w:tc>
          <w:tcPr>
            <w:tcW w:w="1417" w:type="dxa"/>
            <w:shd w:val="clear" w:color="auto" w:fill="auto"/>
          </w:tcPr>
          <w:p w14:paraId="6C96B41E" w14:textId="77777777" w:rsidR="00F90400" w:rsidRDefault="00F90400" w:rsidP="003E54DC">
            <w:pPr>
              <w:jc w:val="center"/>
            </w:pPr>
            <w:r>
              <w:t>2018</w:t>
            </w:r>
          </w:p>
        </w:tc>
        <w:tc>
          <w:tcPr>
            <w:tcW w:w="1985" w:type="dxa"/>
            <w:shd w:val="clear" w:color="auto" w:fill="auto"/>
          </w:tcPr>
          <w:p w14:paraId="6C88CC3F" w14:textId="77777777" w:rsidR="00F90400" w:rsidRDefault="00F90400" w:rsidP="003E54DC">
            <w:pPr>
              <w:jc w:val="center"/>
            </w:pPr>
            <w:r>
              <w:t>No</w:t>
            </w:r>
          </w:p>
        </w:tc>
        <w:tc>
          <w:tcPr>
            <w:tcW w:w="2270" w:type="dxa"/>
            <w:shd w:val="clear" w:color="auto" w:fill="auto"/>
          </w:tcPr>
          <w:p w14:paraId="571075B6" w14:textId="77777777" w:rsidR="00F90400" w:rsidRDefault="00F90400" w:rsidP="003E54DC">
            <w:pPr>
              <w:jc w:val="center"/>
            </w:pPr>
            <w:r>
              <w:t>No</w:t>
            </w:r>
          </w:p>
        </w:tc>
        <w:tc>
          <w:tcPr>
            <w:tcW w:w="1841" w:type="dxa"/>
            <w:shd w:val="clear" w:color="auto" w:fill="auto"/>
          </w:tcPr>
          <w:p w14:paraId="2D80A574" w14:textId="77777777" w:rsidR="00F90400" w:rsidRDefault="00F90400" w:rsidP="003E54DC">
            <w:pPr>
              <w:jc w:val="center"/>
            </w:pPr>
            <w:r>
              <w:t>No</w:t>
            </w:r>
          </w:p>
        </w:tc>
      </w:tr>
      <w:tr w:rsidR="00F90400" w14:paraId="165583E4" w14:textId="77777777" w:rsidTr="003E54DC">
        <w:tc>
          <w:tcPr>
            <w:tcW w:w="1413" w:type="dxa"/>
            <w:shd w:val="clear" w:color="auto" w:fill="auto"/>
          </w:tcPr>
          <w:p w14:paraId="3EF39FAD" w14:textId="77777777" w:rsidR="00F90400" w:rsidRPr="00886C4A" w:rsidRDefault="00F90400" w:rsidP="003E54DC">
            <w:r w:rsidRPr="00886C4A">
              <w:t>30500431</w:t>
            </w:r>
          </w:p>
        </w:tc>
        <w:tc>
          <w:tcPr>
            <w:tcW w:w="1417" w:type="dxa"/>
            <w:shd w:val="clear" w:color="auto" w:fill="auto"/>
          </w:tcPr>
          <w:p w14:paraId="2341948E" w14:textId="77777777" w:rsidR="00F90400" w:rsidRDefault="00F90400" w:rsidP="003E54DC">
            <w:pPr>
              <w:jc w:val="center"/>
            </w:pPr>
            <w:r>
              <w:t>2019</w:t>
            </w:r>
          </w:p>
        </w:tc>
        <w:tc>
          <w:tcPr>
            <w:tcW w:w="1985" w:type="dxa"/>
            <w:shd w:val="clear" w:color="auto" w:fill="auto"/>
          </w:tcPr>
          <w:p w14:paraId="25ECC3DC" w14:textId="77777777" w:rsidR="00F90400" w:rsidRDefault="00F90400" w:rsidP="003E54DC">
            <w:pPr>
              <w:jc w:val="center"/>
            </w:pPr>
            <w:r>
              <w:t>No</w:t>
            </w:r>
          </w:p>
        </w:tc>
        <w:tc>
          <w:tcPr>
            <w:tcW w:w="2270" w:type="dxa"/>
            <w:shd w:val="clear" w:color="auto" w:fill="auto"/>
          </w:tcPr>
          <w:p w14:paraId="07229236" w14:textId="77777777" w:rsidR="00F90400" w:rsidRDefault="00F90400" w:rsidP="003E54DC">
            <w:pPr>
              <w:jc w:val="center"/>
            </w:pPr>
            <w:r>
              <w:t>No</w:t>
            </w:r>
          </w:p>
        </w:tc>
        <w:tc>
          <w:tcPr>
            <w:tcW w:w="1841" w:type="dxa"/>
            <w:shd w:val="clear" w:color="auto" w:fill="auto"/>
          </w:tcPr>
          <w:p w14:paraId="544FD970" w14:textId="77777777" w:rsidR="00F90400" w:rsidRDefault="00F90400" w:rsidP="003E54DC">
            <w:pPr>
              <w:jc w:val="center"/>
            </w:pPr>
            <w:r>
              <w:t>No</w:t>
            </w:r>
          </w:p>
        </w:tc>
      </w:tr>
      <w:tr w:rsidR="00F90400" w14:paraId="4CCC3DEA" w14:textId="77777777" w:rsidTr="003E54DC">
        <w:tc>
          <w:tcPr>
            <w:tcW w:w="1413" w:type="dxa"/>
            <w:shd w:val="clear" w:color="auto" w:fill="auto"/>
          </w:tcPr>
          <w:p w14:paraId="69B19260" w14:textId="77777777" w:rsidR="00F90400" w:rsidRPr="00886C4A" w:rsidRDefault="00F90400" w:rsidP="003E54DC">
            <w:pPr>
              <w:rPr>
                <w:highlight w:val="yellow"/>
              </w:rPr>
            </w:pPr>
            <w:r w:rsidRPr="00886C4A">
              <w:t>30325529</w:t>
            </w:r>
          </w:p>
        </w:tc>
        <w:tc>
          <w:tcPr>
            <w:tcW w:w="1417" w:type="dxa"/>
            <w:shd w:val="clear" w:color="auto" w:fill="auto"/>
          </w:tcPr>
          <w:p w14:paraId="5C4950D4" w14:textId="77777777" w:rsidR="00F90400" w:rsidRPr="00D31FFE" w:rsidRDefault="00F90400" w:rsidP="003E54DC">
            <w:pPr>
              <w:jc w:val="center"/>
            </w:pPr>
            <w:r w:rsidRPr="00D31FFE">
              <w:t>2019</w:t>
            </w:r>
          </w:p>
        </w:tc>
        <w:tc>
          <w:tcPr>
            <w:tcW w:w="1985" w:type="dxa"/>
            <w:shd w:val="clear" w:color="auto" w:fill="auto"/>
          </w:tcPr>
          <w:p w14:paraId="03AEBAB3" w14:textId="77777777" w:rsidR="00F90400" w:rsidRPr="00B82674" w:rsidRDefault="00F90400" w:rsidP="003E54DC">
            <w:pPr>
              <w:jc w:val="center"/>
              <w:rPr>
                <w:highlight w:val="yellow"/>
              </w:rPr>
            </w:pPr>
            <w:r w:rsidRPr="00D135CB">
              <w:t>No</w:t>
            </w:r>
          </w:p>
        </w:tc>
        <w:tc>
          <w:tcPr>
            <w:tcW w:w="2270" w:type="dxa"/>
            <w:shd w:val="clear" w:color="auto" w:fill="auto"/>
          </w:tcPr>
          <w:p w14:paraId="613D04CC" w14:textId="77777777" w:rsidR="00F90400" w:rsidRPr="00B82674" w:rsidRDefault="00F90400" w:rsidP="003E54DC">
            <w:pPr>
              <w:jc w:val="center"/>
              <w:rPr>
                <w:highlight w:val="yellow"/>
              </w:rPr>
            </w:pPr>
            <w:r w:rsidRPr="00D135CB">
              <w:t>No</w:t>
            </w:r>
          </w:p>
        </w:tc>
        <w:tc>
          <w:tcPr>
            <w:tcW w:w="1841" w:type="dxa"/>
            <w:shd w:val="clear" w:color="auto" w:fill="auto"/>
          </w:tcPr>
          <w:p w14:paraId="7CEDE08B" w14:textId="77777777" w:rsidR="00F90400" w:rsidRPr="00B82674" w:rsidRDefault="00F90400" w:rsidP="003E54DC">
            <w:pPr>
              <w:jc w:val="center"/>
              <w:rPr>
                <w:highlight w:val="yellow"/>
              </w:rPr>
            </w:pPr>
            <w:r w:rsidRPr="00D135CB">
              <w:t>No</w:t>
            </w:r>
          </w:p>
        </w:tc>
      </w:tr>
      <w:tr w:rsidR="00F90400" w14:paraId="4F597689" w14:textId="77777777" w:rsidTr="003E54DC">
        <w:tc>
          <w:tcPr>
            <w:tcW w:w="1413" w:type="dxa"/>
            <w:shd w:val="clear" w:color="auto" w:fill="auto"/>
          </w:tcPr>
          <w:p w14:paraId="527018F1" w14:textId="77777777" w:rsidR="00F90400" w:rsidRPr="00886C4A" w:rsidRDefault="00F90400" w:rsidP="003E54DC">
            <w:r w:rsidRPr="00886C4A">
              <w:t>30849458</w:t>
            </w:r>
            <w:r w:rsidRPr="00886C4A">
              <w:rPr>
                <w:vertAlign w:val="superscript"/>
              </w:rPr>
              <w:t xml:space="preserve"> A</w:t>
            </w:r>
          </w:p>
        </w:tc>
        <w:tc>
          <w:tcPr>
            <w:tcW w:w="1417" w:type="dxa"/>
            <w:shd w:val="clear" w:color="auto" w:fill="auto"/>
          </w:tcPr>
          <w:p w14:paraId="3179B4B6" w14:textId="77777777" w:rsidR="00F90400" w:rsidRDefault="00F90400" w:rsidP="003E54DC">
            <w:pPr>
              <w:jc w:val="center"/>
            </w:pPr>
            <w:r>
              <w:t>2019</w:t>
            </w:r>
          </w:p>
        </w:tc>
        <w:tc>
          <w:tcPr>
            <w:tcW w:w="1985" w:type="dxa"/>
            <w:shd w:val="clear" w:color="auto" w:fill="auto"/>
          </w:tcPr>
          <w:p w14:paraId="251677D2" w14:textId="77777777" w:rsidR="00F90400" w:rsidRDefault="00F90400" w:rsidP="003E54DC">
            <w:pPr>
              <w:jc w:val="center"/>
            </w:pPr>
            <w:r w:rsidRPr="00D135CB">
              <w:t>No</w:t>
            </w:r>
          </w:p>
        </w:tc>
        <w:tc>
          <w:tcPr>
            <w:tcW w:w="2270" w:type="dxa"/>
            <w:shd w:val="clear" w:color="auto" w:fill="auto"/>
          </w:tcPr>
          <w:p w14:paraId="69FF74A0" w14:textId="77777777" w:rsidR="00F90400" w:rsidRDefault="00F90400" w:rsidP="003E54DC">
            <w:pPr>
              <w:jc w:val="center"/>
            </w:pPr>
            <w:r w:rsidRPr="00D135CB">
              <w:t>No</w:t>
            </w:r>
          </w:p>
        </w:tc>
        <w:tc>
          <w:tcPr>
            <w:tcW w:w="1841" w:type="dxa"/>
            <w:shd w:val="clear" w:color="auto" w:fill="auto"/>
          </w:tcPr>
          <w:p w14:paraId="082A06F4" w14:textId="77777777" w:rsidR="00F90400" w:rsidRDefault="00F90400" w:rsidP="003E54DC">
            <w:pPr>
              <w:jc w:val="center"/>
            </w:pPr>
            <w:r w:rsidRPr="00D135CB">
              <w:t>No</w:t>
            </w:r>
          </w:p>
        </w:tc>
      </w:tr>
      <w:tr w:rsidR="00F90400" w14:paraId="27AB9608" w14:textId="77777777" w:rsidTr="003E54DC">
        <w:tc>
          <w:tcPr>
            <w:tcW w:w="1413" w:type="dxa"/>
            <w:shd w:val="clear" w:color="auto" w:fill="auto"/>
          </w:tcPr>
          <w:p w14:paraId="362552F1" w14:textId="77777777" w:rsidR="00F90400" w:rsidRPr="00886C4A" w:rsidRDefault="00F90400" w:rsidP="003E54DC">
            <w:r w:rsidRPr="00886C4A">
              <w:t>31565625</w:t>
            </w:r>
          </w:p>
        </w:tc>
        <w:tc>
          <w:tcPr>
            <w:tcW w:w="1417" w:type="dxa"/>
            <w:shd w:val="clear" w:color="auto" w:fill="auto"/>
          </w:tcPr>
          <w:p w14:paraId="50EBB3FA" w14:textId="77777777" w:rsidR="00F90400" w:rsidRDefault="00F90400" w:rsidP="003E54DC">
            <w:pPr>
              <w:jc w:val="center"/>
            </w:pPr>
            <w:r>
              <w:t>2019</w:t>
            </w:r>
          </w:p>
        </w:tc>
        <w:tc>
          <w:tcPr>
            <w:tcW w:w="1985" w:type="dxa"/>
            <w:shd w:val="clear" w:color="auto" w:fill="auto"/>
          </w:tcPr>
          <w:p w14:paraId="7D646225" w14:textId="77777777" w:rsidR="00F90400" w:rsidRDefault="00F90400" w:rsidP="003E54DC">
            <w:pPr>
              <w:jc w:val="center"/>
            </w:pPr>
            <w:r w:rsidRPr="00D135CB">
              <w:t>No</w:t>
            </w:r>
          </w:p>
        </w:tc>
        <w:tc>
          <w:tcPr>
            <w:tcW w:w="2270" w:type="dxa"/>
            <w:shd w:val="clear" w:color="auto" w:fill="auto"/>
          </w:tcPr>
          <w:p w14:paraId="0F162DF7" w14:textId="77777777" w:rsidR="00F90400" w:rsidRDefault="00F90400" w:rsidP="003E54DC">
            <w:pPr>
              <w:jc w:val="center"/>
            </w:pPr>
            <w:r w:rsidRPr="00D135CB">
              <w:t>No</w:t>
            </w:r>
          </w:p>
        </w:tc>
        <w:tc>
          <w:tcPr>
            <w:tcW w:w="1841" w:type="dxa"/>
            <w:shd w:val="clear" w:color="auto" w:fill="auto"/>
          </w:tcPr>
          <w:p w14:paraId="60EE0E68" w14:textId="77777777" w:rsidR="00F90400" w:rsidRDefault="00F90400" w:rsidP="003E54DC">
            <w:pPr>
              <w:jc w:val="center"/>
            </w:pPr>
            <w:r w:rsidRPr="00D135CB">
              <w:t>No</w:t>
            </w:r>
          </w:p>
        </w:tc>
      </w:tr>
      <w:tr w:rsidR="00F90400" w14:paraId="527FA699" w14:textId="77777777" w:rsidTr="003E54DC">
        <w:tc>
          <w:tcPr>
            <w:tcW w:w="1413" w:type="dxa"/>
            <w:shd w:val="clear" w:color="auto" w:fill="auto"/>
          </w:tcPr>
          <w:p w14:paraId="7CA77A1C" w14:textId="77777777" w:rsidR="00F90400" w:rsidRPr="00886C4A" w:rsidRDefault="00F90400" w:rsidP="003E54DC">
            <w:r w:rsidRPr="00886C4A">
              <w:t>31042271</w:t>
            </w:r>
            <w:r w:rsidRPr="00886C4A">
              <w:rPr>
                <w:vertAlign w:val="superscript"/>
              </w:rPr>
              <w:t xml:space="preserve"> A</w:t>
            </w:r>
          </w:p>
        </w:tc>
        <w:tc>
          <w:tcPr>
            <w:tcW w:w="1417" w:type="dxa"/>
            <w:shd w:val="clear" w:color="auto" w:fill="auto"/>
          </w:tcPr>
          <w:p w14:paraId="40046FC5" w14:textId="77777777" w:rsidR="00F90400" w:rsidRDefault="00F90400" w:rsidP="003E54DC">
            <w:pPr>
              <w:jc w:val="center"/>
            </w:pPr>
            <w:r>
              <w:t>2019</w:t>
            </w:r>
          </w:p>
        </w:tc>
        <w:tc>
          <w:tcPr>
            <w:tcW w:w="1985" w:type="dxa"/>
            <w:shd w:val="clear" w:color="auto" w:fill="auto"/>
          </w:tcPr>
          <w:p w14:paraId="0540AC1E" w14:textId="77777777" w:rsidR="00F90400" w:rsidRDefault="00F90400" w:rsidP="003E54DC">
            <w:pPr>
              <w:jc w:val="center"/>
            </w:pPr>
            <w:r w:rsidRPr="00D135CB">
              <w:t>No</w:t>
            </w:r>
          </w:p>
        </w:tc>
        <w:tc>
          <w:tcPr>
            <w:tcW w:w="2270" w:type="dxa"/>
            <w:shd w:val="clear" w:color="auto" w:fill="auto"/>
          </w:tcPr>
          <w:p w14:paraId="1D179C52" w14:textId="77777777" w:rsidR="00F90400" w:rsidRDefault="00F90400" w:rsidP="003E54DC">
            <w:pPr>
              <w:jc w:val="center"/>
            </w:pPr>
            <w:r w:rsidRPr="00D135CB">
              <w:t>No</w:t>
            </w:r>
          </w:p>
        </w:tc>
        <w:tc>
          <w:tcPr>
            <w:tcW w:w="1841" w:type="dxa"/>
            <w:shd w:val="clear" w:color="auto" w:fill="auto"/>
          </w:tcPr>
          <w:p w14:paraId="2DD4A9B7" w14:textId="77777777" w:rsidR="00F90400" w:rsidRDefault="00F90400" w:rsidP="003E54DC">
            <w:pPr>
              <w:jc w:val="center"/>
            </w:pPr>
            <w:r w:rsidRPr="00D135CB">
              <w:t>No</w:t>
            </w:r>
          </w:p>
        </w:tc>
      </w:tr>
      <w:tr w:rsidR="00F90400" w14:paraId="04FC199A" w14:textId="77777777" w:rsidTr="003E54DC">
        <w:tc>
          <w:tcPr>
            <w:tcW w:w="1413" w:type="dxa"/>
            <w:shd w:val="clear" w:color="auto" w:fill="auto"/>
          </w:tcPr>
          <w:p w14:paraId="0627229D" w14:textId="77777777" w:rsidR="00F90400" w:rsidRPr="00886C4A" w:rsidRDefault="00F90400" w:rsidP="003E54DC">
            <w:r w:rsidRPr="00886C4A">
              <w:t>31644948</w:t>
            </w:r>
          </w:p>
        </w:tc>
        <w:tc>
          <w:tcPr>
            <w:tcW w:w="1417" w:type="dxa"/>
            <w:shd w:val="clear" w:color="auto" w:fill="auto"/>
          </w:tcPr>
          <w:p w14:paraId="26678B26" w14:textId="77777777" w:rsidR="00F90400" w:rsidRDefault="00F90400" w:rsidP="003E54DC">
            <w:pPr>
              <w:jc w:val="center"/>
            </w:pPr>
            <w:r>
              <w:t>2019</w:t>
            </w:r>
          </w:p>
        </w:tc>
        <w:tc>
          <w:tcPr>
            <w:tcW w:w="1985" w:type="dxa"/>
            <w:shd w:val="clear" w:color="auto" w:fill="auto"/>
          </w:tcPr>
          <w:p w14:paraId="6D51E76D" w14:textId="77777777" w:rsidR="00F90400" w:rsidRDefault="00F90400" w:rsidP="003E54DC">
            <w:pPr>
              <w:jc w:val="center"/>
            </w:pPr>
            <w:r>
              <w:t>No</w:t>
            </w:r>
          </w:p>
        </w:tc>
        <w:tc>
          <w:tcPr>
            <w:tcW w:w="2270" w:type="dxa"/>
            <w:shd w:val="clear" w:color="auto" w:fill="auto"/>
          </w:tcPr>
          <w:p w14:paraId="7A282A65" w14:textId="77777777" w:rsidR="00F90400" w:rsidRDefault="00F90400" w:rsidP="003E54DC">
            <w:pPr>
              <w:jc w:val="center"/>
            </w:pPr>
            <w:r>
              <w:t>Yes</w:t>
            </w:r>
          </w:p>
        </w:tc>
        <w:tc>
          <w:tcPr>
            <w:tcW w:w="1841" w:type="dxa"/>
            <w:shd w:val="clear" w:color="auto" w:fill="auto"/>
          </w:tcPr>
          <w:p w14:paraId="71EF50CF" w14:textId="77777777" w:rsidR="00F90400" w:rsidRDefault="00F90400" w:rsidP="003E54DC">
            <w:pPr>
              <w:jc w:val="center"/>
            </w:pPr>
            <w:r>
              <w:t>No</w:t>
            </w:r>
          </w:p>
        </w:tc>
      </w:tr>
      <w:tr w:rsidR="00F90400" w14:paraId="4F91649F" w14:textId="77777777" w:rsidTr="003E54DC">
        <w:tc>
          <w:tcPr>
            <w:tcW w:w="1413" w:type="dxa"/>
            <w:shd w:val="clear" w:color="auto" w:fill="D9D9D9" w:themeFill="background1" w:themeFillShade="D9"/>
          </w:tcPr>
          <w:p w14:paraId="566EDAEC" w14:textId="77777777" w:rsidR="00F90400" w:rsidRPr="00886C4A" w:rsidRDefault="00F90400" w:rsidP="003E54DC">
            <w:r w:rsidRPr="00886C4A">
              <w:t>31906400</w:t>
            </w:r>
            <w:r w:rsidRPr="00886C4A">
              <w:rPr>
                <w:vertAlign w:val="superscript"/>
              </w:rPr>
              <w:t xml:space="preserve"> A</w:t>
            </w:r>
          </w:p>
        </w:tc>
        <w:tc>
          <w:tcPr>
            <w:tcW w:w="1417" w:type="dxa"/>
            <w:shd w:val="clear" w:color="auto" w:fill="D9D9D9" w:themeFill="background1" w:themeFillShade="D9"/>
          </w:tcPr>
          <w:p w14:paraId="75D16F7D" w14:textId="77777777" w:rsidR="00F90400" w:rsidRDefault="00F90400" w:rsidP="003E54DC">
            <w:pPr>
              <w:jc w:val="center"/>
            </w:pPr>
            <w:r>
              <w:t>2020</w:t>
            </w:r>
          </w:p>
        </w:tc>
        <w:tc>
          <w:tcPr>
            <w:tcW w:w="1985" w:type="dxa"/>
            <w:shd w:val="clear" w:color="auto" w:fill="D9D9D9" w:themeFill="background1" w:themeFillShade="D9"/>
          </w:tcPr>
          <w:p w14:paraId="7EAF13DB" w14:textId="77777777" w:rsidR="00F90400" w:rsidRDefault="00F90400" w:rsidP="003E54DC">
            <w:pPr>
              <w:jc w:val="center"/>
            </w:pPr>
            <w:r>
              <w:t>Yes (</w:t>
            </w:r>
            <w:proofErr w:type="spellStart"/>
            <w:r>
              <w:t>Bittker</w:t>
            </w:r>
            <w:proofErr w:type="spellEnd"/>
            <w:r>
              <w:t>)</w:t>
            </w:r>
          </w:p>
        </w:tc>
        <w:tc>
          <w:tcPr>
            <w:tcW w:w="2270" w:type="dxa"/>
            <w:shd w:val="clear" w:color="auto" w:fill="D9D9D9" w:themeFill="background1" w:themeFillShade="D9"/>
          </w:tcPr>
          <w:p w14:paraId="1D99A5BB" w14:textId="77777777" w:rsidR="00F90400" w:rsidRDefault="00F90400" w:rsidP="003E54DC">
            <w:pPr>
              <w:jc w:val="center"/>
            </w:pPr>
            <w:r>
              <w:t>Yes</w:t>
            </w:r>
          </w:p>
        </w:tc>
        <w:tc>
          <w:tcPr>
            <w:tcW w:w="1841" w:type="dxa"/>
            <w:shd w:val="clear" w:color="auto" w:fill="D9D9D9" w:themeFill="background1" w:themeFillShade="D9"/>
          </w:tcPr>
          <w:p w14:paraId="2A77C370" w14:textId="77777777" w:rsidR="00F90400" w:rsidRDefault="00F90400" w:rsidP="003E54DC">
            <w:pPr>
              <w:jc w:val="center"/>
            </w:pPr>
            <w:r>
              <w:t>Yes</w:t>
            </w:r>
          </w:p>
        </w:tc>
      </w:tr>
      <w:tr w:rsidR="00F90400" w14:paraId="374B2B56" w14:textId="77777777" w:rsidTr="003E54DC">
        <w:tc>
          <w:tcPr>
            <w:tcW w:w="1413" w:type="dxa"/>
            <w:shd w:val="clear" w:color="auto" w:fill="auto"/>
          </w:tcPr>
          <w:p w14:paraId="17CE05CD" w14:textId="77777777" w:rsidR="00F90400" w:rsidRPr="00886C4A" w:rsidRDefault="00F90400" w:rsidP="003E54DC">
            <w:r w:rsidRPr="00886C4A">
              <w:t>31985831</w:t>
            </w:r>
            <w:r w:rsidRPr="00886C4A">
              <w:rPr>
                <w:vertAlign w:val="superscript"/>
              </w:rPr>
              <w:t xml:space="preserve"> A</w:t>
            </w:r>
          </w:p>
        </w:tc>
        <w:tc>
          <w:tcPr>
            <w:tcW w:w="1417" w:type="dxa"/>
            <w:shd w:val="clear" w:color="auto" w:fill="auto"/>
          </w:tcPr>
          <w:p w14:paraId="55C13B60" w14:textId="77777777" w:rsidR="00F90400" w:rsidRDefault="00F90400" w:rsidP="003E54DC">
            <w:pPr>
              <w:jc w:val="center"/>
            </w:pPr>
            <w:r>
              <w:t>2020</w:t>
            </w:r>
          </w:p>
        </w:tc>
        <w:tc>
          <w:tcPr>
            <w:tcW w:w="1985" w:type="dxa"/>
            <w:shd w:val="clear" w:color="auto" w:fill="auto"/>
          </w:tcPr>
          <w:p w14:paraId="710FAAAA" w14:textId="77777777" w:rsidR="00F90400" w:rsidRDefault="00F90400" w:rsidP="003E54DC">
            <w:pPr>
              <w:jc w:val="center"/>
            </w:pPr>
            <w:r>
              <w:t>No</w:t>
            </w:r>
          </w:p>
        </w:tc>
        <w:tc>
          <w:tcPr>
            <w:tcW w:w="2270" w:type="dxa"/>
            <w:shd w:val="clear" w:color="auto" w:fill="D9D9D9" w:themeFill="background1" w:themeFillShade="D9"/>
          </w:tcPr>
          <w:p w14:paraId="01131EF8" w14:textId="77777777" w:rsidR="00F90400" w:rsidRDefault="00F90400" w:rsidP="003E54DC">
            <w:pPr>
              <w:jc w:val="center"/>
            </w:pPr>
            <w:r>
              <w:t>Yes</w:t>
            </w:r>
          </w:p>
        </w:tc>
        <w:tc>
          <w:tcPr>
            <w:tcW w:w="1841" w:type="dxa"/>
            <w:shd w:val="clear" w:color="auto" w:fill="auto"/>
          </w:tcPr>
          <w:p w14:paraId="5597B016" w14:textId="77777777" w:rsidR="00F90400" w:rsidRDefault="00F90400" w:rsidP="003E54DC">
            <w:pPr>
              <w:jc w:val="center"/>
            </w:pPr>
            <w:r>
              <w:t>No</w:t>
            </w:r>
          </w:p>
        </w:tc>
      </w:tr>
      <w:tr w:rsidR="00F90400" w14:paraId="68EFA335" w14:textId="77777777" w:rsidTr="003E54DC">
        <w:tc>
          <w:tcPr>
            <w:tcW w:w="1413" w:type="dxa"/>
            <w:shd w:val="clear" w:color="auto" w:fill="auto"/>
          </w:tcPr>
          <w:p w14:paraId="59CA6466" w14:textId="77777777" w:rsidR="00F90400" w:rsidRPr="00886C4A" w:rsidRDefault="00F90400" w:rsidP="003E54DC">
            <w:r w:rsidRPr="00886C4A">
              <w:t>31576399</w:t>
            </w:r>
            <w:r w:rsidRPr="00886C4A">
              <w:rPr>
                <w:vertAlign w:val="superscript"/>
              </w:rPr>
              <w:t xml:space="preserve"> A</w:t>
            </w:r>
          </w:p>
        </w:tc>
        <w:tc>
          <w:tcPr>
            <w:tcW w:w="1417" w:type="dxa"/>
            <w:shd w:val="clear" w:color="auto" w:fill="auto"/>
          </w:tcPr>
          <w:p w14:paraId="447A74F2" w14:textId="77777777" w:rsidR="00F90400" w:rsidRDefault="00F90400" w:rsidP="003E54DC">
            <w:pPr>
              <w:jc w:val="center"/>
            </w:pPr>
            <w:r>
              <w:t>2020</w:t>
            </w:r>
          </w:p>
        </w:tc>
        <w:tc>
          <w:tcPr>
            <w:tcW w:w="1985" w:type="dxa"/>
            <w:shd w:val="clear" w:color="auto" w:fill="auto"/>
          </w:tcPr>
          <w:p w14:paraId="28E5443A" w14:textId="77777777" w:rsidR="00F90400" w:rsidRDefault="00F90400" w:rsidP="003E54DC">
            <w:pPr>
              <w:jc w:val="center"/>
            </w:pPr>
            <w:r>
              <w:t>No</w:t>
            </w:r>
          </w:p>
        </w:tc>
        <w:tc>
          <w:tcPr>
            <w:tcW w:w="2270" w:type="dxa"/>
            <w:shd w:val="clear" w:color="auto" w:fill="D9D9D9" w:themeFill="background1" w:themeFillShade="D9"/>
          </w:tcPr>
          <w:p w14:paraId="7E773684" w14:textId="77777777" w:rsidR="00F90400" w:rsidRDefault="00F90400" w:rsidP="003E54DC">
            <w:pPr>
              <w:jc w:val="center"/>
            </w:pPr>
            <w:r>
              <w:t>Yes</w:t>
            </w:r>
          </w:p>
        </w:tc>
        <w:tc>
          <w:tcPr>
            <w:tcW w:w="1841" w:type="dxa"/>
            <w:shd w:val="clear" w:color="auto" w:fill="auto"/>
          </w:tcPr>
          <w:p w14:paraId="3E7350CD" w14:textId="77777777" w:rsidR="00F90400" w:rsidRDefault="00F90400" w:rsidP="003E54DC">
            <w:pPr>
              <w:jc w:val="center"/>
            </w:pPr>
            <w:r>
              <w:t>No</w:t>
            </w:r>
          </w:p>
        </w:tc>
      </w:tr>
      <w:tr w:rsidR="00F90400" w14:paraId="77A3E40F" w14:textId="77777777" w:rsidTr="003E54DC">
        <w:tc>
          <w:tcPr>
            <w:tcW w:w="1413" w:type="dxa"/>
            <w:shd w:val="clear" w:color="auto" w:fill="auto"/>
          </w:tcPr>
          <w:p w14:paraId="4C55272F" w14:textId="77777777" w:rsidR="00F90400" w:rsidRPr="00886C4A" w:rsidRDefault="00F90400" w:rsidP="003E54DC">
            <w:r w:rsidRPr="00886C4A">
              <w:t>31576401</w:t>
            </w:r>
            <w:r w:rsidRPr="00886C4A">
              <w:rPr>
                <w:vertAlign w:val="superscript"/>
              </w:rPr>
              <w:t xml:space="preserve"> A</w:t>
            </w:r>
          </w:p>
        </w:tc>
        <w:tc>
          <w:tcPr>
            <w:tcW w:w="1417" w:type="dxa"/>
            <w:shd w:val="clear" w:color="auto" w:fill="auto"/>
          </w:tcPr>
          <w:p w14:paraId="79CD045F" w14:textId="77777777" w:rsidR="00F90400" w:rsidRDefault="00F90400" w:rsidP="003E54DC">
            <w:pPr>
              <w:jc w:val="center"/>
            </w:pPr>
            <w:r>
              <w:t>2020</w:t>
            </w:r>
          </w:p>
        </w:tc>
        <w:tc>
          <w:tcPr>
            <w:tcW w:w="1985" w:type="dxa"/>
            <w:shd w:val="clear" w:color="auto" w:fill="auto"/>
          </w:tcPr>
          <w:p w14:paraId="492DA998" w14:textId="77777777" w:rsidR="00F90400" w:rsidRDefault="00F90400" w:rsidP="003E54DC">
            <w:pPr>
              <w:jc w:val="center"/>
            </w:pPr>
            <w:r>
              <w:t>No</w:t>
            </w:r>
          </w:p>
        </w:tc>
        <w:tc>
          <w:tcPr>
            <w:tcW w:w="2270" w:type="dxa"/>
            <w:shd w:val="clear" w:color="auto" w:fill="auto"/>
          </w:tcPr>
          <w:p w14:paraId="77D01A6F" w14:textId="77777777" w:rsidR="00F90400" w:rsidRDefault="00F90400" w:rsidP="003E54DC">
            <w:pPr>
              <w:jc w:val="center"/>
            </w:pPr>
            <w:r>
              <w:t>No</w:t>
            </w:r>
          </w:p>
        </w:tc>
        <w:tc>
          <w:tcPr>
            <w:tcW w:w="1841" w:type="dxa"/>
            <w:shd w:val="clear" w:color="auto" w:fill="auto"/>
          </w:tcPr>
          <w:p w14:paraId="05931BF3" w14:textId="77777777" w:rsidR="00F90400" w:rsidRDefault="00F90400" w:rsidP="003E54DC">
            <w:pPr>
              <w:jc w:val="center"/>
            </w:pPr>
            <w:r>
              <w:t>No</w:t>
            </w:r>
          </w:p>
        </w:tc>
      </w:tr>
      <w:tr w:rsidR="00F90400" w14:paraId="1F5473CA" w14:textId="77777777" w:rsidTr="003E54DC">
        <w:tc>
          <w:tcPr>
            <w:tcW w:w="1413" w:type="dxa"/>
            <w:shd w:val="clear" w:color="auto" w:fill="auto"/>
          </w:tcPr>
          <w:p w14:paraId="657108C9" w14:textId="77777777" w:rsidR="00F90400" w:rsidRPr="00886C4A" w:rsidRDefault="00F90400" w:rsidP="003E54DC">
            <w:r w:rsidRPr="00886C4A">
              <w:t>31664451</w:t>
            </w:r>
            <w:r w:rsidRPr="00886C4A">
              <w:rPr>
                <w:vertAlign w:val="superscript"/>
              </w:rPr>
              <w:t xml:space="preserve"> A</w:t>
            </w:r>
          </w:p>
        </w:tc>
        <w:tc>
          <w:tcPr>
            <w:tcW w:w="1417" w:type="dxa"/>
            <w:shd w:val="clear" w:color="auto" w:fill="auto"/>
          </w:tcPr>
          <w:p w14:paraId="3C6AF23E" w14:textId="77777777" w:rsidR="00F90400" w:rsidRDefault="00F90400" w:rsidP="003E54DC">
            <w:pPr>
              <w:jc w:val="center"/>
            </w:pPr>
            <w:r>
              <w:t>2020</w:t>
            </w:r>
          </w:p>
        </w:tc>
        <w:tc>
          <w:tcPr>
            <w:tcW w:w="1985" w:type="dxa"/>
            <w:shd w:val="clear" w:color="auto" w:fill="auto"/>
          </w:tcPr>
          <w:p w14:paraId="6DDC0B96" w14:textId="77777777" w:rsidR="00F90400" w:rsidRDefault="00F90400" w:rsidP="003E54DC">
            <w:pPr>
              <w:jc w:val="center"/>
            </w:pPr>
            <w:r>
              <w:t>No (cord study)</w:t>
            </w:r>
          </w:p>
        </w:tc>
        <w:tc>
          <w:tcPr>
            <w:tcW w:w="2270" w:type="dxa"/>
            <w:shd w:val="clear" w:color="auto" w:fill="auto"/>
          </w:tcPr>
          <w:p w14:paraId="2DB57C3E" w14:textId="77777777" w:rsidR="00F90400" w:rsidRDefault="00F90400" w:rsidP="003E54DC">
            <w:pPr>
              <w:jc w:val="center"/>
            </w:pPr>
            <w:r>
              <w:t>No</w:t>
            </w:r>
          </w:p>
        </w:tc>
        <w:tc>
          <w:tcPr>
            <w:tcW w:w="1841" w:type="dxa"/>
            <w:shd w:val="clear" w:color="auto" w:fill="auto"/>
          </w:tcPr>
          <w:p w14:paraId="266C2F04" w14:textId="77777777" w:rsidR="00F90400" w:rsidRDefault="00F90400" w:rsidP="003E54DC">
            <w:pPr>
              <w:jc w:val="center"/>
            </w:pPr>
            <w:r>
              <w:t>No</w:t>
            </w:r>
          </w:p>
        </w:tc>
      </w:tr>
      <w:tr w:rsidR="00F90400" w14:paraId="3022BAE2" w14:textId="77777777" w:rsidTr="003E54DC">
        <w:tc>
          <w:tcPr>
            <w:tcW w:w="1413" w:type="dxa"/>
            <w:shd w:val="clear" w:color="auto" w:fill="auto"/>
          </w:tcPr>
          <w:p w14:paraId="05EABCDE" w14:textId="77777777" w:rsidR="00F90400" w:rsidRPr="00886C4A" w:rsidRDefault="00F90400" w:rsidP="003E54DC">
            <w:r w:rsidRPr="00886C4A">
              <w:t>33805951</w:t>
            </w:r>
            <w:r w:rsidRPr="00886C4A">
              <w:rPr>
                <w:vertAlign w:val="superscript"/>
              </w:rPr>
              <w:t xml:space="preserve"> A</w:t>
            </w:r>
          </w:p>
        </w:tc>
        <w:tc>
          <w:tcPr>
            <w:tcW w:w="1417" w:type="dxa"/>
            <w:shd w:val="clear" w:color="auto" w:fill="auto"/>
          </w:tcPr>
          <w:p w14:paraId="195C31C5" w14:textId="77777777" w:rsidR="00F90400" w:rsidRDefault="00F90400" w:rsidP="003E54DC">
            <w:pPr>
              <w:jc w:val="center"/>
            </w:pPr>
            <w:r>
              <w:t>2021</w:t>
            </w:r>
          </w:p>
        </w:tc>
        <w:tc>
          <w:tcPr>
            <w:tcW w:w="1985" w:type="dxa"/>
            <w:shd w:val="clear" w:color="auto" w:fill="D9D9D9" w:themeFill="background1" w:themeFillShade="D9"/>
          </w:tcPr>
          <w:p w14:paraId="00EE10FC" w14:textId="77777777" w:rsidR="00F90400" w:rsidRDefault="00F90400" w:rsidP="003E54DC">
            <w:pPr>
              <w:jc w:val="center"/>
            </w:pPr>
            <w:r>
              <w:t>Yes (Schultz)</w:t>
            </w:r>
          </w:p>
        </w:tc>
        <w:tc>
          <w:tcPr>
            <w:tcW w:w="2270" w:type="dxa"/>
            <w:shd w:val="clear" w:color="auto" w:fill="auto"/>
          </w:tcPr>
          <w:p w14:paraId="480E52C9" w14:textId="77777777" w:rsidR="00F90400" w:rsidRDefault="00F90400" w:rsidP="003E54DC">
            <w:pPr>
              <w:jc w:val="center"/>
            </w:pPr>
            <w:r>
              <w:t>No</w:t>
            </w:r>
          </w:p>
        </w:tc>
        <w:tc>
          <w:tcPr>
            <w:tcW w:w="1841" w:type="dxa"/>
            <w:shd w:val="clear" w:color="auto" w:fill="auto"/>
          </w:tcPr>
          <w:p w14:paraId="688ACE8C" w14:textId="77777777" w:rsidR="00F90400" w:rsidRDefault="00F90400" w:rsidP="003E54DC">
            <w:pPr>
              <w:jc w:val="center"/>
            </w:pPr>
            <w:r>
              <w:t>No</w:t>
            </w:r>
          </w:p>
        </w:tc>
      </w:tr>
      <w:tr w:rsidR="00F90400" w14:paraId="3668453D" w14:textId="77777777" w:rsidTr="003E54DC">
        <w:tc>
          <w:tcPr>
            <w:tcW w:w="1413" w:type="dxa"/>
            <w:shd w:val="clear" w:color="auto" w:fill="auto"/>
          </w:tcPr>
          <w:p w14:paraId="3F684AC4" w14:textId="77777777" w:rsidR="00F90400" w:rsidRPr="00886C4A" w:rsidRDefault="00F90400" w:rsidP="003E54DC">
            <w:r w:rsidRPr="00886C4A">
              <w:t>33925648</w:t>
            </w:r>
            <w:r w:rsidRPr="00886C4A">
              <w:rPr>
                <w:vertAlign w:val="superscript"/>
              </w:rPr>
              <w:t xml:space="preserve"> A</w:t>
            </w:r>
          </w:p>
        </w:tc>
        <w:tc>
          <w:tcPr>
            <w:tcW w:w="1417" w:type="dxa"/>
            <w:shd w:val="clear" w:color="auto" w:fill="auto"/>
          </w:tcPr>
          <w:p w14:paraId="1F0912CD" w14:textId="77777777" w:rsidR="00F90400" w:rsidRDefault="00F90400" w:rsidP="003E54DC">
            <w:pPr>
              <w:jc w:val="center"/>
            </w:pPr>
            <w:r>
              <w:t>2021</w:t>
            </w:r>
          </w:p>
        </w:tc>
        <w:tc>
          <w:tcPr>
            <w:tcW w:w="1985" w:type="dxa"/>
            <w:shd w:val="clear" w:color="auto" w:fill="auto"/>
          </w:tcPr>
          <w:p w14:paraId="3A2314E5" w14:textId="77777777" w:rsidR="00F90400" w:rsidRDefault="00F90400" w:rsidP="003E54DC">
            <w:pPr>
              <w:jc w:val="center"/>
            </w:pPr>
            <w:r>
              <w:t>No</w:t>
            </w:r>
          </w:p>
        </w:tc>
        <w:tc>
          <w:tcPr>
            <w:tcW w:w="2270" w:type="dxa"/>
            <w:shd w:val="clear" w:color="auto" w:fill="auto"/>
          </w:tcPr>
          <w:p w14:paraId="6EE56789" w14:textId="77777777" w:rsidR="00F90400" w:rsidRDefault="00F90400" w:rsidP="003E54DC">
            <w:pPr>
              <w:jc w:val="center"/>
            </w:pPr>
            <w:r>
              <w:t>No</w:t>
            </w:r>
          </w:p>
        </w:tc>
        <w:tc>
          <w:tcPr>
            <w:tcW w:w="1841" w:type="dxa"/>
            <w:shd w:val="clear" w:color="auto" w:fill="auto"/>
          </w:tcPr>
          <w:p w14:paraId="71C1E482" w14:textId="77777777" w:rsidR="00F90400" w:rsidRDefault="00F90400" w:rsidP="003E54DC">
            <w:pPr>
              <w:jc w:val="center"/>
            </w:pPr>
            <w:r>
              <w:t>No</w:t>
            </w:r>
          </w:p>
        </w:tc>
      </w:tr>
      <w:tr w:rsidR="00F90400" w14:paraId="0E1257F7" w14:textId="77777777" w:rsidTr="003E54DC">
        <w:tc>
          <w:tcPr>
            <w:tcW w:w="1413" w:type="dxa"/>
            <w:shd w:val="clear" w:color="auto" w:fill="auto"/>
          </w:tcPr>
          <w:p w14:paraId="5935124B" w14:textId="77777777" w:rsidR="00F90400" w:rsidRPr="00886C4A" w:rsidRDefault="00F90400" w:rsidP="003E54DC">
            <w:r w:rsidRPr="00886C4A">
              <w:t>33836167</w:t>
            </w:r>
            <w:r w:rsidRPr="00886C4A">
              <w:rPr>
                <w:vertAlign w:val="superscript"/>
              </w:rPr>
              <w:t xml:space="preserve"> A</w:t>
            </w:r>
          </w:p>
        </w:tc>
        <w:tc>
          <w:tcPr>
            <w:tcW w:w="1417" w:type="dxa"/>
            <w:shd w:val="clear" w:color="auto" w:fill="auto"/>
          </w:tcPr>
          <w:p w14:paraId="640BBEFB" w14:textId="77777777" w:rsidR="00F90400" w:rsidRDefault="00F90400" w:rsidP="003E54DC">
            <w:pPr>
              <w:jc w:val="center"/>
            </w:pPr>
            <w:r>
              <w:t>2021</w:t>
            </w:r>
          </w:p>
        </w:tc>
        <w:tc>
          <w:tcPr>
            <w:tcW w:w="1985" w:type="dxa"/>
            <w:shd w:val="clear" w:color="auto" w:fill="auto"/>
          </w:tcPr>
          <w:p w14:paraId="31AA8710" w14:textId="77777777" w:rsidR="00F90400" w:rsidRDefault="00F90400" w:rsidP="003E54DC">
            <w:pPr>
              <w:jc w:val="center"/>
            </w:pPr>
            <w:r>
              <w:t>No</w:t>
            </w:r>
          </w:p>
        </w:tc>
        <w:tc>
          <w:tcPr>
            <w:tcW w:w="2270" w:type="dxa"/>
            <w:shd w:val="clear" w:color="auto" w:fill="D9D9D9" w:themeFill="background1" w:themeFillShade="D9"/>
          </w:tcPr>
          <w:p w14:paraId="760C4F85" w14:textId="77777777" w:rsidR="00F90400" w:rsidRDefault="00F90400" w:rsidP="003E54DC">
            <w:pPr>
              <w:jc w:val="center"/>
            </w:pPr>
            <w:r>
              <w:t>Yes</w:t>
            </w:r>
          </w:p>
        </w:tc>
        <w:tc>
          <w:tcPr>
            <w:tcW w:w="1841" w:type="dxa"/>
            <w:shd w:val="clear" w:color="auto" w:fill="auto"/>
          </w:tcPr>
          <w:p w14:paraId="515391EF" w14:textId="77777777" w:rsidR="00F90400" w:rsidRDefault="00F90400" w:rsidP="003E54DC">
            <w:pPr>
              <w:jc w:val="center"/>
            </w:pPr>
            <w:r>
              <w:t>No</w:t>
            </w:r>
          </w:p>
        </w:tc>
      </w:tr>
      <w:tr w:rsidR="00F90400" w14:paraId="65C908AA" w14:textId="77777777" w:rsidTr="003E54DC">
        <w:tc>
          <w:tcPr>
            <w:tcW w:w="1413" w:type="dxa"/>
            <w:shd w:val="clear" w:color="auto" w:fill="auto"/>
          </w:tcPr>
          <w:p w14:paraId="70C565E9" w14:textId="77777777" w:rsidR="00F90400" w:rsidRPr="00886C4A" w:rsidRDefault="00F90400" w:rsidP="003E54DC">
            <w:r w:rsidRPr="00886C4A">
              <w:t>34046850</w:t>
            </w:r>
            <w:r w:rsidRPr="00886C4A">
              <w:rPr>
                <w:vertAlign w:val="superscript"/>
              </w:rPr>
              <w:t xml:space="preserve"> A</w:t>
            </w:r>
          </w:p>
        </w:tc>
        <w:tc>
          <w:tcPr>
            <w:tcW w:w="1417" w:type="dxa"/>
            <w:shd w:val="clear" w:color="auto" w:fill="auto"/>
          </w:tcPr>
          <w:p w14:paraId="5FE38AE9" w14:textId="77777777" w:rsidR="00F90400" w:rsidRDefault="00F90400" w:rsidP="003E54DC">
            <w:pPr>
              <w:jc w:val="center"/>
            </w:pPr>
            <w:r>
              <w:t>2021</w:t>
            </w:r>
          </w:p>
        </w:tc>
        <w:tc>
          <w:tcPr>
            <w:tcW w:w="1985" w:type="dxa"/>
            <w:shd w:val="clear" w:color="auto" w:fill="D9D9D9" w:themeFill="background1" w:themeFillShade="D9"/>
          </w:tcPr>
          <w:p w14:paraId="375502CF" w14:textId="77777777" w:rsidR="00F90400" w:rsidRDefault="00F90400" w:rsidP="003E54DC">
            <w:pPr>
              <w:jc w:val="center"/>
            </w:pPr>
            <w:r>
              <w:t>Yes (Alemany)</w:t>
            </w:r>
          </w:p>
        </w:tc>
        <w:tc>
          <w:tcPr>
            <w:tcW w:w="2270" w:type="dxa"/>
            <w:shd w:val="clear" w:color="auto" w:fill="auto"/>
          </w:tcPr>
          <w:p w14:paraId="535983D5" w14:textId="77777777" w:rsidR="00F90400" w:rsidRDefault="00F90400" w:rsidP="003E54DC">
            <w:pPr>
              <w:jc w:val="center"/>
            </w:pPr>
            <w:r>
              <w:t>No</w:t>
            </w:r>
          </w:p>
        </w:tc>
        <w:tc>
          <w:tcPr>
            <w:tcW w:w="1841" w:type="dxa"/>
            <w:shd w:val="clear" w:color="auto" w:fill="auto"/>
          </w:tcPr>
          <w:p w14:paraId="2C236AE8" w14:textId="77777777" w:rsidR="00F90400" w:rsidRDefault="00F90400" w:rsidP="003E54DC">
            <w:pPr>
              <w:jc w:val="center"/>
            </w:pPr>
            <w:r>
              <w:t>No</w:t>
            </w:r>
          </w:p>
        </w:tc>
      </w:tr>
      <w:tr w:rsidR="00F90400" w14:paraId="5C92D4D1" w14:textId="77777777" w:rsidTr="003E54DC">
        <w:tc>
          <w:tcPr>
            <w:tcW w:w="1413" w:type="dxa"/>
            <w:shd w:val="clear" w:color="auto" w:fill="auto"/>
          </w:tcPr>
          <w:p w14:paraId="6C5E5F69" w14:textId="77777777" w:rsidR="00F90400" w:rsidRPr="00886C4A" w:rsidRDefault="00F90400" w:rsidP="003E54DC">
            <w:r w:rsidRPr="00886C4A">
              <w:t>32943529</w:t>
            </w:r>
            <w:r w:rsidRPr="00886C4A">
              <w:rPr>
                <w:vertAlign w:val="superscript"/>
              </w:rPr>
              <w:t xml:space="preserve"> A</w:t>
            </w:r>
          </w:p>
        </w:tc>
        <w:tc>
          <w:tcPr>
            <w:tcW w:w="1417" w:type="dxa"/>
            <w:shd w:val="clear" w:color="auto" w:fill="auto"/>
          </w:tcPr>
          <w:p w14:paraId="7B7F306F" w14:textId="77777777" w:rsidR="00F90400" w:rsidRPr="00D2540F" w:rsidRDefault="00F90400" w:rsidP="003E54DC">
            <w:pPr>
              <w:jc w:val="center"/>
            </w:pPr>
            <w:r w:rsidRPr="00D2540F">
              <w:t>2021</w:t>
            </w:r>
          </w:p>
        </w:tc>
        <w:tc>
          <w:tcPr>
            <w:tcW w:w="1985" w:type="dxa"/>
            <w:shd w:val="clear" w:color="auto" w:fill="auto"/>
          </w:tcPr>
          <w:p w14:paraId="597204BD" w14:textId="77777777" w:rsidR="00F90400" w:rsidRPr="00D2540F" w:rsidRDefault="00F90400" w:rsidP="003E54DC">
            <w:pPr>
              <w:jc w:val="center"/>
            </w:pPr>
            <w:r>
              <w:t>No</w:t>
            </w:r>
          </w:p>
        </w:tc>
        <w:tc>
          <w:tcPr>
            <w:tcW w:w="2270" w:type="dxa"/>
            <w:shd w:val="clear" w:color="auto" w:fill="D9D9D9" w:themeFill="background1" w:themeFillShade="D9"/>
          </w:tcPr>
          <w:p w14:paraId="062CAE97" w14:textId="77777777" w:rsidR="00F90400" w:rsidRPr="00D2540F" w:rsidRDefault="00F90400" w:rsidP="003E54DC">
            <w:pPr>
              <w:jc w:val="center"/>
            </w:pPr>
            <w:r>
              <w:t>Yes</w:t>
            </w:r>
          </w:p>
        </w:tc>
        <w:tc>
          <w:tcPr>
            <w:tcW w:w="1841" w:type="dxa"/>
            <w:shd w:val="clear" w:color="auto" w:fill="auto"/>
          </w:tcPr>
          <w:p w14:paraId="7B3287DB" w14:textId="77777777" w:rsidR="00F90400" w:rsidRPr="00D2540F" w:rsidRDefault="00F90400" w:rsidP="003E54DC">
            <w:pPr>
              <w:jc w:val="center"/>
            </w:pPr>
            <w:r>
              <w:t>No</w:t>
            </w:r>
          </w:p>
        </w:tc>
      </w:tr>
      <w:tr w:rsidR="00F90400" w14:paraId="70A6B9D2" w14:textId="77777777" w:rsidTr="003E54DC">
        <w:tc>
          <w:tcPr>
            <w:tcW w:w="1413" w:type="dxa"/>
            <w:shd w:val="clear" w:color="auto" w:fill="auto"/>
          </w:tcPr>
          <w:p w14:paraId="07FB444D" w14:textId="77777777" w:rsidR="00F90400" w:rsidRPr="00886C4A" w:rsidRDefault="00F90400" w:rsidP="003E54DC">
            <w:r w:rsidRPr="00886C4A">
              <w:t>34681816</w:t>
            </w:r>
            <w:r w:rsidRPr="00886C4A">
              <w:rPr>
                <w:vertAlign w:val="superscript"/>
              </w:rPr>
              <w:t xml:space="preserve"> A</w:t>
            </w:r>
          </w:p>
        </w:tc>
        <w:tc>
          <w:tcPr>
            <w:tcW w:w="1417" w:type="dxa"/>
            <w:shd w:val="clear" w:color="auto" w:fill="auto"/>
          </w:tcPr>
          <w:p w14:paraId="4D77E070" w14:textId="77777777" w:rsidR="00F90400" w:rsidRDefault="00F90400" w:rsidP="003E54DC">
            <w:pPr>
              <w:jc w:val="center"/>
            </w:pPr>
            <w:r>
              <w:t>2021</w:t>
            </w:r>
          </w:p>
        </w:tc>
        <w:tc>
          <w:tcPr>
            <w:tcW w:w="1985" w:type="dxa"/>
            <w:shd w:val="clear" w:color="auto" w:fill="auto"/>
          </w:tcPr>
          <w:p w14:paraId="0AEA17CF" w14:textId="77777777" w:rsidR="00F90400" w:rsidRDefault="00F90400" w:rsidP="003E54DC">
            <w:pPr>
              <w:jc w:val="center"/>
            </w:pPr>
            <w:r>
              <w:t>No</w:t>
            </w:r>
          </w:p>
        </w:tc>
        <w:tc>
          <w:tcPr>
            <w:tcW w:w="2270" w:type="dxa"/>
            <w:shd w:val="clear" w:color="auto" w:fill="D9D9D9" w:themeFill="background1" w:themeFillShade="D9"/>
          </w:tcPr>
          <w:p w14:paraId="51A021FC" w14:textId="77777777" w:rsidR="00F90400" w:rsidRDefault="00F90400" w:rsidP="003E54DC">
            <w:pPr>
              <w:jc w:val="center"/>
            </w:pPr>
            <w:r>
              <w:t>Yes</w:t>
            </w:r>
          </w:p>
        </w:tc>
        <w:tc>
          <w:tcPr>
            <w:tcW w:w="1841" w:type="dxa"/>
            <w:shd w:val="clear" w:color="auto" w:fill="auto"/>
          </w:tcPr>
          <w:p w14:paraId="0744ACD2" w14:textId="77777777" w:rsidR="00F90400" w:rsidRDefault="00F90400" w:rsidP="003E54DC">
            <w:pPr>
              <w:jc w:val="center"/>
            </w:pPr>
            <w:r>
              <w:t>No</w:t>
            </w:r>
          </w:p>
        </w:tc>
      </w:tr>
      <w:tr w:rsidR="00F90400" w14:paraId="526666FB" w14:textId="77777777" w:rsidTr="003E54DC">
        <w:tc>
          <w:tcPr>
            <w:tcW w:w="1413" w:type="dxa"/>
            <w:shd w:val="clear" w:color="auto" w:fill="auto"/>
          </w:tcPr>
          <w:p w14:paraId="47339CB5" w14:textId="77777777" w:rsidR="00F90400" w:rsidRPr="00886C4A" w:rsidRDefault="00F90400" w:rsidP="003E54DC">
            <w:r w:rsidRPr="00886C4A">
              <w:t>35276298</w:t>
            </w:r>
            <w:r w:rsidRPr="00886C4A">
              <w:rPr>
                <w:vertAlign w:val="superscript"/>
              </w:rPr>
              <w:t xml:space="preserve"> A</w:t>
            </w:r>
          </w:p>
        </w:tc>
        <w:tc>
          <w:tcPr>
            <w:tcW w:w="1417" w:type="dxa"/>
            <w:shd w:val="clear" w:color="auto" w:fill="auto"/>
          </w:tcPr>
          <w:p w14:paraId="220FA97E" w14:textId="77777777" w:rsidR="00F90400" w:rsidRDefault="00F90400" w:rsidP="003E54DC">
            <w:pPr>
              <w:jc w:val="center"/>
            </w:pPr>
            <w:r>
              <w:t>2022</w:t>
            </w:r>
          </w:p>
        </w:tc>
        <w:tc>
          <w:tcPr>
            <w:tcW w:w="1985" w:type="dxa"/>
            <w:shd w:val="clear" w:color="auto" w:fill="auto"/>
          </w:tcPr>
          <w:p w14:paraId="4DE6032A" w14:textId="77777777" w:rsidR="00F90400" w:rsidRDefault="00F90400" w:rsidP="003E54DC">
            <w:pPr>
              <w:jc w:val="center"/>
            </w:pPr>
            <w:r>
              <w:t>No</w:t>
            </w:r>
          </w:p>
        </w:tc>
        <w:tc>
          <w:tcPr>
            <w:tcW w:w="2270" w:type="dxa"/>
            <w:shd w:val="clear" w:color="auto" w:fill="auto"/>
          </w:tcPr>
          <w:p w14:paraId="0C144B89" w14:textId="77777777" w:rsidR="00F90400" w:rsidRDefault="00F90400" w:rsidP="003E54DC">
            <w:pPr>
              <w:jc w:val="center"/>
            </w:pPr>
            <w:r>
              <w:t>No</w:t>
            </w:r>
          </w:p>
        </w:tc>
        <w:tc>
          <w:tcPr>
            <w:tcW w:w="1841" w:type="dxa"/>
            <w:shd w:val="clear" w:color="auto" w:fill="auto"/>
          </w:tcPr>
          <w:p w14:paraId="01A2821E" w14:textId="77777777" w:rsidR="00F90400" w:rsidRDefault="00F90400" w:rsidP="003E54DC">
            <w:pPr>
              <w:jc w:val="center"/>
            </w:pPr>
            <w:r>
              <w:t>No</w:t>
            </w:r>
          </w:p>
        </w:tc>
      </w:tr>
      <w:tr w:rsidR="00F90400" w14:paraId="160C49F5" w14:textId="77777777" w:rsidTr="003E54DC">
        <w:tc>
          <w:tcPr>
            <w:tcW w:w="1413" w:type="dxa"/>
            <w:shd w:val="clear" w:color="auto" w:fill="auto"/>
          </w:tcPr>
          <w:p w14:paraId="3D8979DC" w14:textId="77777777" w:rsidR="00F90400" w:rsidRPr="00886C4A" w:rsidRDefault="00F90400" w:rsidP="003E54DC">
            <w:r w:rsidRPr="00886C4A">
              <w:t>35989852</w:t>
            </w:r>
            <w:r w:rsidRPr="00886C4A">
              <w:rPr>
                <w:vertAlign w:val="superscript"/>
              </w:rPr>
              <w:t xml:space="preserve"> A</w:t>
            </w:r>
          </w:p>
        </w:tc>
        <w:tc>
          <w:tcPr>
            <w:tcW w:w="1417" w:type="dxa"/>
            <w:shd w:val="clear" w:color="auto" w:fill="auto"/>
          </w:tcPr>
          <w:p w14:paraId="5E14C795" w14:textId="77777777" w:rsidR="00F90400" w:rsidRDefault="00F90400" w:rsidP="003E54DC">
            <w:pPr>
              <w:jc w:val="center"/>
            </w:pPr>
            <w:r>
              <w:t>2022</w:t>
            </w:r>
          </w:p>
        </w:tc>
        <w:tc>
          <w:tcPr>
            <w:tcW w:w="1985" w:type="dxa"/>
            <w:shd w:val="clear" w:color="auto" w:fill="auto"/>
          </w:tcPr>
          <w:p w14:paraId="5E399716" w14:textId="77777777" w:rsidR="00F90400" w:rsidRDefault="00F90400" w:rsidP="003E54DC">
            <w:pPr>
              <w:jc w:val="center"/>
            </w:pPr>
            <w:r>
              <w:t>No</w:t>
            </w:r>
          </w:p>
        </w:tc>
        <w:tc>
          <w:tcPr>
            <w:tcW w:w="2270" w:type="dxa"/>
            <w:shd w:val="clear" w:color="auto" w:fill="auto"/>
          </w:tcPr>
          <w:p w14:paraId="62661FC6" w14:textId="77777777" w:rsidR="00F90400" w:rsidRDefault="00F90400" w:rsidP="003E54DC">
            <w:pPr>
              <w:jc w:val="center"/>
            </w:pPr>
            <w:r>
              <w:t>No</w:t>
            </w:r>
          </w:p>
        </w:tc>
        <w:tc>
          <w:tcPr>
            <w:tcW w:w="1841" w:type="dxa"/>
            <w:shd w:val="clear" w:color="auto" w:fill="auto"/>
          </w:tcPr>
          <w:p w14:paraId="02DDE7A5" w14:textId="77777777" w:rsidR="00F90400" w:rsidRDefault="00F90400" w:rsidP="003E54DC">
            <w:pPr>
              <w:jc w:val="center"/>
            </w:pPr>
            <w:r>
              <w:t>No</w:t>
            </w:r>
          </w:p>
        </w:tc>
      </w:tr>
      <w:tr w:rsidR="00F90400" w14:paraId="39FF535F" w14:textId="77777777" w:rsidTr="003E54DC">
        <w:tc>
          <w:tcPr>
            <w:tcW w:w="1413" w:type="dxa"/>
            <w:shd w:val="clear" w:color="auto" w:fill="auto"/>
          </w:tcPr>
          <w:p w14:paraId="707E0B81" w14:textId="77777777" w:rsidR="00F90400" w:rsidRPr="00886C4A" w:rsidRDefault="00F90400" w:rsidP="003E54DC">
            <w:r w:rsidRPr="00886C4A">
              <w:t>37246699</w:t>
            </w:r>
          </w:p>
        </w:tc>
        <w:tc>
          <w:tcPr>
            <w:tcW w:w="1417" w:type="dxa"/>
            <w:shd w:val="clear" w:color="auto" w:fill="auto"/>
          </w:tcPr>
          <w:p w14:paraId="2E8C39FE" w14:textId="77777777" w:rsidR="00F90400" w:rsidRDefault="00F90400" w:rsidP="003E54DC">
            <w:pPr>
              <w:jc w:val="center"/>
            </w:pPr>
            <w:r>
              <w:t>2022</w:t>
            </w:r>
          </w:p>
        </w:tc>
        <w:tc>
          <w:tcPr>
            <w:tcW w:w="1985" w:type="dxa"/>
            <w:shd w:val="clear" w:color="auto" w:fill="auto"/>
          </w:tcPr>
          <w:p w14:paraId="54998EED" w14:textId="77777777" w:rsidR="00F90400" w:rsidRDefault="00F90400" w:rsidP="003E54DC">
            <w:pPr>
              <w:jc w:val="center"/>
            </w:pPr>
            <w:r>
              <w:t>No</w:t>
            </w:r>
          </w:p>
        </w:tc>
        <w:tc>
          <w:tcPr>
            <w:tcW w:w="2270" w:type="dxa"/>
            <w:shd w:val="clear" w:color="auto" w:fill="auto"/>
          </w:tcPr>
          <w:p w14:paraId="220D0925" w14:textId="77777777" w:rsidR="00F90400" w:rsidRDefault="00F90400" w:rsidP="003E54DC">
            <w:pPr>
              <w:jc w:val="center"/>
            </w:pPr>
            <w:r>
              <w:t>No</w:t>
            </w:r>
          </w:p>
        </w:tc>
        <w:tc>
          <w:tcPr>
            <w:tcW w:w="1841" w:type="dxa"/>
            <w:shd w:val="clear" w:color="auto" w:fill="auto"/>
          </w:tcPr>
          <w:p w14:paraId="69248B42" w14:textId="77777777" w:rsidR="00F90400" w:rsidRDefault="00F90400" w:rsidP="003E54DC">
            <w:pPr>
              <w:jc w:val="center"/>
            </w:pPr>
            <w:r>
              <w:t>No</w:t>
            </w:r>
          </w:p>
        </w:tc>
      </w:tr>
      <w:tr w:rsidR="00F90400" w14:paraId="016B210B" w14:textId="77777777" w:rsidTr="003E54DC">
        <w:tc>
          <w:tcPr>
            <w:tcW w:w="1413" w:type="dxa"/>
            <w:shd w:val="clear" w:color="auto" w:fill="auto"/>
          </w:tcPr>
          <w:p w14:paraId="132E28AC" w14:textId="77777777" w:rsidR="00F90400" w:rsidRPr="00886C4A" w:rsidRDefault="00F90400" w:rsidP="003E54DC">
            <w:r w:rsidRPr="00886C4A">
              <w:t>36549432</w:t>
            </w:r>
            <w:r w:rsidRPr="00886C4A">
              <w:rPr>
                <w:vertAlign w:val="superscript"/>
              </w:rPr>
              <w:t xml:space="preserve"> A</w:t>
            </w:r>
          </w:p>
        </w:tc>
        <w:tc>
          <w:tcPr>
            <w:tcW w:w="1417" w:type="dxa"/>
            <w:shd w:val="clear" w:color="auto" w:fill="auto"/>
          </w:tcPr>
          <w:p w14:paraId="6CDB1B0F" w14:textId="77777777" w:rsidR="00F90400" w:rsidRDefault="00F90400" w:rsidP="003E54DC">
            <w:pPr>
              <w:jc w:val="center"/>
            </w:pPr>
            <w:r>
              <w:t>2023</w:t>
            </w:r>
          </w:p>
        </w:tc>
        <w:tc>
          <w:tcPr>
            <w:tcW w:w="1985" w:type="dxa"/>
            <w:shd w:val="clear" w:color="auto" w:fill="auto"/>
          </w:tcPr>
          <w:p w14:paraId="2CAA00B7" w14:textId="77777777" w:rsidR="00F90400" w:rsidRDefault="00F90400" w:rsidP="003E54DC">
            <w:pPr>
              <w:jc w:val="center"/>
            </w:pPr>
            <w:r>
              <w:t>No</w:t>
            </w:r>
          </w:p>
        </w:tc>
        <w:tc>
          <w:tcPr>
            <w:tcW w:w="2270" w:type="dxa"/>
            <w:shd w:val="clear" w:color="auto" w:fill="D9D9D9" w:themeFill="background1" w:themeFillShade="D9"/>
          </w:tcPr>
          <w:p w14:paraId="10EA4679" w14:textId="77777777" w:rsidR="00F90400" w:rsidRDefault="00F90400" w:rsidP="003E54DC">
            <w:pPr>
              <w:jc w:val="center"/>
            </w:pPr>
            <w:r>
              <w:t>Yes</w:t>
            </w:r>
          </w:p>
        </w:tc>
        <w:tc>
          <w:tcPr>
            <w:tcW w:w="1841" w:type="dxa"/>
            <w:shd w:val="clear" w:color="auto" w:fill="auto"/>
          </w:tcPr>
          <w:p w14:paraId="069E4935" w14:textId="77777777" w:rsidR="00F90400" w:rsidRDefault="00F90400" w:rsidP="003E54DC">
            <w:pPr>
              <w:jc w:val="center"/>
            </w:pPr>
            <w:r>
              <w:t>No</w:t>
            </w:r>
          </w:p>
        </w:tc>
      </w:tr>
      <w:tr w:rsidR="00F90400" w14:paraId="42754CCB" w14:textId="77777777" w:rsidTr="003E54DC">
        <w:tc>
          <w:tcPr>
            <w:tcW w:w="1413" w:type="dxa"/>
            <w:shd w:val="clear" w:color="auto" w:fill="auto"/>
          </w:tcPr>
          <w:p w14:paraId="05DF4B9C" w14:textId="77777777" w:rsidR="00F90400" w:rsidRPr="00886C4A" w:rsidRDefault="00F90400" w:rsidP="003E54DC">
            <w:r w:rsidRPr="00886C4A">
              <w:t>36909164</w:t>
            </w:r>
            <w:r w:rsidRPr="00886C4A">
              <w:rPr>
                <w:vertAlign w:val="superscript"/>
              </w:rPr>
              <w:t xml:space="preserve"> A</w:t>
            </w:r>
          </w:p>
        </w:tc>
        <w:tc>
          <w:tcPr>
            <w:tcW w:w="1417" w:type="dxa"/>
            <w:shd w:val="clear" w:color="auto" w:fill="auto"/>
          </w:tcPr>
          <w:p w14:paraId="62646461" w14:textId="77777777" w:rsidR="00F90400" w:rsidRDefault="00F90400" w:rsidP="003E54DC">
            <w:pPr>
              <w:jc w:val="center"/>
            </w:pPr>
            <w:r>
              <w:t>2023</w:t>
            </w:r>
          </w:p>
        </w:tc>
        <w:tc>
          <w:tcPr>
            <w:tcW w:w="1985" w:type="dxa"/>
            <w:shd w:val="clear" w:color="auto" w:fill="auto"/>
          </w:tcPr>
          <w:p w14:paraId="406BD83B" w14:textId="77777777" w:rsidR="00F90400" w:rsidRDefault="00F90400" w:rsidP="003E54DC">
            <w:pPr>
              <w:jc w:val="center"/>
            </w:pPr>
            <w:r>
              <w:t>No</w:t>
            </w:r>
          </w:p>
        </w:tc>
        <w:tc>
          <w:tcPr>
            <w:tcW w:w="2270" w:type="dxa"/>
            <w:shd w:val="clear" w:color="auto" w:fill="D9D9D9" w:themeFill="background1" w:themeFillShade="D9"/>
          </w:tcPr>
          <w:p w14:paraId="045314BF" w14:textId="77777777" w:rsidR="00F90400" w:rsidRDefault="00F90400" w:rsidP="003E54DC">
            <w:pPr>
              <w:jc w:val="center"/>
            </w:pPr>
            <w:r>
              <w:t>Yes</w:t>
            </w:r>
          </w:p>
        </w:tc>
        <w:tc>
          <w:tcPr>
            <w:tcW w:w="1841" w:type="dxa"/>
            <w:shd w:val="clear" w:color="auto" w:fill="auto"/>
          </w:tcPr>
          <w:p w14:paraId="024F978A" w14:textId="77777777" w:rsidR="00F90400" w:rsidRDefault="00F90400" w:rsidP="003E54DC">
            <w:pPr>
              <w:jc w:val="center"/>
            </w:pPr>
            <w:r>
              <w:t>No</w:t>
            </w:r>
          </w:p>
        </w:tc>
      </w:tr>
      <w:tr w:rsidR="00F90400" w14:paraId="03F51B21" w14:textId="77777777" w:rsidTr="003E54DC">
        <w:tc>
          <w:tcPr>
            <w:tcW w:w="1413" w:type="dxa"/>
            <w:shd w:val="clear" w:color="auto" w:fill="auto"/>
          </w:tcPr>
          <w:p w14:paraId="290FE26A" w14:textId="77777777" w:rsidR="00F90400" w:rsidRPr="00886C4A" w:rsidRDefault="00F90400" w:rsidP="003E54DC">
            <w:r w:rsidRPr="00886C4A">
              <w:t>37113974</w:t>
            </w:r>
            <w:r w:rsidRPr="00886C4A">
              <w:rPr>
                <w:vertAlign w:val="superscript"/>
              </w:rPr>
              <w:t xml:space="preserve"> A</w:t>
            </w:r>
          </w:p>
        </w:tc>
        <w:tc>
          <w:tcPr>
            <w:tcW w:w="1417" w:type="dxa"/>
            <w:shd w:val="clear" w:color="auto" w:fill="auto"/>
          </w:tcPr>
          <w:p w14:paraId="616DBEBE" w14:textId="77777777" w:rsidR="00F90400" w:rsidRDefault="00F90400" w:rsidP="003E54DC">
            <w:pPr>
              <w:jc w:val="center"/>
            </w:pPr>
            <w:r>
              <w:t>2023</w:t>
            </w:r>
          </w:p>
        </w:tc>
        <w:tc>
          <w:tcPr>
            <w:tcW w:w="1985" w:type="dxa"/>
            <w:shd w:val="clear" w:color="auto" w:fill="auto"/>
          </w:tcPr>
          <w:p w14:paraId="4A3B6EBE" w14:textId="77777777" w:rsidR="00F90400" w:rsidRDefault="00F90400" w:rsidP="003E54DC">
            <w:pPr>
              <w:jc w:val="center"/>
            </w:pPr>
            <w:r>
              <w:t>No</w:t>
            </w:r>
          </w:p>
        </w:tc>
        <w:tc>
          <w:tcPr>
            <w:tcW w:w="2270" w:type="dxa"/>
            <w:shd w:val="clear" w:color="auto" w:fill="auto"/>
          </w:tcPr>
          <w:p w14:paraId="65144231" w14:textId="77777777" w:rsidR="00F90400" w:rsidRDefault="00F90400" w:rsidP="003E54DC">
            <w:pPr>
              <w:jc w:val="center"/>
            </w:pPr>
            <w:r>
              <w:t>No</w:t>
            </w:r>
          </w:p>
        </w:tc>
        <w:tc>
          <w:tcPr>
            <w:tcW w:w="1841" w:type="dxa"/>
            <w:shd w:val="clear" w:color="auto" w:fill="auto"/>
          </w:tcPr>
          <w:p w14:paraId="553C4377" w14:textId="77777777" w:rsidR="00F90400" w:rsidRDefault="00F90400" w:rsidP="003E54DC">
            <w:pPr>
              <w:jc w:val="center"/>
            </w:pPr>
            <w:r>
              <w:t>No</w:t>
            </w:r>
          </w:p>
        </w:tc>
      </w:tr>
      <w:tr w:rsidR="00F90400" w14:paraId="4368CBD0" w14:textId="77777777" w:rsidTr="003E54DC">
        <w:tc>
          <w:tcPr>
            <w:tcW w:w="1413" w:type="dxa"/>
            <w:shd w:val="clear" w:color="auto" w:fill="auto"/>
          </w:tcPr>
          <w:p w14:paraId="6D1E6DDE" w14:textId="77777777" w:rsidR="00F90400" w:rsidRPr="00886C4A" w:rsidRDefault="00F90400" w:rsidP="003E54DC">
            <w:r w:rsidRPr="00886C4A">
              <w:t>37391024</w:t>
            </w:r>
            <w:r w:rsidRPr="00886C4A">
              <w:rPr>
                <w:vertAlign w:val="superscript"/>
              </w:rPr>
              <w:t xml:space="preserve"> A</w:t>
            </w:r>
          </w:p>
        </w:tc>
        <w:tc>
          <w:tcPr>
            <w:tcW w:w="1417" w:type="dxa"/>
            <w:shd w:val="clear" w:color="auto" w:fill="auto"/>
          </w:tcPr>
          <w:p w14:paraId="4369D648" w14:textId="77777777" w:rsidR="00F90400" w:rsidRDefault="00F90400" w:rsidP="003E54DC">
            <w:pPr>
              <w:jc w:val="center"/>
            </w:pPr>
            <w:r>
              <w:t>2023</w:t>
            </w:r>
          </w:p>
        </w:tc>
        <w:tc>
          <w:tcPr>
            <w:tcW w:w="1985" w:type="dxa"/>
            <w:shd w:val="clear" w:color="auto" w:fill="auto"/>
          </w:tcPr>
          <w:p w14:paraId="4E4E7314" w14:textId="77777777" w:rsidR="00F90400" w:rsidRDefault="00F90400" w:rsidP="003E54DC">
            <w:pPr>
              <w:jc w:val="center"/>
            </w:pPr>
            <w:r>
              <w:t>No</w:t>
            </w:r>
          </w:p>
        </w:tc>
        <w:tc>
          <w:tcPr>
            <w:tcW w:w="2270" w:type="dxa"/>
            <w:shd w:val="clear" w:color="auto" w:fill="auto"/>
          </w:tcPr>
          <w:p w14:paraId="32A1A7D3" w14:textId="77777777" w:rsidR="00F90400" w:rsidRDefault="00F90400" w:rsidP="003E54DC">
            <w:pPr>
              <w:jc w:val="center"/>
            </w:pPr>
            <w:r>
              <w:t>No</w:t>
            </w:r>
          </w:p>
        </w:tc>
        <w:tc>
          <w:tcPr>
            <w:tcW w:w="1841" w:type="dxa"/>
            <w:shd w:val="clear" w:color="auto" w:fill="auto"/>
          </w:tcPr>
          <w:p w14:paraId="7EB01028" w14:textId="77777777" w:rsidR="00F90400" w:rsidRDefault="00F90400" w:rsidP="003E54DC">
            <w:pPr>
              <w:jc w:val="center"/>
            </w:pPr>
            <w:r>
              <w:t>No</w:t>
            </w:r>
          </w:p>
        </w:tc>
      </w:tr>
      <w:tr w:rsidR="00F90400" w:rsidRPr="00CC33DF" w14:paraId="608AB294" w14:textId="77777777" w:rsidTr="003E54DC">
        <w:tc>
          <w:tcPr>
            <w:tcW w:w="1413" w:type="dxa"/>
            <w:shd w:val="clear" w:color="auto" w:fill="auto"/>
          </w:tcPr>
          <w:p w14:paraId="265FB904" w14:textId="77777777" w:rsidR="00F90400" w:rsidRPr="00886C4A" w:rsidRDefault="00F90400" w:rsidP="003E54DC">
            <w:r w:rsidRPr="00886C4A">
              <w:t>38250995</w:t>
            </w:r>
            <w:r w:rsidRPr="00886C4A">
              <w:rPr>
                <w:vertAlign w:val="superscript"/>
              </w:rPr>
              <w:t xml:space="preserve"> A</w:t>
            </w:r>
          </w:p>
        </w:tc>
        <w:tc>
          <w:tcPr>
            <w:tcW w:w="1417" w:type="dxa"/>
            <w:shd w:val="clear" w:color="auto" w:fill="auto"/>
          </w:tcPr>
          <w:p w14:paraId="414988BF" w14:textId="77777777" w:rsidR="00F90400" w:rsidRPr="00DB3A17" w:rsidRDefault="00F90400" w:rsidP="003E54DC">
            <w:pPr>
              <w:jc w:val="center"/>
            </w:pPr>
            <w:r w:rsidRPr="00DB3A17">
              <w:t>2024</w:t>
            </w:r>
          </w:p>
        </w:tc>
        <w:tc>
          <w:tcPr>
            <w:tcW w:w="1985" w:type="dxa"/>
            <w:shd w:val="clear" w:color="auto" w:fill="D9D9D9" w:themeFill="background1" w:themeFillShade="D9"/>
          </w:tcPr>
          <w:p w14:paraId="3D0FED5D" w14:textId="77777777" w:rsidR="00F90400" w:rsidRPr="00DB3A17" w:rsidRDefault="00F90400" w:rsidP="003E54DC">
            <w:pPr>
              <w:jc w:val="center"/>
            </w:pPr>
            <w:r>
              <w:t>Yes</w:t>
            </w:r>
          </w:p>
        </w:tc>
        <w:tc>
          <w:tcPr>
            <w:tcW w:w="2270" w:type="dxa"/>
            <w:shd w:val="clear" w:color="auto" w:fill="auto"/>
          </w:tcPr>
          <w:p w14:paraId="2711EACB" w14:textId="77777777" w:rsidR="00F90400" w:rsidRPr="00DB3A17" w:rsidRDefault="00F90400" w:rsidP="003E54DC">
            <w:pPr>
              <w:jc w:val="center"/>
            </w:pPr>
            <w:r>
              <w:t>No</w:t>
            </w:r>
          </w:p>
        </w:tc>
        <w:tc>
          <w:tcPr>
            <w:tcW w:w="1841" w:type="dxa"/>
            <w:shd w:val="clear" w:color="auto" w:fill="auto"/>
          </w:tcPr>
          <w:p w14:paraId="756937B3" w14:textId="77777777" w:rsidR="00F90400" w:rsidRPr="00DB3A17" w:rsidRDefault="00F90400" w:rsidP="003E54DC">
            <w:pPr>
              <w:jc w:val="center"/>
            </w:pPr>
            <w:r>
              <w:t>No</w:t>
            </w:r>
          </w:p>
        </w:tc>
      </w:tr>
      <w:tr w:rsidR="00F90400" w:rsidRPr="00CC33DF" w14:paraId="317BA8D4" w14:textId="77777777" w:rsidTr="003E54DC">
        <w:tc>
          <w:tcPr>
            <w:tcW w:w="1413" w:type="dxa"/>
            <w:shd w:val="clear" w:color="auto" w:fill="auto"/>
          </w:tcPr>
          <w:p w14:paraId="43F1CEFA" w14:textId="77777777" w:rsidR="00F90400" w:rsidRPr="00886C4A" w:rsidRDefault="00F90400" w:rsidP="003E54DC">
            <w:r w:rsidRPr="00886C4A">
              <w:t>39184946</w:t>
            </w:r>
          </w:p>
        </w:tc>
        <w:tc>
          <w:tcPr>
            <w:tcW w:w="1417" w:type="dxa"/>
            <w:shd w:val="clear" w:color="auto" w:fill="auto"/>
          </w:tcPr>
          <w:p w14:paraId="2E9E2649" w14:textId="77777777" w:rsidR="00F90400" w:rsidRPr="00DB3A17" w:rsidRDefault="00F90400" w:rsidP="003E54DC">
            <w:pPr>
              <w:jc w:val="center"/>
            </w:pPr>
            <w:r w:rsidRPr="00DB3A17">
              <w:t>2024</w:t>
            </w:r>
          </w:p>
        </w:tc>
        <w:tc>
          <w:tcPr>
            <w:tcW w:w="1985" w:type="dxa"/>
            <w:shd w:val="clear" w:color="auto" w:fill="auto"/>
          </w:tcPr>
          <w:p w14:paraId="042F93B8" w14:textId="77777777" w:rsidR="00F90400" w:rsidRPr="00DB3A17" w:rsidRDefault="00F90400" w:rsidP="003E54DC">
            <w:pPr>
              <w:jc w:val="center"/>
            </w:pPr>
            <w:r>
              <w:t>No</w:t>
            </w:r>
          </w:p>
        </w:tc>
        <w:tc>
          <w:tcPr>
            <w:tcW w:w="2270" w:type="dxa"/>
            <w:shd w:val="clear" w:color="auto" w:fill="auto"/>
          </w:tcPr>
          <w:p w14:paraId="30429B1D" w14:textId="77777777" w:rsidR="00F90400" w:rsidRPr="00DB3A17" w:rsidRDefault="00F90400" w:rsidP="003E54DC">
            <w:pPr>
              <w:jc w:val="center"/>
            </w:pPr>
            <w:r>
              <w:t>No</w:t>
            </w:r>
          </w:p>
        </w:tc>
        <w:tc>
          <w:tcPr>
            <w:tcW w:w="1841" w:type="dxa"/>
            <w:shd w:val="clear" w:color="auto" w:fill="auto"/>
          </w:tcPr>
          <w:p w14:paraId="064573E4" w14:textId="77777777" w:rsidR="00F90400" w:rsidRPr="00DB3A17" w:rsidRDefault="00F90400" w:rsidP="003E54DC">
            <w:pPr>
              <w:jc w:val="center"/>
            </w:pPr>
            <w:r>
              <w:t>No</w:t>
            </w:r>
          </w:p>
        </w:tc>
      </w:tr>
      <w:tr w:rsidR="00F90400" w:rsidRPr="00CC33DF" w14:paraId="198AD420" w14:textId="77777777" w:rsidTr="003E54DC">
        <w:tc>
          <w:tcPr>
            <w:tcW w:w="1413" w:type="dxa"/>
            <w:shd w:val="clear" w:color="auto" w:fill="auto"/>
          </w:tcPr>
          <w:p w14:paraId="70088CED" w14:textId="77777777" w:rsidR="00F90400" w:rsidRPr="00886C4A" w:rsidRDefault="00F90400" w:rsidP="003E54DC">
            <w:r w:rsidRPr="00886C4A">
              <w:t>38672454</w:t>
            </w:r>
            <w:r w:rsidRPr="00886C4A">
              <w:rPr>
                <w:vertAlign w:val="superscript"/>
              </w:rPr>
              <w:t xml:space="preserve"> A</w:t>
            </w:r>
          </w:p>
        </w:tc>
        <w:tc>
          <w:tcPr>
            <w:tcW w:w="1417" w:type="dxa"/>
            <w:shd w:val="clear" w:color="auto" w:fill="auto"/>
          </w:tcPr>
          <w:p w14:paraId="13135DFB" w14:textId="77777777" w:rsidR="00F90400" w:rsidRPr="00DB3A17" w:rsidRDefault="00F90400" w:rsidP="003E54DC">
            <w:pPr>
              <w:jc w:val="center"/>
            </w:pPr>
            <w:r w:rsidRPr="00DB3A17">
              <w:t>2024</w:t>
            </w:r>
          </w:p>
        </w:tc>
        <w:tc>
          <w:tcPr>
            <w:tcW w:w="1985" w:type="dxa"/>
            <w:shd w:val="clear" w:color="auto" w:fill="auto"/>
          </w:tcPr>
          <w:p w14:paraId="69091FA7" w14:textId="77777777" w:rsidR="00F90400" w:rsidRPr="00DB3A17" w:rsidRDefault="00F90400" w:rsidP="003E54DC">
            <w:pPr>
              <w:jc w:val="center"/>
            </w:pPr>
            <w:r>
              <w:t>No</w:t>
            </w:r>
          </w:p>
        </w:tc>
        <w:tc>
          <w:tcPr>
            <w:tcW w:w="2270" w:type="dxa"/>
            <w:shd w:val="clear" w:color="auto" w:fill="auto"/>
          </w:tcPr>
          <w:p w14:paraId="1E102FB9" w14:textId="77777777" w:rsidR="00F90400" w:rsidRPr="00DB3A17" w:rsidRDefault="00F90400" w:rsidP="003E54DC">
            <w:pPr>
              <w:jc w:val="center"/>
            </w:pPr>
            <w:r>
              <w:t>No</w:t>
            </w:r>
          </w:p>
        </w:tc>
        <w:tc>
          <w:tcPr>
            <w:tcW w:w="1841" w:type="dxa"/>
            <w:shd w:val="clear" w:color="auto" w:fill="auto"/>
          </w:tcPr>
          <w:p w14:paraId="6E038ED1" w14:textId="77777777" w:rsidR="00F90400" w:rsidRPr="00DB3A17" w:rsidRDefault="00F90400" w:rsidP="003E54DC">
            <w:pPr>
              <w:jc w:val="center"/>
            </w:pPr>
            <w:r>
              <w:t>No</w:t>
            </w:r>
          </w:p>
        </w:tc>
      </w:tr>
      <w:tr w:rsidR="00F90400" w:rsidRPr="00CC33DF" w14:paraId="1417BAA3" w14:textId="77777777" w:rsidTr="003E54DC">
        <w:tc>
          <w:tcPr>
            <w:tcW w:w="1413" w:type="dxa"/>
            <w:shd w:val="clear" w:color="auto" w:fill="auto"/>
          </w:tcPr>
          <w:p w14:paraId="7DF88E30" w14:textId="77777777" w:rsidR="00F90400" w:rsidRPr="00886C4A" w:rsidRDefault="00F90400" w:rsidP="003E54DC">
            <w:r w:rsidRPr="00886C4A">
              <w:t>38592388</w:t>
            </w:r>
            <w:r w:rsidRPr="00886C4A">
              <w:rPr>
                <w:vertAlign w:val="superscript"/>
              </w:rPr>
              <w:t xml:space="preserve"> A</w:t>
            </w:r>
          </w:p>
        </w:tc>
        <w:tc>
          <w:tcPr>
            <w:tcW w:w="1417" w:type="dxa"/>
            <w:shd w:val="clear" w:color="auto" w:fill="auto"/>
          </w:tcPr>
          <w:p w14:paraId="4373BAFA" w14:textId="77777777" w:rsidR="00F90400" w:rsidRPr="00DB3A17" w:rsidRDefault="00F90400" w:rsidP="003E54DC">
            <w:pPr>
              <w:jc w:val="center"/>
            </w:pPr>
            <w:r w:rsidRPr="00DB3A17">
              <w:t>2024</w:t>
            </w:r>
          </w:p>
        </w:tc>
        <w:tc>
          <w:tcPr>
            <w:tcW w:w="1985" w:type="dxa"/>
            <w:shd w:val="clear" w:color="auto" w:fill="auto"/>
          </w:tcPr>
          <w:p w14:paraId="49D8E641" w14:textId="77777777" w:rsidR="00F90400" w:rsidRPr="00DB3A17" w:rsidRDefault="00F90400" w:rsidP="003E54DC">
            <w:pPr>
              <w:jc w:val="center"/>
            </w:pPr>
            <w:r>
              <w:t>No (Ahlqvist)</w:t>
            </w:r>
          </w:p>
        </w:tc>
        <w:tc>
          <w:tcPr>
            <w:tcW w:w="2270" w:type="dxa"/>
            <w:shd w:val="clear" w:color="auto" w:fill="auto"/>
          </w:tcPr>
          <w:p w14:paraId="210638DC" w14:textId="77777777" w:rsidR="00F90400" w:rsidRPr="00DB3A17" w:rsidRDefault="00F90400" w:rsidP="003E54DC">
            <w:pPr>
              <w:jc w:val="center"/>
            </w:pPr>
            <w:r>
              <w:t>No</w:t>
            </w:r>
          </w:p>
        </w:tc>
        <w:tc>
          <w:tcPr>
            <w:tcW w:w="1841" w:type="dxa"/>
            <w:shd w:val="clear" w:color="auto" w:fill="auto"/>
          </w:tcPr>
          <w:p w14:paraId="06C02352" w14:textId="77777777" w:rsidR="00F90400" w:rsidRPr="00DB3A17" w:rsidRDefault="00F90400" w:rsidP="003E54DC">
            <w:pPr>
              <w:jc w:val="center"/>
            </w:pPr>
            <w:r>
              <w:t>No</w:t>
            </w:r>
          </w:p>
        </w:tc>
      </w:tr>
      <w:tr w:rsidR="00F90400" w:rsidRPr="00CC33DF" w14:paraId="206B506C" w14:textId="77777777" w:rsidTr="003E54DC">
        <w:tc>
          <w:tcPr>
            <w:tcW w:w="1413" w:type="dxa"/>
            <w:shd w:val="clear" w:color="auto" w:fill="auto"/>
          </w:tcPr>
          <w:p w14:paraId="6D5FBB61" w14:textId="77777777" w:rsidR="00F90400" w:rsidRPr="00886C4A" w:rsidRDefault="00F90400" w:rsidP="003E54DC">
            <w:r w:rsidRPr="00886C4A">
              <w:lastRenderedPageBreak/>
              <w:t>39114279</w:t>
            </w:r>
            <w:r w:rsidRPr="00886C4A">
              <w:rPr>
                <w:vertAlign w:val="superscript"/>
              </w:rPr>
              <w:t xml:space="preserve"> A</w:t>
            </w:r>
          </w:p>
        </w:tc>
        <w:tc>
          <w:tcPr>
            <w:tcW w:w="1417" w:type="dxa"/>
            <w:shd w:val="clear" w:color="auto" w:fill="auto"/>
          </w:tcPr>
          <w:p w14:paraId="0CA472F9" w14:textId="77777777" w:rsidR="00F90400" w:rsidRPr="00644F01" w:rsidRDefault="00F90400" w:rsidP="003E54DC">
            <w:pPr>
              <w:jc w:val="center"/>
            </w:pPr>
            <w:r w:rsidRPr="00644F01">
              <w:t>2024</w:t>
            </w:r>
          </w:p>
        </w:tc>
        <w:tc>
          <w:tcPr>
            <w:tcW w:w="1985" w:type="dxa"/>
            <w:shd w:val="clear" w:color="auto" w:fill="D9D9D9" w:themeFill="background1" w:themeFillShade="D9"/>
          </w:tcPr>
          <w:p w14:paraId="1BDB8251" w14:textId="77777777" w:rsidR="00F90400" w:rsidRPr="00644F01" w:rsidRDefault="00F90400" w:rsidP="003E54DC">
            <w:pPr>
              <w:jc w:val="center"/>
            </w:pPr>
            <w:r>
              <w:t>Yes (Shaw)</w:t>
            </w:r>
          </w:p>
        </w:tc>
        <w:tc>
          <w:tcPr>
            <w:tcW w:w="2270" w:type="dxa"/>
            <w:shd w:val="clear" w:color="auto" w:fill="auto"/>
          </w:tcPr>
          <w:p w14:paraId="4F231852" w14:textId="77777777" w:rsidR="00F90400" w:rsidRPr="00644F01" w:rsidRDefault="00F90400" w:rsidP="003E54DC">
            <w:pPr>
              <w:jc w:val="center"/>
            </w:pPr>
            <w:r>
              <w:t>No</w:t>
            </w:r>
          </w:p>
        </w:tc>
        <w:tc>
          <w:tcPr>
            <w:tcW w:w="1841" w:type="dxa"/>
            <w:shd w:val="clear" w:color="auto" w:fill="auto"/>
          </w:tcPr>
          <w:p w14:paraId="1068D2CA" w14:textId="77777777" w:rsidR="00F90400" w:rsidRPr="00644F01" w:rsidRDefault="00F90400" w:rsidP="003E54DC">
            <w:pPr>
              <w:jc w:val="center"/>
            </w:pPr>
            <w:r>
              <w:t>No</w:t>
            </w:r>
          </w:p>
        </w:tc>
      </w:tr>
      <w:tr w:rsidR="00F90400" w:rsidRPr="00CC33DF" w14:paraId="0E972BB1" w14:textId="77777777" w:rsidTr="003E54DC">
        <w:tc>
          <w:tcPr>
            <w:tcW w:w="1413" w:type="dxa"/>
            <w:shd w:val="clear" w:color="auto" w:fill="auto"/>
          </w:tcPr>
          <w:p w14:paraId="4FF90C2F" w14:textId="77777777" w:rsidR="00F90400" w:rsidRPr="00886C4A" w:rsidRDefault="00F90400" w:rsidP="003E54DC">
            <w:r w:rsidRPr="00886C4A">
              <w:t>39102714</w:t>
            </w:r>
            <w:r w:rsidRPr="00886C4A">
              <w:rPr>
                <w:vertAlign w:val="superscript"/>
              </w:rPr>
              <w:t xml:space="preserve"> A</w:t>
            </w:r>
          </w:p>
        </w:tc>
        <w:tc>
          <w:tcPr>
            <w:tcW w:w="1417" w:type="dxa"/>
            <w:shd w:val="clear" w:color="auto" w:fill="auto"/>
          </w:tcPr>
          <w:p w14:paraId="205555D2" w14:textId="77777777" w:rsidR="00F90400" w:rsidRPr="00DB3A17" w:rsidRDefault="00F90400" w:rsidP="003E54DC">
            <w:pPr>
              <w:jc w:val="center"/>
            </w:pPr>
            <w:r w:rsidRPr="00DB3A17">
              <w:t>2024</w:t>
            </w:r>
          </w:p>
        </w:tc>
        <w:tc>
          <w:tcPr>
            <w:tcW w:w="1985" w:type="dxa"/>
            <w:shd w:val="clear" w:color="auto" w:fill="auto"/>
          </w:tcPr>
          <w:p w14:paraId="04CA1E9A" w14:textId="77777777" w:rsidR="00F90400" w:rsidRPr="00DB3A17" w:rsidRDefault="00F90400" w:rsidP="003E54DC">
            <w:pPr>
              <w:jc w:val="center"/>
            </w:pPr>
            <w:r>
              <w:t>No</w:t>
            </w:r>
          </w:p>
        </w:tc>
        <w:tc>
          <w:tcPr>
            <w:tcW w:w="2270" w:type="dxa"/>
            <w:shd w:val="clear" w:color="auto" w:fill="auto"/>
          </w:tcPr>
          <w:p w14:paraId="5904AE18" w14:textId="77777777" w:rsidR="00F90400" w:rsidRPr="00DB3A17" w:rsidRDefault="00F90400" w:rsidP="003E54DC">
            <w:pPr>
              <w:jc w:val="center"/>
            </w:pPr>
            <w:r>
              <w:t>No</w:t>
            </w:r>
          </w:p>
        </w:tc>
        <w:tc>
          <w:tcPr>
            <w:tcW w:w="1841" w:type="dxa"/>
            <w:shd w:val="clear" w:color="auto" w:fill="auto"/>
          </w:tcPr>
          <w:p w14:paraId="2397B8BF" w14:textId="77777777" w:rsidR="00F90400" w:rsidRPr="00DB3A17" w:rsidRDefault="00F90400" w:rsidP="003E54DC">
            <w:pPr>
              <w:jc w:val="center"/>
            </w:pPr>
            <w:r>
              <w:t>No</w:t>
            </w:r>
          </w:p>
        </w:tc>
      </w:tr>
      <w:tr w:rsidR="00F90400" w14:paraId="0465736C" w14:textId="77777777" w:rsidTr="003E54DC">
        <w:tc>
          <w:tcPr>
            <w:tcW w:w="1413" w:type="dxa"/>
            <w:shd w:val="clear" w:color="auto" w:fill="auto"/>
          </w:tcPr>
          <w:p w14:paraId="5873D089" w14:textId="77777777" w:rsidR="00F90400" w:rsidRPr="00886C4A" w:rsidRDefault="00F90400" w:rsidP="003E54DC">
            <w:r w:rsidRPr="00886C4A">
              <w:t>39550993</w:t>
            </w:r>
            <w:r w:rsidRPr="00886C4A">
              <w:rPr>
                <w:vertAlign w:val="superscript"/>
              </w:rPr>
              <w:t xml:space="preserve"> A</w:t>
            </w:r>
          </w:p>
        </w:tc>
        <w:tc>
          <w:tcPr>
            <w:tcW w:w="1417" w:type="dxa"/>
            <w:shd w:val="clear" w:color="auto" w:fill="auto"/>
          </w:tcPr>
          <w:p w14:paraId="6E13EA30" w14:textId="77777777" w:rsidR="00F90400" w:rsidRPr="00DB3A17" w:rsidRDefault="00F90400" w:rsidP="003E54DC">
            <w:pPr>
              <w:jc w:val="center"/>
            </w:pPr>
            <w:r w:rsidRPr="00DB3A17">
              <w:t>2024</w:t>
            </w:r>
          </w:p>
        </w:tc>
        <w:tc>
          <w:tcPr>
            <w:tcW w:w="1985" w:type="dxa"/>
            <w:shd w:val="clear" w:color="auto" w:fill="auto"/>
          </w:tcPr>
          <w:p w14:paraId="0D0C2C27" w14:textId="77777777" w:rsidR="00F90400" w:rsidRPr="00DB3A17" w:rsidRDefault="00F90400" w:rsidP="003E54DC">
            <w:pPr>
              <w:jc w:val="center"/>
            </w:pPr>
            <w:r>
              <w:t>No</w:t>
            </w:r>
          </w:p>
        </w:tc>
        <w:tc>
          <w:tcPr>
            <w:tcW w:w="2270" w:type="dxa"/>
            <w:shd w:val="clear" w:color="auto" w:fill="auto"/>
          </w:tcPr>
          <w:p w14:paraId="27067942" w14:textId="77777777" w:rsidR="00F90400" w:rsidRPr="00DB3A17" w:rsidRDefault="00F90400" w:rsidP="003E54DC">
            <w:pPr>
              <w:jc w:val="center"/>
            </w:pPr>
            <w:r>
              <w:t>No</w:t>
            </w:r>
          </w:p>
        </w:tc>
        <w:tc>
          <w:tcPr>
            <w:tcW w:w="1841" w:type="dxa"/>
            <w:shd w:val="clear" w:color="auto" w:fill="auto"/>
          </w:tcPr>
          <w:p w14:paraId="3E66AF72" w14:textId="77777777" w:rsidR="00F90400" w:rsidRPr="00DB3A17" w:rsidRDefault="00F90400" w:rsidP="003E54DC">
            <w:pPr>
              <w:jc w:val="center"/>
            </w:pPr>
            <w:r>
              <w:t>No</w:t>
            </w:r>
          </w:p>
        </w:tc>
      </w:tr>
      <w:tr w:rsidR="00F90400" w14:paraId="4EA6D4C9" w14:textId="77777777" w:rsidTr="003E54DC">
        <w:tc>
          <w:tcPr>
            <w:tcW w:w="1413" w:type="dxa"/>
            <w:shd w:val="clear" w:color="auto" w:fill="auto"/>
          </w:tcPr>
          <w:p w14:paraId="04D62CF8" w14:textId="77777777" w:rsidR="00F90400" w:rsidRPr="00886C4A" w:rsidRDefault="00F90400" w:rsidP="003E54DC">
            <w:r w:rsidRPr="00886C4A">
              <w:t>39637384</w:t>
            </w:r>
            <w:r w:rsidRPr="00886C4A">
              <w:rPr>
                <w:vertAlign w:val="superscript"/>
              </w:rPr>
              <w:t xml:space="preserve"> A</w:t>
            </w:r>
          </w:p>
        </w:tc>
        <w:tc>
          <w:tcPr>
            <w:tcW w:w="1417" w:type="dxa"/>
            <w:shd w:val="clear" w:color="auto" w:fill="auto"/>
          </w:tcPr>
          <w:p w14:paraId="2787CB56" w14:textId="77777777" w:rsidR="00F90400" w:rsidRDefault="00F90400" w:rsidP="003E54DC">
            <w:pPr>
              <w:jc w:val="center"/>
            </w:pPr>
            <w:r>
              <w:t>2025</w:t>
            </w:r>
          </w:p>
        </w:tc>
        <w:tc>
          <w:tcPr>
            <w:tcW w:w="1985" w:type="dxa"/>
            <w:shd w:val="clear" w:color="auto" w:fill="auto"/>
          </w:tcPr>
          <w:p w14:paraId="1F906049" w14:textId="77777777" w:rsidR="00F90400" w:rsidRDefault="00F90400" w:rsidP="003E54DC">
            <w:pPr>
              <w:jc w:val="center"/>
            </w:pPr>
            <w:r>
              <w:t>No</w:t>
            </w:r>
          </w:p>
        </w:tc>
        <w:tc>
          <w:tcPr>
            <w:tcW w:w="2270" w:type="dxa"/>
            <w:shd w:val="clear" w:color="auto" w:fill="auto"/>
          </w:tcPr>
          <w:p w14:paraId="00CA9349" w14:textId="77777777" w:rsidR="00F90400" w:rsidRDefault="00F90400" w:rsidP="003E54DC">
            <w:pPr>
              <w:jc w:val="center"/>
            </w:pPr>
            <w:r>
              <w:t>No</w:t>
            </w:r>
          </w:p>
        </w:tc>
        <w:tc>
          <w:tcPr>
            <w:tcW w:w="1841" w:type="dxa"/>
            <w:shd w:val="clear" w:color="auto" w:fill="auto"/>
          </w:tcPr>
          <w:p w14:paraId="768104EC" w14:textId="77777777" w:rsidR="00F90400" w:rsidRDefault="00F90400" w:rsidP="003E54DC">
            <w:pPr>
              <w:jc w:val="center"/>
            </w:pPr>
            <w:r>
              <w:t>No</w:t>
            </w:r>
          </w:p>
        </w:tc>
      </w:tr>
      <w:tr w:rsidR="00F90400" w14:paraId="463E9B59" w14:textId="77777777" w:rsidTr="003E54DC">
        <w:tc>
          <w:tcPr>
            <w:tcW w:w="1413" w:type="dxa"/>
            <w:shd w:val="clear" w:color="auto" w:fill="auto"/>
          </w:tcPr>
          <w:p w14:paraId="713DFC8E" w14:textId="77777777" w:rsidR="00F90400" w:rsidRPr="00886C4A" w:rsidRDefault="00F90400" w:rsidP="003E54DC">
            <w:r w:rsidRPr="00886C4A">
              <w:t>39982125</w:t>
            </w:r>
            <w:r w:rsidRPr="00886C4A">
              <w:rPr>
                <w:vertAlign w:val="superscript"/>
              </w:rPr>
              <w:t xml:space="preserve"> A</w:t>
            </w:r>
          </w:p>
        </w:tc>
        <w:tc>
          <w:tcPr>
            <w:tcW w:w="1417" w:type="dxa"/>
            <w:shd w:val="clear" w:color="auto" w:fill="auto"/>
          </w:tcPr>
          <w:p w14:paraId="720ED61C" w14:textId="77777777" w:rsidR="00F90400" w:rsidRDefault="00F90400" w:rsidP="003E54DC">
            <w:pPr>
              <w:jc w:val="center"/>
            </w:pPr>
            <w:r>
              <w:t>2025</w:t>
            </w:r>
          </w:p>
        </w:tc>
        <w:tc>
          <w:tcPr>
            <w:tcW w:w="1985" w:type="dxa"/>
            <w:shd w:val="clear" w:color="auto" w:fill="auto"/>
          </w:tcPr>
          <w:p w14:paraId="3E38DA32" w14:textId="77777777" w:rsidR="00F90400" w:rsidRDefault="00F90400" w:rsidP="003E54DC">
            <w:pPr>
              <w:jc w:val="center"/>
            </w:pPr>
            <w:r>
              <w:t>No</w:t>
            </w:r>
          </w:p>
        </w:tc>
        <w:tc>
          <w:tcPr>
            <w:tcW w:w="2270" w:type="dxa"/>
            <w:shd w:val="clear" w:color="auto" w:fill="D9D9D9" w:themeFill="background1" w:themeFillShade="D9"/>
          </w:tcPr>
          <w:p w14:paraId="26178AE7" w14:textId="77777777" w:rsidR="00F90400" w:rsidRDefault="00F90400" w:rsidP="003E54DC">
            <w:pPr>
              <w:jc w:val="center"/>
            </w:pPr>
            <w:r>
              <w:t>Yes</w:t>
            </w:r>
          </w:p>
        </w:tc>
        <w:tc>
          <w:tcPr>
            <w:tcW w:w="1841" w:type="dxa"/>
            <w:shd w:val="clear" w:color="auto" w:fill="auto"/>
          </w:tcPr>
          <w:p w14:paraId="7038987B" w14:textId="77777777" w:rsidR="00F90400" w:rsidRDefault="00F90400" w:rsidP="003E54DC">
            <w:pPr>
              <w:jc w:val="center"/>
            </w:pPr>
            <w:r>
              <w:t>No</w:t>
            </w:r>
          </w:p>
        </w:tc>
      </w:tr>
      <w:tr w:rsidR="00F90400" w14:paraId="5BC95CE3" w14:textId="77777777" w:rsidTr="003E54DC">
        <w:tc>
          <w:tcPr>
            <w:tcW w:w="1413" w:type="dxa"/>
            <w:shd w:val="clear" w:color="auto" w:fill="auto"/>
          </w:tcPr>
          <w:p w14:paraId="12BAA507" w14:textId="77777777" w:rsidR="00F90400" w:rsidRPr="00886C4A" w:rsidRDefault="00F90400" w:rsidP="003E54DC">
            <w:r w:rsidRPr="00886C4A">
              <w:t>40245419</w:t>
            </w:r>
            <w:r w:rsidRPr="00886C4A">
              <w:rPr>
                <w:vertAlign w:val="superscript"/>
              </w:rPr>
              <w:t xml:space="preserve"> A</w:t>
            </w:r>
          </w:p>
        </w:tc>
        <w:tc>
          <w:tcPr>
            <w:tcW w:w="1417" w:type="dxa"/>
            <w:shd w:val="clear" w:color="auto" w:fill="auto"/>
          </w:tcPr>
          <w:p w14:paraId="1D59B13F" w14:textId="77777777" w:rsidR="00F90400" w:rsidRDefault="00F90400" w:rsidP="003E54DC">
            <w:pPr>
              <w:jc w:val="center"/>
            </w:pPr>
            <w:r>
              <w:t>2025</w:t>
            </w:r>
          </w:p>
        </w:tc>
        <w:tc>
          <w:tcPr>
            <w:tcW w:w="1985" w:type="dxa"/>
            <w:shd w:val="clear" w:color="auto" w:fill="auto"/>
          </w:tcPr>
          <w:p w14:paraId="14F17E1A" w14:textId="77777777" w:rsidR="00F90400" w:rsidRDefault="00F90400" w:rsidP="003E54DC">
            <w:pPr>
              <w:jc w:val="center"/>
            </w:pPr>
            <w:r>
              <w:t>No</w:t>
            </w:r>
          </w:p>
        </w:tc>
        <w:tc>
          <w:tcPr>
            <w:tcW w:w="2270" w:type="dxa"/>
            <w:shd w:val="clear" w:color="auto" w:fill="auto"/>
          </w:tcPr>
          <w:p w14:paraId="0F7F787A" w14:textId="77777777" w:rsidR="00F90400" w:rsidRDefault="00F90400" w:rsidP="003E54DC">
            <w:pPr>
              <w:jc w:val="center"/>
            </w:pPr>
            <w:r>
              <w:t>No</w:t>
            </w:r>
          </w:p>
        </w:tc>
        <w:tc>
          <w:tcPr>
            <w:tcW w:w="1841" w:type="dxa"/>
            <w:shd w:val="clear" w:color="auto" w:fill="auto"/>
          </w:tcPr>
          <w:p w14:paraId="283D894F" w14:textId="77777777" w:rsidR="00F90400" w:rsidRDefault="00F90400" w:rsidP="003E54DC">
            <w:pPr>
              <w:jc w:val="center"/>
            </w:pPr>
            <w:r>
              <w:t>No</w:t>
            </w:r>
          </w:p>
        </w:tc>
      </w:tr>
      <w:tr w:rsidR="00F90400" w14:paraId="798730EC" w14:textId="77777777" w:rsidTr="003E54DC">
        <w:tc>
          <w:tcPr>
            <w:tcW w:w="1413" w:type="dxa"/>
            <w:shd w:val="clear" w:color="auto" w:fill="auto"/>
          </w:tcPr>
          <w:p w14:paraId="56FD4B5A" w14:textId="57B53544" w:rsidR="00F90400" w:rsidRPr="00240A31" w:rsidRDefault="00F90400" w:rsidP="003E54DC">
            <w:pPr>
              <w:rPr>
                <w:b/>
                <w:bCs/>
                <w:sz w:val="26"/>
                <w:szCs w:val="26"/>
              </w:rPr>
            </w:pPr>
            <w:r w:rsidRPr="00240A31">
              <w:rPr>
                <w:b/>
                <w:bCs/>
                <w:sz w:val="26"/>
                <w:szCs w:val="26"/>
              </w:rPr>
              <w:t>Total</w:t>
            </w:r>
            <w:r w:rsidR="0067357B">
              <w:rPr>
                <w:b/>
                <w:bCs/>
                <w:sz w:val="26"/>
                <w:szCs w:val="26"/>
              </w:rPr>
              <w:t xml:space="preserve"> since published</w:t>
            </w:r>
          </w:p>
        </w:tc>
        <w:tc>
          <w:tcPr>
            <w:tcW w:w="1417" w:type="dxa"/>
            <w:shd w:val="clear" w:color="auto" w:fill="auto"/>
          </w:tcPr>
          <w:p w14:paraId="4E40A232" w14:textId="77777777" w:rsidR="00F90400" w:rsidRPr="00240A31" w:rsidRDefault="00F90400" w:rsidP="003E54DC">
            <w:pPr>
              <w:jc w:val="center"/>
              <w:rPr>
                <w:b/>
                <w:bCs/>
                <w:sz w:val="26"/>
                <w:szCs w:val="26"/>
              </w:rPr>
            </w:pPr>
            <w:r>
              <w:rPr>
                <w:b/>
                <w:bCs/>
                <w:sz w:val="26"/>
                <w:szCs w:val="26"/>
              </w:rPr>
              <w:t>2008-2025</w:t>
            </w:r>
          </w:p>
        </w:tc>
        <w:tc>
          <w:tcPr>
            <w:tcW w:w="1985" w:type="dxa"/>
            <w:shd w:val="clear" w:color="auto" w:fill="auto"/>
          </w:tcPr>
          <w:p w14:paraId="209B4496" w14:textId="77777777" w:rsidR="00F90400" w:rsidRDefault="00F90400" w:rsidP="003E54DC">
            <w:pPr>
              <w:jc w:val="center"/>
              <w:rPr>
                <w:b/>
                <w:bCs/>
                <w:sz w:val="26"/>
                <w:szCs w:val="26"/>
              </w:rPr>
            </w:pPr>
            <w:r>
              <w:rPr>
                <w:b/>
                <w:bCs/>
                <w:sz w:val="26"/>
                <w:szCs w:val="26"/>
              </w:rPr>
              <w:t>Yes = 17</w:t>
            </w:r>
          </w:p>
          <w:p w14:paraId="7FA301F5" w14:textId="408A3047" w:rsidR="00F90400" w:rsidRPr="00240A31" w:rsidRDefault="00F90400" w:rsidP="003E54DC">
            <w:pPr>
              <w:jc w:val="center"/>
              <w:rPr>
                <w:b/>
                <w:bCs/>
                <w:sz w:val="26"/>
                <w:szCs w:val="26"/>
              </w:rPr>
            </w:pPr>
            <w:r>
              <w:rPr>
                <w:b/>
                <w:bCs/>
                <w:sz w:val="26"/>
                <w:szCs w:val="26"/>
              </w:rPr>
              <w:t>17/</w:t>
            </w:r>
            <w:r w:rsidR="000B7594">
              <w:rPr>
                <w:b/>
                <w:bCs/>
                <w:sz w:val="26"/>
                <w:szCs w:val="26"/>
              </w:rPr>
              <w:t>63</w:t>
            </w:r>
            <w:r>
              <w:rPr>
                <w:b/>
                <w:bCs/>
                <w:sz w:val="26"/>
                <w:szCs w:val="26"/>
              </w:rPr>
              <w:t xml:space="preserve"> = 2</w:t>
            </w:r>
            <w:r w:rsidR="00063618">
              <w:rPr>
                <w:b/>
                <w:bCs/>
                <w:sz w:val="26"/>
                <w:szCs w:val="26"/>
              </w:rPr>
              <w:t>7</w:t>
            </w:r>
            <w:r>
              <w:rPr>
                <w:b/>
                <w:bCs/>
                <w:sz w:val="26"/>
                <w:szCs w:val="26"/>
              </w:rPr>
              <w:t>%</w:t>
            </w:r>
          </w:p>
        </w:tc>
        <w:tc>
          <w:tcPr>
            <w:tcW w:w="2270" w:type="dxa"/>
            <w:shd w:val="clear" w:color="auto" w:fill="auto"/>
          </w:tcPr>
          <w:p w14:paraId="2B8F218C" w14:textId="77777777" w:rsidR="00F90400" w:rsidRDefault="00F90400" w:rsidP="003E54DC">
            <w:pPr>
              <w:jc w:val="center"/>
              <w:rPr>
                <w:b/>
                <w:bCs/>
                <w:sz w:val="26"/>
                <w:szCs w:val="26"/>
              </w:rPr>
            </w:pPr>
            <w:r>
              <w:rPr>
                <w:b/>
                <w:bCs/>
                <w:sz w:val="26"/>
                <w:szCs w:val="26"/>
              </w:rPr>
              <w:t>Yes = 13</w:t>
            </w:r>
          </w:p>
          <w:p w14:paraId="2D06AFFB" w14:textId="521D61DD" w:rsidR="00F90400" w:rsidRPr="00240A31" w:rsidRDefault="00F90400" w:rsidP="003E54DC">
            <w:pPr>
              <w:jc w:val="center"/>
              <w:rPr>
                <w:b/>
                <w:bCs/>
                <w:sz w:val="26"/>
                <w:szCs w:val="26"/>
              </w:rPr>
            </w:pPr>
            <w:r>
              <w:rPr>
                <w:b/>
                <w:bCs/>
                <w:sz w:val="26"/>
                <w:szCs w:val="26"/>
              </w:rPr>
              <w:t>13/</w:t>
            </w:r>
            <w:r w:rsidR="0067357B">
              <w:rPr>
                <w:b/>
                <w:bCs/>
                <w:sz w:val="26"/>
                <w:szCs w:val="26"/>
              </w:rPr>
              <w:t>55</w:t>
            </w:r>
            <w:r>
              <w:rPr>
                <w:b/>
                <w:bCs/>
                <w:sz w:val="26"/>
                <w:szCs w:val="26"/>
              </w:rPr>
              <w:t xml:space="preserve"> = 2</w:t>
            </w:r>
            <w:r w:rsidR="00E4272F">
              <w:rPr>
                <w:b/>
                <w:bCs/>
                <w:sz w:val="26"/>
                <w:szCs w:val="26"/>
              </w:rPr>
              <w:t>4</w:t>
            </w:r>
            <w:r>
              <w:rPr>
                <w:b/>
                <w:bCs/>
                <w:sz w:val="26"/>
                <w:szCs w:val="26"/>
              </w:rPr>
              <w:t>%</w:t>
            </w:r>
          </w:p>
        </w:tc>
        <w:tc>
          <w:tcPr>
            <w:tcW w:w="1841" w:type="dxa"/>
            <w:shd w:val="clear" w:color="auto" w:fill="auto"/>
          </w:tcPr>
          <w:p w14:paraId="749A0BE5" w14:textId="77777777" w:rsidR="00F90400" w:rsidRDefault="00F90400" w:rsidP="003E54DC">
            <w:pPr>
              <w:jc w:val="center"/>
              <w:rPr>
                <w:b/>
                <w:bCs/>
                <w:sz w:val="26"/>
                <w:szCs w:val="26"/>
              </w:rPr>
            </w:pPr>
            <w:r>
              <w:rPr>
                <w:b/>
                <w:bCs/>
                <w:sz w:val="26"/>
                <w:szCs w:val="26"/>
              </w:rPr>
              <w:t>Yes = 2</w:t>
            </w:r>
          </w:p>
          <w:p w14:paraId="54C7369E" w14:textId="5A0E7295" w:rsidR="00F90400" w:rsidRPr="00240A31" w:rsidRDefault="00F90400" w:rsidP="003E54DC">
            <w:pPr>
              <w:jc w:val="center"/>
              <w:rPr>
                <w:b/>
                <w:bCs/>
                <w:sz w:val="26"/>
                <w:szCs w:val="26"/>
              </w:rPr>
            </w:pPr>
            <w:r>
              <w:rPr>
                <w:b/>
                <w:bCs/>
                <w:sz w:val="26"/>
                <w:szCs w:val="26"/>
              </w:rPr>
              <w:t>2/</w:t>
            </w:r>
            <w:r w:rsidR="00CF4645">
              <w:rPr>
                <w:b/>
                <w:bCs/>
                <w:sz w:val="26"/>
                <w:szCs w:val="26"/>
              </w:rPr>
              <w:t>54</w:t>
            </w:r>
            <w:r>
              <w:rPr>
                <w:b/>
                <w:bCs/>
                <w:sz w:val="26"/>
                <w:szCs w:val="26"/>
              </w:rPr>
              <w:t xml:space="preserve"> = </w:t>
            </w:r>
            <w:r w:rsidR="00E4272F">
              <w:rPr>
                <w:b/>
                <w:bCs/>
                <w:sz w:val="26"/>
                <w:szCs w:val="26"/>
              </w:rPr>
              <w:t>4</w:t>
            </w:r>
            <w:r>
              <w:rPr>
                <w:b/>
                <w:bCs/>
                <w:sz w:val="26"/>
                <w:szCs w:val="26"/>
              </w:rPr>
              <w:t>%</w:t>
            </w:r>
          </w:p>
        </w:tc>
      </w:tr>
    </w:tbl>
    <w:p w14:paraId="34B14788" w14:textId="77777777" w:rsidR="00261A67" w:rsidRDefault="00261A67" w:rsidP="002243B2"/>
    <w:p w14:paraId="1CDD03B4" w14:textId="77777777" w:rsidR="00261A67" w:rsidRDefault="00261A67" w:rsidP="002243B2"/>
    <w:p w14:paraId="6D3734D2" w14:textId="77777777" w:rsidR="00261A67" w:rsidRDefault="00261A67" w:rsidP="002243B2"/>
    <w:p w14:paraId="5D555340" w14:textId="77777777" w:rsidR="00261A67" w:rsidRDefault="00261A67" w:rsidP="002243B2"/>
    <w:p w14:paraId="7B1172B6" w14:textId="77777777" w:rsidR="00261A67" w:rsidRDefault="00261A67" w:rsidP="002243B2"/>
    <w:p w14:paraId="0470BABA" w14:textId="77777777" w:rsidR="00261A67" w:rsidRDefault="00261A67" w:rsidP="002243B2"/>
    <w:p w14:paraId="7B9FE173" w14:textId="77777777" w:rsidR="00261A67" w:rsidRDefault="00261A67" w:rsidP="002243B2"/>
    <w:p w14:paraId="68EB1A12" w14:textId="77777777" w:rsidR="00261A67" w:rsidRDefault="00261A67" w:rsidP="002243B2"/>
    <w:p w14:paraId="17B73C63" w14:textId="77777777" w:rsidR="00261A67" w:rsidRDefault="00261A67" w:rsidP="002243B2"/>
    <w:p w14:paraId="35EEF298" w14:textId="77777777" w:rsidR="00261A67" w:rsidRDefault="00261A67" w:rsidP="002243B2"/>
    <w:p w14:paraId="10A70EBE" w14:textId="20AA2DB2" w:rsidR="002243B2" w:rsidRDefault="00261A67" w:rsidP="002243B2">
      <w:r w:rsidRPr="00745FD8">
        <w:rPr>
          <w:b/>
          <w:bCs/>
          <w:sz w:val="28"/>
          <w:szCs w:val="28"/>
        </w:rPr>
        <w:t xml:space="preserve">Supplemental Table </w:t>
      </w:r>
      <w:r w:rsidR="00820748">
        <w:rPr>
          <w:b/>
          <w:bCs/>
          <w:sz w:val="28"/>
          <w:szCs w:val="28"/>
        </w:rPr>
        <w:t>4</w:t>
      </w:r>
      <w:r w:rsidRPr="003F5DAA">
        <w:rPr>
          <w:b/>
          <w:bCs/>
        </w:rPr>
        <w:t>.</w:t>
      </w:r>
      <w:r>
        <w:t xml:space="preserve"> </w:t>
      </w:r>
      <w:r w:rsidR="00D94C41">
        <w:t>Citations of Schultz et al., Viberg et al., and Frisch and Simons</w:t>
      </w:r>
      <w:r w:rsidR="00E4272F">
        <w:t>e</w:t>
      </w:r>
      <w:r w:rsidR="00A66A39">
        <w:t>n</w:t>
      </w:r>
      <w:r w:rsidR="00E4272F">
        <w:t xml:space="preserve"> (F&amp;S)</w:t>
      </w:r>
      <w:r w:rsidR="00A66A39">
        <w:t xml:space="preserve"> by PubMed-listed articles with autism and </w:t>
      </w:r>
      <w:r w:rsidR="003F5DAA">
        <w:t xml:space="preserve">with </w:t>
      </w:r>
      <w:r w:rsidR="00A66A39">
        <w:t>acetaminophen</w:t>
      </w:r>
      <w:r w:rsidR="003F5DAA">
        <w:t xml:space="preserve"> or paracetamol.</w:t>
      </w:r>
      <w:r w:rsidR="00A66A39">
        <w:t xml:space="preserve"> </w:t>
      </w:r>
      <w:r w:rsidR="002243B2">
        <w:br w:type="page"/>
      </w:r>
    </w:p>
    <w:tbl>
      <w:tblPr>
        <w:tblStyle w:val="TableGrid"/>
        <w:tblpPr w:leftFromText="180" w:rightFromText="180" w:vertAnchor="page" w:horzAnchor="margin" w:tblpXSpec="center" w:tblpY="961"/>
        <w:tblW w:w="0" w:type="auto"/>
        <w:tblLayout w:type="fixed"/>
        <w:tblLook w:val="04A0" w:firstRow="1" w:lastRow="0" w:firstColumn="1" w:lastColumn="0" w:noHBand="0" w:noVBand="1"/>
      </w:tblPr>
      <w:tblGrid>
        <w:gridCol w:w="1838"/>
        <w:gridCol w:w="851"/>
        <w:gridCol w:w="1134"/>
        <w:gridCol w:w="1134"/>
        <w:gridCol w:w="1038"/>
        <w:gridCol w:w="849"/>
        <w:gridCol w:w="1175"/>
        <w:gridCol w:w="802"/>
        <w:gridCol w:w="784"/>
        <w:gridCol w:w="1082"/>
        <w:gridCol w:w="962"/>
        <w:gridCol w:w="1058"/>
      </w:tblGrid>
      <w:tr w:rsidR="003F7BB6" w14:paraId="2A2E28E5" w14:textId="77777777" w:rsidTr="004A1016">
        <w:tc>
          <w:tcPr>
            <w:tcW w:w="1838" w:type="dxa"/>
          </w:tcPr>
          <w:p w14:paraId="73ED3AB4" w14:textId="77777777" w:rsidR="003F7BB6" w:rsidRDefault="003F7BB6" w:rsidP="00293FB7">
            <w:pPr>
              <w:ind w:left="-110"/>
              <w:jc w:val="center"/>
            </w:pPr>
            <w:r>
              <w:lastRenderedPageBreak/>
              <w:t xml:space="preserve">Articles citing Schultz </w:t>
            </w:r>
          </w:p>
          <w:p w14:paraId="6EF2079F" w14:textId="77777777" w:rsidR="003F7BB6" w:rsidRDefault="003F7BB6" w:rsidP="00293FB7">
            <w:pPr>
              <w:ind w:left="-110"/>
              <w:jc w:val="center"/>
            </w:pPr>
            <w:r w:rsidRPr="00A64E8D">
              <w:t>(PubMed ID)</w:t>
            </w:r>
          </w:p>
        </w:tc>
        <w:tc>
          <w:tcPr>
            <w:tcW w:w="851" w:type="dxa"/>
          </w:tcPr>
          <w:p w14:paraId="66875CFD" w14:textId="77777777" w:rsidR="003F7BB6" w:rsidRPr="00C10BF0" w:rsidRDefault="003F7BB6" w:rsidP="00B7552D">
            <w:pPr>
              <w:jc w:val="center"/>
            </w:pPr>
            <w:r w:rsidRPr="00C10BF0">
              <w:t>Year</w:t>
            </w:r>
          </w:p>
          <w:p w14:paraId="561B3EE5" w14:textId="2B989DBA" w:rsidR="003F7BB6" w:rsidRPr="00C10BF0" w:rsidRDefault="003F7BB6" w:rsidP="00B7552D">
            <w:pPr>
              <w:jc w:val="center"/>
            </w:pPr>
            <w:r w:rsidRPr="00C10BF0">
              <w:t>Green font checked for (A)</w:t>
            </w:r>
          </w:p>
        </w:tc>
        <w:tc>
          <w:tcPr>
            <w:tcW w:w="1134" w:type="dxa"/>
          </w:tcPr>
          <w:p w14:paraId="0FE0BC98" w14:textId="59FBBB19" w:rsidR="003F7BB6" w:rsidRPr="00C10BF0" w:rsidRDefault="003F7BB6" w:rsidP="00B7552D">
            <w:pPr>
              <w:jc w:val="center"/>
            </w:pPr>
            <w:r w:rsidRPr="00C10BF0">
              <w:t>Found in search for APAP and ASD</w:t>
            </w:r>
          </w:p>
        </w:tc>
        <w:tc>
          <w:tcPr>
            <w:tcW w:w="1134" w:type="dxa"/>
          </w:tcPr>
          <w:p w14:paraId="1458E190" w14:textId="521BCEFE" w:rsidR="003F7BB6" w:rsidRPr="00C10BF0" w:rsidRDefault="003F7BB6" w:rsidP="00B7552D">
            <w:pPr>
              <w:jc w:val="center"/>
            </w:pPr>
            <w:r w:rsidRPr="00C10BF0">
              <w:t>Periods studied</w:t>
            </w:r>
          </w:p>
        </w:tc>
        <w:tc>
          <w:tcPr>
            <w:tcW w:w="1038" w:type="dxa"/>
          </w:tcPr>
          <w:p w14:paraId="6E48B2D4" w14:textId="32A2385C" w:rsidR="003F7BB6" w:rsidRDefault="003F7BB6" w:rsidP="00B7552D">
            <w:pPr>
              <w:jc w:val="center"/>
            </w:pPr>
            <w:r>
              <w:t>Concludes APAP is toxic for n.d.</w:t>
            </w:r>
          </w:p>
        </w:tc>
        <w:tc>
          <w:tcPr>
            <w:tcW w:w="849" w:type="dxa"/>
          </w:tcPr>
          <w:p w14:paraId="76014E79" w14:textId="77777777" w:rsidR="003F7BB6" w:rsidRDefault="003F7BB6" w:rsidP="00B7552D">
            <w:pPr>
              <w:jc w:val="center"/>
            </w:pPr>
            <w:r>
              <w:t>Call for change in practice</w:t>
            </w:r>
          </w:p>
        </w:tc>
        <w:tc>
          <w:tcPr>
            <w:tcW w:w="1175" w:type="dxa"/>
          </w:tcPr>
          <w:p w14:paraId="2B2C61AF" w14:textId="77777777" w:rsidR="003F7BB6" w:rsidRDefault="003F7BB6" w:rsidP="00B7552D">
            <w:pPr>
              <w:jc w:val="center"/>
            </w:pPr>
            <w:r>
              <w:t>Call for safety reevaluation</w:t>
            </w:r>
          </w:p>
        </w:tc>
        <w:tc>
          <w:tcPr>
            <w:tcW w:w="802" w:type="dxa"/>
          </w:tcPr>
          <w:p w14:paraId="60AC3570" w14:textId="77777777" w:rsidR="003F7BB6" w:rsidRDefault="003F7BB6" w:rsidP="00B7552D">
            <w:pPr>
              <w:jc w:val="center"/>
            </w:pPr>
            <w:r>
              <w:t>Call for caution in use</w:t>
            </w:r>
          </w:p>
        </w:tc>
        <w:tc>
          <w:tcPr>
            <w:tcW w:w="784" w:type="dxa"/>
          </w:tcPr>
          <w:p w14:paraId="498AF2BD" w14:textId="77777777" w:rsidR="003F7BB6" w:rsidRDefault="003F7BB6" w:rsidP="00B7552D">
            <w:pPr>
              <w:jc w:val="center"/>
            </w:pPr>
            <w:r>
              <w:t>Call for more studies</w:t>
            </w:r>
          </w:p>
        </w:tc>
        <w:tc>
          <w:tcPr>
            <w:tcW w:w="1082" w:type="dxa"/>
          </w:tcPr>
          <w:p w14:paraId="728F0975" w14:textId="77777777" w:rsidR="003F7BB6" w:rsidRDefault="003F7BB6" w:rsidP="00B7552D">
            <w:pPr>
              <w:jc w:val="center"/>
            </w:pPr>
            <w:r>
              <w:t>Concludes insufficient evidence of risk</w:t>
            </w:r>
          </w:p>
        </w:tc>
        <w:tc>
          <w:tcPr>
            <w:tcW w:w="962" w:type="dxa"/>
          </w:tcPr>
          <w:p w14:paraId="746AD4AC" w14:textId="77777777" w:rsidR="003F7BB6" w:rsidRDefault="003F7BB6" w:rsidP="00B7552D">
            <w:pPr>
              <w:jc w:val="center"/>
            </w:pPr>
            <w:r>
              <w:t>Indicates risk is moderate</w:t>
            </w:r>
          </w:p>
        </w:tc>
        <w:tc>
          <w:tcPr>
            <w:tcW w:w="1058" w:type="dxa"/>
          </w:tcPr>
          <w:p w14:paraId="416DBE66" w14:textId="77777777" w:rsidR="003F7BB6" w:rsidRDefault="003F7BB6" w:rsidP="00B7552D">
            <w:pPr>
              <w:jc w:val="center"/>
            </w:pPr>
            <w:r>
              <w:t>Concludes no evidence of risk for n.d.</w:t>
            </w:r>
          </w:p>
        </w:tc>
      </w:tr>
      <w:tr w:rsidR="003F7BB6" w14:paraId="63B2C938" w14:textId="77777777" w:rsidTr="00FD6AAF">
        <w:tc>
          <w:tcPr>
            <w:tcW w:w="1838" w:type="dxa"/>
            <w:shd w:val="clear" w:color="auto" w:fill="FAE2D5" w:themeFill="accent2" w:themeFillTint="33"/>
            <w:vAlign w:val="bottom"/>
          </w:tcPr>
          <w:p w14:paraId="2FB5EBED" w14:textId="2D02B880" w:rsidR="003F7BB6" w:rsidRDefault="003F7BB6" w:rsidP="00293FB7">
            <w:pPr>
              <w:ind w:left="-110"/>
            </w:pPr>
            <w:r w:rsidRPr="00264846">
              <w:t>39114279</w:t>
            </w:r>
            <w:r w:rsidRPr="00014382">
              <w:rPr>
                <w:vertAlign w:val="superscript"/>
              </w:rPr>
              <w:t xml:space="preserve"> A</w:t>
            </w:r>
          </w:p>
        </w:tc>
        <w:tc>
          <w:tcPr>
            <w:tcW w:w="851" w:type="dxa"/>
            <w:vAlign w:val="bottom"/>
          </w:tcPr>
          <w:p w14:paraId="7128B212" w14:textId="77777777" w:rsidR="003F7BB6" w:rsidRPr="00C10BF0" w:rsidRDefault="003F7BB6" w:rsidP="00B7552D">
            <w:pPr>
              <w:jc w:val="center"/>
            </w:pPr>
            <w:r w:rsidRPr="00C10BF0">
              <w:t>2024</w:t>
            </w:r>
          </w:p>
        </w:tc>
        <w:tc>
          <w:tcPr>
            <w:tcW w:w="1134" w:type="dxa"/>
          </w:tcPr>
          <w:p w14:paraId="6082DE2A" w14:textId="78802CE0" w:rsidR="003F7BB6" w:rsidRPr="00C10BF0" w:rsidRDefault="00A4722D" w:rsidP="00B7552D">
            <w:pPr>
              <w:jc w:val="center"/>
            </w:pPr>
            <w:r w:rsidRPr="00C10BF0">
              <w:t>Yes</w:t>
            </w:r>
          </w:p>
        </w:tc>
        <w:tc>
          <w:tcPr>
            <w:tcW w:w="1134" w:type="dxa"/>
          </w:tcPr>
          <w:p w14:paraId="0F1AD6F3" w14:textId="6E482365" w:rsidR="003F7BB6" w:rsidRPr="00C10BF0" w:rsidRDefault="003F7BB6" w:rsidP="00B7552D">
            <w:pPr>
              <w:jc w:val="center"/>
            </w:pPr>
            <w:r w:rsidRPr="00C10BF0">
              <w:t>1, 2, 3</w:t>
            </w:r>
          </w:p>
        </w:tc>
        <w:tc>
          <w:tcPr>
            <w:tcW w:w="1038" w:type="dxa"/>
            <w:vAlign w:val="bottom"/>
          </w:tcPr>
          <w:p w14:paraId="4144479D" w14:textId="21613064" w:rsidR="003F7BB6" w:rsidRDefault="003F7BB6" w:rsidP="00B7552D">
            <w:pPr>
              <w:jc w:val="center"/>
            </w:pPr>
          </w:p>
        </w:tc>
        <w:tc>
          <w:tcPr>
            <w:tcW w:w="849" w:type="dxa"/>
            <w:vAlign w:val="bottom"/>
          </w:tcPr>
          <w:p w14:paraId="737C1B3D" w14:textId="77777777" w:rsidR="003F7BB6" w:rsidRDefault="003F7BB6" w:rsidP="00B7552D">
            <w:pPr>
              <w:jc w:val="center"/>
            </w:pPr>
            <w:r>
              <w:t>X</w:t>
            </w:r>
          </w:p>
        </w:tc>
        <w:tc>
          <w:tcPr>
            <w:tcW w:w="1175" w:type="dxa"/>
            <w:vAlign w:val="bottom"/>
          </w:tcPr>
          <w:p w14:paraId="7B2DDEC1" w14:textId="77777777" w:rsidR="003F7BB6" w:rsidRDefault="003F7BB6" w:rsidP="00B7552D">
            <w:pPr>
              <w:jc w:val="center"/>
            </w:pPr>
          </w:p>
        </w:tc>
        <w:tc>
          <w:tcPr>
            <w:tcW w:w="802" w:type="dxa"/>
          </w:tcPr>
          <w:p w14:paraId="29C78C06" w14:textId="77777777" w:rsidR="003F7BB6" w:rsidRDefault="003F7BB6" w:rsidP="00B7552D">
            <w:pPr>
              <w:jc w:val="center"/>
            </w:pPr>
          </w:p>
        </w:tc>
        <w:tc>
          <w:tcPr>
            <w:tcW w:w="784" w:type="dxa"/>
          </w:tcPr>
          <w:p w14:paraId="67538A09" w14:textId="77777777" w:rsidR="003F7BB6" w:rsidRDefault="003F7BB6" w:rsidP="00B7552D">
            <w:pPr>
              <w:jc w:val="center"/>
            </w:pPr>
            <w:r>
              <w:t>X</w:t>
            </w:r>
          </w:p>
        </w:tc>
        <w:tc>
          <w:tcPr>
            <w:tcW w:w="1082" w:type="dxa"/>
          </w:tcPr>
          <w:p w14:paraId="0AE35C88" w14:textId="77777777" w:rsidR="003F7BB6" w:rsidRDefault="003F7BB6" w:rsidP="00B7552D">
            <w:pPr>
              <w:jc w:val="center"/>
            </w:pPr>
          </w:p>
        </w:tc>
        <w:tc>
          <w:tcPr>
            <w:tcW w:w="962" w:type="dxa"/>
          </w:tcPr>
          <w:p w14:paraId="4F61780A" w14:textId="77777777" w:rsidR="003F7BB6" w:rsidRDefault="003F7BB6" w:rsidP="00B7552D">
            <w:pPr>
              <w:jc w:val="center"/>
            </w:pPr>
          </w:p>
        </w:tc>
        <w:tc>
          <w:tcPr>
            <w:tcW w:w="1058" w:type="dxa"/>
          </w:tcPr>
          <w:p w14:paraId="6946FF08" w14:textId="77777777" w:rsidR="003F7BB6" w:rsidRDefault="003F7BB6" w:rsidP="00B7552D">
            <w:pPr>
              <w:jc w:val="center"/>
            </w:pPr>
          </w:p>
        </w:tc>
      </w:tr>
      <w:tr w:rsidR="003F7BB6" w14:paraId="1181612A" w14:textId="77777777" w:rsidTr="004A1016">
        <w:tc>
          <w:tcPr>
            <w:tcW w:w="1838" w:type="dxa"/>
            <w:shd w:val="clear" w:color="auto" w:fill="DAE9F7" w:themeFill="text2" w:themeFillTint="1A"/>
          </w:tcPr>
          <w:p w14:paraId="12F9A58A" w14:textId="61C31A38" w:rsidR="003F7BB6" w:rsidRDefault="003F7BB6" w:rsidP="00293FB7">
            <w:pPr>
              <w:ind w:left="-110"/>
            </w:pPr>
            <w:r w:rsidRPr="00D0692E">
              <w:t>34806766</w:t>
            </w:r>
            <w:r w:rsidRPr="00196BD4">
              <w:rPr>
                <w:vertAlign w:val="superscript"/>
              </w:rPr>
              <w:t xml:space="preserve"> </w:t>
            </w:r>
            <w:r w:rsidR="00FA07CC">
              <w:rPr>
                <w:vertAlign w:val="superscript"/>
              </w:rPr>
              <w:t>B</w:t>
            </w:r>
          </w:p>
        </w:tc>
        <w:tc>
          <w:tcPr>
            <w:tcW w:w="851" w:type="dxa"/>
            <w:shd w:val="clear" w:color="auto" w:fill="DAE9F7" w:themeFill="text2" w:themeFillTint="1A"/>
          </w:tcPr>
          <w:p w14:paraId="0E505948" w14:textId="77777777" w:rsidR="003F7BB6" w:rsidRPr="00C10BF0" w:rsidRDefault="003F7BB6" w:rsidP="00B7552D">
            <w:pPr>
              <w:jc w:val="center"/>
            </w:pPr>
            <w:r w:rsidRPr="00C10BF0">
              <w:t>2021</w:t>
            </w:r>
          </w:p>
        </w:tc>
        <w:tc>
          <w:tcPr>
            <w:tcW w:w="1134" w:type="dxa"/>
            <w:shd w:val="clear" w:color="auto" w:fill="DAE9F7" w:themeFill="text2" w:themeFillTint="1A"/>
          </w:tcPr>
          <w:p w14:paraId="01B856A9" w14:textId="77024287" w:rsidR="003F7BB6" w:rsidRPr="00C10BF0" w:rsidRDefault="000760B4" w:rsidP="00B7552D">
            <w:pPr>
              <w:jc w:val="center"/>
            </w:pPr>
            <w:r w:rsidRPr="00C10BF0">
              <w:t>No</w:t>
            </w:r>
          </w:p>
        </w:tc>
        <w:tc>
          <w:tcPr>
            <w:tcW w:w="1134" w:type="dxa"/>
            <w:shd w:val="clear" w:color="auto" w:fill="DAE9F7" w:themeFill="text2" w:themeFillTint="1A"/>
          </w:tcPr>
          <w:p w14:paraId="3B4EF08A" w14:textId="7EC5B4DC" w:rsidR="003F7BB6" w:rsidRPr="00C10BF0" w:rsidRDefault="003F7BB6" w:rsidP="00B7552D">
            <w:pPr>
              <w:jc w:val="center"/>
            </w:pPr>
            <w:r w:rsidRPr="00C10BF0">
              <w:t>3</w:t>
            </w:r>
          </w:p>
        </w:tc>
        <w:tc>
          <w:tcPr>
            <w:tcW w:w="1038" w:type="dxa"/>
            <w:shd w:val="clear" w:color="auto" w:fill="DAE9F7" w:themeFill="text2" w:themeFillTint="1A"/>
          </w:tcPr>
          <w:p w14:paraId="3B7DD0D6" w14:textId="027AC7C8" w:rsidR="003F7BB6" w:rsidRDefault="003F7BB6" w:rsidP="00B7552D">
            <w:pPr>
              <w:jc w:val="center"/>
            </w:pPr>
          </w:p>
        </w:tc>
        <w:tc>
          <w:tcPr>
            <w:tcW w:w="849" w:type="dxa"/>
            <w:shd w:val="clear" w:color="auto" w:fill="DAE9F7" w:themeFill="text2" w:themeFillTint="1A"/>
          </w:tcPr>
          <w:p w14:paraId="64C165A0" w14:textId="77777777" w:rsidR="003F7BB6" w:rsidRDefault="003F7BB6" w:rsidP="00B7552D">
            <w:pPr>
              <w:jc w:val="center"/>
            </w:pPr>
          </w:p>
        </w:tc>
        <w:tc>
          <w:tcPr>
            <w:tcW w:w="1175" w:type="dxa"/>
            <w:shd w:val="clear" w:color="auto" w:fill="DAE9F7" w:themeFill="text2" w:themeFillTint="1A"/>
          </w:tcPr>
          <w:p w14:paraId="6A649AB1" w14:textId="77777777" w:rsidR="003F7BB6" w:rsidRDefault="003F7BB6" w:rsidP="00B7552D">
            <w:pPr>
              <w:jc w:val="center"/>
            </w:pPr>
          </w:p>
        </w:tc>
        <w:tc>
          <w:tcPr>
            <w:tcW w:w="802" w:type="dxa"/>
            <w:shd w:val="clear" w:color="auto" w:fill="DAE9F7" w:themeFill="text2" w:themeFillTint="1A"/>
          </w:tcPr>
          <w:p w14:paraId="308F63E6" w14:textId="77777777" w:rsidR="003F7BB6" w:rsidRDefault="003F7BB6" w:rsidP="00B7552D">
            <w:pPr>
              <w:jc w:val="center"/>
            </w:pPr>
          </w:p>
        </w:tc>
        <w:tc>
          <w:tcPr>
            <w:tcW w:w="784" w:type="dxa"/>
            <w:shd w:val="clear" w:color="auto" w:fill="DAE9F7" w:themeFill="text2" w:themeFillTint="1A"/>
          </w:tcPr>
          <w:p w14:paraId="07F8421A" w14:textId="77777777" w:rsidR="003F7BB6" w:rsidRDefault="003F7BB6" w:rsidP="00B7552D">
            <w:pPr>
              <w:jc w:val="center"/>
            </w:pPr>
          </w:p>
        </w:tc>
        <w:tc>
          <w:tcPr>
            <w:tcW w:w="1082" w:type="dxa"/>
            <w:shd w:val="clear" w:color="auto" w:fill="DAE9F7" w:themeFill="text2" w:themeFillTint="1A"/>
          </w:tcPr>
          <w:p w14:paraId="5A0CA73A" w14:textId="77777777" w:rsidR="003F7BB6" w:rsidRDefault="003F7BB6" w:rsidP="00B7552D">
            <w:pPr>
              <w:jc w:val="center"/>
            </w:pPr>
            <w:r>
              <w:t>X</w:t>
            </w:r>
          </w:p>
        </w:tc>
        <w:tc>
          <w:tcPr>
            <w:tcW w:w="962" w:type="dxa"/>
            <w:shd w:val="clear" w:color="auto" w:fill="DAE9F7" w:themeFill="text2" w:themeFillTint="1A"/>
          </w:tcPr>
          <w:p w14:paraId="3278365C" w14:textId="77777777" w:rsidR="003F7BB6" w:rsidRDefault="003F7BB6" w:rsidP="00B7552D">
            <w:pPr>
              <w:jc w:val="center"/>
            </w:pPr>
          </w:p>
        </w:tc>
        <w:tc>
          <w:tcPr>
            <w:tcW w:w="1058" w:type="dxa"/>
            <w:shd w:val="clear" w:color="auto" w:fill="DAE9F7" w:themeFill="text2" w:themeFillTint="1A"/>
          </w:tcPr>
          <w:p w14:paraId="48CA3C8A" w14:textId="77777777" w:rsidR="003F7BB6" w:rsidRDefault="003F7BB6" w:rsidP="00B7552D">
            <w:pPr>
              <w:jc w:val="center"/>
            </w:pPr>
          </w:p>
        </w:tc>
      </w:tr>
      <w:tr w:rsidR="003F7BB6" w14:paraId="7C9DC92D" w14:textId="77777777" w:rsidTr="00FD6AAF">
        <w:tc>
          <w:tcPr>
            <w:tcW w:w="1838" w:type="dxa"/>
            <w:shd w:val="clear" w:color="auto" w:fill="FAE2D5" w:themeFill="accent2" w:themeFillTint="33"/>
          </w:tcPr>
          <w:p w14:paraId="2B79325E" w14:textId="56DEC72D" w:rsidR="003F7BB6" w:rsidRDefault="003F7BB6" w:rsidP="00293FB7">
            <w:pPr>
              <w:ind w:left="-110"/>
            </w:pPr>
            <w:r w:rsidRPr="00D0692E">
              <w:t>34046850</w:t>
            </w:r>
            <w:r w:rsidRPr="00014382">
              <w:rPr>
                <w:vertAlign w:val="superscript"/>
              </w:rPr>
              <w:t xml:space="preserve"> A</w:t>
            </w:r>
          </w:p>
        </w:tc>
        <w:tc>
          <w:tcPr>
            <w:tcW w:w="851" w:type="dxa"/>
          </w:tcPr>
          <w:p w14:paraId="638E1D22" w14:textId="77777777" w:rsidR="003F7BB6" w:rsidRPr="00C10BF0" w:rsidRDefault="003F7BB6" w:rsidP="00B7552D">
            <w:pPr>
              <w:jc w:val="center"/>
            </w:pPr>
            <w:r w:rsidRPr="00C10BF0">
              <w:t>2021</w:t>
            </w:r>
          </w:p>
        </w:tc>
        <w:tc>
          <w:tcPr>
            <w:tcW w:w="1134" w:type="dxa"/>
          </w:tcPr>
          <w:p w14:paraId="6F161396" w14:textId="736A49E7" w:rsidR="003F7BB6" w:rsidRPr="00C10BF0" w:rsidRDefault="008164E1" w:rsidP="00B7552D">
            <w:pPr>
              <w:jc w:val="center"/>
            </w:pPr>
            <w:r w:rsidRPr="00C10BF0">
              <w:t>Yes</w:t>
            </w:r>
          </w:p>
        </w:tc>
        <w:tc>
          <w:tcPr>
            <w:tcW w:w="1134" w:type="dxa"/>
          </w:tcPr>
          <w:p w14:paraId="6DA1B36A" w14:textId="40EA1435" w:rsidR="003F7BB6" w:rsidRPr="00C10BF0" w:rsidRDefault="003F7BB6" w:rsidP="00B7552D">
            <w:pPr>
              <w:jc w:val="center"/>
            </w:pPr>
            <w:r w:rsidRPr="00C10BF0">
              <w:t>1, 3</w:t>
            </w:r>
          </w:p>
        </w:tc>
        <w:tc>
          <w:tcPr>
            <w:tcW w:w="1038" w:type="dxa"/>
          </w:tcPr>
          <w:p w14:paraId="5E008B26" w14:textId="5A0785B7" w:rsidR="003F7BB6" w:rsidRDefault="003F7BB6" w:rsidP="00B7552D">
            <w:pPr>
              <w:jc w:val="center"/>
            </w:pPr>
          </w:p>
        </w:tc>
        <w:tc>
          <w:tcPr>
            <w:tcW w:w="849" w:type="dxa"/>
          </w:tcPr>
          <w:p w14:paraId="55E71CED" w14:textId="77777777" w:rsidR="003F7BB6" w:rsidRDefault="003F7BB6" w:rsidP="00B7552D">
            <w:pPr>
              <w:jc w:val="center"/>
            </w:pPr>
          </w:p>
        </w:tc>
        <w:tc>
          <w:tcPr>
            <w:tcW w:w="1175" w:type="dxa"/>
          </w:tcPr>
          <w:p w14:paraId="1E4D8E0F" w14:textId="77777777" w:rsidR="003F7BB6" w:rsidRDefault="003F7BB6" w:rsidP="00B7552D">
            <w:pPr>
              <w:jc w:val="center"/>
            </w:pPr>
          </w:p>
        </w:tc>
        <w:tc>
          <w:tcPr>
            <w:tcW w:w="802" w:type="dxa"/>
          </w:tcPr>
          <w:p w14:paraId="204FA6C0" w14:textId="62874119" w:rsidR="003F7BB6" w:rsidRDefault="003F7BB6" w:rsidP="00B7552D">
            <w:pPr>
              <w:jc w:val="center"/>
            </w:pPr>
            <w:r>
              <w:t>X</w:t>
            </w:r>
          </w:p>
        </w:tc>
        <w:tc>
          <w:tcPr>
            <w:tcW w:w="784" w:type="dxa"/>
          </w:tcPr>
          <w:p w14:paraId="2ABCCA4D" w14:textId="55B4E7A4" w:rsidR="003F7BB6" w:rsidRDefault="001D766F" w:rsidP="00B7552D">
            <w:pPr>
              <w:jc w:val="center"/>
            </w:pPr>
            <w:r>
              <w:t>X</w:t>
            </w:r>
          </w:p>
        </w:tc>
        <w:tc>
          <w:tcPr>
            <w:tcW w:w="1082" w:type="dxa"/>
          </w:tcPr>
          <w:p w14:paraId="27A9A871" w14:textId="77777777" w:rsidR="003F7BB6" w:rsidRDefault="003F7BB6" w:rsidP="00B7552D">
            <w:pPr>
              <w:jc w:val="center"/>
            </w:pPr>
          </w:p>
        </w:tc>
        <w:tc>
          <w:tcPr>
            <w:tcW w:w="962" w:type="dxa"/>
          </w:tcPr>
          <w:p w14:paraId="32AFC0EE" w14:textId="77777777" w:rsidR="003F7BB6" w:rsidRDefault="003F7BB6" w:rsidP="00B7552D">
            <w:pPr>
              <w:jc w:val="center"/>
            </w:pPr>
          </w:p>
        </w:tc>
        <w:tc>
          <w:tcPr>
            <w:tcW w:w="1058" w:type="dxa"/>
          </w:tcPr>
          <w:p w14:paraId="1B89480D" w14:textId="77777777" w:rsidR="003F7BB6" w:rsidRDefault="003F7BB6" w:rsidP="00B7552D">
            <w:pPr>
              <w:jc w:val="center"/>
            </w:pPr>
          </w:p>
        </w:tc>
      </w:tr>
      <w:tr w:rsidR="003F7BB6" w14:paraId="364A06CD" w14:textId="77777777" w:rsidTr="00FD6AAF">
        <w:tc>
          <w:tcPr>
            <w:tcW w:w="1838" w:type="dxa"/>
            <w:shd w:val="clear" w:color="auto" w:fill="FAE2D5" w:themeFill="accent2" w:themeFillTint="33"/>
          </w:tcPr>
          <w:p w14:paraId="6B05B47F" w14:textId="66F5EBAC" w:rsidR="003F7BB6" w:rsidRDefault="003F7BB6" w:rsidP="00293FB7">
            <w:pPr>
              <w:ind w:left="-110"/>
            </w:pPr>
            <w:r w:rsidRPr="00014382">
              <w:t>33805951</w:t>
            </w:r>
            <w:r w:rsidRPr="00014382">
              <w:rPr>
                <w:vertAlign w:val="superscript"/>
              </w:rPr>
              <w:t xml:space="preserve"> A</w:t>
            </w:r>
          </w:p>
        </w:tc>
        <w:tc>
          <w:tcPr>
            <w:tcW w:w="851" w:type="dxa"/>
          </w:tcPr>
          <w:p w14:paraId="54EA4C32" w14:textId="77777777" w:rsidR="003F7BB6" w:rsidRPr="00C10BF0" w:rsidRDefault="003F7BB6" w:rsidP="00B7552D">
            <w:pPr>
              <w:jc w:val="center"/>
            </w:pPr>
            <w:r w:rsidRPr="00C10BF0">
              <w:t>2021</w:t>
            </w:r>
          </w:p>
        </w:tc>
        <w:tc>
          <w:tcPr>
            <w:tcW w:w="1134" w:type="dxa"/>
          </w:tcPr>
          <w:p w14:paraId="3AEDDEB3" w14:textId="2539B2F3" w:rsidR="003F7BB6" w:rsidRPr="00C10BF0" w:rsidRDefault="008164E1" w:rsidP="00B7552D">
            <w:pPr>
              <w:jc w:val="center"/>
              <w:rPr>
                <w:highlight w:val="yellow"/>
              </w:rPr>
            </w:pPr>
            <w:r w:rsidRPr="00C10BF0">
              <w:t>Yes</w:t>
            </w:r>
          </w:p>
        </w:tc>
        <w:tc>
          <w:tcPr>
            <w:tcW w:w="1134" w:type="dxa"/>
          </w:tcPr>
          <w:p w14:paraId="3569C051" w14:textId="51E0DF93" w:rsidR="003F7BB6" w:rsidRPr="00C10BF0" w:rsidRDefault="003F7BB6" w:rsidP="00B7552D">
            <w:pPr>
              <w:jc w:val="center"/>
            </w:pPr>
            <w:r w:rsidRPr="00C10BF0">
              <w:t>1, 3</w:t>
            </w:r>
          </w:p>
        </w:tc>
        <w:tc>
          <w:tcPr>
            <w:tcW w:w="1038" w:type="dxa"/>
          </w:tcPr>
          <w:p w14:paraId="3B79EEE9" w14:textId="43E14D92" w:rsidR="003F7BB6" w:rsidRDefault="003F7BB6" w:rsidP="00B7552D">
            <w:pPr>
              <w:jc w:val="center"/>
            </w:pPr>
          </w:p>
        </w:tc>
        <w:tc>
          <w:tcPr>
            <w:tcW w:w="849" w:type="dxa"/>
          </w:tcPr>
          <w:p w14:paraId="4FCF24D4" w14:textId="77777777" w:rsidR="003F7BB6" w:rsidRDefault="003F7BB6" w:rsidP="00B7552D">
            <w:pPr>
              <w:jc w:val="center"/>
            </w:pPr>
          </w:p>
        </w:tc>
        <w:tc>
          <w:tcPr>
            <w:tcW w:w="1175" w:type="dxa"/>
          </w:tcPr>
          <w:p w14:paraId="58C4BE18" w14:textId="77777777" w:rsidR="003F7BB6" w:rsidRDefault="003F7BB6" w:rsidP="00B7552D">
            <w:pPr>
              <w:jc w:val="center"/>
            </w:pPr>
          </w:p>
        </w:tc>
        <w:tc>
          <w:tcPr>
            <w:tcW w:w="802" w:type="dxa"/>
          </w:tcPr>
          <w:p w14:paraId="0EBD79D6" w14:textId="77777777" w:rsidR="003F7BB6" w:rsidRDefault="003F7BB6" w:rsidP="00B7552D">
            <w:pPr>
              <w:jc w:val="center"/>
            </w:pPr>
          </w:p>
        </w:tc>
        <w:tc>
          <w:tcPr>
            <w:tcW w:w="784" w:type="dxa"/>
          </w:tcPr>
          <w:p w14:paraId="15F7B56D" w14:textId="77777777" w:rsidR="003F7BB6" w:rsidRDefault="003F7BB6" w:rsidP="00B7552D">
            <w:pPr>
              <w:jc w:val="center"/>
            </w:pPr>
            <w:r>
              <w:t>X</w:t>
            </w:r>
          </w:p>
        </w:tc>
        <w:tc>
          <w:tcPr>
            <w:tcW w:w="1082" w:type="dxa"/>
          </w:tcPr>
          <w:p w14:paraId="5AF7D04B" w14:textId="77777777" w:rsidR="003F7BB6" w:rsidRDefault="003F7BB6" w:rsidP="00B7552D">
            <w:pPr>
              <w:jc w:val="center"/>
            </w:pPr>
          </w:p>
        </w:tc>
        <w:tc>
          <w:tcPr>
            <w:tcW w:w="962" w:type="dxa"/>
          </w:tcPr>
          <w:p w14:paraId="6FFEA1D6" w14:textId="77777777" w:rsidR="003F7BB6" w:rsidRDefault="003F7BB6" w:rsidP="00B7552D">
            <w:pPr>
              <w:jc w:val="center"/>
            </w:pPr>
          </w:p>
        </w:tc>
        <w:tc>
          <w:tcPr>
            <w:tcW w:w="1058" w:type="dxa"/>
          </w:tcPr>
          <w:p w14:paraId="169391B8" w14:textId="77777777" w:rsidR="003F7BB6" w:rsidRDefault="003F7BB6" w:rsidP="00B7552D">
            <w:pPr>
              <w:jc w:val="center"/>
            </w:pPr>
          </w:p>
        </w:tc>
      </w:tr>
      <w:tr w:rsidR="003F7BB6" w14:paraId="62108AB1" w14:textId="77777777" w:rsidTr="00FD6AAF">
        <w:tc>
          <w:tcPr>
            <w:tcW w:w="1838" w:type="dxa"/>
            <w:shd w:val="clear" w:color="auto" w:fill="FAE2D5" w:themeFill="accent2" w:themeFillTint="33"/>
          </w:tcPr>
          <w:p w14:paraId="50F3C0D6" w14:textId="06FA7913" w:rsidR="003F7BB6" w:rsidRDefault="003F7BB6" w:rsidP="00293FB7">
            <w:pPr>
              <w:ind w:left="-110"/>
            </w:pPr>
            <w:r w:rsidRPr="00AD3456">
              <w:t>33398668</w:t>
            </w:r>
            <w:r w:rsidRPr="00AD3456">
              <w:rPr>
                <w:vertAlign w:val="superscript"/>
              </w:rPr>
              <w:t xml:space="preserve"> A</w:t>
            </w:r>
          </w:p>
        </w:tc>
        <w:tc>
          <w:tcPr>
            <w:tcW w:w="851" w:type="dxa"/>
          </w:tcPr>
          <w:p w14:paraId="3239ADD5" w14:textId="77777777" w:rsidR="003F7BB6" w:rsidRPr="00C10BF0" w:rsidRDefault="003F7BB6" w:rsidP="00B7552D">
            <w:pPr>
              <w:jc w:val="center"/>
            </w:pPr>
            <w:r w:rsidRPr="00C10BF0">
              <w:t>2021</w:t>
            </w:r>
          </w:p>
        </w:tc>
        <w:tc>
          <w:tcPr>
            <w:tcW w:w="1134" w:type="dxa"/>
          </w:tcPr>
          <w:p w14:paraId="7FA25601" w14:textId="45EE6ED5" w:rsidR="003F7BB6" w:rsidRPr="00C10BF0" w:rsidRDefault="00224166" w:rsidP="00B7552D">
            <w:pPr>
              <w:jc w:val="center"/>
            </w:pPr>
            <w:r w:rsidRPr="00C10BF0">
              <w:t>No</w:t>
            </w:r>
          </w:p>
        </w:tc>
        <w:tc>
          <w:tcPr>
            <w:tcW w:w="1134" w:type="dxa"/>
          </w:tcPr>
          <w:p w14:paraId="13EB57CC" w14:textId="6A2DF1CE" w:rsidR="003F7BB6" w:rsidRPr="00C10BF0" w:rsidRDefault="003F7BB6" w:rsidP="00B7552D">
            <w:pPr>
              <w:jc w:val="center"/>
            </w:pPr>
            <w:r w:rsidRPr="00C10BF0">
              <w:t>1</w:t>
            </w:r>
          </w:p>
        </w:tc>
        <w:tc>
          <w:tcPr>
            <w:tcW w:w="1038" w:type="dxa"/>
          </w:tcPr>
          <w:p w14:paraId="69CE80EB" w14:textId="67B488A7" w:rsidR="003F7BB6" w:rsidRDefault="003F7BB6" w:rsidP="00B7552D">
            <w:pPr>
              <w:jc w:val="center"/>
            </w:pPr>
          </w:p>
        </w:tc>
        <w:tc>
          <w:tcPr>
            <w:tcW w:w="849" w:type="dxa"/>
          </w:tcPr>
          <w:p w14:paraId="3234AE95" w14:textId="77777777" w:rsidR="003F7BB6" w:rsidRDefault="003F7BB6" w:rsidP="00B7552D">
            <w:pPr>
              <w:jc w:val="center"/>
            </w:pPr>
          </w:p>
        </w:tc>
        <w:tc>
          <w:tcPr>
            <w:tcW w:w="1175" w:type="dxa"/>
          </w:tcPr>
          <w:p w14:paraId="2A1A6398" w14:textId="77777777" w:rsidR="003F7BB6" w:rsidRDefault="003F7BB6" w:rsidP="00B7552D">
            <w:pPr>
              <w:jc w:val="center"/>
            </w:pPr>
          </w:p>
        </w:tc>
        <w:tc>
          <w:tcPr>
            <w:tcW w:w="802" w:type="dxa"/>
          </w:tcPr>
          <w:p w14:paraId="516B9369" w14:textId="77777777" w:rsidR="003F7BB6" w:rsidRDefault="003F7BB6" w:rsidP="00B7552D">
            <w:pPr>
              <w:jc w:val="center"/>
            </w:pPr>
          </w:p>
        </w:tc>
        <w:tc>
          <w:tcPr>
            <w:tcW w:w="784" w:type="dxa"/>
          </w:tcPr>
          <w:p w14:paraId="27031124" w14:textId="77777777" w:rsidR="003F7BB6" w:rsidRDefault="003F7BB6" w:rsidP="00B7552D">
            <w:pPr>
              <w:jc w:val="center"/>
            </w:pPr>
            <w:r>
              <w:t>X</w:t>
            </w:r>
          </w:p>
        </w:tc>
        <w:tc>
          <w:tcPr>
            <w:tcW w:w="1082" w:type="dxa"/>
          </w:tcPr>
          <w:p w14:paraId="3BB55E6E" w14:textId="0FCDBAE3" w:rsidR="003F7BB6" w:rsidRDefault="003F7BB6" w:rsidP="00B7552D">
            <w:pPr>
              <w:jc w:val="center"/>
            </w:pPr>
            <w:r>
              <w:t>X</w:t>
            </w:r>
          </w:p>
        </w:tc>
        <w:tc>
          <w:tcPr>
            <w:tcW w:w="962" w:type="dxa"/>
          </w:tcPr>
          <w:p w14:paraId="37F47F53" w14:textId="77777777" w:rsidR="003F7BB6" w:rsidRDefault="003F7BB6" w:rsidP="00B7552D">
            <w:pPr>
              <w:jc w:val="center"/>
            </w:pPr>
          </w:p>
        </w:tc>
        <w:tc>
          <w:tcPr>
            <w:tcW w:w="1058" w:type="dxa"/>
          </w:tcPr>
          <w:p w14:paraId="39C55311" w14:textId="77777777" w:rsidR="003F7BB6" w:rsidRDefault="003F7BB6" w:rsidP="00B7552D">
            <w:pPr>
              <w:jc w:val="center"/>
            </w:pPr>
          </w:p>
        </w:tc>
      </w:tr>
      <w:tr w:rsidR="003F7BB6" w14:paraId="0E895505" w14:textId="77777777" w:rsidTr="004A1016">
        <w:tc>
          <w:tcPr>
            <w:tcW w:w="1838" w:type="dxa"/>
            <w:shd w:val="clear" w:color="auto" w:fill="DAE9F7" w:themeFill="text2" w:themeFillTint="1A"/>
          </w:tcPr>
          <w:p w14:paraId="2FA58823" w14:textId="598B3BC5" w:rsidR="003F7BB6" w:rsidRDefault="003F7BB6" w:rsidP="00293FB7">
            <w:pPr>
              <w:ind w:left="-110"/>
            </w:pPr>
            <w:r w:rsidRPr="00AD3456">
              <w:t>32309885</w:t>
            </w:r>
            <w:r w:rsidRPr="00355498">
              <w:rPr>
                <w:vertAlign w:val="superscript"/>
              </w:rPr>
              <w:t xml:space="preserve"> </w:t>
            </w:r>
            <w:r w:rsidR="00FA07CC">
              <w:rPr>
                <w:vertAlign w:val="superscript"/>
              </w:rPr>
              <w:t>B</w:t>
            </w:r>
          </w:p>
        </w:tc>
        <w:tc>
          <w:tcPr>
            <w:tcW w:w="851" w:type="dxa"/>
            <w:shd w:val="clear" w:color="auto" w:fill="DAE9F7" w:themeFill="text2" w:themeFillTint="1A"/>
          </w:tcPr>
          <w:p w14:paraId="7C646667" w14:textId="77777777" w:rsidR="003F7BB6" w:rsidRPr="00C10BF0" w:rsidRDefault="003F7BB6" w:rsidP="00B7552D">
            <w:pPr>
              <w:jc w:val="center"/>
            </w:pPr>
            <w:r w:rsidRPr="00C10BF0">
              <w:t>2020</w:t>
            </w:r>
          </w:p>
        </w:tc>
        <w:tc>
          <w:tcPr>
            <w:tcW w:w="1134" w:type="dxa"/>
            <w:shd w:val="clear" w:color="auto" w:fill="DAE9F7" w:themeFill="text2" w:themeFillTint="1A"/>
          </w:tcPr>
          <w:p w14:paraId="06EF3262" w14:textId="5C2533F3" w:rsidR="003F7BB6" w:rsidRPr="00C10BF0" w:rsidRDefault="00224166" w:rsidP="00B7552D">
            <w:pPr>
              <w:jc w:val="center"/>
            </w:pPr>
            <w:r w:rsidRPr="00C10BF0">
              <w:t>No</w:t>
            </w:r>
          </w:p>
        </w:tc>
        <w:tc>
          <w:tcPr>
            <w:tcW w:w="1134" w:type="dxa"/>
            <w:shd w:val="clear" w:color="auto" w:fill="DAE9F7" w:themeFill="text2" w:themeFillTint="1A"/>
          </w:tcPr>
          <w:p w14:paraId="57026E1B" w14:textId="735B0C2E" w:rsidR="003F7BB6" w:rsidRPr="00C10BF0" w:rsidRDefault="003F7BB6" w:rsidP="00B7552D">
            <w:pPr>
              <w:jc w:val="center"/>
            </w:pPr>
            <w:r w:rsidRPr="00C10BF0">
              <w:t>3</w:t>
            </w:r>
          </w:p>
        </w:tc>
        <w:tc>
          <w:tcPr>
            <w:tcW w:w="1038" w:type="dxa"/>
            <w:shd w:val="clear" w:color="auto" w:fill="DAE9F7" w:themeFill="text2" w:themeFillTint="1A"/>
          </w:tcPr>
          <w:p w14:paraId="32B96665" w14:textId="06611F82" w:rsidR="003F7BB6" w:rsidRDefault="003F7BB6" w:rsidP="00B7552D">
            <w:pPr>
              <w:jc w:val="center"/>
            </w:pPr>
          </w:p>
        </w:tc>
        <w:tc>
          <w:tcPr>
            <w:tcW w:w="849" w:type="dxa"/>
            <w:shd w:val="clear" w:color="auto" w:fill="DAE9F7" w:themeFill="text2" w:themeFillTint="1A"/>
          </w:tcPr>
          <w:p w14:paraId="0D99F69A" w14:textId="77777777" w:rsidR="003F7BB6" w:rsidRDefault="003F7BB6" w:rsidP="00B7552D">
            <w:pPr>
              <w:jc w:val="center"/>
            </w:pPr>
          </w:p>
        </w:tc>
        <w:tc>
          <w:tcPr>
            <w:tcW w:w="1175" w:type="dxa"/>
            <w:shd w:val="clear" w:color="auto" w:fill="DAE9F7" w:themeFill="text2" w:themeFillTint="1A"/>
          </w:tcPr>
          <w:p w14:paraId="6696377A" w14:textId="77777777" w:rsidR="003F7BB6" w:rsidRDefault="003F7BB6" w:rsidP="00B7552D">
            <w:pPr>
              <w:jc w:val="center"/>
            </w:pPr>
          </w:p>
        </w:tc>
        <w:tc>
          <w:tcPr>
            <w:tcW w:w="802" w:type="dxa"/>
            <w:shd w:val="clear" w:color="auto" w:fill="DAE9F7" w:themeFill="text2" w:themeFillTint="1A"/>
          </w:tcPr>
          <w:p w14:paraId="2BDB32BE" w14:textId="77777777" w:rsidR="003F7BB6" w:rsidRDefault="003F7BB6" w:rsidP="00B7552D">
            <w:pPr>
              <w:jc w:val="center"/>
            </w:pPr>
          </w:p>
        </w:tc>
        <w:tc>
          <w:tcPr>
            <w:tcW w:w="784" w:type="dxa"/>
            <w:shd w:val="clear" w:color="auto" w:fill="DAE9F7" w:themeFill="text2" w:themeFillTint="1A"/>
          </w:tcPr>
          <w:p w14:paraId="13365A53" w14:textId="77777777" w:rsidR="003F7BB6" w:rsidRDefault="003F7BB6" w:rsidP="00B7552D">
            <w:pPr>
              <w:jc w:val="center"/>
            </w:pPr>
          </w:p>
        </w:tc>
        <w:tc>
          <w:tcPr>
            <w:tcW w:w="1082" w:type="dxa"/>
            <w:shd w:val="clear" w:color="auto" w:fill="DAE9F7" w:themeFill="text2" w:themeFillTint="1A"/>
          </w:tcPr>
          <w:p w14:paraId="2733D794" w14:textId="77777777" w:rsidR="003F7BB6" w:rsidRDefault="003F7BB6" w:rsidP="00B7552D">
            <w:pPr>
              <w:jc w:val="center"/>
            </w:pPr>
            <w:r>
              <w:t>X</w:t>
            </w:r>
          </w:p>
        </w:tc>
        <w:tc>
          <w:tcPr>
            <w:tcW w:w="962" w:type="dxa"/>
            <w:shd w:val="clear" w:color="auto" w:fill="DAE9F7" w:themeFill="text2" w:themeFillTint="1A"/>
          </w:tcPr>
          <w:p w14:paraId="0AE20FCD" w14:textId="77777777" w:rsidR="003F7BB6" w:rsidRDefault="003F7BB6" w:rsidP="00B7552D">
            <w:pPr>
              <w:jc w:val="center"/>
            </w:pPr>
          </w:p>
        </w:tc>
        <w:tc>
          <w:tcPr>
            <w:tcW w:w="1058" w:type="dxa"/>
            <w:shd w:val="clear" w:color="auto" w:fill="DAE9F7" w:themeFill="text2" w:themeFillTint="1A"/>
          </w:tcPr>
          <w:p w14:paraId="1D84E672" w14:textId="77777777" w:rsidR="003F7BB6" w:rsidRDefault="003F7BB6" w:rsidP="00B7552D">
            <w:pPr>
              <w:jc w:val="center"/>
            </w:pPr>
          </w:p>
        </w:tc>
      </w:tr>
      <w:tr w:rsidR="003F7BB6" w14:paraId="698A2DA6" w14:textId="77777777" w:rsidTr="00FD6AAF">
        <w:tc>
          <w:tcPr>
            <w:tcW w:w="1838" w:type="dxa"/>
            <w:shd w:val="clear" w:color="auto" w:fill="FAE2D5" w:themeFill="accent2" w:themeFillTint="33"/>
          </w:tcPr>
          <w:p w14:paraId="458F5DBC" w14:textId="13E3E1EB" w:rsidR="003F7BB6" w:rsidRDefault="003F7BB6" w:rsidP="00293FB7">
            <w:pPr>
              <w:ind w:left="-110"/>
            </w:pPr>
            <w:r w:rsidRPr="00AD3456">
              <w:t>31906400</w:t>
            </w:r>
            <w:r w:rsidRPr="00AD3456">
              <w:rPr>
                <w:vertAlign w:val="superscript"/>
              </w:rPr>
              <w:t xml:space="preserve"> A</w:t>
            </w:r>
          </w:p>
        </w:tc>
        <w:tc>
          <w:tcPr>
            <w:tcW w:w="851" w:type="dxa"/>
          </w:tcPr>
          <w:p w14:paraId="280BC2A0" w14:textId="77777777" w:rsidR="003F7BB6" w:rsidRPr="00C10BF0" w:rsidRDefault="003F7BB6" w:rsidP="00B7552D">
            <w:pPr>
              <w:jc w:val="center"/>
            </w:pPr>
            <w:r w:rsidRPr="00C10BF0">
              <w:t>2020</w:t>
            </w:r>
          </w:p>
        </w:tc>
        <w:tc>
          <w:tcPr>
            <w:tcW w:w="1134" w:type="dxa"/>
          </w:tcPr>
          <w:p w14:paraId="0C6F8E5C" w14:textId="3B2B6687" w:rsidR="003F7BB6" w:rsidRPr="00C10BF0" w:rsidRDefault="00224166" w:rsidP="00B7552D">
            <w:pPr>
              <w:jc w:val="center"/>
              <w:rPr>
                <w:highlight w:val="yellow"/>
              </w:rPr>
            </w:pPr>
            <w:r w:rsidRPr="00C10BF0">
              <w:t>Yes</w:t>
            </w:r>
          </w:p>
        </w:tc>
        <w:tc>
          <w:tcPr>
            <w:tcW w:w="1134" w:type="dxa"/>
          </w:tcPr>
          <w:p w14:paraId="576A2CF0" w14:textId="4ADFF2B9" w:rsidR="003F7BB6" w:rsidRPr="00C10BF0" w:rsidRDefault="003F7BB6" w:rsidP="00B7552D">
            <w:pPr>
              <w:jc w:val="center"/>
            </w:pPr>
            <w:r w:rsidRPr="00C10BF0">
              <w:t>1, 2, 3</w:t>
            </w:r>
          </w:p>
        </w:tc>
        <w:tc>
          <w:tcPr>
            <w:tcW w:w="1038" w:type="dxa"/>
          </w:tcPr>
          <w:p w14:paraId="663638FB" w14:textId="7B1B0A61" w:rsidR="003F7BB6" w:rsidRDefault="003F7BB6" w:rsidP="00B7552D">
            <w:pPr>
              <w:jc w:val="center"/>
            </w:pPr>
          </w:p>
        </w:tc>
        <w:tc>
          <w:tcPr>
            <w:tcW w:w="849" w:type="dxa"/>
          </w:tcPr>
          <w:p w14:paraId="4934F29D" w14:textId="77777777" w:rsidR="003F7BB6" w:rsidRDefault="003F7BB6" w:rsidP="00B7552D">
            <w:pPr>
              <w:jc w:val="center"/>
            </w:pPr>
          </w:p>
        </w:tc>
        <w:tc>
          <w:tcPr>
            <w:tcW w:w="1175" w:type="dxa"/>
          </w:tcPr>
          <w:p w14:paraId="0F4C4D6D" w14:textId="77777777" w:rsidR="003F7BB6" w:rsidRDefault="003F7BB6" w:rsidP="00B7552D">
            <w:pPr>
              <w:jc w:val="center"/>
            </w:pPr>
          </w:p>
        </w:tc>
        <w:tc>
          <w:tcPr>
            <w:tcW w:w="802" w:type="dxa"/>
          </w:tcPr>
          <w:p w14:paraId="7D4300A5" w14:textId="77777777" w:rsidR="003F7BB6" w:rsidRDefault="003F7BB6" w:rsidP="00B7552D">
            <w:pPr>
              <w:jc w:val="center"/>
            </w:pPr>
          </w:p>
        </w:tc>
        <w:tc>
          <w:tcPr>
            <w:tcW w:w="784" w:type="dxa"/>
          </w:tcPr>
          <w:p w14:paraId="0E7CC709" w14:textId="77777777" w:rsidR="003F7BB6" w:rsidRDefault="003F7BB6" w:rsidP="00B7552D">
            <w:pPr>
              <w:jc w:val="center"/>
            </w:pPr>
            <w:r>
              <w:t>X</w:t>
            </w:r>
          </w:p>
        </w:tc>
        <w:tc>
          <w:tcPr>
            <w:tcW w:w="1082" w:type="dxa"/>
          </w:tcPr>
          <w:p w14:paraId="63EC58F1" w14:textId="77777777" w:rsidR="003F7BB6" w:rsidRDefault="003F7BB6" w:rsidP="00B7552D">
            <w:pPr>
              <w:jc w:val="center"/>
            </w:pPr>
          </w:p>
        </w:tc>
        <w:tc>
          <w:tcPr>
            <w:tcW w:w="962" w:type="dxa"/>
          </w:tcPr>
          <w:p w14:paraId="7D1D09FC" w14:textId="77777777" w:rsidR="003F7BB6" w:rsidRDefault="003F7BB6" w:rsidP="00B7552D">
            <w:pPr>
              <w:jc w:val="center"/>
            </w:pPr>
          </w:p>
        </w:tc>
        <w:tc>
          <w:tcPr>
            <w:tcW w:w="1058" w:type="dxa"/>
          </w:tcPr>
          <w:p w14:paraId="5E151316" w14:textId="77777777" w:rsidR="003F7BB6" w:rsidRDefault="003F7BB6" w:rsidP="00B7552D">
            <w:pPr>
              <w:jc w:val="center"/>
            </w:pPr>
          </w:p>
        </w:tc>
      </w:tr>
      <w:tr w:rsidR="003F7BB6" w14:paraId="3E732D29" w14:textId="77777777" w:rsidTr="004A1016">
        <w:tc>
          <w:tcPr>
            <w:tcW w:w="1838" w:type="dxa"/>
          </w:tcPr>
          <w:p w14:paraId="787BA640" w14:textId="73E7CB91" w:rsidR="003F7BB6" w:rsidRPr="00FF02CC" w:rsidRDefault="003F7BB6" w:rsidP="00293FB7">
            <w:pPr>
              <w:ind w:left="-110"/>
            </w:pPr>
            <w:r w:rsidRPr="002C03EA">
              <w:t>31212856</w:t>
            </w:r>
          </w:p>
        </w:tc>
        <w:tc>
          <w:tcPr>
            <w:tcW w:w="851" w:type="dxa"/>
          </w:tcPr>
          <w:p w14:paraId="3AA5CCA7" w14:textId="77777777" w:rsidR="003F7BB6" w:rsidRPr="00C10BF0" w:rsidRDefault="003F7BB6" w:rsidP="00B7552D">
            <w:pPr>
              <w:jc w:val="center"/>
            </w:pPr>
            <w:r w:rsidRPr="00C10BF0">
              <w:t>2019</w:t>
            </w:r>
          </w:p>
        </w:tc>
        <w:tc>
          <w:tcPr>
            <w:tcW w:w="1134" w:type="dxa"/>
          </w:tcPr>
          <w:p w14:paraId="414ABBA4" w14:textId="0E4A0791" w:rsidR="003F7BB6" w:rsidRPr="00C10BF0" w:rsidRDefault="00872032" w:rsidP="00B7552D">
            <w:pPr>
              <w:jc w:val="center"/>
            </w:pPr>
            <w:r w:rsidRPr="00C10BF0">
              <w:t>No</w:t>
            </w:r>
          </w:p>
        </w:tc>
        <w:tc>
          <w:tcPr>
            <w:tcW w:w="1134" w:type="dxa"/>
          </w:tcPr>
          <w:p w14:paraId="66587969" w14:textId="771D7CD4" w:rsidR="003F7BB6" w:rsidRPr="00C10BF0" w:rsidRDefault="003F7BB6" w:rsidP="00B7552D">
            <w:pPr>
              <w:jc w:val="center"/>
            </w:pPr>
            <w:r w:rsidRPr="00C10BF0">
              <w:t>3</w:t>
            </w:r>
          </w:p>
        </w:tc>
        <w:tc>
          <w:tcPr>
            <w:tcW w:w="1038" w:type="dxa"/>
          </w:tcPr>
          <w:p w14:paraId="05A8EFA0" w14:textId="72DEBF29" w:rsidR="003F7BB6" w:rsidRDefault="003F7BB6" w:rsidP="00B7552D">
            <w:pPr>
              <w:jc w:val="center"/>
            </w:pPr>
          </w:p>
        </w:tc>
        <w:tc>
          <w:tcPr>
            <w:tcW w:w="849" w:type="dxa"/>
          </w:tcPr>
          <w:p w14:paraId="3CFD6F25" w14:textId="77777777" w:rsidR="003F7BB6" w:rsidRDefault="003F7BB6" w:rsidP="00B7552D">
            <w:pPr>
              <w:jc w:val="center"/>
            </w:pPr>
          </w:p>
        </w:tc>
        <w:tc>
          <w:tcPr>
            <w:tcW w:w="1175" w:type="dxa"/>
          </w:tcPr>
          <w:p w14:paraId="619DA3C0" w14:textId="77777777" w:rsidR="003F7BB6" w:rsidRDefault="003F7BB6" w:rsidP="00B7552D">
            <w:pPr>
              <w:jc w:val="center"/>
            </w:pPr>
          </w:p>
        </w:tc>
        <w:tc>
          <w:tcPr>
            <w:tcW w:w="802" w:type="dxa"/>
          </w:tcPr>
          <w:p w14:paraId="779FD743" w14:textId="77777777" w:rsidR="003F7BB6" w:rsidRDefault="003F7BB6" w:rsidP="00B7552D">
            <w:pPr>
              <w:jc w:val="center"/>
            </w:pPr>
          </w:p>
        </w:tc>
        <w:tc>
          <w:tcPr>
            <w:tcW w:w="784" w:type="dxa"/>
          </w:tcPr>
          <w:p w14:paraId="4A120F5D" w14:textId="77777777" w:rsidR="003F7BB6" w:rsidRDefault="003F7BB6" w:rsidP="00B7552D">
            <w:pPr>
              <w:jc w:val="center"/>
            </w:pPr>
            <w:r>
              <w:t>X</w:t>
            </w:r>
          </w:p>
        </w:tc>
        <w:tc>
          <w:tcPr>
            <w:tcW w:w="1082" w:type="dxa"/>
          </w:tcPr>
          <w:p w14:paraId="31E43D86" w14:textId="77777777" w:rsidR="003F7BB6" w:rsidRDefault="003F7BB6" w:rsidP="00B7552D">
            <w:pPr>
              <w:jc w:val="center"/>
            </w:pPr>
          </w:p>
        </w:tc>
        <w:tc>
          <w:tcPr>
            <w:tcW w:w="962" w:type="dxa"/>
          </w:tcPr>
          <w:p w14:paraId="1C19163F" w14:textId="77777777" w:rsidR="003F7BB6" w:rsidRDefault="003F7BB6" w:rsidP="00B7552D">
            <w:pPr>
              <w:jc w:val="center"/>
            </w:pPr>
          </w:p>
        </w:tc>
        <w:tc>
          <w:tcPr>
            <w:tcW w:w="1058" w:type="dxa"/>
          </w:tcPr>
          <w:p w14:paraId="09773D31" w14:textId="77777777" w:rsidR="003F7BB6" w:rsidRDefault="003F7BB6" w:rsidP="00B7552D">
            <w:pPr>
              <w:jc w:val="center"/>
            </w:pPr>
          </w:p>
        </w:tc>
      </w:tr>
      <w:tr w:rsidR="003F7BB6" w14:paraId="1D71486A" w14:textId="77777777" w:rsidTr="00FD6AAF">
        <w:tc>
          <w:tcPr>
            <w:tcW w:w="1838" w:type="dxa"/>
            <w:shd w:val="clear" w:color="auto" w:fill="FAE2D5" w:themeFill="accent2" w:themeFillTint="33"/>
          </w:tcPr>
          <w:p w14:paraId="639845C0" w14:textId="0805C186" w:rsidR="003F7BB6" w:rsidRPr="00FF02CC" w:rsidRDefault="003F7BB6" w:rsidP="00293FB7">
            <w:pPr>
              <w:ind w:left="-110"/>
            </w:pPr>
            <w:r w:rsidRPr="00472AD5">
              <w:t>31143033</w:t>
            </w:r>
            <w:r w:rsidRPr="00AD3456">
              <w:rPr>
                <w:vertAlign w:val="superscript"/>
              </w:rPr>
              <w:t xml:space="preserve"> A</w:t>
            </w:r>
          </w:p>
        </w:tc>
        <w:tc>
          <w:tcPr>
            <w:tcW w:w="851" w:type="dxa"/>
          </w:tcPr>
          <w:p w14:paraId="63B8B801" w14:textId="77777777" w:rsidR="003F7BB6" w:rsidRPr="00C10BF0" w:rsidRDefault="003F7BB6" w:rsidP="00B7552D">
            <w:pPr>
              <w:jc w:val="center"/>
            </w:pPr>
            <w:r w:rsidRPr="00C10BF0">
              <w:t>2019</w:t>
            </w:r>
          </w:p>
        </w:tc>
        <w:tc>
          <w:tcPr>
            <w:tcW w:w="1134" w:type="dxa"/>
          </w:tcPr>
          <w:p w14:paraId="19F66B2B" w14:textId="5DACC45D" w:rsidR="003F7BB6" w:rsidRPr="00C10BF0" w:rsidRDefault="00872032" w:rsidP="00B7552D">
            <w:pPr>
              <w:jc w:val="center"/>
              <w:rPr>
                <w:highlight w:val="yellow"/>
              </w:rPr>
            </w:pPr>
            <w:r w:rsidRPr="00C10BF0">
              <w:t>No</w:t>
            </w:r>
          </w:p>
        </w:tc>
        <w:tc>
          <w:tcPr>
            <w:tcW w:w="1134" w:type="dxa"/>
          </w:tcPr>
          <w:p w14:paraId="252AA5BB" w14:textId="2D6AC10B" w:rsidR="003F7BB6" w:rsidRPr="00C10BF0" w:rsidRDefault="003F7BB6" w:rsidP="00B7552D">
            <w:pPr>
              <w:jc w:val="center"/>
            </w:pPr>
            <w:r w:rsidRPr="00C10BF0">
              <w:t>1, 3</w:t>
            </w:r>
          </w:p>
        </w:tc>
        <w:tc>
          <w:tcPr>
            <w:tcW w:w="1038" w:type="dxa"/>
          </w:tcPr>
          <w:p w14:paraId="4077F5B9" w14:textId="40AF6E63" w:rsidR="003F7BB6" w:rsidRDefault="003F7BB6" w:rsidP="00B7552D">
            <w:pPr>
              <w:jc w:val="center"/>
            </w:pPr>
          </w:p>
        </w:tc>
        <w:tc>
          <w:tcPr>
            <w:tcW w:w="849" w:type="dxa"/>
          </w:tcPr>
          <w:p w14:paraId="551AA19B" w14:textId="77777777" w:rsidR="003F7BB6" w:rsidRDefault="003F7BB6" w:rsidP="00B7552D">
            <w:pPr>
              <w:jc w:val="center"/>
            </w:pPr>
          </w:p>
        </w:tc>
        <w:tc>
          <w:tcPr>
            <w:tcW w:w="1175" w:type="dxa"/>
          </w:tcPr>
          <w:p w14:paraId="79B6AA9F" w14:textId="77777777" w:rsidR="003F7BB6" w:rsidRDefault="003F7BB6" w:rsidP="00B7552D">
            <w:pPr>
              <w:jc w:val="center"/>
            </w:pPr>
          </w:p>
        </w:tc>
        <w:tc>
          <w:tcPr>
            <w:tcW w:w="802" w:type="dxa"/>
          </w:tcPr>
          <w:p w14:paraId="6FBC8481" w14:textId="77777777" w:rsidR="003F7BB6" w:rsidRDefault="003F7BB6" w:rsidP="00B7552D">
            <w:pPr>
              <w:jc w:val="center"/>
            </w:pPr>
          </w:p>
        </w:tc>
        <w:tc>
          <w:tcPr>
            <w:tcW w:w="784" w:type="dxa"/>
          </w:tcPr>
          <w:p w14:paraId="2E3434B0" w14:textId="77777777" w:rsidR="003F7BB6" w:rsidRDefault="003F7BB6" w:rsidP="00B7552D">
            <w:pPr>
              <w:jc w:val="center"/>
            </w:pPr>
            <w:r>
              <w:t>X</w:t>
            </w:r>
          </w:p>
        </w:tc>
        <w:tc>
          <w:tcPr>
            <w:tcW w:w="1082" w:type="dxa"/>
          </w:tcPr>
          <w:p w14:paraId="23D6061A" w14:textId="77777777" w:rsidR="003F7BB6" w:rsidRDefault="003F7BB6" w:rsidP="00B7552D">
            <w:pPr>
              <w:jc w:val="center"/>
            </w:pPr>
          </w:p>
        </w:tc>
        <w:tc>
          <w:tcPr>
            <w:tcW w:w="962" w:type="dxa"/>
          </w:tcPr>
          <w:p w14:paraId="64B4D5D4" w14:textId="77777777" w:rsidR="003F7BB6" w:rsidRDefault="003F7BB6" w:rsidP="00B7552D">
            <w:pPr>
              <w:jc w:val="center"/>
            </w:pPr>
          </w:p>
        </w:tc>
        <w:tc>
          <w:tcPr>
            <w:tcW w:w="1058" w:type="dxa"/>
          </w:tcPr>
          <w:p w14:paraId="087C23AD" w14:textId="77777777" w:rsidR="003F7BB6" w:rsidRDefault="003F7BB6" w:rsidP="00B7552D">
            <w:pPr>
              <w:jc w:val="center"/>
            </w:pPr>
          </w:p>
        </w:tc>
      </w:tr>
      <w:tr w:rsidR="003F7BB6" w14:paraId="72B0B715" w14:textId="77777777" w:rsidTr="00FD6AAF">
        <w:tc>
          <w:tcPr>
            <w:tcW w:w="1838" w:type="dxa"/>
            <w:shd w:val="clear" w:color="auto" w:fill="FAE2D5" w:themeFill="accent2" w:themeFillTint="33"/>
          </w:tcPr>
          <w:p w14:paraId="1DF3D690" w14:textId="616E7FCE" w:rsidR="003F7BB6" w:rsidRPr="00FF02CC" w:rsidRDefault="003F7BB6" w:rsidP="00293FB7">
            <w:pPr>
              <w:ind w:left="-110"/>
            </w:pPr>
            <w:r w:rsidRPr="00472AD5">
              <w:t>30895271</w:t>
            </w:r>
            <w:r w:rsidRPr="00AD3456">
              <w:rPr>
                <w:vertAlign w:val="superscript"/>
              </w:rPr>
              <w:t xml:space="preserve"> A</w:t>
            </w:r>
          </w:p>
        </w:tc>
        <w:tc>
          <w:tcPr>
            <w:tcW w:w="851" w:type="dxa"/>
          </w:tcPr>
          <w:p w14:paraId="2E7B13CD" w14:textId="77B00F87" w:rsidR="003F7BB6" w:rsidRPr="00C10BF0" w:rsidRDefault="003F7BB6" w:rsidP="00B7552D">
            <w:pPr>
              <w:jc w:val="center"/>
            </w:pPr>
            <w:r w:rsidRPr="00C10BF0">
              <w:t>201</w:t>
            </w:r>
            <w:r w:rsidR="0094015A">
              <w:t>7</w:t>
            </w:r>
          </w:p>
        </w:tc>
        <w:tc>
          <w:tcPr>
            <w:tcW w:w="1134" w:type="dxa"/>
          </w:tcPr>
          <w:p w14:paraId="1D121CFA" w14:textId="79F60E99" w:rsidR="003F7BB6" w:rsidRPr="00C10BF0" w:rsidRDefault="00872032" w:rsidP="00B7552D">
            <w:pPr>
              <w:jc w:val="center"/>
            </w:pPr>
            <w:r w:rsidRPr="00C10BF0">
              <w:t>No</w:t>
            </w:r>
          </w:p>
        </w:tc>
        <w:tc>
          <w:tcPr>
            <w:tcW w:w="1134" w:type="dxa"/>
          </w:tcPr>
          <w:p w14:paraId="0AFAB683" w14:textId="79A3D43D" w:rsidR="003F7BB6" w:rsidRPr="00C10BF0" w:rsidRDefault="003F7BB6" w:rsidP="00B7552D">
            <w:pPr>
              <w:jc w:val="center"/>
            </w:pPr>
            <w:r w:rsidRPr="00C10BF0">
              <w:t>1, 2, 3</w:t>
            </w:r>
          </w:p>
        </w:tc>
        <w:tc>
          <w:tcPr>
            <w:tcW w:w="1038" w:type="dxa"/>
          </w:tcPr>
          <w:p w14:paraId="42B36FDF" w14:textId="2F09186C" w:rsidR="003F7BB6" w:rsidRDefault="003F7BB6" w:rsidP="00B7552D">
            <w:pPr>
              <w:jc w:val="center"/>
            </w:pPr>
          </w:p>
        </w:tc>
        <w:tc>
          <w:tcPr>
            <w:tcW w:w="849" w:type="dxa"/>
          </w:tcPr>
          <w:p w14:paraId="78D79407" w14:textId="77777777" w:rsidR="003F7BB6" w:rsidRDefault="003F7BB6" w:rsidP="00B7552D">
            <w:pPr>
              <w:jc w:val="center"/>
            </w:pPr>
          </w:p>
        </w:tc>
        <w:tc>
          <w:tcPr>
            <w:tcW w:w="1175" w:type="dxa"/>
          </w:tcPr>
          <w:p w14:paraId="0156BE78" w14:textId="77777777" w:rsidR="003F7BB6" w:rsidRDefault="003F7BB6" w:rsidP="00B7552D">
            <w:pPr>
              <w:jc w:val="center"/>
            </w:pPr>
          </w:p>
        </w:tc>
        <w:tc>
          <w:tcPr>
            <w:tcW w:w="802" w:type="dxa"/>
          </w:tcPr>
          <w:p w14:paraId="77D5A0B0" w14:textId="77777777" w:rsidR="003F7BB6" w:rsidRDefault="003F7BB6" w:rsidP="00B7552D">
            <w:pPr>
              <w:jc w:val="center"/>
            </w:pPr>
          </w:p>
        </w:tc>
        <w:tc>
          <w:tcPr>
            <w:tcW w:w="784" w:type="dxa"/>
          </w:tcPr>
          <w:p w14:paraId="59826863" w14:textId="77777777" w:rsidR="003F7BB6" w:rsidRDefault="003F7BB6" w:rsidP="00B7552D">
            <w:pPr>
              <w:jc w:val="center"/>
            </w:pPr>
            <w:r>
              <w:t>X</w:t>
            </w:r>
          </w:p>
        </w:tc>
        <w:tc>
          <w:tcPr>
            <w:tcW w:w="1082" w:type="dxa"/>
          </w:tcPr>
          <w:p w14:paraId="7AEB8B48" w14:textId="77777777" w:rsidR="003F7BB6" w:rsidRDefault="003F7BB6" w:rsidP="00B7552D">
            <w:pPr>
              <w:jc w:val="center"/>
            </w:pPr>
            <w:r>
              <w:t>X</w:t>
            </w:r>
          </w:p>
        </w:tc>
        <w:tc>
          <w:tcPr>
            <w:tcW w:w="962" w:type="dxa"/>
          </w:tcPr>
          <w:p w14:paraId="394B49E2" w14:textId="77777777" w:rsidR="003F7BB6" w:rsidRDefault="003F7BB6" w:rsidP="00B7552D">
            <w:pPr>
              <w:jc w:val="center"/>
            </w:pPr>
          </w:p>
        </w:tc>
        <w:tc>
          <w:tcPr>
            <w:tcW w:w="1058" w:type="dxa"/>
          </w:tcPr>
          <w:p w14:paraId="185E3F57" w14:textId="77777777" w:rsidR="003F7BB6" w:rsidRDefault="003F7BB6" w:rsidP="00B7552D">
            <w:pPr>
              <w:jc w:val="center"/>
            </w:pPr>
          </w:p>
        </w:tc>
      </w:tr>
      <w:tr w:rsidR="003F7BB6" w14:paraId="03D04316" w14:textId="77777777" w:rsidTr="00FD6AAF">
        <w:tc>
          <w:tcPr>
            <w:tcW w:w="1838" w:type="dxa"/>
            <w:shd w:val="clear" w:color="auto" w:fill="FAE2D5" w:themeFill="accent2" w:themeFillTint="33"/>
          </w:tcPr>
          <w:p w14:paraId="3D191C21" w14:textId="2891A5FA" w:rsidR="003F7BB6" w:rsidRDefault="003F7BB6" w:rsidP="00293FB7">
            <w:pPr>
              <w:ind w:left="-110"/>
            </w:pPr>
            <w:r w:rsidRPr="00E71C0F">
              <w:t>28413424</w:t>
            </w:r>
            <w:r w:rsidR="001C23D4">
              <w:t xml:space="preserve"> </w:t>
            </w:r>
            <w:r w:rsidR="001C23D4" w:rsidRPr="0048794F">
              <w:rPr>
                <w:vertAlign w:val="superscript"/>
              </w:rPr>
              <w:t>A</w:t>
            </w:r>
          </w:p>
        </w:tc>
        <w:tc>
          <w:tcPr>
            <w:tcW w:w="851" w:type="dxa"/>
          </w:tcPr>
          <w:p w14:paraId="0758F5CF" w14:textId="77777777" w:rsidR="003F7BB6" w:rsidRPr="00C10BF0" w:rsidRDefault="003F7BB6" w:rsidP="00B7552D">
            <w:pPr>
              <w:jc w:val="center"/>
            </w:pPr>
            <w:r w:rsidRPr="00C10BF0">
              <w:t>2017</w:t>
            </w:r>
          </w:p>
        </w:tc>
        <w:tc>
          <w:tcPr>
            <w:tcW w:w="1134" w:type="dxa"/>
          </w:tcPr>
          <w:p w14:paraId="27C0DA91" w14:textId="49B942F5" w:rsidR="003F7BB6" w:rsidRPr="00C10BF0" w:rsidRDefault="008C1350" w:rsidP="00B7552D">
            <w:pPr>
              <w:jc w:val="center"/>
            </w:pPr>
            <w:r w:rsidRPr="00C10BF0">
              <w:t>No</w:t>
            </w:r>
          </w:p>
        </w:tc>
        <w:tc>
          <w:tcPr>
            <w:tcW w:w="1134" w:type="dxa"/>
          </w:tcPr>
          <w:p w14:paraId="6A16A7E1" w14:textId="13DE0D5F" w:rsidR="003F7BB6" w:rsidRPr="00C10BF0" w:rsidRDefault="003F7BB6" w:rsidP="00B7552D">
            <w:pPr>
              <w:jc w:val="center"/>
            </w:pPr>
            <w:r w:rsidRPr="00C10BF0">
              <w:t>1, 2</w:t>
            </w:r>
            <w:r w:rsidR="00D521F3" w:rsidRPr="00C10BF0">
              <w:t>, 3</w:t>
            </w:r>
          </w:p>
        </w:tc>
        <w:tc>
          <w:tcPr>
            <w:tcW w:w="1038" w:type="dxa"/>
          </w:tcPr>
          <w:p w14:paraId="7ADAB52D" w14:textId="5EF4A2CE" w:rsidR="003F7BB6" w:rsidRDefault="003F7BB6" w:rsidP="00B7552D">
            <w:pPr>
              <w:jc w:val="center"/>
            </w:pPr>
          </w:p>
        </w:tc>
        <w:tc>
          <w:tcPr>
            <w:tcW w:w="849" w:type="dxa"/>
          </w:tcPr>
          <w:p w14:paraId="33657B48" w14:textId="1ECE51FE" w:rsidR="003F7BB6" w:rsidRDefault="003F7BB6" w:rsidP="00B7552D">
            <w:pPr>
              <w:jc w:val="center"/>
            </w:pPr>
            <w:r>
              <w:t>X</w:t>
            </w:r>
            <w:r w:rsidR="00142322" w:rsidRPr="0089119D">
              <w:rPr>
                <w:vertAlign w:val="superscript"/>
              </w:rPr>
              <w:t xml:space="preserve"> </w:t>
            </w:r>
            <w:r w:rsidR="00406C9A">
              <w:rPr>
                <w:vertAlign w:val="superscript"/>
              </w:rPr>
              <w:t>C</w:t>
            </w:r>
          </w:p>
        </w:tc>
        <w:tc>
          <w:tcPr>
            <w:tcW w:w="1175" w:type="dxa"/>
          </w:tcPr>
          <w:p w14:paraId="57373D6A" w14:textId="77777777" w:rsidR="003F7BB6" w:rsidRDefault="003F7BB6" w:rsidP="00B7552D">
            <w:pPr>
              <w:jc w:val="center"/>
            </w:pPr>
          </w:p>
        </w:tc>
        <w:tc>
          <w:tcPr>
            <w:tcW w:w="802" w:type="dxa"/>
          </w:tcPr>
          <w:p w14:paraId="7D3BF78D" w14:textId="77777777" w:rsidR="003F7BB6" w:rsidRDefault="003F7BB6" w:rsidP="00B7552D">
            <w:pPr>
              <w:jc w:val="center"/>
            </w:pPr>
          </w:p>
        </w:tc>
        <w:tc>
          <w:tcPr>
            <w:tcW w:w="784" w:type="dxa"/>
          </w:tcPr>
          <w:p w14:paraId="0094D995" w14:textId="77777777" w:rsidR="003F7BB6" w:rsidRDefault="003F7BB6" w:rsidP="00B7552D">
            <w:pPr>
              <w:jc w:val="center"/>
            </w:pPr>
          </w:p>
        </w:tc>
        <w:tc>
          <w:tcPr>
            <w:tcW w:w="1082" w:type="dxa"/>
          </w:tcPr>
          <w:p w14:paraId="696BD842" w14:textId="77777777" w:rsidR="003F7BB6" w:rsidRDefault="003F7BB6" w:rsidP="00B7552D">
            <w:pPr>
              <w:jc w:val="center"/>
            </w:pPr>
          </w:p>
        </w:tc>
        <w:tc>
          <w:tcPr>
            <w:tcW w:w="962" w:type="dxa"/>
          </w:tcPr>
          <w:p w14:paraId="69543F7B" w14:textId="77777777" w:rsidR="003F7BB6" w:rsidRDefault="003F7BB6" w:rsidP="00B7552D">
            <w:pPr>
              <w:jc w:val="center"/>
            </w:pPr>
          </w:p>
        </w:tc>
        <w:tc>
          <w:tcPr>
            <w:tcW w:w="1058" w:type="dxa"/>
          </w:tcPr>
          <w:p w14:paraId="60143F61" w14:textId="77777777" w:rsidR="003F7BB6" w:rsidRDefault="003F7BB6" w:rsidP="00B7552D">
            <w:pPr>
              <w:jc w:val="center"/>
            </w:pPr>
          </w:p>
        </w:tc>
      </w:tr>
      <w:tr w:rsidR="003F7BB6" w14:paraId="1AF6E572" w14:textId="77777777" w:rsidTr="004A1016">
        <w:tc>
          <w:tcPr>
            <w:tcW w:w="1838" w:type="dxa"/>
          </w:tcPr>
          <w:p w14:paraId="67AA441C" w14:textId="65A410DD" w:rsidR="003F7BB6" w:rsidRDefault="003F7BB6" w:rsidP="00293FB7">
            <w:pPr>
              <w:ind w:left="-110"/>
            </w:pPr>
            <w:r w:rsidRPr="00E71C0F">
              <w:t>28102992</w:t>
            </w:r>
          </w:p>
        </w:tc>
        <w:tc>
          <w:tcPr>
            <w:tcW w:w="851" w:type="dxa"/>
          </w:tcPr>
          <w:p w14:paraId="0A03CAF4" w14:textId="77777777" w:rsidR="003F7BB6" w:rsidRPr="00C10BF0" w:rsidRDefault="003F7BB6" w:rsidP="00B7552D">
            <w:pPr>
              <w:jc w:val="center"/>
            </w:pPr>
            <w:r w:rsidRPr="00C10BF0">
              <w:t>2017</w:t>
            </w:r>
          </w:p>
        </w:tc>
        <w:tc>
          <w:tcPr>
            <w:tcW w:w="1134" w:type="dxa"/>
          </w:tcPr>
          <w:p w14:paraId="17686987" w14:textId="7F4B11D8" w:rsidR="003F7BB6" w:rsidRPr="00C10BF0" w:rsidRDefault="008C1350" w:rsidP="00B7552D">
            <w:pPr>
              <w:jc w:val="center"/>
            </w:pPr>
            <w:r w:rsidRPr="00C10BF0">
              <w:t>No</w:t>
            </w:r>
          </w:p>
        </w:tc>
        <w:tc>
          <w:tcPr>
            <w:tcW w:w="1134" w:type="dxa"/>
          </w:tcPr>
          <w:p w14:paraId="09B3D55C" w14:textId="0BE2D094" w:rsidR="003F7BB6" w:rsidRPr="00C10BF0" w:rsidRDefault="003F7BB6" w:rsidP="00B7552D">
            <w:pPr>
              <w:jc w:val="center"/>
            </w:pPr>
            <w:r w:rsidRPr="00C10BF0">
              <w:t>1, 2, 3</w:t>
            </w:r>
          </w:p>
        </w:tc>
        <w:tc>
          <w:tcPr>
            <w:tcW w:w="1038" w:type="dxa"/>
          </w:tcPr>
          <w:p w14:paraId="4E8DB1E1" w14:textId="3128EA5E" w:rsidR="003F7BB6" w:rsidRDefault="003F7BB6" w:rsidP="00B7552D">
            <w:pPr>
              <w:jc w:val="center"/>
            </w:pPr>
          </w:p>
        </w:tc>
        <w:tc>
          <w:tcPr>
            <w:tcW w:w="849" w:type="dxa"/>
          </w:tcPr>
          <w:p w14:paraId="2CEDEA45" w14:textId="77777777" w:rsidR="003F7BB6" w:rsidRDefault="003F7BB6" w:rsidP="00B7552D">
            <w:pPr>
              <w:jc w:val="center"/>
            </w:pPr>
          </w:p>
        </w:tc>
        <w:tc>
          <w:tcPr>
            <w:tcW w:w="1175" w:type="dxa"/>
          </w:tcPr>
          <w:p w14:paraId="3E411143" w14:textId="77777777" w:rsidR="003F7BB6" w:rsidRDefault="003F7BB6" w:rsidP="00B7552D">
            <w:pPr>
              <w:jc w:val="center"/>
            </w:pPr>
          </w:p>
        </w:tc>
        <w:tc>
          <w:tcPr>
            <w:tcW w:w="802" w:type="dxa"/>
          </w:tcPr>
          <w:p w14:paraId="61401A05" w14:textId="77777777" w:rsidR="003F7BB6" w:rsidRDefault="003F7BB6" w:rsidP="00B7552D">
            <w:pPr>
              <w:jc w:val="center"/>
            </w:pPr>
          </w:p>
        </w:tc>
        <w:tc>
          <w:tcPr>
            <w:tcW w:w="784" w:type="dxa"/>
          </w:tcPr>
          <w:p w14:paraId="7333141F" w14:textId="77777777" w:rsidR="003F7BB6" w:rsidRDefault="003F7BB6" w:rsidP="00B7552D">
            <w:pPr>
              <w:jc w:val="center"/>
            </w:pPr>
            <w:r>
              <w:t>X</w:t>
            </w:r>
          </w:p>
        </w:tc>
        <w:tc>
          <w:tcPr>
            <w:tcW w:w="1082" w:type="dxa"/>
          </w:tcPr>
          <w:p w14:paraId="0997CF18" w14:textId="77777777" w:rsidR="003F7BB6" w:rsidRDefault="003F7BB6" w:rsidP="00B7552D">
            <w:pPr>
              <w:jc w:val="center"/>
            </w:pPr>
            <w:r>
              <w:t>X</w:t>
            </w:r>
          </w:p>
        </w:tc>
        <w:tc>
          <w:tcPr>
            <w:tcW w:w="962" w:type="dxa"/>
          </w:tcPr>
          <w:p w14:paraId="1FF07981" w14:textId="77777777" w:rsidR="003F7BB6" w:rsidRDefault="003F7BB6" w:rsidP="00B7552D">
            <w:pPr>
              <w:jc w:val="center"/>
            </w:pPr>
          </w:p>
        </w:tc>
        <w:tc>
          <w:tcPr>
            <w:tcW w:w="1058" w:type="dxa"/>
          </w:tcPr>
          <w:p w14:paraId="6771FCAA" w14:textId="77777777" w:rsidR="003F7BB6" w:rsidRDefault="003F7BB6" w:rsidP="00B7552D">
            <w:pPr>
              <w:jc w:val="center"/>
            </w:pPr>
          </w:p>
        </w:tc>
      </w:tr>
      <w:tr w:rsidR="003F7BB6" w14:paraId="69C31E8D" w14:textId="77777777" w:rsidTr="004A1016">
        <w:tc>
          <w:tcPr>
            <w:tcW w:w="1838" w:type="dxa"/>
          </w:tcPr>
          <w:p w14:paraId="0CCCF82B" w14:textId="77777777" w:rsidR="003F7BB6" w:rsidRDefault="003F7BB6" w:rsidP="00293FB7">
            <w:pPr>
              <w:ind w:left="-110"/>
            </w:pPr>
            <w:r w:rsidRPr="00E71C0F">
              <w:t>27695658</w:t>
            </w:r>
          </w:p>
        </w:tc>
        <w:tc>
          <w:tcPr>
            <w:tcW w:w="851" w:type="dxa"/>
          </w:tcPr>
          <w:p w14:paraId="2E59547A" w14:textId="77777777" w:rsidR="003F7BB6" w:rsidRPr="00C10BF0" w:rsidRDefault="003F7BB6" w:rsidP="00B7552D">
            <w:pPr>
              <w:jc w:val="center"/>
            </w:pPr>
            <w:r w:rsidRPr="00C10BF0">
              <w:t>2016</w:t>
            </w:r>
          </w:p>
        </w:tc>
        <w:tc>
          <w:tcPr>
            <w:tcW w:w="1134" w:type="dxa"/>
          </w:tcPr>
          <w:p w14:paraId="2E320D4F" w14:textId="5010DA07" w:rsidR="003F7BB6" w:rsidRPr="00C10BF0" w:rsidRDefault="008C1350" w:rsidP="00B7552D">
            <w:pPr>
              <w:jc w:val="center"/>
            </w:pPr>
            <w:r w:rsidRPr="00C10BF0">
              <w:t>Yes</w:t>
            </w:r>
          </w:p>
        </w:tc>
        <w:tc>
          <w:tcPr>
            <w:tcW w:w="1134" w:type="dxa"/>
          </w:tcPr>
          <w:p w14:paraId="744C4975" w14:textId="3601A869" w:rsidR="003F7BB6" w:rsidRPr="00C10BF0" w:rsidRDefault="00B439C5" w:rsidP="00B7552D">
            <w:pPr>
              <w:jc w:val="center"/>
            </w:pPr>
            <w:r>
              <w:t xml:space="preserve">1, </w:t>
            </w:r>
            <w:r w:rsidR="00D37B1A">
              <w:t xml:space="preserve">2, </w:t>
            </w:r>
            <w:r w:rsidR="003F7BB6" w:rsidRPr="00C10BF0">
              <w:t>3</w:t>
            </w:r>
          </w:p>
        </w:tc>
        <w:tc>
          <w:tcPr>
            <w:tcW w:w="1038" w:type="dxa"/>
          </w:tcPr>
          <w:p w14:paraId="340A9168" w14:textId="3CC53342" w:rsidR="003F7BB6" w:rsidRDefault="003F7BB6" w:rsidP="00B7552D">
            <w:pPr>
              <w:jc w:val="center"/>
            </w:pPr>
          </w:p>
        </w:tc>
        <w:tc>
          <w:tcPr>
            <w:tcW w:w="849" w:type="dxa"/>
          </w:tcPr>
          <w:p w14:paraId="14790865" w14:textId="77777777" w:rsidR="003F7BB6" w:rsidRDefault="003F7BB6" w:rsidP="00B7552D">
            <w:pPr>
              <w:jc w:val="center"/>
            </w:pPr>
          </w:p>
        </w:tc>
        <w:tc>
          <w:tcPr>
            <w:tcW w:w="1175" w:type="dxa"/>
          </w:tcPr>
          <w:p w14:paraId="0243B45B" w14:textId="77777777" w:rsidR="003F7BB6" w:rsidRDefault="003F7BB6" w:rsidP="00B7552D">
            <w:pPr>
              <w:jc w:val="center"/>
            </w:pPr>
            <w:r>
              <w:t>X</w:t>
            </w:r>
          </w:p>
        </w:tc>
        <w:tc>
          <w:tcPr>
            <w:tcW w:w="802" w:type="dxa"/>
          </w:tcPr>
          <w:p w14:paraId="7A6ABA3B" w14:textId="77777777" w:rsidR="003F7BB6" w:rsidRDefault="003F7BB6" w:rsidP="00B7552D">
            <w:pPr>
              <w:jc w:val="center"/>
            </w:pPr>
          </w:p>
        </w:tc>
        <w:tc>
          <w:tcPr>
            <w:tcW w:w="784" w:type="dxa"/>
          </w:tcPr>
          <w:p w14:paraId="6B776BF5" w14:textId="77777777" w:rsidR="003F7BB6" w:rsidRDefault="003F7BB6" w:rsidP="00B7552D">
            <w:pPr>
              <w:jc w:val="center"/>
            </w:pPr>
          </w:p>
        </w:tc>
        <w:tc>
          <w:tcPr>
            <w:tcW w:w="1082" w:type="dxa"/>
          </w:tcPr>
          <w:p w14:paraId="5F7596F4" w14:textId="77777777" w:rsidR="003F7BB6" w:rsidRDefault="003F7BB6" w:rsidP="00B7552D">
            <w:pPr>
              <w:jc w:val="center"/>
            </w:pPr>
          </w:p>
        </w:tc>
        <w:tc>
          <w:tcPr>
            <w:tcW w:w="962" w:type="dxa"/>
          </w:tcPr>
          <w:p w14:paraId="3D2CFFB5" w14:textId="77777777" w:rsidR="003F7BB6" w:rsidRDefault="003F7BB6" w:rsidP="00B7552D">
            <w:pPr>
              <w:jc w:val="center"/>
            </w:pPr>
          </w:p>
        </w:tc>
        <w:tc>
          <w:tcPr>
            <w:tcW w:w="1058" w:type="dxa"/>
          </w:tcPr>
          <w:p w14:paraId="025AA045" w14:textId="77777777" w:rsidR="003F7BB6" w:rsidRDefault="003F7BB6" w:rsidP="00B7552D">
            <w:pPr>
              <w:jc w:val="center"/>
            </w:pPr>
          </w:p>
        </w:tc>
      </w:tr>
      <w:tr w:rsidR="003F7BB6" w14:paraId="539B6C22" w14:textId="77777777" w:rsidTr="004A1016">
        <w:tc>
          <w:tcPr>
            <w:tcW w:w="1838" w:type="dxa"/>
          </w:tcPr>
          <w:p w14:paraId="169BC60E" w14:textId="77777777" w:rsidR="003F7BB6" w:rsidRDefault="003F7BB6" w:rsidP="00293FB7">
            <w:pPr>
              <w:ind w:left="-110"/>
            </w:pPr>
            <w:r w:rsidRPr="001E3D11">
              <w:t>26290670</w:t>
            </w:r>
          </w:p>
        </w:tc>
        <w:tc>
          <w:tcPr>
            <w:tcW w:w="851" w:type="dxa"/>
          </w:tcPr>
          <w:p w14:paraId="7109D0F6" w14:textId="77777777" w:rsidR="003F7BB6" w:rsidRPr="00C10BF0" w:rsidRDefault="003F7BB6" w:rsidP="00B7552D">
            <w:pPr>
              <w:jc w:val="center"/>
            </w:pPr>
            <w:r w:rsidRPr="00C10BF0">
              <w:t>2015</w:t>
            </w:r>
          </w:p>
        </w:tc>
        <w:tc>
          <w:tcPr>
            <w:tcW w:w="1134" w:type="dxa"/>
          </w:tcPr>
          <w:p w14:paraId="00A9E945" w14:textId="14CA1452" w:rsidR="003F7BB6" w:rsidRPr="00C10BF0" w:rsidRDefault="008C1350" w:rsidP="00B7552D">
            <w:pPr>
              <w:jc w:val="center"/>
            </w:pPr>
            <w:r w:rsidRPr="00C10BF0">
              <w:t>No</w:t>
            </w:r>
          </w:p>
        </w:tc>
        <w:tc>
          <w:tcPr>
            <w:tcW w:w="1134" w:type="dxa"/>
          </w:tcPr>
          <w:p w14:paraId="3AF271A8" w14:textId="2EDD73A2" w:rsidR="003F7BB6" w:rsidRPr="00C10BF0" w:rsidRDefault="003F7BB6" w:rsidP="00B7552D">
            <w:pPr>
              <w:jc w:val="center"/>
            </w:pPr>
            <w:r w:rsidRPr="00C10BF0">
              <w:t>3</w:t>
            </w:r>
          </w:p>
        </w:tc>
        <w:tc>
          <w:tcPr>
            <w:tcW w:w="1038" w:type="dxa"/>
          </w:tcPr>
          <w:p w14:paraId="20A27151" w14:textId="002F8AF4" w:rsidR="003F7BB6" w:rsidRDefault="003F7BB6" w:rsidP="00B7552D">
            <w:pPr>
              <w:jc w:val="center"/>
            </w:pPr>
          </w:p>
        </w:tc>
        <w:tc>
          <w:tcPr>
            <w:tcW w:w="849" w:type="dxa"/>
          </w:tcPr>
          <w:p w14:paraId="12E20553" w14:textId="77777777" w:rsidR="003F7BB6" w:rsidRDefault="003F7BB6" w:rsidP="00B7552D">
            <w:pPr>
              <w:jc w:val="center"/>
            </w:pPr>
          </w:p>
        </w:tc>
        <w:tc>
          <w:tcPr>
            <w:tcW w:w="1175" w:type="dxa"/>
          </w:tcPr>
          <w:p w14:paraId="03F2ECEA" w14:textId="77777777" w:rsidR="003F7BB6" w:rsidRDefault="003F7BB6" w:rsidP="00B7552D">
            <w:pPr>
              <w:jc w:val="center"/>
            </w:pPr>
          </w:p>
        </w:tc>
        <w:tc>
          <w:tcPr>
            <w:tcW w:w="802" w:type="dxa"/>
          </w:tcPr>
          <w:p w14:paraId="1977837C" w14:textId="77777777" w:rsidR="003F7BB6" w:rsidRDefault="003F7BB6" w:rsidP="00B7552D">
            <w:pPr>
              <w:jc w:val="center"/>
            </w:pPr>
          </w:p>
        </w:tc>
        <w:tc>
          <w:tcPr>
            <w:tcW w:w="784" w:type="dxa"/>
          </w:tcPr>
          <w:p w14:paraId="18FBE18C" w14:textId="77777777" w:rsidR="003F7BB6" w:rsidRDefault="003F7BB6" w:rsidP="00B7552D">
            <w:pPr>
              <w:jc w:val="center"/>
            </w:pPr>
            <w:r>
              <w:t>X</w:t>
            </w:r>
          </w:p>
        </w:tc>
        <w:tc>
          <w:tcPr>
            <w:tcW w:w="1082" w:type="dxa"/>
          </w:tcPr>
          <w:p w14:paraId="120885DD" w14:textId="77777777" w:rsidR="003F7BB6" w:rsidRDefault="003F7BB6" w:rsidP="00B7552D">
            <w:pPr>
              <w:jc w:val="center"/>
            </w:pPr>
          </w:p>
        </w:tc>
        <w:tc>
          <w:tcPr>
            <w:tcW w:w="962" w:type="dxa"/>
          </w:tcPr>
          <w:p w14:paraId="6C042621" w14:textId="77777777" w:rsidR="003F7BB6" w:rsidRDefault="003F7BB6" w:rsidP="00B7552D">
            <w:pPr>
              <w:jc w:val="center"/>
            </w:pPr>
          </w:p>
        </w:tc>
        <w:tc>
          <w:tcPr>
            <w:tcW w:w="1058" w:type="dxa"/>
          </w:tcPr>
          <w:p w14:paraId="7637BEB0" w14:textId="77777777" w:rsidR="003F7BB6" w:rsidRDefault="003F7BB6" w:rsidP="00B7552D">
            <w:pPr>
              <w:jc w:val="center"/>
            </w:pPr>
          </w:p>
        </w:tc>
      </w:tr>
      <w:tr w:rsidR="003F7BB6" w14:paraId="77105524" w14:textId="77777777" w:rsidTr="004A1016">
        <w:tc>
          <w:tcPr>
            <w:tcW w:w="1838" w:type="dxa"/>
          </w:tcPr>
          <w:p w14:paraId="22DF2B8B" w14:textId="77777777" w:rsidR="003F7BB6" w:rsidRDefault="003F7BB6" w:rsidP="00293FB7">
            <w:pPr>
              <w:ind w:left="-110"/>
            </w:pPr>
            <w:r w:rsidRPr="00EE122C">
              <w:t>22917844</w:t>
            </w:r>
          </w:p>
        </w:tc>
        <w:tc>
          <w:tcPr>
            <w:tcW w:w="851" w:type="dxa"/>
          </w:tcPr>
          <w:p w14:paraId="66962CD0" w14:textId="77777777" w:rsidR="003F7BB6" w:rsidRPr="00C10BF0" w:rsidRDefault="003F7BB6" w:rsidP="00B7552D">
            <w:pPr>
              <w:jc w:val="center"/>
            </w:pPr>
            <w:r w:rsidRPr="00C10BF0">
              <w:t>2013</w:t>
            </w:r>
          </w:p>
        </w:tc>
        <w:tc>
          <w:tcPr>
            <w:tcW w:w="1134" w:type="dxa"/>
          </w:tcPr>
          <w:p w14:paraId="3E456978" w14:textId="42E2D36C" w:rsidR="003F7BB6" w:rsidRPr="00C10BF0" w:rsidRDefault="008C1350" w:rsidP="00B7552D">
            <w:pPr>
              <w:jc w:val="center"/>
            </w:pPr>
            <w:r w:rsidRPr="00C10BF0">
              <w:t>No</w:t>
            </w:r>
          </w:p>
        </w:tc>
        <w:tc>
          <w:tcPr>
            <w:tcW w:w="1134" w:type="dxa"/>
          </w:tcPr>
          <w:p w14:paraId="1368EE19" w14:textId="299E7042" w:rsidR="003F7BB6" w:rsidRPr="00C10BF0" w:rsidRDefault="003F7BB6" w:rsidP="00B7552D">
            <w:pPr>
              <w:jc w:val="center"/>
            </w:pPr>
            <w:r w:rsidRPr="00C10BF0">
              <w:t>3</w:t>
            </w:r>
          </w:p>
        </w:tc>
        <w:tc>
          <w:tcPr>
            <w:tcW w:w="1038" w:type="dxa"/>
          </w:tcPr>
          <w:p w14:paraId="2A42260B" w14:textId="42FA3250" w:rsidR="003F7BB6" w:rsidRDefault="003F7BB6" w:rsidP="00B7552D">
            <w:pPr>
              <w:jc w:val="center"/>
            </w:pPr>
          </w:p>
        </w:tc>
        <w:tc>
          <w:tcPr>
            <w:tcW w:w="849" w:type="dxa"/>
          </w:tcPr>
          <w:p w14:paraId="46BA3ED9" w14:textId="77777777" w:rsidR="003F7BB6" w:rsidRDefault="003F7BB6" w:rsidP="00B7552D">
            <w:pPr>
              <w:jc w:val="center"/>
            </w:pPr>
          </w:p>
        </w:tc>
        <w:tc>
          <w:tcPr>
            <w:tcW w:w="1175" w:type="dxa"/>
          </w:tcPr>
          <w:p w14:paraId="7209F647" w14:textId="77777777" w:rsidR="003F7BB6" w:rsidRDefault="003F7BB6" w:rsidP="00B7552D">
            <w:pPr>
              <w:jc w:val="center"/>
            </w:pPr>
          </w:p>
        </w:tc>
        <w:tc>
          <w:tcPr>
            <w:tcW w:w="802" w:type="dxa"/>
          </w:tcPr>
          <w:p w14:paraId="0339EDC5" w14:textId="77777777" w:rsidR="003F7BB6" w:rsidRDefault="003F7BB6" w:rsidP="00B7552D">
            <w:pPr>
              <w:jc w:val="center"/>
            </w:pPr>
          </w:p>
        </w:tc>
        <w:tc>
          <w:tcPr>
            <w:tcW w:w="784" w:type="dxa"/>
          </w:tcPr>
          <w:p w14:paraId="6063484D" w14:textId="77777777" w:rsidR="003F7BB6" w:rsidRDefault="003F7BB6" w:rsidP="00B7552D">
            <w:pPr>
              <w:jc w:val="center"/>
            </w:pPr>
          </w:p>
        </w:tc>
        <w:tc>
          <w:tcPr>
            <w:tcW w:w="1082" w:type="dxa"/>
          </w:tcPr>
          <w:p w14:paraId="5BD9927B" w14:textId="77777777" w:rsidR="003F7BB6" w:rsidRDefault="003F7BB6" w:rsidP="00B7552D">
            <w:pPr>
              <w:jc w:val="center"/>
            </w:pPr>
            <w:r>
              <w:t>X</w:t>
            </w:r>
          </w:p>
        </w:tc>
        <w:tc>
          <w:tcPr>
            <w:tcW w:w="962" w:type="dxa"/>
          </w:tcPr>
          <w:p w14:paraId="44D567BA" w14:textId="77777777" w:rsidR="003F7BB6" w:rsidRDefault="003F7BB6" w:rsidP="00B7552D">
            <w:pPr>
              <w:jc w:val="center"/>
            </w:pPr>
          </w:p>
        </w:tc>
        <w:tc>
          <w:tcPr>
            <w:tcW w:w="1058" w:type="dxa"/>
          </w:tcPr>
          <w:p w14:paraId="49F92BC1" w14:textId="77777777" w:rsidR="003F7BB6" w:rsidRDefault="003F7BB6" w:rsidP="00B7552D">
            <w:pPr>
              <w:jc w:val="center"/>
            </w:pPr>
          </w:p>
        </w:tc>
      </w:tr>
      <w:tr w:rsidR="003F7BB6" w14:paraId="68ED4D25" w14:textId="77777777" w:rsidTr="004A1016">
        <w:tc>
          <w:tcPr>
            <w:tcW w:w="1838" w:type="dxa"/>
          </w:tcPr>
          <w:p w14:paraId="489F319A" w14:textId="77777777" w:rsidR="003F7BB6" w:rsidRDefault="003F7BB6" w:rsidP="00293FB7">
            <w:pPr>
              <w:ind w:left="-110"/>
            </w:pPr>
            <w:r w:rsidRPr="00EE122C">
              <w:t>23924882</w:t>
            </w:r>
          </w:p>
        </w:tc>
        <w:tc>
          <w:tcPr>
            <w:tcW w:w="851" w:type="dxa"/>
          </w:tcPr>
          <w:p w14:paraId="1E3EAD99" w14:textId="77777777" w:rsidR="003F7BB6" w:rsidRPr="00C10BF0" w:rsidRDefault="003F7BB6" w:rsidP="00B7552D">
            <w:pPr>
              <w:jc w:val="center"/>
            </w:pPr>
            <w:r w:rsidRPr="00C10BF0">
              <w:t>2013</w:t>
            </w:r>
          </w:p>
        </w:tc>
        <w:tc>
          <w:tcPr>
            <w:tcW w:w="1134" w:type="dxa"/>
          </w:tcPr>
          <w:p w14:paraId="206141ED" w14:textId="0BE2B226" w:rsidR="003F7BB6" w:rsidRPr="00C10BF0" w:rsidRDefault="008C1350" w:rsidP="00B7552D">
            <w:pPr>
              <w:jc w:val="center"/>
            </w:pPr>
            <w:r w:rsidRPr="00C10BF0">
              <w:t>No</w:t>
            </w:r>
          </w:p>
        </w:tc>
        <w:tc>
          <w:tcPr>
            <w:tcW w:w="1134" w:type="dxa"/>
          </w:tcPr>
          <w:p w14:paraId="7117D2AB" w14:textId="5B4C7CEC" w:rsidR="003F7BB6" w:rsidRPr="00C10BF0" w:rsidRDefault="003F7BB6" w:rsidP="00B7552D">
            <w:pPr>
              <w:jc w:val="center"/>
            </w:pPr>
            <w:r w:rsidRPr="00C10BF0">
              <w:t>3</w:t>
            </w:r>
          </w:p>
        </w:tc>
        <w:tc>
          <w:tcPr>
            <w:tcW w:w="1038" w:type="dxa"/>
          </w:tcPr>
          <w:p w14:paraId="65969973" w14:textId="16811538" w:rsidR="003F7BB6" w:rsidRDefault="003F7BB6" w:rsidP="00B7552D">
            <w:pPr>
              <w:jc w:val="center"/>
            </w:pPr>
          </w:p>
        </w:tc>
        <w:tc>
          <w:tcPr>
            <w:tcW w:w="849" w:type="dxa"/>
          </w:tcPr>
          <w:p w14:paraId="5D89CCEF" w14:textId="77777777" w:rsidR="003F7BB6" w:rsidRDefault="003F7BB6" w:rsidP="00B7552D">
            <w:pPr>
              <w:jc w:val="center"/>
            </w:pPr>
          </w:p>
        </w:tc>
        <w:tc>
          <w:tcPr>
            <w:tcW w:w="1175" w:type="dxa"/>
          </w:tcPr>
          <w:p w14:paraId="0A87C5D8" w14:textId="77777777" w:rsidR="003F7BB6" w:rsidRDefault="003F7BB6" w:rsidP="00B7552D">
            <w:pPr>
              <w:jc w:val="center"/>
            </w:pPr>
          </w:p>
        </w:tc>
        <w:tc>
          <w:tcPr>
            <w:tcW w:w="802" w:type="dxa"/>
          </w:tcPr>
          <w:p w14:paraId="15BD9ADB" w14:textId="77777777" w:rsidR="003F7BB6" w:rsidRDefault="003F7BB6" w:rsidP="00B7552D">
            <w:pPr>
              <w:jc w:val="center"/>
            </w:pPr>
          </w:p>
        </w:tc>
        <w:tc>
          <w:tcPr>
            <w:tcW w:w="784" w:type="dxa"/>
          </w:tcPr>
          <w:p w14:paraId="25EA7D8E" w14:textId="77777777" w:rsidR="003F7BB6" w:rsidRDefault="003F7BB6" w:rsidP="00B7552D">
            <w:pPr>
              <w:jc w:val="center"/>
            </w:pPr>
            <w:r>
              <w:t>X</w:t>
            </w:r>
          </w:p>
        </w:tc>
        <w:tc>
          <w:tcPr>
            <w:tcW w:w="1082" w:type="dxa"/>
          </w:tcPr>
          <w:p w14:paraId="2FDF7AB1" w14:textId="77777777" w:rsidR="003F7BB6" w:rsidRDefault="003F7BB6" w:rsidP="00B7552D">
            <w:pPr>
              <w:jc w:val="center"/>
            </w:pPr>
          </w:p>
        </w:tc>
        <w:tc>
          <w:tcPr>
            <w:tcW w:w="962" w:type="dxa"/>
          </w:tcPr>
          <w:p w14:paraId="2B72A46E" w14:textId="77777777" w:rsidR="003F7BB6" w:rsidRDefault="003F7BB6" w:rsidP="00B7552D">
            <w:pPr>
              <w:jc w:val="center"/>
            </w:pPr>
          </w:p>
        </w:tc>
        <w:tc>
          <w:tcPr>
            <w:tcW w:w="1058" w:type="dxa"/>
          </w:tcPr>
          <w:p w14:paraId="681AD86A" w14:textId="77777777" w:rsidR="003F7BB6" w:rsidRDefault="003F7BB6" w:rsidP="00B7552D">
            <w:pPr>
              <w:jc w:val="center"/>
            </w:pPr>
          </w:p>
        </w:tc>
      </w:tr>
      <w:tr w:rsidR="003F7BB6" w14:paraId="5FBD533A" w14:textId="77777777" w:rsidTr="004A1016">
        <w:tc>
          <w:tcPr>
            <w:tcW w:w="1838" w:type="dxa"/>
            <w:shd w:val="clear" w:color="auto" w:fill="DAE9F7" w:themeFill="text2" w:themeFillTint="1A"/>
          </w:tcPr>
          <w:p w14:paraId="72B58132" w14:textId="73AB4C70" w:rsidR="003F7BB6" w:rsidRDefault="003F7BB6" w:rsidP="00293FB7">
            <w:pPr>
              <w:ind w:left="-110"/>
            </w:pPr>
            <w:r w:rsidRPr="00EE122C">
              <w:t>22336803</w:t>
            </w:r>
            <w:r w:rsidRPr="00B52851">
              <w:rPr>
                <w:vertAlign w:val="superscript"/>
              </w:rPr>
              <w:t xml:space="preserve"> </w:t>
            </w:r>
            <w:r w:rsidR="00FA07CC">
              <w:rPr>
                <w:vertAlign w:val="superscript"/>
              </w:rPr>
              <w:t>B</w:t>
            </w:r>
          </w:p>
        </w:tc>
        <w:tc>
          <w:tcPr>
            <w:tcW w:w="851" w:type="dxa"/>
            <w:shd w:val="clear" w:color="auto" w:fill="DAE9F7" w:themeFill="text2" w:themeFillTint="1A"/>
          </w:tcPr>
          <w:p w14:paraId="382A4590" w14:textId="77777777" w:rsidR="003F7BB6" w:rsidRPr="00C10BF0" w:rsidRDefault="003F7BB6" w:rsidP="00B7552D">
            <w:pPr>
              <w:jc w:val="center"/>
            </w:pPr>
            <w:r w:rsidRPr="00C10BF0">
              <w:t>2012</w:t>
            </w:r>
          </w:p>
        </w:tc>
        <w:tc>
          <w:tcPr>
            <w:tcW w:w="1134" w:type="dxa"/>
            <w:shd w:val="clear" w:color="auto" w:fill="DAE9F7" w:themeFill="text2" w:themeFillTint="1A"/>
          </w:tcPr>
          <w:p w14:paraId="23FA1C98" w14:textId="47C067A8" w:rsidR="003F7BB6" w:rsidRPr="00C10BF0" w:rsidRDefault="008C1350" w:rsidP="00B7552D">
            <w:pPr>
              <w:jc w:val="center"/>
            </w:pPr>
            <w:r w:rsidRPr="00C10BF0">
              <w:t>No</w:t>
            </w:r>
          </w:p>
        </w:tc>
        <w:tc>
          <w:tcPr>
            <w:tcW w:w="1134" w:type="dxa"/>
            <w:shd w:val="clear" w:color="auto" w:fill="DAE9F7" w:themeFill="text2" w:themeFillTint="1A"/>
          </w:tcPr>
          <w:p w14:paraId="10575857" w14:textId="42788103" w:rsidR="003F7BB6" w:rsidRPr="00C10BF0" w:rsidRDefault="003F7BB6" w:rsidP="00B7552D">
            <w:pPr>
              <w:jc w:val="center"/>
            </w:pPr>
            <w:r w:rsidRPr="00C10BF0">
              <w:t>3</w:t>
            </w:r>
          </w:p>
        </w:tc>
        <w:tc>
          <w:tcPr>
            <w:tcW w:w="1038" w:type="dxa"/>
            <w:shd w:val="clear" w:color="auto" w:fill="DAE9F7" w:themeFill="text2" w:themeFillTint="1A"/>
          </w:tcPr>
          <w:p w14:paraId="48BB7C74" w14:textId="32F8DD87" w:rsidR="003F7BB6" w:rsidRDefault="003F7BB6" w:rsidP="00B7552D">
            <w:pPr>
              <w:jc w:val="center"/>
            </w:pPr>
          </w:p>
        </w:tc>
        <w:tc>
          <w:tcPr>
            <w:tcW w:w="849" w:type="dxa"/>
            <w:shd w:val="clear" w:color="auto" w:fill="DAE9F7" w:themeFill="text2" w:themeFillTint="1A"/>
          </w:tcPr>
          <w:p w14:paraId="5BA2517F" w14:textId="77777777" w:rsidR="003F7BB6" w:rsidRDefault="003F7BB6" w:rsidP="00B7552D">
            <w:pPr>
              <w:jc w:val="center"/>
            </w:pPr>
          </w:p>
        </w:tc>
        <w:tc>
          <w:tcPr>
            <w:tcW w:w="1175" w:type="dxa"/>
            <w:shd w:val="clear" w:color="auto" w:fill="DAE9F7" w:themeFill="text2" w:themeFillTint="1A"/>
          </w:tcPr>
          <w:p w14:paraId="7D1D496D" w14:textId="77777777" w:rsidR="003F7BB6" w:rsidRDefault="003F7BB6" w:rsidP="00B7552D">
            <w:pPr>
              <w:jc w:val="center"/>
            </w:pPr>
          </w:p>
        </w:tc>
        <w:tc>
          <w:tcPr>
            <w:tcW w:w="802" w:type="dxa"/>
            <w:shd w:val="clear" w:color="auto" w:fill="DAE9F7" w:themeFill="text2" w:themeFillTint="1A"/>
          </w:tcPr>
          <w:p w14:paraId="6796E80F" w14:textId="77777777" w:rsidR="003F7BB6" w:rsidRDefault="003F7BB6" w:rsidP="00B7552D">
            <w:pPr>
              <w:jc w:val="center"/>
            </w:pPr>
          </w:p>
        </w:tc>
        <w:tc>
          <w:tcPr>
            <w:tcW w:w="784" w:type="dxa"/>
            <w:shd w:val="clear" w:color="auto" w:fill="DAE9F7" w:themeFill="text2" w:themeFillTint="1A"/>
          </w:tcPr>
          <w:p w14:paraId="23518542" w14:textId="77777777" w:rsidR="003F7BB6" w:rsidRDefault="003F7BB6" w:rsidP="00B7552D">
            <w:pPr>
              <w:jc w:val="center"/>
            </w:pPr>
          </w:p>
        </w:tc>
        <w:tc>
          <w:tcPr>
            <w:tcW w:w="1082" w:type="dxa"/>
            <w:shd w:val="clear" w:color="auto" w:fill="DAE9F7" w:themeFill="text2" w:themeFillTint="1A"/>
          </w:tcPr>
          <w:p w14:paraId="0971E77B" w14:textId="77777777" w:rsidR="003F7BB6" w:rsidRDefault="003F7BB6" w:rsidP="00B7552D">
            <w:pPr>
              <w:jc w:val="center"/>
            </w:pPr>
            <w:r>
              <w:t>X</w:t>
            </w:r>
          </w:p>
        </w:tc>
        <w:tc>
          <w:tcPr>
            <w:tcW w:w="962" w:type="dxa"/>
            <w:shd w:val="clear" w:color="auto" w:fill="DAE9F7" w:themeFill="text2" w:themeFillTint="1A"/>
          </w:tcPr>
          <w:p w14:paraId="71CA1D7E" w14:textId="77777777" w:rsidR="003F7BB6" w:rsidRDefault="003F7BB6" w:rsidP="00B7552D">
            <w:pPr>
              <w:jc w:val="center"/>
            </w:pPr>
          </w:p>
        </w:tc>
        <w:tc>
          <w:tcPr>
            <w:tcW w:w="1058" w:type="dxa"/>
            <w:shd w:val="clear" w:color="auto" w:fill="DAE9F7" w:themeFill="text2" w:themeFillTint="1A"/>
          </w:tcPr>
          <w:p w14:paraId="71DA535F" w14:textId="77777777" w:rsidR="003F7BB6" w:rsidRDefault="003F7BB6" w:rsidP="00B7552D">
            <w:pPr>
              <w:jc w:val="center"/>
            </w:pPr>
          </w:p>
        </w:tc>
      </w:tr>
      <w:tr w:rsidR="003F7BB6" w14:paraId="56C7A49A" w14:textId="77777777" w:rsidTr="004A1016">
        <w:tc>
          <w:tcPr>
            <w:tcW w:w="1838" w:type="dxa"/>
            <w:shd w:val="clear" w:color="auto" w:fill="auto"/>
          </w:tcPr>
          <w:p w14:paraId="7D2ED1AD" w14:textId="77777777" w:rsidR="003F7BB6" w:rsidRDefault="003F7BB6" w:rsidP="00293FB7">
            <w:pPr>
              <w:ind w:left="-110"/>
            </w:pPr>
            <w:r w:rsidRPr="0089119D">
              <w:t>24149029</w:t>
            </w:r>
          </w:p>
        </w:tc>
        <w:tc>
          <w:tcPr>
            <w:tcW w:w="851" w:type="dxa"/>
            <w:shd w:val="clear" w:color="auto" w:fill="auto"/>
          </w:tcPr>
          <w:p w14:paraId="082ED27C" w14:textId="77777777" w:rsidR="003F7BB6" w:rsidRPr="00C10BF0" w:rsidRDefault="003F7BB6" w:rsidP="00B7552D">
            <w:pPr>
              <w:jc w:val="center"/>
            </w:pPr>
            <w:r w:rsidRPr="00C10BF0">
              <w:t>2011</w:t>
            </w:r>
          </w:p>
        </w:tc>
        <w:tc>
          <w:tcPr>
            <w:tcW w:w="1134" w:type="dxa"/>
          </w:tcPr>
          <w:p w14:paraId="0F598C53" w14:textId="7825B371" w:rsidR="003F7BB6" w:rsidRPr="00C10BF0" w:rsidRDefault="008C1350" w:rsidP="00B7552D">
            <w:pPr>
              <w:jc w:val="center"/>
            </w:pPr>
            <w:r w:rsidRPr="00C10BF0">
              <w:t>No</w:t>
            </w:r>
          </w:p>
        </w:tc>
        <w:tc>
          <w:tcPr>
            <w:tcW w:w="1134" w:type="dxa"/>
          </w:tcPr>
          <w:p w14:paraId="112FB7E8" w14:textId="66EC3927" w:rsidR="003F7BB6" w:rsidRPr="00C10BF0" w:rsidRDefault="003F7BB6" w:rsidP="00B7552D">
            <w:pPr>
              <w:jc w:val="center"/>
            </w:pPr>
            <w:r w:rsidRPr="00C10BF0">
              <w:t>3</w:t>
            </w:r>
          </w:p>
        </w:tc>
        <w:tc>
          <w:tcPr>
            <w:tcW w:w="1038" w:type="dxa"/>
            <w:shd w:val="clear" w:color="auto" w:fill="auto"/>
          </w:tcPr>
          <w:p w14:paraId="074DA39C" w14:textId="6E717202" w:rsidR="003F7BB6" w:rsidRDefault="003F7BB6" w:rsidP="00B7552D">
            <w:pPr>
              <w:jc w:val="center"/>
            </w:pPr>
          </w:p>
        </w:tc>
        <w:tc>
          <w:tcPr>
            <w:tcW w:w="849" w:type="dxa"/>
            <w:shd w:val="clear" w:color="auto" w:fill="auto"/>
          </w:tcPr>
          <w:p w14:paraId="488A52DD" w14:textId="77777777" w:rsidR="003F7BB6" w:rsidRDefault="003F7BB6" w:rsidP="00B7552D">
            <w:pPr>
              <w:jc w:val="center"/>
            </w:pPr>
          </w:p>
        </w:tc>
        <w:tc>
          <w:tcPr>
            <w:tcW w:w="1175" w:type="dxa"/>
            <w:shd w:val="clear" w:color="auto" w:fill="auto"/>
          </w:tcPr>
          <w:p w14:paraId="7D99D527" w14:textId="77777777" w:rsidR="003F7BB6" w:rsidRDefault="003F7BB6" w:rsidP="00B7552D">
            <w:pPr>
              <w:jc w:val="center"/>
            </w:pPr>
          </w:p>
        </w:tc>
        <w:tc>
          <w:tcPr>
            <w:tcW w:w="802" w:type="dxa"/>
            <w:shd w:val="clear" w:color="auto" w:fill="auto"/>
          </w:tcPr>
          <w:p w14:paraId="11933674" w14:textId="77777777" w:rsidR="003F7BB6" w:rsidRDefault="003F7BB6" w:rsidP="00B7552D">
            <w:pPr>
              <w:jc w:val="center"/>
            </w:pPr>
          </w:p>
        </w:tc>
        <w:tc>
          <w:tcPr>
            <w:tcW w:w="784" w:type="dxa"/>
            <w:shd w:val="clear" w:color="auto" w:fill="auto"/>
          </w:tcPr>
          <w:p w14:paraId="579CA83A" w14:textId="77777777" w:rsidR="003F7BB6" w:rsidRDefault="003F7BB6" w:rsidP="00B7552D">
            <w:pPr>
              <w:jc w:val="center"/>
            </w:pPr>
            <w:r>
              <w:t>X</w:t>
            </w:r>
          </w:p>
        </w:tc>
        <w:tc>
          <w:tcPr>
            <w:tcW w:w="1082" w:type="dxa"/>
            <w:shd w:val="clear" w:color="auto" w:fill="auto"/>
          </w:tcPr>
          <w:p w14:paraId="2FEE99BB" w14:textId="77777777" w:rsidR="003F7BB6" w:rsidRDefault="003F7BB6" w:rsidP="00B7552D">
            <w:pPr>
              <w:jc w:val="center"/>
            </w:pPr>
          </w:p>
        </w:tc>
        <w:tc>
          <w:tcPr>
            <w:tcW w:w="962" w:type="dxa"/>
            <w:shd w:val="clear" w:color="auto" w:fill="auto"/>
          </w:tcPr>
          <w:p w14:paraId="6F8C5A8C" w14:textId="77777777" w:rsidR="003F7BB6" w:rsidRDefault="003F7BB6" w:rsidP="00B7552D">
            <w:pPr>
              <w:jc w:val="center"/>
            </w:pPr>
          </w:p>
        </w:tc>
        <w:tc>
          <w:tcPr>
            <w:tcW w:w="1058" w:type="dxa"/>
            <w:shd w:val="clear" w:color="auto" w:fill="auto"/>
          </w:tcPr>
          <w:p w14:paraId="767A8EDD" w14:textId="77777777" w:rsidR="003F7BB6" w:rsidRDefault="003F7BB6" w:rsidP="00B7552D">
            <w:pPr>
              <w:jc w:val="center"/>
            </w:pPr>
          </w:p>
        </w:tc>
      </w:tr>
      <w:tr w:rsidR="003F7BB6" w14:paraId="6E16793D" w14:textId="77777777" w:rsidTr="004A1016">
        <w:tc>
          <w:tcPr>
            <w:tcW w:w="1838" w:type="dxa"/>
            <w:shd w:val="clear" w:color="auto" w:fill="auto"/>
          </w:tcPr>
          <w:p w14:paraId="44028C93" w14:textId="77777777" w:rsidR="003F7BB6" w:rsidRDefault="003F7BB6" w:rsidP="00293FB7">
            <w:pPr>
              <w:ind w:left="-110"/>
            </w:pPr>
            <w:r w:rsidRPr="0089119D">
              <w:t>19748189</w:t>
            </w:r>
            <w:r w:rsidRPr="0089119D">
              <w:rPr>
                <w:vertAlign w:val="superscript"/>
              </w:rPr>
              <w:t xml:space="preserve"> D</w:t>
            </w:r>
          </w:p>
        </w:tc>
        <w:tc>
          <w:tcPr>
            <w:tcW w:w="851" w:type="dxa"/>
            <w:shd w:val="clear" w:color="auto" w:fill="auto"/>
          </w:tcPr>
          <w:p w14:paraId="30D7BB12" w14:textId="77777777" w:rsidR="003F7BB6" w:rsidRPr="00C10BF0" w:rsidRDefault="003F7BB6" w:rsidP="00B7552D">
            <w:pPr>
              <w:jc w:val="center"/>
            </w:pPr>
            <w:r w:rsidRPr="00C10BF0">
              <w:t>2009</w:t>
            </w:r>
          </w:p>
        </w:tc>
        <w:tc>
          <w:tcPr>
            <w:tcW w:w="1134" w:type="dxa"/>
          </w:tcPr>
          <w:p w14:paraId="66062CD0" w14:textId="143C5CA7" w:rsidR="003F7BB6" w:rsidRPr="00C10BF0" w:rsidRDefault="00935114" w:rsidP="00B7552D">
            <w:pPr>
              <w:jc w:val="center"/>
              <w:rPr>
                <w:highlight w:val="yellow"/>
              </w:rPr>
            </w:pPr>
            <w:r w:rsidRPr="00C10BF0">
              <w:t>Yes</w:t>
            </w:r>
          </w:p>
        </w:tc>
        <w:tc>
          <w:tcPr>
            <w:tcW w:w="1134" w:type="dxa"/>
          </w:tcPr>
          <w:p w14:paraId="55D3188A" w14:textId="5E4DB42E" w:rsidR="003F7BB6" w:rsidRPr="00C10BF0" w:rsidRDefault="003F7BB6" w:rsidP="00B7552D">
            <w:pPr>
              <w:jc w:val="center"/>
            </w:pPr>
            <w:r w:rsidRPr="00C10BF0">
              <w:t>1,3</w:t>
            </w:r>
          </w:p>
        </w:tc>
        <w:tc>
          <w:tcPr>
            <w:tcW w:w="1038" w:type="dxa"/>
            <w:shd w:val="clear" w:color="auto" w:fill="auto"/>
          </w:tcPr>
          <w:p w14:paraId="5F3068F2" w14:textId="0C0FD10A" w:rsidR="003F7BB6" w:rsidRDefault="003F7BB6" w:rsidP="00B7552D">
            <w:pPr>
              <w:jc w:val="center"/>
            </w:pPr>
          </w:p>
        </w:tc>
        <w:tc>
          <w:tcPr>
            <w:tcW w:w="849" w:type="dxa"/>
            <w:shd w:val="clear" w:color="auto" w:fill="auto"/>
          </w:tcPr>
          <w:p w14:paraId="5F36E9B9" w14:textId="77777777" w:rsidR="003F7BB6" w:rsidRDefault="003F7BB6" w:rsidP="00B7552D">
            <w:pPr>
              <w:jc w:val="center"/>
            </w:pPr>
          </w:p>
        </w:tc>
        <w:tc>
          <w:tcPr>
            <w:tcW w:w="1175" w:type="dxa"/>
            <w:shd w:val="clear" w:color="auto" w:fill="auto"/>
          </w:tcPr>
          <w:p w14:paraId="58B147EE" w14:textId="77777777" w:rsidR="003F7BB6" w:rsidRDefault="003F7BB6" w:rsidP="00B7552D">
            <w:pPr>
              <w:jc w:val="center"/>
            </w:pPr>
          </w:p>
        </w:tc>
        <w:tc>
          <w:tcPr>
            <w:tcW w:w="802" w:type="dxa"/>
            <w:shd w:val="clear" w:color="auto" w:fill="auto"/>
          </w:tcPr>
          <w:p w14:paraId="24215A9E" w14:textId="77777777" w:rsidR="003F7BB6" w:rsidRDefault="003F7BB6" w:rsidP="00B7552D">
            <w:pPr>
              <w:jc w:val="center"/>
            </w:pPr>
          </w:p>
        </w:tc>
        <w:tc>
          <w:tcPr>
            <w:tcW w:w="784" w:type="dxa"/>
            <w:shd w:val="clear" w:color="auto" w:fill="auto"/>
          </w:tcPr>
          <w:p w14:paraId="2E9E1B1E" w14:textId="77777777" w:rsidR="003F7BB6" w:rsidRDefault="003F7BB6" w:rsidP="00B7552D">
            <w:pPr>
              <w:jc w:val="center"/>
            </w:pPr>
            <w:r>
              <w:t>X</w:t>
            </w:r>
          </w:p>
        </w:tc>
        <w:tc>
          <w:tcPr>
            <w:tcW w:w="1082" w:type="dxa"/>
            <w:shd w:val="clear" w:color="auto" w:fill="auto"/>
          </w:tcPr>
          <w:p w14:paraId="02831ED3" w14:textId="77777777" w:rsidR="003F7BB6" w:rsidRDefault="003F7BB6" w:rsidP="00B7552D">
            <w:pPr>
              <w:jc w:val="center"/>
            </w:pPr>
          </w:p>
        </w:tc>
        <w:tc>
          <w:tcPr>
            <w:tcW w:w="962" w:type="dxa"/>
            <w:shd w:val="clear" w:color="auto" w:fill="auto"/>
          </w:tcPr>
          <w:p w14:paraId="7B423EB8" w14:textId="77777777" w:rsidR="003F7BB6" w:rsidRDefault="003F7BB6" w:rsidP="00B7552D">
            <w:pPr>
              <w:jc w:val="center"/>
            </w:pPr>
          </w:p>
        </w:tc>
        <w:tc>
          <w:tcPr>
            <w:tcW w:w="1058" w:type="dxa"/>
            <w:shd w:val="clear" w:color="auto" w:fill="auto"/>
          </w:tcPr>
          <w:p w14:paraId="376D1048" w14:textId="77777777" w:rsidR="003F7BB6" w:rsidRDefault="003F7BB6" w:rsidP="00B7552D">
            <w:pPr>
              <w:jc w:val="center"/>
            </w:pPr>
            <w:r>
              <w:t>X</w:t>
            </w:r>
          </w:p>
        </w:tc>
      </w:tr>
    </w:tbl>
    <w:p w14:paraId="348E4105" w14:textId="77777777" w:rsidR="005B0255" w:rsidRDefault="005B0255" w:rsidP="002243B2"/>
    <w:p w14:paraId="069AD770" w14:textId="3007C712" w:rsidR="002243B2" w:rsidRDefault="006100DF" w:rsidP="002243B2">
      <w:r w:rsidRPr="005C4730">
        <w:rPr>
          <w:b/>
          <w:bCs/>
          <w:sz w:val="28"/>
          <w:szCs w:val="28"/>
        </w:rPr>
        <w:t>Supplemental Table</w:t>
      </w:r>
      <w:r>
        <w:rPr>
          <w:b/>
          <w:bCs/>
          <w:sz w:val="28"/>
          <w:szCs w:val="28"/>
        </w:rPr>
        <w:t xml:space="preserve"> </w:t>
      </w:r>
      <w:r w:rsidR="00820748">
        <w:rPr>
          <w:b/>
          <w:bCs/>
          <w:sz w:val="28"/>
          <w:szCs w:val="28"/>
        </w:rPr>
        <w:t>5</w:t>
      </w:r>
      <w:r w:rsidR="002243B2">
        <w:t>. Conclusions and inferences of articles citing the Schultz study published in 2008. Reviews by the author’s group that cite the Schultz study</w:t>
      </w:r>
      <w:r w:rsidR="00CE70BD">
        <w:t xml:space="preserve"> (PubMed ID’s </w:t>
      </w:r>
      <w:r w:rsidR="00CB4D14" w:rsidRPr="00DE3E65">
        <w:rPr>
          <w:u w:val="single"/>
        </w:rPr>
        <w:t>35175416</w:t>
      </w:r>
      <w:r w:rsidR="00CB4D14">
        <w:rPr>
          <w:u w:val="single"/>
        </w:rPr>
        <w:t xml:space="preserve">, </w:t>
      </w:r>
      <w:r w:rsidR="00CE70BD" w:rsidRPr="001A236A">
        <w:t>39202661</w:t>
      </w:r>
      <w:r w:rsidR="00CE70BD">
        <w:t xml:space="preserve">, </w:t>
      </w:r>
      <w:r w:rsidR="00CE70BD" w:rsidRPr="001A236A">
        <w:t>37321575</w:t>
      </w:r>
      <w:r w:rsidR="00CE70BD">
        <w:t xml:space="preserve">, </w:t>
      </w:r>
      <w:r w:rsidR="00CE70BD" w:rsidRPr="001A236A">
        <w:t>38255358</w:t>
      </w:r>
      <w:r w:rsidR="00CE70BD">
        <w:t xml:space="preserve">, </w:t>
      </w:r>
      <w:r w:rsidR="00A907B5" w:rsidRPr="00014382">
        <w:t>34170958</w:t>
      </w:r>
      <w:r w:rsidR="00A907B5">
        <w:t xml:space="preserve">, </w:t>
      </w:r>
      <w:r w:rsidR="00A907B5" w:rsidRPr="00CF7C81">
        <w:t>28415925</w:t>
      </w:r>
      <w:r w:rsidR="00F7580C">
        <w:t xml:space="preserve">, and </w:t>
      </w:r>
      <w:r w:rsidR="00F7580C" w:rsidRPr="001E3D11">
        <w:t>25634608</w:t>
      </w:r>
      <w:r w:rsidR="00F7580C">
        <w:t>) were excluded</w:t>
      </w:r>
      <w:r w:rsidR="00271747">
        <w:t xml:space="preserve"> from the study and the Table.</w:t>
      </w:r>
      <w:r w:rsidR="002243B2">
        <w:t xml:space="preserve"> Studies (PubMed IDs </w:t>
      </w:r>
      <w:r w:rsidR="002243B2" w:rsidRPr="00264846">
        <w:t>39077045</w:t>
      </w:r>
      <w:r w:rsidR="002243B2">
        <w:t xml:space="preserve">, </w:t>
      </w:r>
      <w:r w:rsidR="002243B2" w:rsidRPr="00472AD5">
        <w:t>29910617</w:t>
      </w:r>
      <w:r w:rsidR="002243B2">
        <w:t xml:space="preserve">, </w:t>
      </w:r>
      <w:r w:rsidR="002243B2" w:rsidRPr="00472AD5">
        <w:t>28671614</w:t>
      </w:r>
      <w:r w:rsidR="002243B2">
        <w:t xml:space="preserve">, </w:t>
      </w:r>
      <w:r w:rsidR="002243B2" w:rsidRPr="001E3D11">
        <w:t>25956238</w:t>
      </w:r>
      <w:r w:rsidR="002243B2">
        <w:t xml:space="preserve">, </w:t>
      </w:r>
      <w:r w:rsidR="002243B2" w:rsidRPr="00EE122C">
        <w:t>23990817</w:t>
      </w:r>
      <w:r w:rsidR="002A3A85">
        <w:t xml:space="preserve">, </w:t>
      </w:r>
      <w:r w:rsidR="002A3A85" w:rsidRPr="002C03EA">
        <w:t>31652518</w:t>
      </w:r>
      <w:r w:rsidR="00FB424A">
        <w:t xml:space="preserve">, </w:t>
      </w:r>
      <w:r w:rsidR="00FB424A" w:rsidRPr="001E3D11">
        <w:t>24734177</w:t>
      </w:r>
      <w:r w:rsidR="002243B2">
        <w:t>) which describe evidence only, with no conclusions or inferences, are not included in the table. n.d., neurodevelopment</w:t>
      </w:r>
    </w:p>
    <w:p w14:paraId="3759306D" w14:textId="57B9A98A" w:rsidR="00F36C75" w:rsidRDefault="00F36C75" w:rsidP="002243B2">
      <w:r>
        <w:lastRenderedPageBreak/>
        <w:t xml:space="preserve">Co-authors MVP and WP evaluated all articles independently, and agreement was reached. </w:t>
      </w:r>
    </w:p>
    <w:p w14:paraId="7DB83CBF" w14:textId="6F08B037" w:rsidR="00B63841" w:rsidRDefault="00B63841" w:rsidP="002243B2">
      <w:r w:rsidRPr="00FB300C">
        <w:rPr>
          <w:b/>
          <w:bCs/>
        </w:rPr>
        <w:t>Summary</w:t>
      </w:r>
      <w:r>
        <w:t xml:space="preserve">: </w:t>
      </w:r>
      <w:r w:rsidR="001B0D31">
        <w:t>33</w:t>
      </w:r>
      <w:r>
        <w:t xml:space="preserve"> total </w:t>
      </w:r>
      <w:r w:rsidR="00B26E93">
        <w:t>citations</w:t>
      </w:r>
      <w:r w:rsidR="00E07DA1">
        <w:t>:</w:t>
      </w:r>
      <w:r>
        <w:t xml:space="preserve"> </w:t>
      </w:r>
      <w:r w:rsidR="0033287D">
        <w:t>7 by coauthor WP (</w:t>
      </w:r>
      <w:r w:rsidR="003147EF">
        <w:t>excluded</w:t>
      </w:r>
      <w:r w:rsidR="0033287D">
        <w:t xml:space="preserve">). </w:t>
      </w:r>
      <w:r w:rsidR="0077628A">
        <w:t>19</w:t>
      </w:r>
      <w:r w:rsidR="002C3B4B">
        <w:t xml:space="preserve"> in table + </w:t>
      </w:r>
      <w:r w:rsidR="00B26E93">
        <w:t>7</w:t>
      </w:r>
      <w:r w:rsidR="00E07DA1">
        <w:t xml:space="preserve"> </w:t>
      </w:r>
      <w:r w:rsidR="00B26E93">
        <w:t>that</w:t>
      </w:r>
      <w:r w:rsidR="00E07DA1">
        <w:t xml:space="preserve"> did not make any conclusions on inferences.</w:t>
      </w:r>
    </w:p>
    <w:p w14:paraId="7D47A5D9" w14:textId="77777777" w:rsidR="002243B2" w:rsidRDefault="002243B2" w:rsidP="002243B2">
      <w:r>
        <w:t>Footnotes.</w:t>
      </w:r>
    </w:p>
    <w:p w14:paraId="40B25E95" w14:textId="35545A9A" w:rsidR="002243B2" w:rsidRDefault="003932BA" w:rsidP="00FA07CC">
      <w:pPr>
        <w:pStyle w:val="ListParagraph"/>
        <w:numPr>
          <w:ilvl w:val="0"/>
          <w:numId w:val="27"/>
        </w:numPr>
      </w:pPr>
      <w:r>
        <w:t>(</w:t>
      </w:r>
      <w:proofErr w:type="gramStart"/>
      <w:r>
        <w:t>also</w:t>
      </w:r>
      <w:proofErr w:type="gramEnd"/>
      <w:r>
        <w:t xml:space="preserve"> </w:t>
      </w:r>
      <w:r w:rsidR="00FF37B8">
        <w:t>tan</w:t>
      </w:r>
      <w:r>
        <w:t xml:space="preserve"> highlight) </w:t>
      </w:r>
      <w:r w:rsidR="002243B2">
        <w:t>Actual risks</w:t>
      </w:r>
      <w:r>
        <w:t xml:space="preserve"> overtly</w:t>
      </w:r>
      <w:r w:rsidR="002243B2">
        <w:t xml:space="preserve"> obscured to some degree by adjustment for cofactors, either in study itself or in studies considered when describing evidence and/or drawing conclusions.</w:t>
      </w:r>
    </w:p>
    <w:p w14:paraId="218D001B" w14:textId="31384DDD" w:rsidR="00FA07CC" w:rsidRDefault="00FA07CC" w:rsidP="00FA07CC">
      <w:pPr>
        <w:pStyle w:val="ListParagraph"/>
        <w:numPr>
          <w:ilvl w:val="0"/>
          <w:numId w:val="27"/>
        </w:numPr>
      </w:pPr>
      <w:r>
        <w:t xml:space="preserve">Cochrane database report (light blue highlight): The Schultz study was under assessment in the first publication (2012, PubMed ID </w:t>
      </w:r>
      <w:r w:rsidRPr="00B52851">
        <w:t>22336803</w:t>
      </w:r>
      <w:proofErr w:type="gramStart"/>
      <w:r>
        <w:t>), but</w:t>
      </w:r>
      <w:proofErr w:type="gramEnd"/>
      <w:r>
        <w:t xml:space="preserve"> was excluded in the next two publications (2020 and 2021) with the explanation that “</w:t>
      </w:r>
      <w:r w:rsidRPr="0065683F">
        <w:t>Data were obtained via a parent survey; methods and results are questionable.</w:t>
      </w:r>
      <w:r>
        <w:t>”</w:t>
      </w:r>
    </w:p>
    <w:p w14:paraId="2210CF31" w14:textId="77777777" w:rsidR="00142322" w:rsidRDefault="00142322" w:rsidP="00142322">
      <w:pPr>
        <w:pStyle w:val="ListParagraph"/>
        <w:numPr>
          <w:ilvl w:val="0"/>
          <w:numId w:val="27"/>
        </w:numPr>
      </w:pPr>
      <w:r>
        <w:t xml:space="preserve">PubMed ID </w:t>
      </w:r>
      <w:r w:rsidRPr="00E71C0F">
        <w:t>28413424</w:t>
      </w:r>
      <w:r>
        <w:t xml:space="preserve"> was not specific for APAP, but covered a range of environmental toxins, including recommendations for changes in use of APAP.</w:t>
      </w:r>
    </w:p>
    <w:p w14:paraId="0F8A5618" w14:textId="32886AA5" w:rsidR="002243B2" w:rsidRDefault="002243B2" w:rsidP="002243B2">
      <w:pPr>
        <w:pStyle w:val="ListParagraph"/>
        <w:numPr>
          <w:ilvl w:val="0"/>
          <w:numId w:val="27"/>
        </w:numPr>
      </w:pPr>
      <w:r>
        <w:t>This is a follow-up from Schultz, who concluded that “</w:t>
      </w:r>
      <w:r w:rsidRPr="0089119D">
        <w:t xml:space="preserve">No evidence is presented here that acetaminophen in any way causes autism. Readers of this hypothesis should not conclude that acetaminophen is central to the etiology of autism or </w:t>
      </w:r>
      <w:proofErr w:type="gramStart"/>
      <w:r w:rsidRPr="0089119D">
        <w:t>speculate</w:t>
      </w:r>
      <w:proofErr w:type="gramEnd"/>
      <w:r w:rsidRPr="0089119D">
        <w:t xml:space="preserve"> beyond what is presented here. This hypothesis is largely based on multiple lines of often weak evidence. It is hoped that further research can clearly strengthen or disprove the ideas presented here.</w:t>
      </w:r>
      <w:r>
        <w:t>”</w:t>
      </w:r>
    </w:p>
    <w:p w14:paraId="5C99B85B" w14:textId="65ACB649" w:rsidR="002243B2" w:rsidRDefault="002243B2" w:rsidP="002243B2"/>
    <w:p w14:paraId="10427498" w14:textId="77777777" w:rsidR="002243B2" w:rsidRDefault="002243B2" w:rsidP="002243B2"/>
    <w:p w14:paraId="6DD247D0" w14:textId="77777777" w:rsidR="002243B2" w:rsidRDefault="002243B2" w:rsidP="002243B2"/>
    <w:p w14:paraId="04E5C603" w14:textId="77777777" w:rsidR="00487042" w:rsidRDefault="00487042" w:rsidP="002243B2"/>
    <w:p w14:paraId="15F62971" w14:textId="77777777" w:rsidR="00487042" w:rsidRDefault="00487042" w:rsidP="002243B2"/>
    <w:p w14:paraId="6B7F2318" w14:textId="77777777" w:rsidR="00487042" w:rsidRDefault="00487042" w:rsidP="002243B2"/>
    <w:p w14:paraId="443AC778" w14:textId="77777777" w:rsidR="00487042" w:rsidRDefault="00487042" w:rsidP="002243B2"/>
    <w:p w14:paraId="221406B3" w14:textId="01F7BE3B" w:rsidR="009734D9" w:rsidRDefault="009734D9" w:rsidP="002243B2">
      <w:pPr>
        <w:rPr>
          <w:u w:val="single"/>
        </w:rPr>
      </w:pPr>
    </w:p>
    <w:p w14:paraId="263BF51A" w14:textId="77777777" w:rsidR="00487042" w:rsidRPr="00231D95" w:rsidRDefault="00487042" w:rsidP="00487042">
      <w:pPr>
        <w:rPr>
          <w:b/>
          <w:bCs/>
        </w:rPr>
      </w:pPr>
      <w:r w:rsidRPr="00231D95">
        <w:rPr>
          <w:b/>
          <w:bCs/>
        </w:rPr>
        <w:lastRenderedPageBreak/>
        <w:t>Summary Data:</w:t>
      </w:r>
    </w:p>
    <w:p w14:paraId="6536A9F4" w14:textId="7861FB1B" w:rsidR="00487042" w:rsidRPr="00231D95" w:rsidRDefault="00487042" w:rsidP="00487042">
      <w:pPr>
        <w:rPr>
          <w:b/>
          <w:bCs/>
        </w:rPr>
      </w:pPr>
      <w:r w:rsidRPr="00231D95">
        <w:rPr>
          <w:b/>
          <w:bCs/>
        </w:rPr>
        <w:t>19 studies included</w:t>
      </w:r>
    </w:p>
    <w:p w14:paraId="7D22E8BA" w14:textId="7B18F3B1" w:rsidR="00487042" w:rsidRPr="00231D95" w:rsidRDefault="00487042" w:rsidP="00487042">
      <w:r w:rsidRPr="00231D95">
        <w:t>Of those 19 studies, 6 studies included information about APAP risks during pregnancy, the peripartum period, and the postnatal period.</w:t>
      </w:r>
    </w:p>
    <w:p w14:paraId="3F4727C6" w14:textId="3A15502F" w:rsidR="00487042" w:rsidRPr="00231D95" w:rsidRDefault="00487042" w:rsidP="00487042">
      <w:pPr>
        <w:spacing w:after="0" w:line="240" w:lineRule="auto"/>
      </w:pPr>
      <w:r w:rsidRPr="00231D95">
        <w:t>8 out of 19 studies were overtly influenced by correction for cofactors.</w:t>
      </w:r>
    </w:p>
    <w:p w14:paraId="27CDA8AE" w14:textId="4C1BE762" w:rsidR="00487042" w:rsidRPr="00231D95" w:rsidRDefault="00487042" w:rsidP="00487042">
      <w:pPr>
        <w:spacing w:after="0" w:line="240" w:lineRule="auto"/>
      </w:pPr>
      <w:r w:rsidRPr="00231D95">
        <w:t>1 out of 19 studies only considered exposure during pregnancy.</w:t>
      </w:r>
    </w:p>
    <w:p w14:paraId="17CCD535" w14:textId="31A7335B" w:rsidR="00487042" w:rsidRPr="00231D95" w:rsidRDefault="00487042" w:rsidP="00487042">
      <w:pPr>
        <w:spacing w:after="0" w:line="240" w:lineRule="auto"/>
      </w:pPr>
      <w:r w:rsidRPr="00231D95">
        <w:t>6 out of 19 studies considered the peripartum period. (e.g., labor and delivery)</w:t>
      </w:r>
    </w:p>
    <w:p w14:paraId="281C1C5C" w14:textId="49CCEE33" w:rsidR="00487042" w:rsidRPr="00231D95" w:rsidRDefault="00ED158B" w:rsidP="00487042">
      <w:pPr>
        <w:spacing w:after="0" w:line="240" w:lineRule="auto"/>
      </w:pPr>
      <w:r w:rsidRPr="00231D95">
        <w:t>13</w:t>
      </w:r>
      <w:r w:rsidR="00487042" w:rsidRPr="00231D95">
        <w:t xml:space="preserve"> </w:t>
      </w:r>
      <w:proofErr w:type="gramStart"/>
      <w:r w:rsidR="00487042" w:rsidRPr="00231D95">
        <w:t>call</w:t>
      </w:r>
      <w:proofErr w:type="gramEnd"/>
      <w:r w:rsidR="00487042" w:rsidRPr="00231D95">
        <w:t xml:space="preserve"> for more studies</w:t>
      </w:r>
    </w:p>
    <w:p w14:paraId="5978C18C" w14:textId="309DDFCB" w:rsidR="00487042" w:rsidRPr="00231D95" w:rsidRDefault="00ED158B" w:rsidP="00487042">
      <w:pPr>
        <w:spacing w:after="0" w:line="240" w:lineRule="auto"/>
      </w:pPr>
      <w:r w:rsidRPr="00231D95">
        <w:t>0</w:t>
      </w:r>
      <w:r w:rsidR="00487042" w:rsidRPr="00231D95">
        <w:t xml:space="preserve"> conclude that risk is moderate</w:t>
      </w:r>
    </w:p>
    <w:p w14:paraId="08A606AF" w14:textId="77777777" w:rsidR="00487042" w:rsidRPr="00231D95" w:rsidRDefault="00487042" w:rsidP="00487042">
      <w:pPr>
        <w:spacing w:after="0" w:line="240" w:lineRule="auto"/>
      </w:pPr>
      <w:r w:rsidRPr="00231D95">
        <w:t xml:space="preserve">2 </w:t>
      </w:r>
      <w:proofErr w:type="gramStart"/>
      <w:r w:rsidRPr="00231D95">
        <w:t>call</w:t>
      </w:r>
      <w:proofErr w:type="gramEnd"/>
      <w:r w:rsidRPr="00231D95">
        <w:t xml:space="preserve"> for a change in clinical practice</w:t>
      </w:r>
    </w:p>
    <w:p w14:paraId="645B0D7C" w14:textId="1453829F" w:rsidR="00487042" w:rsidRPr="00231D95" w:rsidRDefault="00ED158B" w:rsidP="00487042">
      <w:pPr>
        <w:spacing w:after="0" w:line="240" w:lineRule="auto"/>
      </w:pPr>
      <w:r w:rsidRPr="00231D95">
        <w:t xml:space="preserve">1 </w:t>
      </w:r>
      <w:proofErr w:type="gramStart"/>
      <w:r w:rsidR="00487042" w:rsidRPr="00231D95">
        <w:t>call</w:t>
      </w:r>
      <w:r w:rsidRPr="00231D95">
        <w:t>s</w:t>
      </w:r>
      <w:proofErr w:type="gramEnd"/>
      <w:r w:rsidRPr="00231D95">
        <w:t xml:space="preserve"> </w:t>
      </w:r>
      <w:r w:rsidR="00487042" w:rsidRPr="00231D95">
        <w:t>for caution in use</w:t>
      </w:r>
    </w:p>
    <w:p w14:paraId="14214ACE" w14:textId="4E781B86" w:rsidR="00487042" w:rsidRPr="00231D95" w:rsidRDefault="00ED158B" w:rsidP="00487042">
      <w:pPr>
        <w:spacing w:after="0" w:line="240" w:lineRule="auto"/>
      </w:pPr>
      <w:r w:rsidRPr="00231D95">
        <w:t>1</w:t>
      </w:r>
      <w:r w:rsidR="00487042" w:rsidRPr="00231D95">
        <w:t xml:space="preserve"> </w:t>
      </w:r>
      <w:proofErr w:type="gramStart"/>
      <w:r w:rsidR="00487042" w:rsidRPr="00231D95">
        <w:t>call</w:t>
      </w:r>
      <w:r w:rsidRPr="00231D95">
        <w:t>s</w:t>
      </w:r>
      <w:proofErr w:type="gramEnd"/>
      <w:r w:rsidR="00487042" w:rsidRPr="00231D95">
        <w:t xml:space="preserve"> for a safety reevaluation</w:t>
      </w:r>
    </w:p>
    <w:p w14:paraId="5C3F84DF" w14:textId="77777777" w:rsidR="00487042" w:rsidRPr="00231D95" w:rsidRDefault="00487042" w:rsidP="00487042">
      <w:pPr>
        <w:spacing w:after="0" w:line="240" w:lineRule="auto"/>
      </w:pPr>
      <w:r w:rsidRPr="00231D95">
        <w:t xml:space="preserve">6 were found in search </w:t>
      </w:r>
      <w:proofErr w:type="gramStart"/>
      <w:r w:rsidRPr="00231D95">
        <w:t>for</w:t>
      </w:r>
      <w:proofErr w:type="gramEnd"/>
      <w:r w:rsidRPr="00231D95">
        <w:t xml:space="preserve"> ASD and APAP</w:t>
      </w:r>
    </w:p>
    <w:p w14:paraId="0BD93628" w14:textId="77777777" w:rsidR="00487042" w:rsidRPr="00231D95" w:rsidRDefault="00487042" w:rsidP="00487042">
      <w:pPr>
        <w:spacing w:after="0" w:line="240" w:lineRule="auto"/>
      </w:pPr>
      <w:r w:rsidRPr="00231D95">
        <w:t>0 conclude APAP is toxic for neurodevelopment</w:t>
      </w:r>
    </w:p>
    <w:p w14:paraId="26FF5986" w14:textId="77777777" w:rsidR="00487042" w:rsidRPr="00231D95" w:rsidRDefault="00487042" w:rsidP="00487042">
      <w:pPr>
        <w:spacing w:after="0" w:line="240" w:lineRule="auto"/>
      </w:pPr>
    </w:p>
    <w:p w14:paraId="2D1A3DFA" w14:textId="77777777" w:rsidR="00487042" w:rsidRPr="00231D95" w:rsidRDefault="00487042" w:rsidP="00487042">
      <w:pPr>
        <w:spacing w:after="0" w:line="240" w:lineRule="auto"/>
      </w:pPr>
      <w:r w:rsidRPr="00231D95">
        <w:t xml:space="preserve">On the other hand, </w:t>
      </w:r>
    </w:p>
    <w:p w14:paraId="62C8608E" w14:textId="490E8D50" w:rsidR="00487042" w:rsidRPr="00231D95" w:rsidRDefault="00ED158B" w:rsidP="00487042">
      <w:pPr>
        <w:spacing w:after="0" w:line="240" w:lineRule="auto"/>
      </w:pPr>
      <w:r w:rsidRPr="00231D95">
        <w:t>7</w:t>
      </w:r>
      <w:r w:rsidR="00487042" w:rsidRPr="00231D95">
        <w:t xml:space="preserve"> conclude insufficient evidence of risk</w:t>
      </w:r>
    </w:p>
    <w:p w14:paraId="3C2D2564" w14:textId="77777777" w:rsidR="00487042" w:rsidRPr="00231D95" w:rsidRDefault="00487042" w:rsidP="00487042">
      <w:pPr>
        <w:spacing w:after="0" w:line="240" w:lineRule="auto"/>
      </w:pPr>
      <w:r w:rsidRPr="00231D95">
        <w:t>1 concludes that there is no evidence of risk</w:t>
      </w:r>
    </w:p>
    <w:p w14:paraId="2B004632" w14:textId="77777777" w:rsidR="00487042" w:rsidRPr="00231D95" w:rsidRDefault="00487042" w:rsidP="00487042">
      <w:pPr>
        <w:spacing w:after="0" w:line="240" w:lineRule="auto"/>
      </w:pPr>
    </w:p>
    <w:p w14:paraId="4491AFF9" w14:textId="598F0330" w:rsidR="00487042" w:rsidRPr="00231D95" w:rsidRDefault="00ED158B" w:rsidP="00487042">
      <w:pPr>
        <w:spacing w:after="0" w:line="240" w:lineRule="auto"/>
      </w:pPr>
      <w:r w:rsidRPr="00231D95">
        <w:t>2</w:t>
      </w:r>
      <w:r w:rsidR="00487042" w:rsidRPr="00231D95">
        <w:t xml:space="preserve"> of the </w:t>
      </w:r>
      <w:r w:rsidRPr="00231D95">
        <w:t>6</w:t>
      </w:r>
      <w:r w:rsidR="00487042" w:rsidRPr="00231D95">
        <w:t xml:space="preserve"> studies which consider all three periods of risk conclude that insufficient evidence exists or that no evidence exists. </w:t>
      </w:r>
    </w:p>
    <w:p w14:paraId="2418CC0F" w14:textId="77777777" w:rsidR="00487042" w:rsidRPr="00231D95" w:rsidRDefault="00487042" w:rsidP="00487042">
      <w:pPr>
        <w:spacing w:after="0" w:line="240" w:lineRule="auto"/>
      </w:pPr>
    </w:p>
    <w:p w14:paraId="657017A0" w14:textId="77777777" w:rsidR="002243B2" w:rsidRDefault="002243B2" w:rsidP="002243B2"/>
    <w:p w14:paraId="184743F2" w14:textId="77777777" w:rsidR="002243B2" w:rsidRDefault="002243B2" w:rsidP="002243B2">
      <w:r>
        <w:br w:type="page"/>
      </w:r>
    </w:p>
    <w:tbl>
      <w:tblPr>
        <w:tblStyle w:val="TableGrid"/>
        <w:tblpPr w:leftFromText="180" w:rightFromText="180" w:vertAnchor="page" w:horzAnchor="margin" w:tblpXSpec="center" w:tblpY="961"/>
        <w:tblW w:w="0" w:type="auto"/>
        <w:tblLook w:val="04A0" w:firstRow="1" w:lastRow="0" w:firstColumn="1" w:lastColumn="0" w:noHBand="0" w:noVBand="1"/>
      </w:tblPr>
      <w:tblGrid>
        <w:gridCol w:w="1615"/>
        <w:gridCol w:w="839"/>
        <w:gridCol w:w="1113"/>
        <w:gridCol w:w="1251"/>
        <w:gridCol w:w="1013"/>
        <w:gridCol w:w="1398"/>
        <w:gridCol w:w="937"/>
        <w:gridCol w:w="914"/>
        <w:gridCol w:w="1251"/>
        <w:gridCol w:w="1378"/>
        <w:gridCol w:w="1241"/>
      </w:tblGrid>
      <w:tr w:rsidR="00D22F2B" w14:paraId="06022432" w14:textId="77777777" w:rsidTr="00D22F2B">
        <w:tc>
          <w:tcPr>
            <w:tcW w:w="1615" w:type="dxa"/>
            <w:vAlign w:val="bottom"/>
          </w:tcPr>
          <w:p w14:paraId="01066732" w14:textId="77777777" w:rsidR="00D22F2B" w:rsidRPr="0088283E" w:rsidRDefault="00D22F2B" w:rsidP="00B7552D">
            <w:pPr>
              <w:jc w:val="center"/>
            </w:pPr>
            <w:r w:rsidRPr="0088283E">
              <w:rPr>
                <w:rFonts w:ascii="Aptos Narrow" w:hAnsi="Aptos Narrow"/>
                <w:color w:val="000000"/>
              </w:rPr>
              <w:lastRenderedPageBreak/>
              <w:t>Articles citing F&amp;S (PubMed ID)</w:t>
            </w:r>
          </w:p>
        </w:tc>
        <w:tc>
          <w:tcPr>
            <w:tcW w:w="839" w:type="dxa"/>
            <w:vAlign w:val="bottom"/>
          </w:tcPr>
          <w:p w14:paraId="6DB19931" w14:textId="77777777" w:rsidR="00D22F2B" w:rsidRPr="0088283E" w:rsidRDefault="00D22F2B" w:rsidP="00B7552D">
            <w:pPr>
              <w:jc w:val="center"/>
            </w:pPr>
            <w:r w:rsidRPr="0088283E">
              <w:rPr>
                <w:rFonts w:ascii="Aptos Narrow" w:hAnsi="Aptos Narrow"/>
                <w:color w:val="000000"/>
              </w:rPr>
              <w:t>Year</w:t>
            </w:r>
          </w:p>
        </w:tc>
        <w:tc>
          <w:tcPr>
            <w:tcW w:w="1113" w:type="dxa"/>
          </w:tcPr>
          <w:p w14:paraId="4BF721A5" w14:textId="372B271A" w:rsidR="00D22F2B" w:rsidRPr="0088283E" w:rsidRDefault="00D22F2B" w:rsidP="00B7552D">
            <w:pPr>
              <w:jc w:val="center"/>
              <w:rPr>
                <w:rFonts w:ascii="Aptos Narrow" w:hAnsi="Aptos Narrow"/>
                <w:color w:val="000000"/>
              </w:rPr>
            </w:pPr>
            <w:r>
              <w:rPr>
                <w:rFonts w:ascii="Aptos Narrow" w:hAnsi="Aptos Narrow"/>
                <w:color w:val="000000"/>
              </w:rPr>
              <w:t>Time period</w:t>
            </w:r>
          </w:p>
        </w:tc>
        <w:tc>
          <w:tcPr>
            <w:tcW w:w="1251" w:type="dxa"/>
            <w:vAlign w:val="bottom"/>
          </w:tcPr>
          <w:p w14:paraId="514ED733" w14:textId="28C94209" w:rsidR="00D22F2B" w:rsidRPr="0088283E" w:rsidRDefault="00D22F2B" w:rsidP="00B7552D">
            <w:pPr>
              <w:jc w:val="center"/>
            </w:pPr>
            <w:r w:rsidRPr="0088283E">
              <w:rPr>
                <w:rFonts w:ascii="Aptos Narrow" w:hAnsi="Aptos Narrow"/>
                <w:color w:val="000000"/>
              </w:rPr>
              <w:t>Concludes APAP is toxic for n.d.</w:t>
            </w:r>
          </w:p>
        </w:tc>
        <w:tc>
          <w:tcPr>
            <w:tcW w:w="1013" w:type="dxa"/>
            <w:vAlign w:val="bottom"/>
          </w:tcPr>
          <w:p w14:paraId="58A2A235" w14:textId="77777777" w:rsidR="00D22F2B" w:rsidRPr="0088283E" w:rsidRDefault="00D22F2B" w:rsidP="00B7552D">
            <w:pPr>
              <w:jc w:val="center"/>
            </w:pPr>
            <w:r w:rsidRPr="0088283E">
              <w:rPr>
                <w:rFonts w:ascii="Aptos Narrow" w:hAnsi="Aptos Narrow"/>
                <w:color w:val="000000"/>
              </w:rPr>
              <w:t>Call for change in practice</w:t>
            </w:r>
          </w:p>
        </w:tc>
        <w:tc>
          <w:tcPr>
            <w:tcW w:w="1398" w:type="dxa"/>
            <w:vAlign w:val="bottom"/>
          </w:tcPr>
          <w:p w14:paraId="7235AD8F" w14:textId="77777777" w:rsidR="00D22F2B" w:rsidRPr="0088283E" w:rsidRDefault="00D22F2B" w:rsidP="00B7552D">
            <w:pPr>
              <w:jc w:val="center"/>
            </w:pPr>
            <w:r w:rsidRPr="0088283E">
              <w:rPr>
                <w:rFonts w:ascii="Aptos Narrow" w:hAnsi="Aptos Narrow"/>
                <w:color w:val="000000"/>
              </w:rPr>
              <w:t>Call for safety reevaluation</w:t>
            </w:r>
          </w:p>
        </w:tc>
        <w:tc>
          <w:tcPr>
            <w:tcW w:w="937" w:type="dxa"/>
            <w:vAlign w:val="bottom"/>
          </w:tcPr>
          <w:p w14:paraId="10502CC8" w14:textId="77777777" w:rsidR="00D22F2B" w:rsidRPr="0088283E" w:rsidRDefault="00D22F2B" w:rsidP="00B7552D">
            <w:pPr>
              <w:jc w:val="center"/>
            </w:pPr>
            <w:r w:rsidRPr="0088283E">
              <w:rPr>
                <w:rFonts w:ascii="Aptos Narrow" w:hAnsi="Aptos Narrow"/>
                <w:color w:val="000000"/>
              </w:rPr>
              <w:t>Call for caution in use</w:t>
            </w:r>
          </w:p>
        </w:tc>
        <w:tc>
          <w:tcPr>
            <w:tcW w:w="914" w:type="dxa"/>
            <w:vAlign w:val="bottom"/>
          </w:tcPr>
          <w:p w14:paraId="6ED2A26F" w14:textId="77777777" w:rsidR="00D22F2B" w:rsidRPr="0088283E" w:rsidRDefault="00D22F2B" w:rsidP="00B7552D">
            <w:pPr>
              <w:jc w:val="center"/>
            </w:pPr>
            <w:r w:rsidRPr="0088283E">
              <w:rPr>
                <w:rFonts w:ascii="Aptos Narrow" w:hAnsi="Aptos Narrow"/>
                <w:color w:val="000000"/>
              </w:rPr>
              <w:t>Call for more studies of APAP use</w:t>
            </w:r>
          </w:p>
        </w:tc>
        <w:tc>
          <w:tcPr>
            <w:tcW w:w="1251" w:type="dxa"/>
            <w:vAlign w:val="bottom"/>
          </w:tcPr>
          <w:p w14:paraId="21AE7BDB" w14:textId="77777777" w:rsidR="00D22F2B" w:rsidRPr="0088283E" w:rsidRDefault="00D22F2B" w:rsidP="00B7552D">
            <w:pPr>
              <w:jc w:val="center"/>
            </w:pPr>
            <w:r w:rsidRPr="0088283E">
              <w:rPr>
                <w:rFonts w:ascii="Aptos Narrow" w:hAnsi="Aptos Narrow"/>
                <w:color w:val="000000"/>
              </w:rPr>
              <w:t>Concludes no evidence of risk</w:t>
            </w:r>
          </w:p>
        </w:tc>
        <w:tc>
          <w:tcPr>
            <w:tcW w:w="1378" w:type="dxa"/>
            <w:vAlign w:val="bottom"/>
          </w:tcPr>
          <w:p w14:paraId="3DD23A07" w14:textId="77777777" w:rsidR="00D22F2B" w:rsidRPr="0088283E" w:rsidRDefault="00D22F2B" w:rsidP="00B7552D">
            <w:pPr>
              <w:jc w:val="center"/>
            </w:pPr>
            <w:r w:rsidRPr="0088283E">
              <w:rPr>
                <w:rFonts w:ascii="Aptos Narrow" w:hAnsi="Aptos Narrow"/>
                <w:color w:val="000000"/>
              </w:rPr>
              <w:t>No conclusions regarding APAP</w:t>
            </w:r>
          </w:p>
        </w:tc>
        <w:tc>
          <w:tcPr>
            <w:tcW w:w="1241" w:type="dxa"/>
            <w:vAlign w:val="bottom"/>
          </w:tcPr>
          <w:p w14:paraId="45090498" w14:textId="77777777" w:rsidR="00D22F2B" w:rsidRPr="0088283E" w:rsidRDefault="00D22F2B" w:rsidP="00B7552D">
            <w:pPr>
              <w:jc w:val="center"/>
            </w:pPr>
            <w:r w:rsidRPr="0088283E">
              <w:rPr>
                <w:rFonts w:ascii="Aptos Narrow" w:hAnsi="Aptos Narrow"/>
                <w:color w:val="000000"/>
              </w:rPr>
              <w:t>No discussion of APAP</w:t>
            </w:r>
          </w:p>
        </w:tc>
      </w:tr>
      <w:tr w:rsidR="00D22F2B" w14:paraId="2F0DBB3C" w14:textId="77777777" w:rsidTr="00D22F2B">
        <w:tc>
          <w:tcPr>
            <w:tcW w:w="1615" w:type="dxa"/>
            <w:vAlign w:val="bottom"/>
          </w:tcPr>
          <w:p w14:paraId="334882D7" w14:textId="77777777" w:rsidR="00D22F2B" w:rsidRDefault="00D22F2B" w:rsidP="00B7552D">
            <w:r w:rsidRPr="00E37D87">
              <w:t>36274189</w:t>
            </w:r>
          </w:p>
        </w:tc>
        <w:tc>
          <w:tcPr>
            <w:tcW w:w="839" w:type="dxa"/>
            <w:vAlign w:val="bottom"/>
          </w:tcPr>
          <w:p w14:paraId="7FD03191" w14:textId="77777777" w:rsidR="00D22F2B" w:rsidRPr="006557A6" w:rsidRDefault="00D22F2B" w:rsidP="00B7552D">
            <w:pPr>
              <w:jc w:val="center"/>
            </w:pPr>
            <w:r w:rsidRPr="006557A6">
              <w:t>2023</w:t>
            </w:r>
          </w:p>
        </w:tc>
        <w:tc>
          <w:tcPr>
            <w:tcW w:w="1113" w:type="dxa"/>
          </w:tcPr>
          <w:p w14:paraId="7A651A5D" w14:textId="41E465E6" w:rsidR="00D22F2B" w:rsidRDefault="002A5DF1" w:rsidP="00B7552D">
            <w:pPr>
              <w:jc w:val="center"/>
            </w:pPr>
            <w:r>
              <w:t>NA</w:t>
            </w:r>
          </w:p>
        </w:tc>
        <w:tc>
          <w:tcPr>
            <w:tcW w:w="1251" w:type="dxa"/>
            <w:vAlign w:val="bottom"/>
          </w:tcPr>
          <w:p w14:paraId="710A821B" w14:textId="0AFF2CC4" w:rsidR="00D22F2B" w:rsidRDefault="00D22F2B" w:rsidP="00B7552D">
            <w:pPr>
              <w:jc w:val="center"/>
            </w:pPr>
          </w:p>
        </w:tc>
        <w:tc>
          <w:tcPr>
            <w:tcW w:w="1013" w:type="dxa"/>
            <w:vAlign w:val="bottom"/>
          </w:tcPr>
          <w:p w14:paraId="3B2E3E85" w14:textId="77777777" w:rsidR="00D22F2B" w:rsidRDefault="00D22F2B" w:rsidP="00B7552D">
            <w:pPr>
              <w:jc w:val="center"/>
            </w:pPr>
          </w:p>
        </w:tc>
        <w:tc>
          <w:tcPr>
            <w:tcW w:w="1398" w:type="dxa"/>
            <w:vAlign w:val="bottom"/>
          </w:tcPr>
          <w:p w14:paraId="78213FC4" w14:textId="77777777" w:rsidR="00D22F2B" w:rsidRDefault="00D22F2B" w:rsidP="00B7552D">
            <w:pPr>
              <w:jc w:val="center"/>
            </w:pPr>
          </w:p>
        </w:tc>
        <w:tc>
          <w:tcPr>
            <w:tcW w:w="937" w:type="dxa"/>
            <w:vAlign w:val="bottom"/>
          </w:tcPr>
          <w:p w14:paraId="2E983F09" w14:textId="77777777" w:rsidR="00D22F2B" w:rsidRDefault="00D22F2B" w:rsidP="00B7552D">
            <w:pPr>
              <w:jc w:val="center"/>
            </w:pPr>
          </w:p>
        </w:tc>
        <w:tc>
          <w:tcPr>
            <w:tcW w:w="914" w:type="dxa"/>
            <w:vAlign w:val="bottom"/>
          </w:tcPr>
          <w:p w14:paraId="21B7076D" w14:textId="77777777" w:rsidR="00D22F2B" w:rsidRDefault="00D22F2B" w:rsidP="00B7552D">
            <w:pPr>
              <w:jc w:val="center"/>
            </w:pPr>
          </w:p>
        </w:tc>
        <w:tc>
          <w:tcPr>
            <w:tcW w:w="1251" w:type="dxa"/>
            <w:vAlign w:val="bottom"/>
          </w:tcPr>
          <w:p w14:paraId="05A49B32" w14:textId="77777777" w:rsidR="00D22F2B" w:rsidRDefault="00D22F2B" w:rsidP="00B7552D">
            <w:pPr>
              <w:jc w:val="center"/>
            </w:pPr>
          </w:p>
        </w:tc>
        <w:tc>
          <w:tcPr>
            <w:tcW w:w="1378" w:type="dxa"/>
            <w:vAlign w:val="bottom"/>
          </w:tcPr>
          <w:p w14:paraId="16E2824B" w14:textId="77777777" w:rsidR="00D22F2B" w:rsidRPr="00071B32" w:rsidRDefault="00D22F2B" w:rsidP="00B7552D">
            <w:pPr>
              <w:jc w:val="center"/>
            </w:pPr>
          </w:p>
        </w:tc>
        <w:tc>
          <w:tcPr>
            <w:tcW w:w="1241" w:type="dxa"/>
            <w:vAlign w:val="bottom"/>
          </w:tcPr>
          <w:p w14:paraId="0AAD2269" w14:textId="0726ABFE" w:rsidR="00D22F2B" w:rsidRPr="00071B32" w:rsidRDefault="00D22F2B" w:rsidP="00B7552D">
            <w:pPr>
              <w:jc w:val="center"/>
            </w:pPr>
            <w:r w:rsidRPr="00071B32">
              <w:t>X</w:t>
            </w:r>
          </w:p>
        </w:tc>
      </w:tr>
      <w:tr w:rsidR="00D22F2B" w:rsidRPr="00B56339" w14:paraId="487D414E" w14:textId="77777777" w:rsidTr="008C2BA9">
        <w:tc>
          <w:tcPr>
            <w:tcW w:w="1615" w:type="dxa"/>
            <w:shd w:val="clear" w:color="auto" w:fill="C1F0C7" w:themeFill="accent3" w:themeFillTint="33"/>
            <w:vAlign w:val="bottom"/>
          </w:tcPr>
          <w:p w14:paraId="3CD4C344" w14:textId="367A519D" w:rsidR="00D22F2B" w:rsidRPr="008C2BA9" w:rsidRDefault="00D22F2B" w:rsidP="00B7552D">
            <w:r w:rsidRPr="008C2BA9">
              <w:t>36041835</w:t>
            </w:r>
            <w:r w:rsidR="002844FD" w:rsidRPr="008C2BA9">
              <w:rPr>
                <w:vertAlign w:val="superscript"/>
              </w:rPr>
              <w:t xml:space="preserve"> A</w:t>
            </w:r>
          </w:p>
        </w:tc>
        <w:tc>
          <w:tcPr>
            <w:tcW w:w="839" w:type="dxa"/>
            <w:vAlign w:val="bottom"/>
          </w:tcPr>
          <w:p w14:paraId="4953D2B5" w14:textId="77777777" w:rsidR="00D22F2B" w:rsidRPr="006557A6" w:rsidRDefault="00D22F2B" w:rsidP="00B7552D">
            <w:pPr>
              <w:jc w:val="center"/>
            </w:pPr>
            <w:r w:rsidRPr="006557A6">
              <w:t>2022</w:t>
            </w:r>
          </w:p>
        </w:tc>
        <w:tc>
          <w:tcPr>
            <w:tcW w:w="1113" w:type="dxa"/>
          </w:tcPr>
          <w:p w14:paraId="190D5E1A" w14:textId="354B247B" w:rsidR="00D22F2B" w:rsidRPr="00071B32" w:rsidRDefault="002A5DF1" w:rsidP="00B7552D">
            <w:pPr>
              <w:jc w:val="center"/>
            </w:pPr>
            <w:r w:rsidRPr="00071B32">
              <w:t>NA</w:t>
            </w:r>
          </w:p>
        </w:tc>
        <w:tc>
          <w:tcPr>
            <w:tcW w:w="1251" w:type="dxa"/>
            <w:vAlign w:val="bottom"/>
          </w:tcPr>
          <w:p w14:paraId="2FC73CC7" w14:textId="718F145E" w:rsidR="00D22F2B" w:rsidRPr="00B56339" w:rsidRDefault="00D22F2B" w:rsidP="00B7552D">
            <w:pPr>
              <w:jc w:val="center"/>
              <w:rPr>
                <w:highlight w:val="green"/>
              </w:rPr>
            </w:pPr>
          </w:p>
        </w:tc>
        <w:tc>
          <w:tcPr>
            <w:tcW w:w="1013" w:type="dxa"/>
            <w:vAlign w:val="bottom"/>
          </w:tcPr>
          <w:p w14:paraId="09735BAA" w14:textId="77777777" w:rsidR="00D22F2B" w:rsidRPr="00B56339" w:rsidRDefault="00D22F2B" w:rsidP="00B7552D">
            <w:pPr>
              <w:jc w:val="center"/>
              <w:rPr>
                <w:highlight w:val="green"/>
              </w:rPr>
            </w:pPr>
          </w:p>
        </w:tc>
        <w:tc>
          <w:tcPr>
            <w:tcW w:w="1398" w:type="dxa"/>
            <w:vAlign w:val="bottom"/>
          </w:tcPr>
          <w:p w14:paraId="2990332B" w14:textId="77777777" w:rsidR="00D22F2B" w:rsidRPr="00B56339" w:rsidRDefault="00D22F2B" w:rsidP="00B7552D">
            <w:pPr>
              <w:jc w:val="center"/>
              <w:rPr>
                <w:highlight w:val="green"/>
              </w:rPr>
            </w:pPr>
          </w:p>
        </w:tc>
        <w:tc>
          <w:tcPr>
            <w:tcW w:w="937" w:type="dxa"/>
            <w:vAlign w:val="bottom"/>
          </w:tcPr>
          <w:p w14:paraId="1C07CB1F" w14:textId="77777777" w:rsidR="00D22F2B" w:rsidRPr="00B56339" w:rsidRDefault="00D22F2B" w:rsidP="00B7552D">
            <w:pPr>
              <w:jc w:val="center"/>
              <w:rPr>
                <w:highlight w:val="green"/>
              </w:rPr>
            </w:pPr>
          </w:p>
        </w:tc>
        <w:tc>
          <w:tcPr>
            <w:tcW w:w="914" w:type="dxa"/>
            <w:vAlign w:val="bottom"/>
          </w:tcPr>
          <w:p w14:paraId="72081736" w14:textId="77777777" w:rsidR="00D22F2B" w:rsidRPr="00B56339" w:rsidRDefault="00D22F2B" w:rsidP="00B7552D">
            <w:pPr>
              <w:jc w:val="center"/>
              <w:rPr>
                <w:highlight w:val="green"/>
              </w:rPr>
            </w:pPr>
          </w:p>
        </w:tc>
        <w:tc>
          <w:tcPr>
            <w:tcW w:w="1251" w:type="dxa"/>
            <w:vAlign w:val="bottom"/>
          </w:tcPr>
          <w:p w14:paraId="3B6F603D" w14:textId="77777777" w:rsidR="00D22F2B" w:rsidRPr="00B56339" w:rsidRDefault="00D22F2B" w:rsidP="00B7552D">
            <w:pPr>
              <w:jc w:val="center"/>
              <w:rPr>
                <w:highlight w:val="green"/>
              </w:rPr>
            </w:pPr>
          </w:p>
        </w:tc>
        <w:tc>
          <w:tcPr>
            <w:tcW w:w="1378" w:type="dxa"/>
            <w:vAlign w:val="bottom"/>
          </w:tcPr>
          <w:p w14:paraId="3ACBD41C" w14:textId="77777777" w:rsidR="00D22F2B" w:rsidRPr="00071B32" w:rsidRDefault="00D22F2B" w:rsidP="00B7552D">
            <w:pPr>
              <w:jc w:val="center"/>
            </w:pPr>
          </w:p>
        </w:tc>
        <w:tc>
          <w:tcPr>
            <w:tcW w:w="1241" w:type="dxa"/>
            <w:vAlign w:val="bottom"/>
          </w:tcPr>
          <w:p w14:paraId="389508BE" w14:textId="71A0E405" w:rsidR="00D22F2B" w:rsidRPr="00071B32" w:rsidRDefault="00D22F2B" w:rsidP="00B7552D">
            <w:pPr>
              <w:jc w:val="center"/>
            </w:pPr>
            <w:r w:rsidRPr="00071B32">
              <w:t>X</w:t>
            </w:r>
          </w:p>
        </w:tc>
      </w:tr>
      <w:tr w:rsidR="00D22F2B" w:rsidRPr="00B56339" w14:paraId="49BBDC23" w14:textId="77777777" w:rsidTr="008C2BA9">
        <w:tc>
          <w:tcPr>
            <w:tcW w:w="1615" w:type="dxa"/>
            <w:shd w:val="clear" w:color="auto" w:fill="C1F0C7" w:themeFill="accent3" w:themeFillTint="33"/>
            <w:vAlign w:val="bottom"/>
          </w:tcPr>
          <w:p w14:paraId="083F36D7" w14:textId="64F929DC" w:rsidR="00D22F2B" w:rsidRPr="008C2BA9" w:rsidRDefault="00D22F2B" w:rsidP="00B7552D">
            <w:r w:rsidRPr="008C2BA9">
              <w:t>36034719</w:t>
            </w:r>
            <w:r w:rsidR="002844FD" w:rsidRPr="008C2BA9">
              <w:rPr>
                <w:vertAlign w:val="superscript"/>
              </w:rPr>
              <w:t xml:space="preserve"> A,</w:t>
            </w:r>
            <w:r w:rsidRPr="008C2BA9">
              <w:rPr>
                <w:vertAlign w:val="superscript"/>
              </w:rPr>
              <w:t xml:space="preserve"> </w:t>
            </w:r>
            <w:r w:rsidR="00F87E7A">
              <w:rPr>
                <w:vertAlign w:val="superscript"/>
              </w:rPr>
              <w:t>B</w:t>
            </w:r>
          </w:p>
        </w:tc>
        <w:tc>
          <w:tcPr>
            <w:tcW w:w="839" w:type="dxa"/>
            <w:vAlign w:val="bottom"/>
          </w:tcPr>
          <w:p w14:paraId="7C277FFD" w14:textId="77777777" w:rsidR="00D22F2B" w:rsidRPr="004E6127" w:rsidRDefault="00D22F2B" w:rsidP="00B7552D">
            <w:pPr>
              <w:jc w:val="center"/>
            </w:pPr>
            <w:r w:rsidRPr="004E6127">
              <w:t>2022</w:t>
            </w:r>
          </w:p>
        </w:tc>
        <w:tc>
          <w:tcPr>
            <w:tcW w:w="1113" w:type="dxa"/>
          </w:tcPr>
          <w:p w14:paraId="2A8BA8D4" w14:textId="44127CC5" w:rsidR="00D22F2B" w:rsidRPr="00071B32" w:rsidRDefault="002A5DF1" w:rsidP="00B7552D">
            <w:pPr>
              <w:jc w:val="center"/>
            </w:pPr>
            <w:r w:rsidRPr="00071B32">
              <w:t>NA</w:t>
            </w:r>
          </w:p>
        </w:tc>
        <w:tc>
          <w:tcPr>
            <w:tcW w:w="1251" w:type="dxa"/>
            <w:vAlign w:val="bottom"/>
          </w:tcPr>
          <w:p w14:paraId="1265FB5C" w14:textId="05626364" w:rsidR="00D22F2B" w:rsidRPr="00B56339" w:rsidRDefault="00D22F2B" w:rsidP="00B7552D">
            <w:pPr>
              <w:jc w:val="center"/>
              <w:rPr>
                <w:highlight w:val="green"/>
              </w:rPr>
            </w:pPr>
          </w:p>
        </w:tc>
        <w:tc>
          <w:tcPr>
            <w:tcW w:w="1013" w:type="dxa"/>
            <w:vAlign w:val="bottom"/>
          </w:tcPr>
          <w:p w14:paraId="6D68A201" w14:textId="77777777" w:rsidR="00D22F2B" w:rsidRPr="00B56339" w:rsidRDefault="00D22F2B" w:rsidP="00B7552D">
            <w:pPr>
              <w:jc w:val="center"/>
              <w:rPr>
                <w:highlight w:val="green"/>
              </w:rPr>
            </w:pPr>
          </w:p>
        </w:tc>
        <w:tc>
          <w:tcPr>
            <w:tcW w:w="1398" w:type="dxa"/>
            <w:vAlign w:val="bottom"/>
          </w:tcPr>
          <w:p w14:paraId="621BF94C" w14:textId="77777777" w:rsidR="00D22F2B" w:rsidRPr="00B56339" w:rsidRDefault="00D22F2B" w:rsidP="00B7552D">
            <w:pPr>
              <w:jc w:val="center"/>
              <w:rPr>
                <w:highlight w:val="green"/>
              </w:rPr>
            </w:pPr>
          </w:p>
        </w:tc>
        <w:tc>
          <w:tcPr>
            <w:tcW w:w="937" w:type="dxa"/>
            <w:vAlign w:val="bottom"/>
          </w:tcPr>
          <w:p w14:paraId="6637B90A" w14:textId="77777777" w:rsidR="00D22F2B" w:rsidRPr="00B56339" w:rsidRDefault="00D22F2B" w:rsidP="00B7552D">
            <w:pPr>
              <w:jc w:val="center"/>
              <w:rPr>
                <w:highlight w:val="green"/>
              </w:rPr>
            </w:pPr>
          </w:p>
        </w:tc>
        <w:tc>
          <w:tcPr>
            <w:tcW w:w="914" w:type="dxa"/>
            <w:vAlign w:val="bottom"/>
          </w:tcPr>
          <w:p w14:paraId="02C2AC13" w14:textId="77777777" w:rsidR="00D22F2B" w:rsidRPr="00B56339" w:rsidRDefault="00D22F2B" w:rsidP="00B7552D">
            <w:pPr>
              <w:jc w:val="center"/>
              <w:rPr>
                <w:highlight w:val="green"/>
              </w:rPr>
            </w:pPr>
          </w:p>
        </w:tc>
        <w:tc>
          <w:tcPr>
            <w:tcW w:w="1251" w:type="dxa"/>
            <w:vAlign w:val="bottom"/>
          </w:tcPr>
          <w:p w14:paraId="014FF68D" w14:textId="77777777" w:rsidR="00D22F2B" w:rsidRPr="00B56339" w:rsidRDefault="00D22F2B" w:rsidP="00B7552D">
            <w:pPr>
              <w:jc w:val="center"/>
              <w:rPr>
                <w:highlight w:val="green"/>
              </w:rPr>
            </w:pPr>
          </w:p>
        </w:tc>
        <w:tc>
          <w:tcPr>
            <w:tcW w:w="1378" w:type="dxa"/>
            <w:vAlign w:val="bottom"/>
          </w:tcPr>
          <w:p w14:paraId="73B221B0" w14:textId="77777777" w:rsidR="00D22F2B" w:rsidRPr="00071B32" w:rsidRDefault="00D22F2B" w:rsidP="00B7552D">
            <w:pPr>
              <w:jc w:val="center"/>
            </w:pPr>
          </w:p>
        </w:tc>
        <w:tc>
          <w:tcPr>
            <w:tcW w:w="1241" w:type="dxa"/>
            <w:vAlign w:val="bottom"/>
          </w:tcPr>
          <w:p w14:paraId="13C3630E" w14:textId="44588F39" w:rsidR="00D22F2B" w:rsidRPr="00071B32" w:rsidRDefault="00D22F2B" w:rsidP="00B7552D">
            <w:pPr>
              <w:jc w:val="center"/>
            </w:pPr>
            <w:r w:rsidRPr="00071B32">
              <w:t>X</w:t>
            </w:r>
          </w:p>
        </w:tc>
      </w:tr>
      <w:tr w:rsidR="00D22F2B" w14:paraId="30EAF73A" w14:textId="77777777" w:rsidTr="008C2BA9">
        <w:tc>
          <w:tcPr>
            <w:tcW w:w="1615" w:type="dxa"/>
            <w:shd w:val="clear" w:color="auto" w:fill="C1F0C7" w:themeFill="accent3" w:themeFillTint="33"/>
            <w:vAlign w:val="bottom"/>
          </w:tcPr>
          <w:p w14:paraId="46F91291" w14:textId="0D99C2A3" w:rsidR="00D22F2B" w:rsidRPr="008C2BA9" w:rsidRDefault="00D22F2B" w:rsidP="00B7552D">
            <w:r w:rsidRPr="008C2BA9">
              <w:t>35785439</w:t>
            </w:r>
            <w:r w:rsidR="002844FD" w:rsidRPr="008C2BA9">
              <w:rPr>
                <w:vertAlign w:val="superscript"/>
              </w:rPr>
              <w:t xml:space="preserve"> A</w:t>
            </w:r>
          </w:p>
        </w:tc>
        <w:tc>
          <w:tcPr>
            <w:tcW w:w="839" w:type="dxa"/>
            <w:vAlign w:val="bottom"/>
          </w:tcPr>
          <w:p w14:paraId="5C4A1513" w14:textId="77777777" w:rsidR="00D22F2B" w:rsidRPr="004E6127" w:rsidRDefault="00D22F2B" w:rsidP="00B7552D">
            <w:pPr>
              <w:jc w:val="center"/>
            </w:pPr>
            <w:r w:rsidRPr="004E6127">
              <w:t>2022</w:t>
            </w:r>
          </w:p>
        </w:tc>
        <w:tc>
          <w:tcPr>
            <w:tcW w:w="1113" w:type="dxa"/>
          </w:tcPr>
          <w:p w14:paraId="502B15EA" w14:textId="4AC579FC" w:rsidR="00D22F2B" w:rsidRPr="00071B32" w:rsidRDefault="00071B32" w:rsidP="00B7552D">
            <w:pPr>
              <w:jc w:val="center"/>
            </w:pPr>
            <w:r w:rsidRPr="00071B32">
              <w:t>2</w:t>
            </w:r>
          </w:p>
        </w:tc>
        <w:tc>
          <w:tcPr>
            <w:tcW w:w="1251" w:type="dxa"/>
            <w:vAlign w:val="bottom"/>
          </w:tcPr>
          <w:p w14:paraId="21174FEC" w14:textId="420EE319" w:rsidR="00D22F2B" w:rsidRPr="00B56339" w:rsidRDefault="00D22F2B" w:rsidP="00B7552D">
            <w:pPr>
              <w:jc w:val="center"/>
              <w:rPr>
                <w:highlight w:val="green"/>
              </w:rPr>
            </w:pPr>
          </w:p>
        </w:tc>
        <w:tc>
          <w:tcPr>
            <w:tcW w:w="1013" w:type="dxa"/>
            <w:vAlign w:val="bottom"/>
          </w:tcPr>
          <w:p w14:paraId="1661D84B" w14:textId="77777777" w:rsidR="00D22F2B" w:rsidRPr="00B56339" w:rsidRDefault="00D22F2B" w:rsidP="00B7552D">
            <w:pPr>
              <w:jc w:val="center"/>
              <w:rPr>
                <w:highlight w:val="green"/>
              </w:rPr>
            </w:pPr>
          </w:p>
        </w:tc>
        <w:tc>
          <w:tcPr>
            <w:tcW w:w="1398" w:type="dxa"/>
            <w:vAlign w:val="bottom"/>
          </w:tcPr>
          <w:p w14:paraId="42B37AA1" w14:textId="77777777" w:rsidR="00D22F2B" w:rsidRPr="00B56339" w:rsidRDefault="00D22F2B" w:rsidP="00B7552D">
            <w:pPr>
              <w:jc w:val="center"/>
              <w:rPr>
                <w:highlight w:val="green"/>
              </w:rPr>
            </w:pPr>
          </w:p>
        </w:tc>
        <w:tc>
          <w:tcPr>
            <w:tcW w:w="937" w:type="dxa"/>
            <w:vAlign w:val="bottom"/>
          </w:tcPr>
          <w:p w14:paraId="7A7453F7" w14:textId="77777777" w:rsidR="00D22F2B" w:rsidRPr="00B56339" w:rsidRDefault="00D22F2B" w:rsidP="00B7552D">
            <w:pPr>
              <w:jc w:val="center"/>
              <w:rPr>
                <w:highlight w:val="green"/>
              </w:rPr>
            </w:pPr>
          </w:p>
        </w:tc>
        <w:tc>
          <w:tcPr>
            <w:tcW w:w="914" w:type="dxa"/>
            <w:vAlign w:val="bottom"/>
          </w:tcPr>
          <w:p w14:paraId="5BC636FF" w14:textId="77777777" w:rsidR="00D22F2B" w:rsidRPr="00B56339" w:rsidRDefault="00D22F2B" w:rsidP="00B7552D">
            <w:pPr>
              <w:jc w:val="center"/>
              <w:rPr>
                <w:highlight w:val="green"/>
              </w:rPr>
            </w:pPr>
          </w:p>
        </w:tc>
        <w:tc>
          <w:tcPr>
            <w:tcW w:w="1251" w:type="dxa"/>
            <w:vAlign w:val="bottom"/>
          </w:tcPr>
          <w:p w14:paraId="5E38AFAC" w14:textId="77777777" w:rsidR="00D22F2B" w:rsidRPr="00B56339" w:rsidRDefault="00D22F2B" w:rsidP="00B7552D">
            <w:pPr>
              <w:jc w:val="center"/>
              <w:rPr>
                <w:highlight w:val="green"/>
              </w:rPr>
            </w:pPr>
          </w:p>
        </w:tc>
        <w:tc>
          <w:tcPr>
            <w:tcW w:w="1378" w:type="dxa"/>
            <w:vAlign w:val="bottom"/>
          </w:tcPr>
          <w:p w14:paraId="3FB84DEC" w14:textId="0673BCF1" w:rsidR="00D22F2B" w:rsidRPr="00071B32" w:rsidRDefault="00D22F2B" w:rsidP="00B7552D">
            <w:pPr>
              <w:jc w:val="center"/>
            </w:pPr>
            <w:r w:rsidRPr="00071B32">
              <w:t>X</w:t>
            </w:r>
          </w:p>
        </w:tc>
        <w:tc>
          <w:tcPr>
            <w:tcW w:w="1241" w:type="dxa"/>
            <w:vAlign w:val="bottom"/>
          </w:tcPr>
          <w:p w14:paraId="1C923AEA" w14:textId="77777777" w:rsidR="00D22F2B" w:rsidRPr="00071B32" w:rsidRDefault="00D22F2B" w:rsidP="00B7552D">
            <w:pPr>
              <w:jc w:val="center"/>
            </w:pPr>
          </w:p>
        </w:tc>
      </w:tr>
      <w:tr w:rsidR="00D22F2B" w14:paraId="6FA21CA8" w14:textId="77777777" w:rsidTr="00D22F2B">
        <w:tc>
          <w:tcPr>
            <w:tcW w:w="1615" w:type="dxa"/>
            <w:shd w:val="clear" w:color="auto" w:fill="auto"/>
            <w:vAlign w:val="bottom"/>
          </w:tcPr>
          <w:p w14:paraId="411B4C34" w14:textId="77777777" w:rsidR="00D22F2B" w:rsidRDefault="00D22F2B" w:rsidP="00B7552D">
            <w:r w:rsidRPr="00331CDC">
              <w:t>34564796</w:t>
            </w:r>
          </w:p>
        </w:tc>
        <w:tc>
          <w:tcPr>
            <w:tcW w:w="839" w:type="dxa"/>
            <w:shd w:val="clear" w:color="auto" w:fill="auto"/>
            <w:vAlign w:val="bottom"/>
          </w:tcPr>
          <w:p w14:paraId="4F474274" w14:textId="77777777" w:rsidR="00D22F2B" w:rsidRPr="004E6127" w:rsidRDefault="00D22F2B" w:rsidP="00B7552D">
            <w:pPr>
              <w:jc w:val="center"/>
            </w:pPr>
            <w:r w:rsidRPr="004E6127">
              <w:t>2022</w:t>
            </w:r>
          </w:p>
        </w:tc>
        <w:tc>
          <w:tcPr>
            <w:tcW w:w="1113" w:type="dxa"/>
          </w:tcPr>
          <w:p w14:paraId="0CA78FE5" w14:textId="6390FFEB" w:rsidR="00D22F2B" w:rsidRDefault="00F25FD8" w:rsidP="00B7552D">
            <w:pPr>
              <w:jc w:val="center"/>
            </w:pPr>
            <w:r>
              <w:t>NA</w:t>
            </w:r>
          </w:p>
        </w:tc>
        <w:tc>
          <w:tcPr>
            <w:tcW w:w="1251" w:type="dxa"/>
            <w:shd w:val="clear" w:color="auto" w:fill="auto"/>
            <w:vAlign w:val="bottom"/>
          </w:tcPr>
          <w:p w14:paraId="7BCD34A1" w14:textId="42D1FB6E" w:rsidR="00D22F2B" w:rsidRDefault="00D22F2B" w:rsidP="00B7552D">
            <w:pPr>
              <w:jc w:val="center"/>
            </w:pPr>
          </w:p>
        </w:tc>
        <w:tc>
          <w:tcPr>
            <w:tcW w:w="1013" w:type="dxa"/>
            <w:shd w:val="clear" w:color="auto" w:fill="auto"/>
            <w:vAlign w:val="bottom"/>
          </w:tcPr>
          <w:p w14:paraId="0A68F230" w14:textId="77777777" w:rsidR="00D22F2B" w:rsidRDefault="00D22F2B" w:rsidP="00B7552D">
            <w:pPr>
              <w:jc w:val="center"/>
            </w:pPr>
          </w:p>
        </w:tc>
        <w:tc>
          <w:tcPr>
            <w:tcW w:w="1398" w:type="dxa"/>
            <w:shd w:val="clear" w:color="auto" w:fill="auto"/>
            <w:vAlign w:val="bottom"/>
          </w:tcPr>
          <w:p w14:paraId="771FCBEA" w14:textId="77777777" w:rsidR="00D22F2B" w:rsidRDefault="00D22F2B" w:rsidP="00B7552D">
            <w:pPr>
              <w:jc w:val="center"/>
            </w:pPr>
          </w:p>
        </w:tc>
        <w:tc>
          <w:tcPr>
            <w:tcW w:w="937" w:type="dxa"/>
            <w:shd w:val="clear" w:color="auto" w:fill="auto"/>
            <w:vAlign w:val="bottom"/>
          </w:tcPr>
          <w:p w14:paraId="19DEBDDB" w14:textId="77777777" w:rsidR="00D22F2B" w:rsidRDefault="00D22F2B" w:rsidP="00B7552D">
            <w:pPr>
              <w:jc w:val="center"/>
            </w:pPr>
          </w:p>
        </w:tc>
        <w:tc>
          <w:tcPr>
            <w:tcW w:w="914" w:type="dxa"/>
            <w:shd w:val="clear" w:color="auto" w:fill="auto"/>
            <w:vAlign w:val="bottom"/>
          </w:tcPr>
          <w:p w14:paraId="11263920" w14:textId="77777777" w:rsidR="00D22F2B" w:rsidRDefault="00D22F2B" w:rsidP="00B7552D">
            <w:pPr>
              <w:jc w:val="center"/>
            </w:pPr>
          </w:p>
        </w:tc>
        <w:tc>
          <w:tcPr>
            <w:tcW w:w="1251" w:type="dxa"/>
            <w:shd w:val="clear" w:color="auto" w:fill="auto"/>
            <w:vAlign w:val="bottom"/>
          </w:tcPr>
          <w:p w14:paraId="026A4DCE" w14:textId="77777777" w:rsidR="00D22F2B" w:rsidRDefault="00D22F2B" w:rsidP="00B7552D">
            <w:pPr>
              <w:jc w:val="center"/>
            </w:pPr>
          </w:p>
        </w:tc>
        <w:tc>
          <w:tcPr>
            <w:tcW w:w="1378" w:type="dxa"/>
            <w:shd w:val="clear" w:color="auto" w:fill="auto"/>
            <w:vAlign w:val="bottom"/>
          </w:tcPr>
          <w:p w14:paraId="43378EC2" w14:textId="77777777" w:rsidR="00D22F2B" w:rsidRPr="00071B32" w:rsidRDefault="00D22F2B" w:rsidP="00B7552D">
            <w:pPr>
              <w:jc w:val="center"/>
            </w:pPr>
          </w:p>
        </w:tc>
        <w:tc>
          <w:tcPr>
            <w:tcW w:w="1241" w:type="dxa"/>
            <w:shd w:val="clear" w:color="auto" w:fill="auto"/>
            <w:vAlign w:val="bottom"/>
          </w:tcPr>
          <w:p w14:paraId="456C87CA" w14:textId="147B5DD8" w:rsidR="00D22F2B" w:rsidRPr="00071B32" w:rsidRDefault="00D22F2B" w:rsidP="00B7552D">
            <w:pPr>
              <w:jc w:val="center"/>
            </w:pPr>
            <w:r w:rsidRPr="00071B32">
              <w:t>X</w:t>
            </w:r>
          </w:p>
        </w:tc>
      </w:tr>
      <w:tr w:rsidR="00D22F2B" w14:paraId="27C5689A" w14:textId="77777777" w:rsidTr="00D22F2B">
        <w:tc>
          <w:tcPr>
            <w:tcW w:w="1615" w:type="dxa"/>
            <w:vAlign w:val="bottom"/>
          </w:tcPr>
          <w:p w14:paraId="393255CA" w14:textId="77777777" w:rsidR="00D22F2B" w:rsidRDefault="00D22F2B" w:rsidP="00B7552D">
            <w:r w:rsidRPr="005250AA">
              <w:t>33299934</w:t>
            </w:r>
            <w:r w:rsidRPr="005250AA">
              <w:rPr>
                <w:vertAlign w:val="superscript"/>
              </w:rPr>
              <w:t xml:space="preserve"> Y</w:t>
            </w:r>
          </w:p>
        </w:tc>
        <w:tc>
          <w:tcPr>
            <w:tcW w:w="839" w:type="dxa"/>
            <w:vAlign w:val="bottom"/>
          </w:tcPr>
          <w:p w14:paraId="5B11EA7E" w14:textId="77777777" w:rsidR="00D22F2B" w:rsidRPr="004E6127" w:rsidRDefault="00D22F2B" w:rsidP="00B7552D">
            <w:pPr>
              <w:jc w:val="center"/>
            </w:pPr>
            <w:r w:rsidRPr="004E6127">
              <w:t>2020</w:t>
            </w:r>
          </w:p>
        </w:tc>
        <w:tc>
          <w:tcPr>
            <w:tcW w:w="1113" w:type="dxa"/>
          </w:tcPr>
          <w:p w14:paraId="68A2B7AC" w14:textId="1C14A049" w:rsidR="00D22F2B" w:rsidRDefault="00F25FD8" w:rsidP="00B7552D">
            <w:pPr>
              <w:jc w:val="center"/>
            </w:pPr>
            <w:r>
              <w:t>NA</w:t>
            </w:r>
          </w:p>
        </w:tc>
        <w:tc>
          <w:tcPr>
            <w:tcW w:w="1251" w:type="dxa"/>
            <w:vAlign w:val="bottom"/>
          </w:tcPr>
          <w:p w14:paraId="595DC1E2" w14:textId="6E48599C" w:rsidR="00D22F2B" w:rsidRDefault="00D22F2B" w:rsidP="00B7552D">
            <w:pPr>
              <w:jc w:val="center"/>
            </w:pPr>
          </w:p>
        </w:tc>
        <w:tc>
          <w:tcPr>
            <w:tcW w:w="1013" w:type="dxa"/>
            <w:vAlign w:val="bottom"/>
          </w:tcPr>
          <w:p w14:paraId="7CE3DA55" w14:textId="77777777" w:rsidR="00D22F2B" w:rsidRDefault="00D22F2B" w:rsidP="00B7552D">
            <w:pPr>
              <w:jc w:val="center"/>
            </w:pPr>
          </w:p>
        </w:tc>
        <w:tc>
          <w:tcPr>
            <w:tcW w:w="1398" w:type="dxa"/>
            <w:vAlign w:val="bottom"/>
          </w:tcPr>
          <w:p w14:paraId="4C3BE9E9" w14:textId="77777777" w:rsidR="00D22F2B" w:rsidRDefault="00D22F2B" w:rsidP="00B7552D">
            <w:pPr>
              <w:jc w:val="center"/>
            </w:pPr>
          </w:p>
        </w:tc>
        <w:tc>
          <w:tcPr>
            <w:tcW w:w="937" w:type="dxa"/>
            <w:vAlign w:val="bottom"/>
          </w:tcPr>
          <w:p w14:paraId="31897360" w14:textId="77777777" w:rsidR="00D22F2B" w:rsidRDefault="00D22F2B" w:rsidP="00B7552D">
            <w:pPr>
              <w:jc w:val="center"/>
            </w:pPr>
          </w:p>
        </w:tc>
        <w:tc>
          <w:tcPr>
            <w:tcW w:w="914" w:type="dxa"/>
            <w:vAlign w:val="bottom"/>
          </w:tcPr>
          <w:p w14:paraId="011BFAA7" w14:textId="77777777" w:rsidR="00D22F2B" w:rsidRDefault="00D22F2B" w:rsidP="00B7552D">
            <w:pPr>
              <w:jc w:val="center"/>
            </w:pPr>
          </w:p>
        </w:tc>
        <w:tc>
          <w:tcPr>
            <w:tcW w:w="1251" w:type="dxa"/>
            <w:vAlign w:val="bottom"/>
          </w:tcPr>
          <w:p w14:paraId="296B84CD" w14:textId="77777777" w:rsidR="00D22F2B" w:rsidRDefault="00D22F2B" w:rsidP="00B7552D">
            <w:pPr>
              <w:jc w:val="center"/>
            </w:pPr>
          </w:p>
        </w:tc>
        <w:tc>
          <w:tcPr>
            <w:tcW w:w="1378" w:type="dxa"/>
            <w:vAlign w:val="bottom"/>
          </w:tcPr>
          <w:p w14:paraId="1CD285CA" w14:textId="77777777" w:rsidR="00D22F2B" w:rsidRPr="00071B32" w:rsidRDefault="00D22F2B" w:rsidP="00B7552D">
            <w:pPr>
              <w:jc w:val="center"/>
            </w:pPr>
          </w:p>
        </w:tc>
        <w:tc>
          <w:tcPr>
            <w:tcW w:w="1241" w:type="dxa"/>
            <w:vAlign w:val="bottom"/>
          </w:tcPr>
          <w:p w14:paraId="53636924" w14:textId="5BCBDCAB" w:rsidR="00D22F2B" w:rsidRPr="00071B32" w:rsidRDefault="00D22F2B" w:rsidP="00B7552D">
            <w:pPr>
              <w:jc w:val="center"/>
            </w:pPr>
            <w:r w:rsidRPr="00071B32">
              <w:t>X</w:t>
            </w:r>
          </w:p>
        </w:tc>
      </w:tr>
      <w:tr w:rsidR="00D22F2B" w14:paraId="7158BD08" w14:textId="77777777" w:rsidTr="008C2BA9">
        <w:tc>
          <w:tcPr>
            <w:tcW w:w="1615" w:type="dxa"/>
            <w:shd w:val="clear" w:color="auto" w:fill="FAE2D5" w:themeFill="accent2" w:themeFillTint="33"/>
            <w:vAlign w:val="bottom"/>
          </w:tcPr>
          <w:p w14:paraId="5B4AA7EC" w14:textId="10ED558E" w:rsidR="00D22F2B" w:rsidRDefault="00D22F2B" w:rsidP="00B7552D">
            <w:r w:rsidRPr="005250AA">
              <w:t>31906400</w:t>
            </w:r>
            <w:r w:rsidR="005A3D0D" w:rsidRPr="00AD3456">
              <w:rPr>
                <w:vertAlign w:val="superscript"/>
              </w:rPr>
              <w:t xml:space="preserve"> </w:t>
            </w:r>
            <w:r w:rsidR="005F1B8A">
              <w:rPr>
                <w:vertAlign w:val="superscript"/>
              </w:rPr>
              <w:t>C</w:t>
            </w:r>
          </w:p>
        </w:tc>
        <w:tc>
          <w:tcPr>
            <w:tcW w:w="839" w:type="dxa"/>
            <w:vAlign w:val="bottom"/>
          </w:tcPr>
          <w:p w14:paraId="5A18E99E" w14:textId="77777777" w:rsidR="00D22F2B" w:rsidRPr="004E6127" w:rsidRDefault="00D22F2B" w:rsidP="00B7552D">
            <w:pPr>
              <w:jc w:val="center"/>
            </w:pPr>
            <w:r w:rsidRPr="004E6127">
              <w:t>2020</w:t>
            </w:r>
          </w:p>
        </w:tc>
        <w:tc>
          <w:tcPr>
            <w:tcW w:w="1113" w:type="dxa"/>
          </w:tcPr>
          <w:p w14:paraId="52B86BA1" w14:textId="1D1080A3" w:rsidR="00D22F2B" w:rsidRDefault="00370BA3" w:rsidP="00B7552D">
            <w:pPr>
              <w:jc w:val="center"/>
            </w:pPr>
            <w:r>
              <w:t>1</w:t>
            </w:r>
            <w:r w:rsidRPr="00BE2262">
              <w:t>, 2,</w:t>
            </w:r>
            <w:r>
              <w:t xml:space="preserve"> 3</w:t>
            </w:r>
          </w:p>
        </w:tc>
        <w:tc>
          <w:tcPr>
            <w:tcW w:w="1251" w:type="dxa"/>
            <w:vAlign w:val="bottom"/>
          </w:tcPr>
          <w:p w14:paraId="08C726EC" w14:textId="247FB7BC" w:rsidR="00D22F2B" w:rsidRDefault="00D22F2B" w:rsidP="00B7552D">
            <w:pPr>
              <w:jc w:val="center"/>
            </w:pPr>
          </w:p>
        </w:tc>
        <w:tc>
          <w:tcPr>
            <w:tcW w:w="1013" w:type="dxa"/>
            <w:vAlign w:val="bottom"/>
          </w:tcPr>
          <w:p w14:paraId="5B2CDB03" w14:textId="77777777" w:rsidR="00D22F2B" w:rsidRDefault="00D22F2B" w:rsidP="00B7552D">
            <w:pPr>
              <w:jc w:val="center"/>
            </w:pPr>
          </w:p>
        </w:tc>
        <w:tc>
          <w:tcPr>
            <w:tcW w:w="1398" w:type="dxa"/>
            <w:vAlign w:val="bottom"/>
          </w:tcPr>
          <w:p w14:paraId="62DAF388" w14:textId="77777777" w:rsidR="00D22F2B" w:rsidRDefault="00D22F2B" w:rsidP="00B7552D">
            <w:pPr>
              <w:jc w:val="center"/>
            </w:pPr>
          </w:p>
        </w:tc>
        <w:tc>
          <w:tcPr>
            <w:tcW w:w="937" w:type="dxa"/>
            <w:vAlign w:val="bottom"/>
          </w:tcPr>
          <w:p w14:paraId="04BD8266" w14:textId="77777777" w:rsidR="00D22F2B" w:rsidRDefault="00D22F2B" w:rsidP="00B7552D">
            <w:pPr>
              <w:jc w:val="center"/>
            </w:pPr>
          </w:p>
        </w:tc>
        <w:tc>
          <w:tcPr>
            <w:tcW w:w="914" w:type="dxa"/>
            <w:vAlign w:val="bottom"/>
          </w:tcPr>
          <w:p w14:paraId="75403C4C" w14:textId="21242D23" w:rsidR="00D22F2B" w:rsidRDefault="00D22F2B" w:rsidP="00B7552D">
            <w:pPr>
              <w:jc w:val="center"/>
            </w:pPr>
            <w:r>
              <w:t>X</w:t>
            </w:r>
          </w:p>
        </w:tc>
        <w:tc>
          <w:tcPr>
            <w:tcW w:w="1251" w:type="dxa"/>
            <w:vAlign w:val="bottom"/>
          </w:tcPr>
          <w:p w14:paraId="3C56271F" w14:textId="77777777" w:rsidR="00D22F2B" w:rsidRDefault="00D22F2B" w:rsidP="00B7552D">
            <w:pPr>
              <w:jc w:val="center"/>
            </w:pPr>
          </w:p>
        </w:tc>
        <w:tc>
          <w:tcPr>
            <w:tcW w:w="1378" w:type="dxa"/>
            <w:vAlign w:val="bottom"/>
          </w:tcPr>
          <w:p w14:paraId="50279F4F" w14:textId="77777777" w:rsidR="00D22F2B" w:rsidRPr="00071B32" w:rsidRDefault="00D22F2B" w:rsidP="00B7552D">
            <w:pPr>
              <w:jc w:val="center"/>
            </w:pPr>
          </w:p>
        </w:tc>
        <w:tc>
          <w:tcPr>
            <w:tcW w:w="1241" w:type="dxa"/>
            <w:vAlign w:val="bottom"/>
          </w:tcPr>
          <w:p w14:paraId="1B178BBE" w14:textId="77777777" w:rsidR="00D22F2B" w:rsidRPr="00071B32" w:rsidRDefault="00D22F2B" w:rsidP="00B7552D">
            <w:pPr>
              <w:jc w:val="center"/>
            </w:pPr>
          </w:p>
        </w:tc>
      </w:tr>
      <w:tr w:rsidR="00D22F2B" w14:paraId="2531D6E4" w14:textId="77777777" w:rsidTr="008C2BA9">
        <w:tc>
          <w:tcPr>
            <w:tcW w:w="1615" w:type="dxa"/>
            <w:shd w:val="clear" w:color="auto" w:fill="C1F0C7" w:themeFill="accent3" w:themeFillTint="33"/>
            <w:vAlign w:val="bottom"/>
          </w:tcPr>
          <w:p w14:paraId="7458C0E8" w14:textId="77777777" w:rsidR="00D22F2B" w:rsidRPr="00B56339" w:rsidRDefault="00D22F2B" w:rsidP="00B7552D">
            <w:pPr>
              <w:rPr>
                <w:highlight w:val="green"/>
              </w:rPr>
            </w:pPr>
            <w:r w:rsidRPr="008C2BA9">
              <w:t>31496128</w:t>
            </w:r>
          </w:p>
        </w:tc>
        <w:tc>
          <w:tcPr>
            <w:tcW w:w="839" w:type="dxa"/>
            <w:vAlign w:val="bottom"/>
          </w:tcPr>
          <w:p w14:paraId="0BED7ECB" w14:textId="77777777" w:rsidR="00D22F2B" w:rsidRPr="004E6127" w:rsidRDefault="00D22F2B" w:rsidP="00B7552D">
            <w:pPr>
              <w:jc w:val="center"/>
            </w:pPr>
            <w:r w:rsidRPr="004E6127">
              <w:t>2019</w:t>
            </w:r>
          </w:p>
        </w:tc>
        <w:tc>
          <w:tcPr>
            <w:tcW w:w="1113" w:type="dxa"/>
          </w:tcPr>
          <w:p w14:paraId="74795E5E" w14:textId="39748046" w:rsidR="00D22F2B" w:rsidRPr="00071B32" w:rsidRDefault="00876698" w:rsidP="00B7552D">
            <w:pPr>
              <w:jc w:val="center"/>
            </w:pPr>
            <w:r>
              <w:t>2</w:t>
            </w:r>
          </w:p>
        </w:tc>
        <w:tc>
          <w:tcPr>
            <w:tcW w:w="1251" w:type="dxa"/>
            <w:vAlign w:val="bottom"/>
          </w:tcPr>
          <w:p w14:paraId="3125E4A0" w14:textId="79F62F16" w:rsidR="00D22F2B" w:rsidRPr="00B56339" w:rsidRDefault="00D22F2B" w:rsidP="00B7552D">
            <w:pPr>
              <w:jc w:val="center"/>
              <w:rPr>
                <w:highlight w:val="green"/>
              </w:rPr>
            </w:pPr>
          </w:p>
        </w:tc>
        <w:tc>
          <w:tcPr>
            <w:tcW w:w="1013" w:type="dxa"/>
            <w:vAlign w:val="bottom"/>
          </w:tcPr>
          <w:p w14:paraId="15C08E6B" w14:textId="77777777" w:rsidR="00D22F2B" w:rsidRPr="00B56339" w:rsidRDefault="00D22F2B" w:rsidP="00B7552D">
            <w:pPr>
              <w:jc w:val="center"/>
              <w:rPr>
                <w:highlight w:val="green"/>
              </w:rPr>
            </w:pPr>
          </w:p>
        </w:tc>
        <w:tc>
          <w:tcPr>
            <w:tcW w:w="1398" w:type="dxa"/>
            <w:vAlign w:val="bottom"/>
          </w:tcPr>
          <w:p w14:paraId="17244C81" w14:textId="77777777" w:rsidR="00D22F2B" w:rsidRPr="00B56339" w:rsidRDefault="00D22F2B" w:rsidP="00B7552D">
            <w:pPr>
              <w:jc w:val="center"/>
              <w:rPr>
                <w:highlight w:val="green"/>
              </w:rPr>
            </w:pPr>
          </w:p>
        </w:tc>
        <w:tc>
          <w:tcPr>
            <w:tcW w:w="937" w:type="dxa"/>
            <w:vAlign w:val="bottom"/>
          </w:tcPr>
          <w:p w14:paraId="6697BC17" w14:textId="77777777" w:rsidR="00D22F2B" w:rsidRPr="00B56339" w:rsidRDefault="00D22F2B" w:rsidP="00B7552D">
            <w:pPr>
              <w:jc w:val="center"/>
              <w:rPr>
                <w:highlight w:val="green"/>
              </w:rPr>
            </w:pPr>
          </w:p>
        </w:tc>
        <w:tc>
          <w:tcPr>
            <w:tcW w:w="914" w:type="dxa"/>
            <w:vAlign w:val="bottom"/>
          </w:tcPr>
          <w:p w14:paraId="6617A647" w14:textId="77777777" w:rsidR="00D22F2B" w:rsidRPr="00B56339" w:rsidRDefault="00D22F2B" w:rsidP="00B7552D">
            <w:pPr>
              <w:jc w:val="center"/>
              <w:rPr>
                <w:highlight w:val="green"/>
              </w:rPr>
            </w:pPr>
          </w:p>
        </w:tc>
        <w:tc>
          <w:tcPr>
            <w:tcW w:w="1251" w:type="dxa"/>
            <w:vAlign w:val="bottom"/>
          </w:tcPr>
          <w:p w14:paraId="3452EF86" w14:textId="77777777" w:rsidR="00D22F2B" w:rsidRPr="00B56339" w:rsidRDefault="00D22F2B" w:rsidP="00B7552D">
            <w:pPr>
              <w:jc w:val="center"/>
              <w:rPr>
                <w:highlight w:val="green"/>
              </w:rPr>
            </w:pPr>
          </w:p>
        </w:tc>
        <w:tc>
          <w:tcPr>
            <w:tcW w:w="1378" w:type="dxa"/>
            <w:vAlign w:val="bottom"/>
          </w:tcPr>
          <w:p w14:paraId="6CBBB993" w14:textId="5091DA62" w:rsidR="00D22F2B" w:rsidRPr="00071B32" w:rsidRDefault="00D22F2B" w:rsidP="00B7552D">
            <w:pPr>
              <w:jc w:val="center"/>
            </w:pPr>
            <w:r w:rsidRPr="00071B32">
              <w:t>X</w:t>
            </w:r>
          </w:p>
        </w:tc>
        <w:tc>
          <w:tcPr>
            <w:tcW w:w="1241" w:type="dxa"/>
            <w:vAlign w:val="bottom"/>
          </w:tcPr>
          <w:p w14:paraId="78CB2AB2" w14:textId="77777777" w:rsidR="00D22F2B" w:rsidRPr="00071B32" w:rsidRDefault="00D22F2B" w:rsidP="00B7552D">
            <w:pPr>
              <w:jc w:val="center"/>
            </w:pPr>
          </w:p>
        </w:tc>
      </w:tr>
      <w:tr w:rsidR="00D22F2B" w14:paraId="1218A6EC" w14:textId="77777777" w:rsidTr="00D22F2B">
        <w:tc>
          <w:tcPr>
            <w:tcW w:w="1615" w:type="dxa"/>
            <w:vAlign w:val="bottom"/>
          </w:tcPr>
          <w:p w14:paraId="040DB5C9" w14:textId="77777777" w:rsidR="00D22F2B" w:rsidRPr="00FF02CC" w:rsidRDefault="00D22F2B" w:rsidP="00B7552D">
            <w:r w:rsidRPr="000A152A">
              <w:t>30626392</w:t>
            </w:r>
          </w:p>
        </w:tc>
        <w:tc>
          <w:tcPr>
            <w:tcW w:w="839" w:type="dxa"/>
            <w:vAlign w:val="bottom"/>
          </w:tcPr>
          <w:p w14:paraId="1D03820A" w14:textId="77777777" w:rsidR="00D22F2B" w:rsidRPr="004E6127" w:rsidRDefault="00D22F2B" w:rsidP="00B7552D">
            <w:pPr>
              <w:jc w:val="center"/>
            </w:pPr>
            <w:r w:rsidRPr="004E6127">
              <w:t>2019</w:t>
            </w:r>
          </w:p>
        </w:tc>
        <w:tc>
          <w:tcPr>
            <w:tcW w:w="1113" w:type="dxa"/>
          </w:tcPr>
          <w:p w14:paraId="61582D38" w14:textId="1EC7F738" w:rsidR="00D22F2B" w:rsidRPr="00071B32" w:rsidRDefault="00F25FD8" w:rsidP="00B7552D">
            <w:pPr>
              <w:jc w:val="center"/>
            </w:pPr>
            <w:r w:rsidRPr="00071B32">
              <w:t>NA</w:t>
            </w:r>
          </w:p>
        </w:tc>
        <w:tc>
          <w:tcPr>
            <w:tcW w:w="1251" w:type="dxa"/>
            <w:vAlign w:val="bottom"/>
          </w:tcPr>
          <w:p w14:paraId="2AA07EF1" w14:textId="18DC954B" w:rsidR="00D22F2B" w:rsidRDefault="00D22F2B" w:rsidP="00B7552D">
            <w:pPr>
              <w:jc w:val="center"/>
            </w:pPr>
          </w:p>
        </w:tc>
        <w:tc>
          <w:tcPr>
            <w:tcW w:w="1013" w:type="dxa"/>
            <w:vAlign w:val="bottom"/>
          </w:tcPr>
          <w:p w14:paraId="6A32BE10" w14:textId="77777777" w:rsidR="00D22F2B" w:rsidRDefault="00D22F2B" w:rsidP="00B7552D">
            <w:pPr>
              <w:jc w:val="center"/>
            </w:pPr>
          </w:p>
        </w:tc>
        <w:tc>
          <w:tcPr>
            <w:tcW w:w="1398" w:type="dxa"/>
            <w:vAlign w:val="bottom"/>
          </w:tcPr>
          <w:p w14:paraId="37B255D6" w14:textId="77777777" w:rsidR="00D22F2B" w:rsidRDefault="00D22F2B" w:rsidP="00B7552D">
            <w:pPr>
              <w:jc w:val="center"/>
            </w:pPr>
          </w:p>
        </w:tc>
        <w:tc>
          <w:tcPr>
            <w:tcW w:w="937" w:type="dxa"/>
            <w:vAlign w:val="bottom"/>
          </w:tcPr>
          <w:p w14:paraId="4F93CD68" w14:textId="77777777" w:rsidR="00D22F2B" w:rsidRDefault="00D22F2B" w:rsidP="00B7552D">
            <w:pPr>
              <w:jc w:val="center"/>
            </w:pPr>
          </w:p>
        </w:tc>
        <w:tc>
          <w:tcPr>
            <w:tcW w:w="914" w:type="dxa"/>
            <w:vAlign w:val="bottom"/>
          </w:tcPr>
          <w:p w14:paraId="743BE060" w14:textId="77777777" w:rsidR="00D22F2B" w:rsidRDefault="00D22F2B" w:rsidP="00B7552D">
            <w:pPr>
              <w:jc w:val="center"/>
            </w:pPr>
          </w:p>
        </w:tc>
        <w:tc>
          <w:tcPr>
            <w:tcW w:w="1251" w:type="dxa"/>
            <w:vAlign w:val="bottom"/>
          </w:tcPr>
          <w:p w14:paraId="381BBBA9" w14:textId="77777777" w:rsidR="00D22F2B" w:rsidRDefault="00D22F2B" w:rsidP="00B7552D">
            <w:pPr>
              <w:jc w:val="center"/>
            </w:pPr>
          </w:p>
        </w:tc>
        <w:tc>
          <w:tcPr>
            <w:tcW w:w="1378" w:type="dxa"/>
            <w:vAlign w:val="bottom"/>
          </w:tcPr>
          <w:p w14:paraId="1AFB14BE" w14:textId="77777777" w:rsidR="00D22F2B" w:rsidRPr="00071B32" w:rsidRDefault="00D22F2B" w:rsidP="00B7552D">
            <w:pPr>
              <w:jc w:val="center"/>
            </w:pPr>
          </w:p>
        </w:tc>
        <w:tc>
          <w:tcPr>
            <w:tcW w:w="1241" w:type="dxa"/>
            <w:vAlign w:val="bottom"/>
          </w:tcPr>
          <w:p w14:paraId="2D578867" w14:textId="36DD649D" w:rsidR="00D22F2B" w:rsidRPr="00071B32" w:rsidRDefault="00D22F2B" w:rsidP="00B7552D">
            <w:pPr>
              <w:jc w:val="center"/>
            </w:pPr>
            <w:r w:rsidRPr="00071B32">
              <w:t>X</w:t>
            </w:r>
          </w:p>
        </w:tc>
      </w:tr>
      <w:tr w:rsidR="00D22F2B" w14:paraId="6A34B979" w14:textId="77777777" w:rsidTr="00D22F2B">
        <w:tc>
          <w:tcPr>
            <w:tcW w:w="1615" w:type="dxa"/>
            <w:vAlign w:val="bottom"/>
          </w:tcPr>
          <w:p w14:paraId="56C8547F" w14:textId="77777777" w:rsidR="00D22F2B" w:rsidRPr="00FF02CC" w:rsidRDefault="00D22F2B" w:rsidP="00B7552D">
            <w:r w:rsidRPr="000A152A">
              <w:t>28980135</w:t>
            </w:r>
          </w:p>
        </w:tc>
        <w:tc>
          <w:tcPr>
            <w:tcW w:w="839" w:type="dxa"/>
            <w:vAlign w:val="bottom"/>
          </w:tcPr>
          <w:p w14:paraId="5E5E5EC8" w14:textId="77777777" w:rsidR="00D22F2B" w:rsidRPr="004E6127" w:rsidRDefault="00D22F2B" w:rsidP="00B7552D">
            <w:pPr>
              <w:jc w:val="center"/>
            </w:pPr>
            <w:r w:rsidRPr="004E6127">
              <w:t>2017</w:t>
            </w:r>
          </w:p>
        </w:tc>
        <w:tc>
          <w:tcPr>
            <w:tcW w:w="1113" w:type="dxa"/>
          </w:tcPr>
          <w:p w14:paraId="7490F627" w14:textId="2C8F6671" w:rsidR="00D22F2B" w:rsidRPr="00071B32" w:rsidRDefault="00F25FD8" w:rsidP="00B7552D">
            <w:pPr>
              <w:jc w:val="center"/>
            </w:pPr>
            <w:r w:rsidRPr="00071B32">
              <w:t>NA</w:t>
            </w:r>
          </w:p>
        </w:tc>
        <w:tc>
          <w:tcPr>
            <w:tcW w:w="1251" w:type="dxa"/>
            <w:vAlign w:val="bottom"/>
          </w:tcPr>
          <w:p w14:paraId="656705E8" w14:textId="0CA016A2" w:rsidR="00D22F2B" w:rsidRDefault="00D22F2B" w:rsidP="00B7552D">
            <w:pPr>
              <w:jc w:val="center"/>
            </w:pPr>
          </w:p>
        </w:tc>
        <w:tc>
          <w:tcPr>
            <w:tcW w:w="1013" w:type="dxa"/>
            <w:vAlign w:val="bottom"/>
          </w:tcPr>
          <w:p w14:paraId="3C5A7AA9" w14:textId="77777777" w:rsidR="00D22F2B" w:rsidRDefault="00D22F2B" w:rsidP="00B7552D">
            <w:pPr>
              <w:jc w:val="center"/>
            </w:pPr>
          </w:p>
        </w:tc>
        <w:tc>
          <w:tcPr>
            <w:tcW w:w="1398" w:type="dxa"/>
            <w:vAlign w:val="bottom"/>
          </w:tcPr>
          <w:p w14:paraId="76207604" w14:textId="77777777" w:rsidR="00D22F2B" w:rsidRDefault="00D22F2B" w:rsidP="00B7552D">
            <w:pPr>
              <w:jc w:val="center"/>
            </w:pPr>
          </w:p>
        </w:tc>
        <w:tc>
          <w:tcPr>
            <w:tcW w:w="937" w:type="dxa"/>
            <w:vAlign w:val="bottom"/>
          </w:tcPr>
          <w:p w14:paraId="565C6260" w14:textId="77777777" w:rsidR="00D22F2B" w:rsidRDefault="00D22F2B" w:rsidP="00B7552D">
            <w:pPr>
              <w:jc w:val="center"/>
            </w:pPr>
          </w:p>
        </w:tc>
        <w:tc>
          <w:tcPr>
            <w:tcW w:w="914" w:type="dxa"/>
            <w:vAlign w:val="bottom"/>
          </w:tcPr>
          <w:p w14:paraId="3136DE82" w14:textId="77777777" w:rsidR="00D22F2B" w:rsidRDefault="00D22F2B" w:rsidP="00B7552D">
            <w:pPr>
              <w:jc w:val="center"/>
            </w:pPr>
          </w:p>
        </w:tc>
        <w:tc>
          <w:tcPr>
            <w:tcW w:w="1251" w:type="dxa"/>
            <w:vAlign w:val="bottom"/>
          </w:tcPr>
          <w:p w14:paraId="2102EEB4" w14:textId="77777777" w:rsidR="00D22F2B" w:rsidRDefault="00D22F2B" w:rsidP="00B7552D">
            <w:pPr>
              <w:jc w:val="center"/>
            </w:pPr>
          </w:p>
        </w:tc>
        <w:tc>
          <w:tcPr>
            <w:tcW w:w="1378" w:type="dxa"/>
            <w:vAlign w:val="bottom"/>
          </w:tcPr>
          <w:p w14:paraId="088C4231" w14:textId="77777777" w:rsidR="00D22F2B" w:rsidRPr="00071B32" w:rsidRDefault="00D22F2B" w:rsidP="00B7552D">
            <w:pPr>
              <w:jc w:val="center"/>
            </w:pPr>
          </w:p>
        </w:tc>
        <w:tc>
          <w:tcPr>
            <w:tcW w:w="1241" w:type="dxa"/>
            <w:vAlign w:val="bottom"/>
          </w:tcPr>
          <w:p w14:paraId="07D3FA44" w14:textId="6669A25D" w:rsidR="00D22F2B" w:rsidRPr="00071B32" w:rsidRDefault="00D22F2B" w:rsidP="00B7552D">
            <w:pPr>
              <w:jc w:val="center"/>
            </w:pPr>
            <w:r w:rsidRPr="00071B32">
              <w:t>X</w:t>
            </w:r>
          </w:p>
        </w:tc>
      </w:tr>
      <w:tr w:rsidR="00D22F2B" w14:paraId="68616C1C" w14:textId="77777777" w:rsidTr="00D22F2B">
        <w:tc>
          <w:tcPr>
            <w:tcW w:w="1615" w:type="dxa"/>
            <w:vAlign w:val="bottom"/>
          </w:tcPr>
          <w:p w14:paraId="03BC4EB2" w14:textId="77777777" w:rsidR="00D22F2B" w:rsidRPr="00FF02CC" w:rsidRDefault="00D22F2B" w:rsidP="00B7552D">
            <w:r w:rsidRPr="000A152A">
              <w:t>28915865</w:t>
            </w:r>
          </w:p>
        </w:tc>
        <w:tc>
          <w:tcPr>
            <w:tcW w:w="839" w:type="dxa"/>
            <w:vAlign w:val="bottom"/>
          </w:tcPr>
          <w:p w14:paraId="6A23C02E" w14:textId="77777777" w:rsidR="00D22F2B" w:rsidRPr="004E6127" w:rsidRDefault="00D22F2B" w:rsidP="00B7552D">
            <w:pPr>
              <w:jc w:val="center"/>
            </w:pPr>
            <w:r w:rsidRPr="004E6127">
              <w:t>2017</w:t>
            </w:r>
          </w:p>
        </w:tc>
        <w:tc>
          <w:tcPr>
            <w:tcW w:w="1113" w:type="dxa"/>
          </w:tcPr>
          <w:p w14:paraId="6129BB56" w14:textId="50DE70D1" w:rsidR="00D22F2B" w:rsidRPr="00071B32" w:rsidRDefault="00F25FD8" w:rsidP="00B7552D">
            <w:pPr>
              <w:jc w:val="center"/>
            </w:pPr>
            <w:r w:rsidRPr="00071B32">
              <w:t>NA</w:t>
            </w:r>
          </w:p>
        </w:tc>
        <w:tc>
          <w:tcPr>
            <w:tcW w:w="1251" w:type="dxa"/>
            <w:vAlign w:val="bottom"/>
          </w:tcPr>
          <w:p w14:paraId="7890836B" w14:textId="1C9D7F4F" w:rsidR="00D22F2B" w:rsidRDefault="00D22F2B" w:rsidP="00B7552D">
            <w:pPr>
              <w:jc w:val="center"/>
            </w:pPr>
          </w:p>
        </w:tc>
        <w:tc>
          <w:tcPr>
            <w:tcW w:w="1013" w:type="dxa"/>
            <w:vAlign w:val="bottom"/>
          </w:tcPr>
          <w:p w14:paraId="5B0E907D" w14:textId="77777777" w:rsidR="00D22F2B" w:rsidRDefault="00D22F2B" w:rsidP="00B7552D">
            <w:pPr>
              <w:jc w:val="center"/>
            </w:pPr>
          </w:p>
        </w:tc>
        <w:tc>
          <w:tcPr>
            <w:tcW w:w="1398" w:type="dxa"/>
            <w:vAlign w:val="bottom"/>
          </w:tcPr>
          <w:p w14:paraId="58C9E58C" w14:textId="77777777" w:rsidR="00D22F2B" w:rsidRDefault="00D22F2B" w:rsidP="00B7552D">
            <w:pPr>
              <w:jc w:val="center"/>
            </w:pPr>
          </w:p>
        </w:tc>
        <w:tc>
          <w:tcPr>
            <w:tcW w:w="937" w:type="dxa"/>
            <w:vAlign w:val="bottom"/>
          </w:tcPr>
          <w:p w14:paraId="54781967" w14:textId="77777777" w:rsidR="00D22F2B" w:rsidRDefault="00D22F2B" w:rsidP="00B7552D">
            <w:pPr>
              <w:jc w:val="center"/>
            </w:pPr>
          </w:p>
        </w:tc>
        <w:tc>
          <w:tcPr>
            <w:tcW w:w="914" w:type="dxa"/>
            <w:vAlign w:val="bottom"/>
          </w:tcPr>
          <w:p w14:paraId="1E7373B0" w14:textId="77777777" w:rsidR="00D22F2B" w:rsidRDefault="00D22F2B" w:rsidP="00B7552D">
            <w:pPr>
              <w:jc w:val="center"/>
            </w:pPr>
          </w:p>
        </w:tc>
        <w:tc>
          <w:tcPr>
            <w:tcW w:w="1251" w:type="dxa"/>
            <w:vAlign w:val="bottom"/>
          </w:tcPr>
          <w:p w14:paraId="4E29F6A9" w14:textId="77777777" w:rsidR="00D22F2B" w:rsidRDefault="00D22F2B" w:rsidP="00B7552D">
            <w:pPr>
              <w:jc w:val="center"/>
            </w:pPr>
          </w:p>
        </w:tc>
        <w:tc>
          <w:tcPr>
            <w:tcW w:w="1378" w:type="dxa"/>
            <w:vAlign w:val="bottom"/>
          </w:tcPr>
          <w:p w14:paraId="3AE8956D" w14:textId="77777777" w:rsidR="00D22F2B" w:rsidRPr="00071B32" w:rsidRDefault="00D22F2B" w:rsidP="00B7552D">
            <w:pPr>
              <w:jc w:val="center"/>
            </w:pPr>
          </w:p>
        </w:tc>
        <w:tc>
          <w:tcPr>
            <w:tcW w:w="1241" w:type="dxa"/>
            <w:vAlign w:val="bottom"/>
          </w:tcPr>
          <w:p w14:paraId="07B93CE2" w14:textId="7D86C6FD" w:rsidR="00D22F2B" w:rsidRPr="00071B32" w:rsidRDefault="00D22F2B" w:rsidP="00B7552D">
            <w:pPr>
              <w:jc w:val="center"/>
            </w:pPr>
            <w:r w:rsidRPr="00071B32">
              <w:t>X</w:t>
            </w:r>
          </w:p>
        </w:tc>
      </w:tr>
      <w:tr w:rsidR="00D22F2B" w14:paraId="67B00181" w14:textId="77777777" w:rsidTr="008C2BA9">
        <w:tc>
          <w:tcPr>
            <w:tcW w:w="1615" w:type="dxa"/>
            <w:shd w:val="clear" w:color="auto" w:fill="C1F0C7" w:themeFill="accent3" w:themeFillTint="33"/>
            <w:vAlign w:val="bottom"/>
          </w:tcPr>
          <w:p w14:paraId="0202810D" w14:textId="77777777" w:rsidR="00D22F2B" w:rsidRPr="00C16CB7" w:rsidRDefault="00D22F2B" w:rsidP="00B7552D">
            <w:pPr>
              <w:rPr>
                <w:highlight w:val="green"/>
              </w:rPr>
            </w:pPr>
            <w:r w:rsidRPr="008C2BA9">
              <w:t>28351877</w:t>
            </w:r>
          </w:p>
        </w:tc>
        <w:tc>
          <w:tcPr>
            <w:tcW w:w="839" w:type="dxa"/>
            <w:vAlign w:val="bottom"/>
          </w:tcPr>
          <w:p w14:paraId="351D6DFF" w14:textId="77777777" w:rsidR="00D22F2B" w:rsidRPr="004E6127" w:rsidRDefault="00D22F2B" w:rsidP="00B7552D">
            <w:pPr>
              <w:jc w:val="center"/>
            </w:pPr>
            <w:r w:rsidRPr="004E6127">
              <w:t>2017</w:t>
            </w:r>
          </w:p>
        </w:tc>
        <w:tc>
          <w:tcPr>
            <w:tcW w:w="1113" w:type="dxa"/>
          </w:tcPr>
          <w:p w14:paraId="579958FA" w14:textId="5088F8E4" w:rsidR="00D22F2B" w:rsidRPr="00071B32" w:rsidRDefault="00F25FD8" w:rsidP="00B7552D">
            <w:pPr>
              <w:jc w:val="center"/>
            </w:pPr>
            <w:r w:rsidRPr="00071B32">
              <w:t>NA</w:t>
            </w:r>
          </w:p>
        </w:tc>
        <w:tc>
          <w:tcPr>
            <w:tcW w:w="1251" w:type="dxa"/>
            <w:vAlign w:val="bottom"/>
          </w:tcPr>
          <w:p w14:paraId="451191CD" w14:textId="64DEEF90" w:rsidR="00D22F2B" w:rsidRPr="00C16CB7" w:rsidRDefault="00D22F2B" w:rsidP="00B7552D">
            <w:pPr>
              <w:jc w:val="center"/>
              <w:rPr>
                <w:highlight w:val="green"/>
              </w:rPr>
            </w:pPr>
          </w:p>
        </w:tc>
        <w:tc>
          <w:tcPr>
            <w:tcW w:w="1013" w:type="dxa"/>
            <w:vAlign w:val="bottom"/>
          </w:tcPr>
          <w:p w14:paraId="4E133EDD" w14:textId="77777777" w:rsidR="00D22F2B" w:rsidRPr="00C16CB7" w:rsidRDefault="00D22F2B" w:rsidP="00B7552D">
            <w:pPr>
              <w:jc w:val="center"/>
              <w:rPr>
                <w:highlight w:val="green"/>
              </w:rPr>
            </w:pPr>
          </w:p>
        </w:tc>
        <w:tc>
          <w:tcPr>
            <w:tcW w:w="1398" w:type="dxa"/>
            <w:vAlign w:val="bottom"/>
          </w:tcPr>
          <w:p w14:paraId="535F7282" w14:textId="77777777" w:rsidR="00D22F2B" w:rsidRPr="00C16CB7" w:rsidRDefault="00D22F2B" w:rsidP="00B7552D">
            <w:pPr>
              <w:jc w:val="center"/>
              <w:rPr>
                <w:highlight w:val="green"/>
              </w:rPr>
            </w:pPr>
          </w:p>
        </w:tc>
        <w:tc>
          <w:tcPr>
            <w:tcW w:w="937" w:type="dxa"/>
            <w:vAlign w:val="bottom"/>
          </w:tcPr>
          <w:p w14:paraId="0FB8D758" w14:textId="77777777" w:rsidR="00D22F2B" w:rsidRPr="00C16CB7" w:rsidRDefault="00D22F2B" w:rsidP="00B7552D">
            <w:pPr>
              <w:jc w:val="center"/>
              <w:rPr>
                <w:highlight w:val="green"/>
              </w:rPr>
            </w:pPr>
          </w:p>
        </w:tc>
        <w:tc>
          <w:tcPr>
            <w:tcW w:w="914" w:type="dxa"/>
            <w:vAlign w:val="bottom"/>
          </w:tcPr>
          <w:p w14:paraId="412A16F2" w14:textId="77777777" w:rsidR="00D22F2B" w:rsidRPr="00C16CB7" w:rsidRDefault="00D22F2B" w:rsidP="00B7552D">
            <w:pPr>
              <w:jc w:val="center"/>
              <w:rPr>
                <w:highlight w:val="green"/>
              </w:rPr>
            </w:pPr>
          </w:p>
        </w:tc>
        <w:tc>
          <w:tcPr>
            <w:tcW w:w="1251" w:type="dxa"/>
            <w:vAlign w:val="bottom"/>
          </w:tcPr>
          <w:p w14:paraId="06BF22CD" w14:textId="77777777" w:rsidR="00D22F2B" w:rsidRPr="00C16CB7" w:rsidRDefault="00D22F2B" w:rsidP="00B7552D">
            <w:pPr>
              <w:jc w:val="center"/>
              <w:rPr>
                <w:highlight w:val="green"/>
              </w:rPr>
            </w:pPr>
          </w:p>
        </w:tc>
        <w:tc>
          <w:tcPr>
            <w:tcW w:w="1378" w:type="dxa"/>
            <w:vAlign w:val="bottom"/>
          </w:tcPr>
          <w:p w14:paraId="6DA6C0A0" w14:textId="77777777" w:rsidR="00D22F2B" w:rsidRPr="00071B32" w:rsidRDefault="00D22F2B" w:rsidP="00B7552D">
            <w:pPr>
              <w:jc w:val="center"/>
            </w:pPr>
          </w:p>
        </w:tc>
        <w:tc>
          <w:tcPr>
            <w:tcW w:w="1241" w:type="dxa"/>
            <w:vAlign w:val="bottom"/>
          </w:tcPr>
          <w:p w14:paraId="3138B622" w14:textId="368CC5C2" w:rsidR="00D22F2B" w:rsidRPr="00071B32" w:rsidRDefault="00D22F2B" w:rsidP="00B7552D">
            <w:pPr>
              <w:jc w:val="center"/>
            </w:pPr>
            <w:r w:rsidRPr="00071B32">
              <w:t>X</w:t>
            </w:r>
          </w:p>
        </w:tc>
      </w:tr>
      <w:tr w:rsidR="00D22F2B" w14:paraId="3A8C7B40" w14:textId="77777777" w:rsidTr="00D22F2B">
        <w:tc>
          <w:tcPr>
            <w:tcW w:w="1615" w:type="dxa"/>
            <w:vAlign w:val="bottom"/>
          </w:tcPr>
          <w:p w14:paraId="663692D2" w14:textId="77777777" w:rsidR="00D22F2B" w:rsidRDefault="00D22F2B" w:rsidP="00B7552D">
            <w:r w:rsidRPr="003E65E0">
              <w:t>28291263</w:t>
            </w:r>
          </w:p>
        </w:tc>
        <w:tc>
          <w:tcPr>
            <w:tcW w:w="839" w:type="dxa"/>
            <w:vAlign w:val="bottom"/>
          </w:tcPr>
          <w:p w14:paraId="56AB5DC7" w14:textId="77777777" w:rsidR="00D22F2B" w:rsidRPr="004E6127" w:rsidRDefault="00D22F2B" w:rsidP="00B7552D">
            <w:pPr>
              <w:jc w:val="center"/>
            </w:pPr>
            <w:r w:rsidRPr="004E6127">
              <w:t>2017</w:t>
            </w:r>
          </w:p>
        </w:tc>
        <w:tc>
          <w:tcPr>
            <w:tcW w:w="1113" w:type="dxa"/>
          </w:tcPr>
          <w:p w14:paraId="69D4B7E0" w14:textId="7CCA2885" w:rsidR="00D22F2B" w:rsidRDefault="00162C40" w:rsidP="00B7552D">
            <w:pPr>
              <w:jc w:val="center"/>
            </w:pPr>
            <w:r>
              <w:t>2</w:t>
            </w:r>
          </w:p>
        </w:tc>
        <w:tc>
          <w:tcPr>
            <w:tcW w:w="1251" w:type="dxa"/>
            <w:vAlign w:val="bottom"/>
          </w:tcPr>
          <w:p w14:paraId="07396CD2" w14:textId="670299D7" w:rsidR="00D22F2B" w:rsidRDefault="00D22F2B" w:rsidP="00B7552D">
            <w:pPr>
              <w:jc w:val="center"/>
            </w:pPr>
          </w:p>
        </w:tc>
        <w:tc>
          <w:tcPr>
            <w:tcW w:w="1013" w:type="dxa"/>
            <w:vAlign w:val="bottom"/>
          </w:tcPr>
          <w:p w14:paraId="41105961" w14:textId="77777777" w:rsidR="00D22F2B" w:rsidRDefault="00D22F2B" w:rsidP="00B7552D">
            <w:pPr>
              <w:jc w:val="center"/>
            </w:pPr>
          </w:p>
        </w:tc>
        <w:tc>
          <w:tcPr>
            <w:tcW w:w="1398" w:type="dxa"/>
            <w:vAlign w:val="bottom"/>
          </w:tcPr>
          <w:p w14:paraId="2B41B4B5" w14:textId="77777777" w:rsidR="00D22F2B" w:rsidRDefault="00D22F2B" w:rsidP="00B7552D">
            <w:pPr>
              <w:jc w:val="center"/>
            </w:pPr>
          </w:p>
        </w:tc>
        <w:tc>
          <w:tcPr>
            <w:tcW w:w="937" w:type="dxa"/>
            <w:vAlign w:val="bottom"/>
          </w:tcPr>
          <w:p w14:paraId="12BE4EC3" w14:textId="77777777" w:rsidR="00D22F2B" w:rsidRDefault="00D22F2B" w:rsidP="00B7552D">
            <w:pPr>
              <w:jc w:val="center"/>
            </w:pPr>
          </w:p>
        </w:tc>
        <w:tc>
          <w:tcPr>
            <w:tcW w:w="914" w:type="dxa"/>
            <w:vAlign w:val="bottom"/>
          </w:tcPr>
          <w:p w14:paraId="29E03B80" w14:textId="77777777" w:rsidR="00D22F2B" w:rsidRDefault="00D22F2B" w:rsidP="00B7552D">
            <w:pPr>
              <w:jc w:val="center"/>
            </w:pPr>
          </w:p>
        </w:tc>
        <w:tc>
          <w:tcPr>
            <w:tcW w:w="1251" w:type="dxa"/>
            <w:vAlign w:val="bottom"/>
          </w:tcPr>
          <w:p w14:paraId="1A575ADE" w14:textId="77777777" w:rsidR="00D22F2B" w:rsidRDefault="00D22F2B" w:rsidP="00B7552D">
            <w:pPr>
              <w:jc w:val="center"/>
            </w:pPr>
          </w:p>
        </w:tc>
        <w:tc>
          <w:tcPr>
            <w:tcW w:w="1378" w:type="dxa"/>
            <w:vAlign w:val="bottom"/>
          </w:tcPr>
          <w:p w14:paraId="2445C76C" w14:textId="518B620A" w:rsidR="00D22F2B" w:rsidRDefault="00D22F2B" w:rsidP="00B7552D">
            <w:pPr>
              <w:jc w:val="center"/>
            </w:pPr>
            <w:r>
              <w:t>X</w:t>
            </w:r>
          </w:p>
        </w:tc>
        <w:tc>
          <w:tcPr>
            <w:tcW w:w="1241" w:type="dxa"/>
            <w:vAlign w:val="bottom"/>
          </w:tcPr>
          <w:p w14:paraId="24004CBC" w14:textId="77777777" w:rsidR="00D22F2B" w:rsidRDefault="00D22F2B" w:rsidP="00B7552D">
            <w:pPr>
              <w:jc w:val="center"/>
            </w:pPr>
          </w:p>
        </w:tc>
      </w:tr>
      <w:tr w:rsidR="00D22F2B" w14:paraId="04D90FE7" w14:textId="77777777" w:rsidTr="008C2BA9">
        <w:tc>
          <w:tcPr>
            <w:tcW w:w="1615" w:type="dxa"/>
            <w:shd w:val="clear" w:color="auto" w:fill="FAE2D5" w:themeFill="accent2" w:themeFillTint="33"/>
            <w:vAlign w:val="bottom"/>
          </w:tcPr>
          <w:p w14:paraId="3A610D82" w14:textId="1A2B1CC7" w:rsidR="00D22F2B" w:rsidRDefault="00D22F2B" w:rsidP="00B7552D">
            <w:r w:rsidRPr="003E65E0">
              <w:t>27364566</w:t>
            </w:r>
            <w:r w:rsidR="00C34569" w:rsidRPr="000A152A">
              <w:rPr>
                <w:vertAlign w:val="superscript"/>
              </w:rPr>
              <w:t xml:space="preserve"> </w:t>
            </w:r>
            <w:r w:rsidR="005F1B8A">
              <w:rPr>
                <w:vertAlign w:val="superscript"/>
              </w:rPr>
              <w:t>C</w:t>
            </w:r>
          </w:p>
        </w:tc>
        <w:tc>
          <w:tcPr>
            <w:tcW w:w="839" w:type="dxa"/>
            <w:vAlign w:val="bottom"/>
          </w:tcPr>
          <w:p w14:paraId="3850041A" w14:textId="77777777" w:rsidR="00D22F2B" w:rsidRPr="004E6127" w:rsidRDefault="00D22F2B" w:rsidP="00B7552D">
            <w:pPr>
              <w:jc w:val="center"/>
            </w:pPr>
            <w:r w:rsidRPr="004E6127">
              <w:t>2017</w:t>
            </w:r>
          </w:p>
        </w:tc>
        <w:tc>
          <w:tcPr>
            <w:tcW w:w="1113" w:type="dxa"/>
          </w:tcPr>
          <w:p w14:paraId="775A19A8" w14:textId="4E9BD214" w:rsidR="00D22F2B" w:rsidRDefault="00737553" w:rsidP="00B7552D">
            <w:pPr>
              <w:jc w:val="center"/>
            </w:pPr>
            <w:r>
              <w:t>1, 2</w:t>
            </w:r>
          </w:p>
        </w:tc>
        <w:tc>
          <w:tcPr>
            <w:tcW w:w="1251" w:type="dxa"/>
            <w:vAlign w:val="bottom"/>
          </w:tcPr>
          <w:p w14:paraId="70BA250C" w14:textId="64965C26" w:rsidR="00D22F2B" w:rsidRDefault="00D22F2B" w:rsidP="00B7552D">
            <w:pPr>
              <w:jc w:val="center"/>
            </w:pPr>
          </w:p>
        </w:tc>
        <w:tc>
          <w:tcPr>
            <w:tcW w:w="1013" w:type="dxa"/>
            <w:vAlign w:val="bottom"/>
          </w:tcPr>
          <w:p w14:paraId="302C21C4" w14:textId="77777777" w:rsidR="00D22F2B" w:rsidRDefault="00D22F2B" w:rsidP="00B7552D">
            <w:pPr>
              <w:jc w:val="center"/>
            </w:pPr>
          </w:p>
        </w:tc>
        <w:tc>
          <w:tcPr>
            <w:tcW w:w="1398" w:type="dxa"/>
            <w:vAlign w:val="bottom"/>
          </w:tcPr>
          <w:p w14:paraId="28181EF7" w14:textId="477373CB" w:rsidR="00D22F2B" w:rsidRDefault="00D22F2B" w:rsidP="00B7552D">
            <w:pPr>
              <w:jc w:val="center"/>
            </w:pPr>
            <w:r>
              <w:t>X</w:t>
            </w:r>
          </w:p>
        </w:tc>
        <w:tc>
          <w:tcPr>
            <w:tcW w:w="937" w:type="dxa"/>
            <w:vAlign w:val="bottom"/>
          </w:tcPr>
          <w:p w14:paraId="4068BD80" w14:textId="77777777" w:rsidR="00D22F2B" w:rsidRDefault="00D22F2B" w:rsidP="00B7552D">
            <w:pPr>
              <w:jc w:val="center"/>
            </w:pPr>
          </w:p>
        </w:tc>
        <w:tc>
          <w:tcPr>
            <w:tcW w:w="914" w:type="dxa"/>
            <w:vAlign w:val="bottom"/>
          </w:tcPr>
          <w:p w14:paraId="0D3AB431" w14:textId="6B3D0D2C" w:rsidR="00D22F2B" w:rsidRDefault="00D22F2B" w:rsidP="00B7552D">
            <w:pPr>
              <w:jc w:val="center"/>
            </w:pPr>
            <w:r>
              <w:t>X</w:t>
            </w:r>
          </w:p>
        </w:tc>
        <w:tc>
          <w:tcPr>
            <w:tcW w:w="1251" w:type="dxa"/>
            <w:vAlign w:val="bottom"/>
          </w:tcPr>
          <w:p w14:paraId="201F635D" w14:textId="77777777" w:rsidR="00D22F2B" w:rsidRDefault="00D22F2B" w:rsidP="00B7552D">
            <w:pPr>
              <w:jc w:val="center"/>
            </w:pPr>
          </w:p>
        </w:tc>
        <w:tc>
          <w:tcPr>
            <w:tcW w:w="1378" w:type="dxa"/>
            <w:vAlign w:val="bottom"/>
          </w:tcPr>
          <w:p w14:paraId="6F33BD06" w14:textId="77777777" w:rsidR="00D22F2B" w:rsidRDefault="00D22F2B" w:rsidP="00B7552D">
            <w:pPr>
              <w:jc w:val="center"/>
            </w:pPr>
          </w:p>
        </w:tc>
        <w:tc>
          <w:tcPr>
            <w:tcW w:w="1241" w:type="dxa"/>
            <w:vAlign w:val="bottom"/>
          </w:tcPr>
          <w:p w14:paraId="2EE79202" w14:textId="77777777" w:rsidR="00D22F2B" w:rsidRDefault="00D22F2B" w:rsidP="00B7552D">
            <w:pPr>
              <w:jc w:val="center"/>
            </w:pPr>
          </w:p>
        </w:tc>
      </w:tr>
      <w:tr w:rsidR="00D22F2B" w14:paraId="6711958F" w14:textId="77777777" w:rsidTr="00D22F2B">
        <w:tc>
          <w:tcPr>
            <w:tcW w:w="1615" w:type="dxa"/>
            <w:vAlign w:val="bottom"/>
          </w:tcPr>
          <w:p w14:paraId="22261E2E" w14:textId="52C768A2" w:rsidR="00D22F2B" w:rsidRPr="003A7829" w:rsidRDefault="00D22F2B" w:rsidP="00B7552D">
            <w:r w:rsidRPr="003A7829">
              <w:t>27637182</w:t>
            </w:r>
          </w:p>
        </w:tc>
        <w:tc>
          <w:tcPr>
            <w:tcW w:w="839" w:type="dxa"/>
            <w:vAlign w:val="bottom"/>
          </w:tcPr>
          <w:p w14:paraId="2B608D66" w14:textId="7A2D46AB" w:rsidR="00D22F2B" w:rsidRPr="003A7829" w:rsidRDefault="00D22F2B" w:rsidP="00B7552D">
            <w:pPr>
              <w:jc w:val="center"/>
            </w:pPr>
            <w:r w:rsidRPr="003A7829">
              <w:t>2016*</w:t>
            </w:r>
          </w:p>
        </w:tc>
        <w:tc>
          <w:tcPr>
            <w:tcW w:w="1113" w:type="dxa"/>
          </w:tcPr>
          <w:p w14:paraId="43C8D0EE" w14:textId="4C67D6FF" w:rsidR="00D22F2B" w:rsidRPr="003A7829" w:rsidRDefault="00674A34" w:rsidP="00B7552D">
            <w:pPr>
              <w:jc w:val="center"/>
            </w:pPr>
            <w:r w:rsidRPr="003A7829">
              <w:t>NA</w:t>
            </w:r>
          </w:p>
        </w:tc>
        <w:tc>
          <w:tcPr>
            <w:tcW w:w="1251" w:type="dxa"/>
            <w:vAlign w:val="bottom"/>
          </w:tcPr>
          <w:p w14:paraId="321D4EDB" w14:textId="26BD35E1" w:rsidR="00D22F2B" w:rsidRPr="003A7829" w:rsidRDefault="00D22F2B" w:rsidP="00B7552D">
            <w:pPr>
              <w:jc w:val="center"/>
            </w:pPr>
          </w:p>
        </w:tc>
        <w:tc>
          <w:tcPr>
            <w:tcW w:w="1013" w:type="dxa"/>
            <w:vAlign w:val="bottom"/>
          </w:tcPr>
          <w:p w14:paraId="2967085E" w14:textId="77777777" w:rsidR="00D22F2B" w:rsidRPr="003A7829" w:rsidRDefault="00D22F2B" w:rsidP="00B7552D">
            <w:pPr>
              <w:jc w:val="center"/>
            </w:pPr>
          </w:p>
        </w:tc>
        <w:tc>
          <w:tcPr>
            <w:tcW w:w="1398" w:type="dxa"/>
            <w:vAlign w:val="bottom"/>
          </w:tcPr>
          <w:p w14:paraId="70B8CBB2" w14:textId="77777777" w:rsidR="00D22F2B" w:rsidRPr="003A7829" w:rsidRDefault="00D22F2B" w:rsidP="00B7552D">
            <w:pPr>
              <w:jc w:val="center"/>
            </w:pPr>
          </w:p>
        </w:tc>
        <w:tc>
          <w:tcPr>
            <w:tcW w:w="937" w:type="dxa"/>
            <w:vAlign w:val="bottom"/>
          </w:tcPr>
          <w:p w14:paraId="7C6B6BCA" w14:textId="77777777" w:rsidR="00D22F2B" w:rsidRPr="003A7829" w:rsidRDefault="00D22F2B" w:rsidP="00B7552D">
            <w:pPr>
              <w:jc w:val="center"/>
            </w:pPr>
          </w:p>
        </w:tc>
        <w:tc>
          <w:tcPr>
            <w:tcW w:w="914" w:type="dxa"/>
            <w:vAlign w:val="bottom"/>
          </w:tcPr>
          <w:p w14:paraId="4013159A" w14:textId="77777777" w:rsidR="00D22F2B" w:rsidRPr="003A7829" w:rsidRDefault="00D22F2B" w:rsidP="00B7552D">
            <w:pPr>
              <w:jc w:val="center"/>
            </w:pPr>
          </w:p>
        </w:tc>
        <w:tc>
          <w:tcPr>
            <w:tcW w:w="1251" w:type="dxa"/>
            <w:vAlign w:val="bottom"/>
          </w:tcPr>
          <w:p w14:paraId="37307A1B" w14:textId="77777777" w:rsidR="00D22F2B" w:rsidRPr="003A7829" w:rsidRDefault="00D22F2B" w:rsidP="00B7552D">
            <w:pPr>
              <w:jc w:val="center"/>
            </w:pPr>
          </w:p>
        </w:tc>
        <w:tc>
          <w:tcPr>
            <w:tcW w:w="1378" w:type="dxa"/>
            <w:vAlign w:val="bottom"/>
          </w:tcPr>
          <w:p w14:paraId="59C92A62" w14:textId="77777777" w:rsidR="00D22F2B" w:rsidRPr="003A7829" w:rsidRDefault="00D22F2B" w:rsidP="00B7552D">
            <w:pPr>
              <w:jc w:val="center"/>
            </w:pPr>
          </w:p>
        </w:tc>
        <w:tc>
          <w:tcPr>
            <w:tcW w:w="1241" w:type="dxa"/>
            <w:vAlign w:val="bottom"/>
          </w:tcPr>
          <w:p w14:paraId="156BE3DF" w14:textId="4705F19B" w:rsidR="00D22F2B" w:rsidRPr="003A7829" w:rsidRDefault="00D22F2B" w:rsidP="00B7552D">
            <w:pPr>
              <w:jc w:val="center"/>
            </w:pPr>
            <w:r w:rsidRPr="003A7829">
              <w:t>X</w:t>
            </w:r>
          </w:p>
        </w:tc>
      </w:tr>
      <w:tr w:rsidR="00D22F2B" w14:paraId="0E2D76DF" w14:textId="77777777" w:rsidTr="00D22F2B">
        <w:tc>
          <w:tcPr>
            <w:tcW w:w="1615" w:type="dxa"/>
            <w:vAlign w:val="bottom"/>
          </w:tcPr>
          <w:p w14:paraId="1643B4BD" w14:textId="77777777" w:rsidR="00D22F2B" w:rsidRDefault="00D22F2B" w:rsidP="00B7552D">
            <w:r w:rsidRPr="00EF1B2C">
              <w:t>26268917</w:t>
            </w:r>
            <w:r w:rsidRPr="00EF1B2C">
              <w:rPr>
                <w:vertAlign w:val="superscript"/>
              </w:rPr>
              <w:t xml:space="preserve"> Z</w:t>
            </w:r>
          </w:p>
        </w:tc>
        <w:tc>
          <w:tcPr>
            <w:tcW w:w="839" w:type="dxa"/>
            <w:vAlign w:val="bottom"/>
          </w:tcPr>
          <w:p w14:paraId="3E796365" w14:textId="77777777" w:rsidR="00D22F2B" w:rsidRPr="004E6127" w:rsidRDefault="00D22F2B" w:rsidP="00B7552D">
            <w:pPr>
              <w:jc w:val="center"/>
            </w:pPr>
            <w:r w:rsidRPr="004E6127">
              <w:t>2015</w:t>
            </w:r>
          </w:p>
        </w:tc>
        <w:tc>
          <w:tcPr>
            <w:tcW w:w="1113" w:type="dxa"/>
          </w:tcPr>
          <w:p w14:paraId="2EAF4369" w14:textId="27798A8C" w:rsidR="00D22F2B" w:rsidRDefault="004B780B" w:rsidP="00B7552D">
            <w:pPr>
              <w:jc w:val="center"/>
            </w:pPr>
            <w:r>
              <w:t>2</w:t>
            </w:r>
          </w:p>
        </w:tc>
        <w:tc>
          <w:tcPr>
            <w:tcW w:w="1251" w:type="dxa"/>
            <w:vAlign w:val="bottom"/>
          </w:tcPr>
          <w:p w14:paraId="51E6DE06" w14:textId="450A1408" w:rsidR="00D22F2B" w:rsidRDefault="00D22F2B" w:rsidP="00B7552D">
            <w:pPr>
              <w:jc w:val="center"/>
            </w:pPr>
          </w:p>
        </w:tc>
        <w:tc>
          <w:tcPr>
            <w:tcW w:w="1013" w:type="dxa"/>
            <w:vAlign w:val="bottom"/>
          </w:tcPr>
          <w:p w14:paraId="20E07F32" w14:textId="77777777" w:rsidR="00D22F2B" w:rsidRDefault="00D22F2B" w:rsidP="00B7552D">
            <w:pPr>
              <w:jc w:val="center"/>
            </w:pPr>
          </w:p>
        </w:tc>
        <w:tc>
          <w:tcPr>
            <w:tcW w:w="1398" w:type="dxa"/>
            <w:vAlign w:val="bottom"/>
          </w:tcPr>
          <w:p w14:paraId="5F7C7408" w14:textId="77777777" w:rsidR="00D22F2B" w:rsidRDefault="00D22F2B" w:rsidP="00B7552D">
            <w:pPr>
              <w:jc w:val="center"/>
            </w:pPr>
          </w:p>
        </w:tc>
        <w:tc>
          <w:tcPr>
            <w:tcW w:w="937" w:type="dxa"/>
            <w:vAlign w:val="bottom"/>
          </w:tcPr>
          <w:p w14:paraId="447C5310" w14:textId="77777777" w:rsidR="00D22F2B" w:rsidRDefault="00D22F2B" w:rsidP="00B7552D">
            <w:pPr>
              <w:jc w:val="center"/>
            </w:pPr>
          </w:p>
        </w:tc>
        <w:tc>
          <w:tcPr>
            <w:tcW w:w="914" w:type="dxa"/>
            <w:vAlign w:val="bottom"/>
          </w:tcPr>
          <w:p w14:paraId="708B65D3" w14:textId="31B4938A" w:rsidR="00D22F2B" w:rsidRDefault="00D22F2B" w:rsidP="00B7552D">
            <w:pPr>
              <w:jc w:val="center"/>
            </w:pPr>
          </w:p>
        </w:tc>
        <w:tc>
          <w:tcPr>
            <w:tcW w:w="1251" w:type="dxa"/>
            <w:vAlign w:val="bottom"/>
          </w:tcPr>
          <w:p w14:paraId="2ECE47C4" w14:textId="77777777" w:rsidR="00D22F2B" w:rsidRDefault="00D22F2B" w:rsidP="00B7552D">
            <w:pPr>
              <w:jc w:val="center"/>
            </w:pPr>
          </w:p>
        </w:tc>
        <w:tc>
          <w:tcPr>
            <w:tcW w:w="1378" w:type="dxa"/>
            <w:vAlign w:val="bottom"/>
          </w:tcPr>
          <w:p w14:paraId="3AA3E446" w14:textId="202F2E46" w:rsidR="00D22F2B" w:rsidRDefault="00D22F2B" w:rsidP="00B7552D">
            <w:pPr>
              <w:jc w:val="center"/>
            </w:pPr>
            <w:r>
              <w:t>X</w:t>
            </w:r>
          </w:p>
        </w:tc>
        <w:tc>
          <w:tcPr>
            <w:tcW w:w="1241" w:type="dxa"/>
            <w:vAlign w:val="bottom"/>
          </w:tcPr>
          <w:p w14:paraId="3C792281" w14:textId="77777777" w:rsidR="00D22F2B" w:rsidRDefault="00D22F2B" w:rsidP="00B7552D">
            <w:pPr>
              <w:jc w:val="center"/>
            </w:pPr>
          </w:p>
        </w:tc>
      </w:tr>
      <w:tr w:rsidR="00D22F2B" w14:paraId="034527A2" w14:textId="77777777" w:rsidTr="008C2BA9">
        <w:tc>
          <w:tcPr>
            <w:tcW w:w="1615" w:type="dxa"/>
            <w:shd w:val="clear" w:color="auto" w:fill="C1F0C7" w:themeFill="accent3" w:themeFillTint="33"/>
            <w:vAlign w:val="bottom"/>
          </w:tcPr>
          <w:p w14:paraId="013611D9" w14:textId="77777777" w:rsidR="00D22F2B" w:rsidRPr="00621034" w:rsidRDefault="00D22F2B" w:rsidP="00B7552D">
            <w:pPr>
              <w:rPr>
                <w:highlight w:val="green"/>
              </w:rPr>
            </w:pPr>
            <w:r w:rsidRPr="008C2BA9">
              <w:t>26268916</w:t>
            </w:r>
          </w:p>
        </w:tc>
        <w:tc>
          <w:tcPr>
            <w:tcW w:w="839" w:type="dxa"/>
            <w:vAlign w:val="bottom"/>
          </w:tcPr>
          <w:p w14:paraId="1257543A" w14:textId="77777777" w:rsidR="00D22F2B" w:rsidRPr="004E6127" w:rsidRDefault="00D22F2B" w:rsidP="00B7552D">
            <w:pPr>
              <w:jc w:val="center"/>
              <w:rPr>
                <w:highlight w:val="green"/>
              </w:rPr>
            </w:pPr>
            <w:r w:rsidRPr="004E6127">
              <w:t>2015</w:t>
            </w:r>
          </w:p>
        </w:tc>
        <w:tc>
          <w:tcPr>
            <w:tcW w:w="1113" w:type="dxa"/>
          </w:tcPr>
          <w:p w14:paraId="0A7C53F4" w14:textId="23FA75A9" w:rsidR="00D22F2B" w:rsidRPr="00621034" w:rsidRDefault="009C67D7" w:rsidP="00B7552D">
            <w:pPr>
              <w:jc w:val="center"/>
              <w:rPr>
                <w:highlight w:val="green"/>
              </w:rPr>
            </w:pPr>
            <w:r w:rsidRPr="006C563D">
              <w:t>2</w:t>
            </w:r>
          </w:p>
        </w:tc>
        <w:tc>
          <w:tcPr>
            <w:tcW w:w="1251" w:type="dxa"/>
            <w:vAlign w:val="bottom"/>
          </w:tcPr>
          <w:p w14:paraId="3B46F6DC" w14:textId="6D0C433C" w:rsidR="00D22F2B" w:rsidRPr="00621034" w:rsidRDefault="00D22F2B" w:rsidP="00B7552D">
            <w:pPr>
              <w:jc w:val="center"/>
              <w:rPr>
                <w:highlight w:val="green"/>
              </w:rPr>
            </w:pPr>
          </w:p>
        </w:tc>
        <w:tc>
          <w:tcPr>
            <w:tcW w:w="1013" w:type="dxa"/>
            <w:vAlign w:val="bottom"/>
          </w:tcPr>
          <w:p w14:paraId="2C792755" w14:textId="77777777" w:rsidR="00D22F2B" w:rsidRPr="00621034" w:rsidRDefault="00D22F2B" w:rsidP="00B7552D">
            <w:pPr>
              <w:jc w:val="center"/>
              <w:rPr>
                <w:highlight w:val="green"/>
              </w:rPr>
            </w:pPr>
          </w:p>
        </w:tc>
        <w:tc>
          <w:tcPr>
            <w:tcW w:w="1398" w:type="dxa"/>
            <w:vAlign w:val="bottom"/>
          </w:tcPr>
          <w:p w14:paraId="3EE6BC19" w14:textId="77777777" w:rsidR="00D22F2B" w:rsidRPr="00621034" w:rsidRDefault="00D22F2B" w:rsidP="00B7552D">
            <w:pPr>
              <w:jc w:val="center"/>
              <w:rPr>
                <w:highlight w:val="green"/>
              </w:rPr>
            </w:pPr>
          </w:p>
        </w:tc>
        <w:tc>
          <w:tcPr>
            <w:tcW w:w="937" w:type="dxa"/>
            <w:vAlign w:val="bottom"/>
          </w:tcPr>
          <w:p w14:paraId="34CAEB37" w14:textId="77777777" w:rsidR="00D22F2B" w:rsidRPr="00621034" w:rsidRDefault="00D22F2B" w:rsidP="00B7552D">
            <w:pPr>
              <w:jc w:val="center"/>
              <w:rPr>
                <w:highlight w:val="green"/>
              </w:rPr>
            </w:pPr>
          </w:p>
        </w:tc>
        <w:tc>
          <w:tcPr>
            <w:tcW w:w="914" w:type="dxa"/>
            <w:vAlign w:val="bottom"/>
          </w:tcPr>
          <w:p w14:paraId="67AE788A" w14:textId="77777777" w:rsidR="00D22F2B" w:rsidRPr="00621034" w:rsidRDefault="00D22F2B" w:rsidP="00B7552D">
            <w:pPr>
              <w:jc w:val="center"/>
              <w:rPr>
                <w:highlight w:val="green"/>
              </w:rPr>
            </w:pPr>
          </w:p>
        </w:tc>
        <w:tc>
          <w:tcPr>
            <w:tcW w:w="1251" w:type="dxa"/>
            <w:vAlign w:val="bottom"/>
          </w:tcPr>
          <w:p w14:paraId="2B5344FD" w14:textId="332E05D8" w:rsidR="00D22F2B" w:rsidRDefault="00D22F2B" w:rsidP="00B7552D">
            <w:pPr>
              <w:jc w:val="center"/>
            </w:pPr>
            <w:r w:rsidRPr="00071B32">
              <w:t>X</w:t>
            </w:r>
          </w:p>
        </w:tc>
        <w:tc>
          <w:tcPr>
            <w:tcW w:w="1378" w:type="dxa"/>
            <w:vAlign w:val="bottom"/>
          </w:tcPr>
          <w:p w14:paraId="348A653E" w14:textId="132B81FE" w:rsidR="00D22F2B" w:rsidRDefault="00D22F2B" w:rsidP="00B7552D">
            <w:pPr>
              <w:jc w:val="center"/>
            </w:pPr>
          </w:p>
        </w:tc>
        <w:tc>
          <w:tcPr>
            <w:tcW w:w="1241" w:type="dxa"/>
            <w:vAlign w:val="bottom"/>
          </w:tcPr>
          <w:p w14:paraId="3C5AD25E" w14:textId="77777777" w:rsidR="00D22F2B" w:rsidRDefault="00D22F2B" w:rsidP="00B7552D">
            <w:pPr>
              <w:jc w:val="center"/>
            </w:pPr>
          </w:p>
        </w:tc>
      </w:tr>
      <w:tr w:rsidR="00D22F2B" w14:paraId="3A846D47" w14:textId="77777777" w:rsidTr="00D22F2B">
        <w:tc>
          <w:tcPr>
            <w:tcW w:w="1615" w:type="dxa"/>
            <w:vAlign w:val="bottom"/>
          </w:tcPr>
          <w:p w14:paraId="0F0E3045" w14:textId="77777777" w:rsidR="00D22F2B" w:rsidRDefault="00D22F2B" w:rsidP="00B7552D">
            <w:r w:rsidRPr="001F61B6">
              <w:t>25853108</w:t>
            </w:r>
          </w:p>
        </w:tc>
        <w:tc>
          <w:tcPr>
            <w:tcW w:w="839" w:type="dxa"/>
            <w:vAlign w:val="bottom"/>
          </w:tcPr>
          <w:p w14:paraId="2E5E864F" w14:textId="77777777" w:rsidR="00D22F2B" w:rsidRPr="004E6127" w:rsidRDefault="00D22F2B" w:rsidP="00B7552D">
            <w:pPr>
              <w:jc w:val="center"/>
            </w:pPr>
            <w:r w:rsidRPr="004E6127">
              <w:t>2015</w:t>
            </w:r>
          </w:p>
        </w:tc>
        <w:tc>
          <w:tcPr>
            <w:tcW w:w="1113" w:type="dxa"/>
          </w:tcPr>
          <w:p w14:paraId="7C893CBB" w14:textId="20F46555" w:rsidR="00D22F2B" w:rsidRDefault="00674A34" w:rsidP="00B7552D">
            <w:pPr>
              <w:jc w:val="center"/>
            </w:pPr>
            <w:r>
              <w:t>NA</w:t>
            </w:r>
          </w:p>
        </w:tc>
        <w:tc>
          <w:tcPr>
            <w:tcW w:w="1251" w:type="dxa"/>
            <w:vAlign w:val="bottom"/>
          </w:tcPr>
          <w:p w14:paraId="7B535ADD" w14:textId="7C1CEBA6" w:rsidR="00D22F2B" w:rsidRDefault="00D22F2B" w:rsidP="00B7552D">
            <w:pPr>
              <w:jc w:val="center"/>
            </w:pPr>
          </w:p>
        </w:tc>
        <w:tc>
          <w:tcPr>
            <w:tcW w:w="1013" w:type="dxa"/>
            <w:vAlign w:val="bottom"/>
          </w:tcPr>
          <w:p w14:paraId="47D1CC24" w14:textId="77777777" w:rsidR="00D22F2B" w:rsidRDefault="00D22F2B" w:rsidP="00B7552D">
            <w:pPr>
              <w:jc w:val="center"/>
            </w:pPr>
          </w:p>
        </w:tc>
        <w:tc>
          <w:tcPr>
            <w:tcW w:w="1398" w:type="dxa"/>
            <w:vAlign w:val="bottom"/>
          </w:tcPr>
          <w:p w14:paraId="569164A8" w14:textId="77777777" w:rsidR="00D22F2B" w:rsidRDefault="00D22F2B" w:rsidP="00B7552D">
            <w:pPr>
              <w:jc w:val="center"/>
            </w:pPr>
          </w:p>
        </w:tc>
        <w:tc>
          <w:tcPr>
            <w:tcW w:w="937" w:type="dxa"/>
            <w:vAlign w:val="bottom"/>
          </w:tcPr>
          <w:p w14:paraId="22CF6A3C" w14:textId="77777777" w:rsidR="00D22F2B" w:rsidRDefault="00D22F2B" w:rsidP="00B7552D">
            <w:pPr>
              <w:jc w:val="center"/>
            </w:pPr>
          </w:p>
        </w:tc>
        <w:tc>
          <w:tcPr>
            <w:tcW w:w="914" w:type="dxa"/>
            <w:vAlign w:val="bottom"/>
          </w:tcPr>
          <w:p w14:paraId="0A2B342D" w14:textId="77777777" w:rsidR="00D22F2B" w:rsidRDefault="00D22F2B" w:rsidP="00B7552D">
            <w:pPr>
              <w:jc w:val="center"/>
            </w:pPr>
          </w:p>
        </w:tc>
        <w:tc>
          <w:tcPr>
            <w:tcW w:w="1251" w:type="dxa"/>
            <w:vAlign w:val="bottom"/>
          </w:tcPr>
          <w:p w14:paraId="367D548D" w14:textId="77777777" w:rsidR="00D22F2B" w:rsidRDefault="00D22F2B" w:rsidP="00B7552D">
            <w:pPr>
              <w:jc w:val="center"/>
            </w:pPr>
          </w:p>
        </w:tc>
        <w:tc>
          <w:tcPr>
            <w:tcW w:w="1378" w:type="dxa"/>
            <w:vAlign w:val="bottom"/>
          </w:tcPr>
          <w:p w14:paraId="01217387" w14:textId="77777777" w:rsidR="00D22F2B" w:rsidRDefault="00D22F2B" w:rsidP="00B7552D">
            <w:pPr>
              <w:jc w:val="center"/>
            </w:pPr>
          </w:p>
        </w:tc>
        <w:tc>
          <w:tcPr>
            <w:tcW w:w="1241" w:type="dxa"/>
            <w:vAlign w:val="bottom"/>
          </w:tcPr>
          <w:p w14:paraId="7B59AE66" w14:textId="4D0EEC73" w:rsidR="00D22F2B" w:rsidRDefault="00D22F2B" w:rsidP="00B7552D">
            <w:pPr>
              <w:jc w:val="center"/>
            </w:pPr>
            <w:r>
              <w:t>X</w:t>
            </w:r>
          </w:p>
        </w:tc>
      </w:tr>
    </w:tbl>
    <w:p w14:paraId="0561034E" w14:textId="77777777" w:rsidR="002243B2" w:rsidRDefault="002243B2" w:rsidP="002243B2"/>
    <w:p w14:paraId="3739C747" w14:textId="77777777" w:rsidR="00801454" w:rsidRDefault="00801454" w:rsidP="002243B2"/>
    <w:p w14:paraId="6A2DDB6C" w14:textId="77777777" w:rsidR="00801454" w:rsidRDefault="00801454" w:rsidP="002243B2"/>
    <w:p w14:paraId="638A8C96" w14:textId="77777777" w:rsidR="00801454" w:rsidRDefault="00801454" w:rsidP="002243B2"/>
    <w:p w14:paraId="6819CA6E" w14:textId="77777777" w:rsidR="00801454" w:rsidRDefault="00801454" w:rsidP="002243B2"/>
    <w:p w14:paraId="78B1C3AF" w14:textId="279303D3" w:rsidR="00801454" w:rsidRDefault="00801454" w:rsidP="002243B2">
      <w:r w:rsidRPr="005C4730">
        <w:rPr>
          <w:b/>
          <w:bCs/>
          <w:sz w:val="28"/>
          <w:szCs w:val="28"/>
        </w:rPr>
        <w:lastRenderedPageBreak/>
        <w:t>Supplemental Table</w:t>
      </w:r>
      <w:r>
        <w:rPr>
          <w:b/>
          <w:bCs/>
          <w:sz w:val="28"/>
          <w:szCs w:val="28"/>
        </w:rPr>
        <w:t xml:space="preserve"> </w:t>
      </w:r>
      <w:r w:rsidR="00820748">
        <w:rPr>
          <w:b/>
          <w:bCs/>
          <w:sz w:val="28"/>
          <w:szCs w:val="28"/>
        </w:rPr>
        <w:t>6</w:t>
      </w:r>
      <w:r>
        <w:rPr>
          <w:b/>
          <w:bCs/>
          <w:sz w:val="28"/>
          <w:szCs w:val="28"/>
        </w:rPr>
        <w:t>.</w:t>
      </w:r>
      <w:r w:rsidR="0043708E" w:rsidRPr="0043708E">
        <w:rPr>
          <w:b/>
          <w:bCs/>
          <w:sz w:val="28"/>
          <w:szCs w:val="28"/>
        </w:rPr>
        <w:t xml:space="preserve"> </w:t>
      </w:r>
      <w:r w:rsidR="0043708E">
        <w:t xml:space="preserve">Conclusions and inferences of articles citing the F&amp;S study published in </w:t>
      </w:r>
      <w:r w:rsidR="0043708E" w:rsidRPr="006376F7">
        <w:t>201</w:t>
      </w:r>
      <w:r w:rsidR="006376F7">
        <w:t>5</w:t>
      </w:r>
      <w:r w:rsidR="0043708E">
        <w:t>.</w:t>
      </w:r>
    </w:p>
    <w:p w14:paraId="4A963AE5" w14:textId="39170BD0" w:rsidR="006666CE" w:rsidRDefault="006666CE" w:rsidP="002243B2">
      <w:r>
        <w:t xml:space="preserve">All papers graded independently by </w:t>
      </w:r>
      <w:proofErr w:type="gramStart"/>
      <w:r>
        <w:t>coauthor</w:t>
      </w:r>
      <w:proofErr w:type="gramEnd"/>
      <w:r>
        <w:t xml:space="preserve"> CT and WP, and agreement was reached following discussion.</w:t>
      </w:r>
    </w:p>
    <w:p w14:paraId="4A7D799A" w14:textId="3DA6286A" w:rsidR="00F134B1" w:rsidRDefault="00320929" w:rsidP="00F134B1">
      <w:r>
        <w:t>*</w:t>
      </w:r>
      <w:r w:rsidR="00F134B1">
        <w:t xml:space="preserve">PubMed ID </w:t>
      </w:r>
      <w:r w:rsidR="00F134B1" w:rsidRPr="00FD43E2">
        <w:t>27637182</w:t>
      </w:r>
      <w:r w:rsidR="00F134B1">
        <w:t xml:space="preserve"> (</w:t>
      </w:r>
      <w:r w:rsidR="00F134B1" w:rsidRPr="00FD43E2">
        <w:t>2016</w:t>
      </w:r>
      <w:r w:rsidR="00F134B1">
        <w:t xml:space="preserve">) </w:t>
      </w:r>
      <w:r w:rsidR="006D3505">
        <w:t xml:space="preserve">Article in German with </w:t>
      </w:r>
      <w:r w:rsidR="00F134B1">
        <w:t xml:space="preserve">translation by Microsoft Edge </w:t>
      </w:r>
      <w:r w:rsidR="00951500">
        <w:t>(</w:t>
      </w:r>
      <w:r w:rsidR="006D3505">
        <w:t xml:space="preserve">by Coauthor </w:t>
      </w:r>
      <w:r w:rsidR="00951500">
        <w:t>WP) or Google Translate (</w:t>
      </w:r>
      <w:r w:rsidR="006D3505">
        <w:t xml:space="preserve">coauthor </w:t>
      </w:r>
      <w:r w:rsidR="00951500">
        <w:t>CT)</w:t>
      </w:r>
      <w:r w:rsidR="00F134B1">
        <w:t>.</w:t>
      </w:r>
    </w:p>
    <w:p w14:paraId="306434D8" w14:textId="781EC639" w:rsidR="00FF1F97" w:rsidRDefault="00FF1F97" w:rsidP="002243B2">
      <w:r w:rsidRPr="008453AA">
        <w:rPr>
          <w:b/>
          <w:bCs/>
        </w:rPr>
        <w:t>Summary:</w:t>
      </w:r>
      <w:r>
        <w:t xml:space="preserve"> 23 results</w:t>
      </w:r>
      <w:r w:rsidR="008453AA">
        <w:t xml:space="preserve"> in PubMed</w:t>
      </w:r>
      <w:r w:rsidR="006A138C">
        <w:t>:</w:t>
      </w:r>
      <w:r>
        <w:t xml:space="preserve"> </w:t>
      </w:r>
      <w:r w:rsidR="00A47B10">
        <w:t>Five papers from the coauthors</w:t>
      </w:r>
      <w:r w:rsidR="004C08DE">
        <w:t xml:space="preserve"> (PubMed ID’s </w:t>
      </w:r>
      <w:r w:rsidR="004C08DE" w:rsidRPr="006B1851">
        <w:rPr>
          <w:u w:val="single"/>
        </w:rPr>
        <w:t>35175416</w:t>
      </w:r>
      <w:r w:rsidR="004C08DE">
        <w:rPr>
          <w:u w:val="single"/>
        </w:rPr>
        <w:t xml:space="preserve">, </w:t>
      </w:r>
      <w:r w:rsidR="004C08DE" w:rsidRPr="001A236A">
        <w:t>39202661</w:t>
      </w:r>
      <w:r w:rsidR="004C08DE">
        <w:t xml:space="preserve">, </w:t>
      </w:r>
      <w:r w:rsidR="004C08DE" w:rsidRPr="001A236A">
        <w:t>38255358</w:t>
      </w:r>
      <w:r w:rsidR="004C08DE">
        <w:t xml:space="preserve">, </w:t>
      </w:r>
      <w:r w:rsidR="004C08DE" w:rsidRPr="001A236A">
        <w:t>37321575</w:t>
      </w:r>
      <w:r w:rsidR="004C08DE">
        <w:t>,</w:t>
      </w:r>
      <w:r w:rsidR="00C22A36">
        <w:t xml:space="preserve"> and</w:t>
      </w:r>
      <w:r w:rsidR="004C08DE">
        <w:t xml:space="preserve"> </w:t>
      </w:r>
      <w:r w:rsidR="004C08DE" w:rsidRPr="000A152A">
        <w:t>28415925</w:t>
      </w:r>
      <w:r w:rsidR="005D58E7">
        <w:t>)</w:t>
      </w:r>
      <w:r w:rsidR="00A47B10">
        <w:t xml:space="preserve"> </w:t>
      </w:r>
      <w:r w:rsidR="00C22A36">
        <w:t>were</w:t>
      </w:r>
      <w:r w:rsidR="006A138C">
        <w:t xml:space="preserve"> </w:t>
      </w:r>
      <w:r>
        <w:t>excluded</w:t>
      </w:r>
      <w:r w:rsidR="006A138C">
        <w:t xml:space="preserve"> and not in</w:t>
      </w:r>
      <w:r w:rsidR="00C22A36">
        <w:t xml:space="preserve"> the</w:t>
      </w:r>
      <w:r w:rsidR="006A138C">
        <w:t xml:space="preserve"> table</w:t>
      </w:r>
      <w:r w:rsidR="00530CE0">
        <w:t>.</w:t>
      </w:r>
      <w:r w:rsidR="00CC65A2">
        <w:t xml:space="preserve"> </w:t>
      </w:r>
      <w:r w:rsidR="005D58E7">
        <w:t>Eighteen studies included in the table.</w:t>
      </w:r>
      <w:r>
        <w:t xml:space="preserve"> </w:t>
      </w:r>
    </w:p>
    <w:p w14:paraId="75C877E3" w14:textId="605823D9" w:rsidR="002243B2" w:rsidRPr="00F87E7A" w:rsidRDefault="002243B2" w:rsidP="002243B2">
      <w:pPr>
        <w:rPr>
          <w:b/>
          <w:bCs/>
        </w:rPr>
      </w:pPr>
      <w:r w:rsidRPr="00F87E7A">
        <w:rPr>
          <w:b/>
          <w:bCs/>
        </w:rPr>
        <w:t>Footnotes.</w:t>
      </w:r>
    </w:p>
    <w:p w14:paraId="59153BB7" w14:textId="7EB0CE01" w:rsidR="001A034E" w:rsidRDefault="002243B2" w:rsidP="002243B2">
      <w:r>
        <w:t xml:space="preserve">A. </w:t>
      </w:r>
      <w:r w:rsidR="002844FD">
        <w:t xml:space="preserve">(Also green highlight) </w:t>
      </w:r>
      <w:r w:rsidR="001A034E">
        <w:t>Studies by Morris and colleagues.</w:t>
      </w:r>
    </w:p>
    <w:p w14:paraId="6AD3D93F" w14:textId="5E189283" w:rsidR="002271DE" w:rsidRDefault="003D2B36" w:rsidP="002243B2">
      <w:r>
        <w:t>B</w:t>
      </w:r>
      <w:r w:rsidR="002243B2">
        <w:t>.</w:t>
      </w:r>
      <w:r w:rsidR="002271DE">
        <w:t xml:space="preserve"> Here Frisch and Simonson are cited</w:t>
      </w:r>
      <w:r w:rsidR="00E711FF">
        <w:t xml:space="preserve"> (</w:t>
      </w:r>
      <w:r w:rsidR="008064D1">
        <w:t>“Data from a Danish study of meatal stenosis (reference Frisch and Simonson</w:t>
      </w:r>
      <w:r w:rsidR="00A33E4F">
        <w:t>…”)</w:t>
      </w:r>
      <w:r w:rsidR="002271DE">
        <w:t xml:space="preserve"> but it appears to be a mistake, since Frisch and Simonson did not </w:t>
      </w:r>
      <w:r w:rsidR="00E711FF">
        <w:t>mention</w:t>
      </w:r>
      <w:r w:rsidR="002271DE">
        <w:t xml:space="preserve"> </w:t>
      </w:r>
      <w:r w:rsidR="00E711FF">
        <w:t>meatal stenosis</w:t>
      </w:r>
      <w:r w:rsidR="00A33E4F">
        <w:t>, even in passing.</w:t>
      </w:r>
      <w:r w:rsidR="002243B2">
        <w:t xml:space="preserve"> </w:t>
      </w:r>
      <w:r w:rsidR="002243B2" w:rsidRPr="00435C18">
        <w:t> </w:t>
      </w:r>
    </w:p>
    <w:p w14:paraId="65AD7B4E" w14:textId="247187D3" w:rsidR="003944AA" w:rsidRDefault="00CF283B" w:rsidP="00930CE5">
      <w:r>
        <w:t xml:space="preserve">However, the Frisch and Simonson study was critiqued in the following sentence: </w:t>
      </w:r>
      <w:r w:rsidR="002243B2">
        <w:t>“</w:t>
      </w:r>
      <w:r w:rsidR="002243B2" w:rsidRPr="00435C18">
        <w:t>A systematic review found there was little effect on breastfeeding or cognitive ability, and that low quality studies reporting associations with sudden infant death syndrome, autism, alexithymia, impaired sexual experience and socio-affective processing contained flaws in study design, statistical analysis, sample size and other factors rendering them unreliable [78]</w:t>
      </w:r>
      <w:r w:rsidR="002243B2">
        <w:t>”</w:t>
      </w:r>
      <w:r w:rsidR="00AB1C30">
        <w:t xml:space="preserve"> Citation </w:t>
      </w:r>
      <w:r w:rsidR="008743E9">
        <w:t xml:space="preserve">78 referred to </w:t>
      </w:r>
      <w:r w:rsidR="00FD3E72">
        <w:t xml:space="preserve">PubMed ID </w:t>
      </w:r>
      <w:r w:rsidR="00FD3E72" w:rsidRPr="00FD3E72">
        <w:t>31496128</w:t>
      </w:r>
      <w:r w:rsidR="0026412F">
        <w:t xml:space="preserve">, </w:t>
      </w:r>
      <w:r w:rsidR="00305296">
        <w:t>another paper by Morris and colleagues</w:t>
      </w:r>
      <w:r w:rsidR="00930CE5">
        <w:t>,</w:t>
      </w:r>
      <w:r w:rsidR="0026412F">
        <w:t xml:space="preserve"> in the table above</w:t>
      </w:r>
      <w:r w:rsidR="00042EAE">
        <w:t>.</w:t>
      </w:r>
      <w:r w:rsidR="002243B2" w:rsidRPr="00435C18">
        <w:t> </w:t>
      </w:r>
      <w:r w:rsidR="002243B2">
        <w:t xml:space="preserve"> </w:t>
      </w:r>
    </w:p>
    <w:p w14:paraId="673E866B" w14:textId="288F7833" w:rsidR="002243B2" w:rsidRDefault="002243B2" w:rsidP="002243B2">
      <w:r>
        <w:t xml:space="preserve">The invalidity of another </w:t>
      </w:r>
      <w:r w:rsidR="0097187F">
        <w:t>argument</w:t>
      </w:r>
      <w:r>
        <w:t xml:space="preserve"> by Morris and colleagues (</w:t>
      </w:r>
      <w:r w:rsidRPr="00435C18">
        <w:t>Morris BJ, Krieger JN, Klausner JD. CDC's Male Circumcision Recommendations Represent a Key Public Health Measure. Global health, science and practice. 2017;5(1):15-27.</w:t>
      </w:r>
      <w:r>
        <w:t xml:space="preserve">) is described in </w:t>
      </w:r>
      <w:r w:rsidR="00BE571E">
        <w:t>a</w:t>
      </w:r>
      <w:r>
        <w:t xml:space="preserve"> preprint</w:t>
      </w:r>
      <w:r w:rsidR="00BE571E">
        <w:t xml:space="preserve"> here: </w:t>
      </w:r>
      <w:hyperlink r:id="rId9" w:history="1">
        <w:r w:rsidR="003944AA" w:rsidRPr="006B1870">
          <w:rPr>
            <w:rStyle w:val="Hyperlink"/>
          </w:rPr>
          <w:t>https://www.preprints.org/manuscript/202501.0319/v3</w:t>
        </w:r>
      </w:hyperlink>
      <w:r>
        <w:t>.</w:t>
      </w:r>
      <w:r w:rsidR="003944AA">
        <w:t xml:space="preserve"> </w:t>
      </w:r>
      <w:r>
        <w:t xml:space="preserve"> Some of the same arguments are </w:t>
      </w:r>
      <w:proofErr w:type="gramStart"/>
      <w:r>
        <w:t>used in</w:t>
      </w:r>
      <w:proofErr w:type="gramEnd"/>
      <w:r>
        <w:t xml:space="preserve"> </w:t>
      </w:r>
      <w:r w:rsidR="00B701D4">
        <w:t>multiple times</w:t>
      </w:r>
      <w:r>
        <w:t xml:space="preserve"> by Morris. One additional paper by Morris (</w:t>
      </w:r>
      <w:hyperlink r:id="rId10" w:history="1">
        <w:r w:rsidRPr="00DF4A89">
          <w:rPr>
            <w:rStyle w:val="Hyperlink"/>
          </w:rPr>
          <w:t>https://pmc.ncbi.nlm.nih.gov/articles/PMC5478224/</w:t>
        </w:r>
      </w:hyperlink>
      <w:r>
        <w:t xml:space="preserve">) (PubMed ID </w:t>
      </w:r>
      <w:r w:rsidRPr="003E65E0">
        <w:t>28351877</w:t>
      </w:r>
      <w:r>
        <w:t xml:space="preserve">) makes the same arguments. </w:t>
      </w:r>
    </w:p>
    <w:p w14:paraId="66439732" w14:textId="46028A8A" w:rsidR="00D50128" w:rsidRDefault="005F1B8A" w:rsidP="00D50128">
      <w:r>
        <w:t>C</w:t>
      </w:r>
      <w:r w:rsidR="00D50128">
        <w:t>. Actual risks obscured to some degree by adjustment for cofactors, either in study itself or in studies considered when describing evidence and/or drawing conclusions.</w:t>
      </w:r>
      <w:r w:rsidR="001A4403">
        <w:t xml:space="preserve"> </w:t>
      </w:r>
      <w:r w:rsidR="001A4403">
        <w:t>(PubMed ID highlighted with tan color)</w:t>
      </w:r>
    </w:p>
    <w:p w14:paraId="64B797E7" w14:textId="77777777" w:rsidR="002243B2" w:rsidRDefault="002243B2" w:rsidP="002243B2"/>
    <w:p w14:paraId="2793A592" w14:textId="77777777" w:rsidR="00D50128" w:rsidRDefault="00D50128" w:rsidP="002243B2"/>
    <w:p w14:paraId="724B5B5F" w14:textId="7AF263E2" w:rsidR="002243B2" w:rsidRDefault="002243B2" w:rsidP="002243B2">
      <w:r>
        <w:t xml:space="preserve">Z. F&amp;S </w:t>
      </w:r>
      <w:r w:rsidR="00D94B41">
        <w:t>effectively</w:t>
      </w:r>
      <w:r>
        <w:t xml:space="preserve"> rebutting Morris here: </w:t>
      </w:r>
      <w:hyperlink r:id="rId11" w:history="1">
        <w:r w:rsidRPr="00DF4A89">
          <w:rPr>
            <w:rStyle w:val="Hyperlink"/>
          </w:rPr>
          <w:t>https://pubmed.ncbi.nlm.nih.gov/26268917/</w:t>
        </w:r>
      </w:hyperlink>
      <w:r>
        <w:t xml:space="preserve">  It seems like Morris is simply throwing things against to wall to see what might stick. </w:t>
      </w:r>
    </w:p>
    <w:p w14:paraId="4FFD3F46" w14:textId="77777777" w:rsidR="002243B2" w:rsidRDefault="002243B2" w:rsidP="002243B2">
      <w:r>
        <w:t xml:space="preserve">Y. This study shows that early male circumcision alters social attachment, sometimes is dramatic ways. </w:t>
      </w:r>
      <w:hyperlink r:id="rId12" w:history="1">
        <w:r w:rsidRPr="00DF4A89">
          <w:rPr>
            <w:rStyle w:val="Hyperlink"/>
          </w:rPr>
          <w:t>https://pubmed.ncbi.nlm.nih.gov/33299934/</w:t>
        </w:r>
      </w:hyperlink>
    </w:p>
    <w:p w14:paraId="0FE61669" w14:textId="77777777" w:rsidR="002243B2" w:rsidRDefault="002243B2" w:rsidP="002243B2">
      <w:pPr>
        <w:pStyle w:val="ListParagraph"/>
      </w:pPr>
    </w:p>
    <w:p w14:paraId="08F6690E" w14:textId="77777777" w:rsidR="002243B2" w:rsidRDefault="002243B2" w:rsidP="002243B2">
      <w:pPr>
        <w:pStyle w:val="ListParagraph"/>
      </w:pPr>
    </w:p>
    <w:p w14:paraId="7028E652" w14:textId="77777777" w:rsidR="002243B2" w:rsidRDefault="002243B2" w:rsidP="002243B2">
      <w:pPr>
        <w:pStyle w:val="ListParagraph"/>
      </w:pPr>
      <w:r>
        <w:t xml:space="preserve">Text only: Summarize reasons for dismissing the circumcision study (All rationale in the peer-reviewed literature is provided by a single group. </w:t>
      </w:r>
    </w:p>
    <w:p w14:paraId="1E0C4423" w14:textId="77777777" w:rsidR="00ED158B" w:rsidRDefault="00ED158B" w:rsidP="002243B2">
      <w:pPr>
        <w:pStyle w:val="ListParagraph"/>
      </w:pPr>
    </w:p>
    <w:p w14:paraId="7F4B9596" w14:textId="77777777" w:rsidR="00ED158B" w:rsidRDefault="00ED158B" w:rsidP="002243B2">
      <w:pPr>
        <w:pStyle w:val="ListParagraph"/>
      </w:pPr>
    </w:p>
    <w:p w14:paraId="3CF6FE40" w14:textId="77777777" w:rsidR="00ED158B" w:rsidRPr="00231D95" w:rsidRDefault="00ED158B" w:rsidP="00ED158B">
      <w:pPr>
        <w:rPr>
          <w:b/>
          <w:bCs/>
        </w:rPr>
      </w:pPr>
      <w:r w:rsidRPr="00231D95">
        <w:rPr>
          <w:b/>
          <w:bCs/>
        </w:rPr>
        <w:t>Summary Data:</w:t>
      </w:r>
    </w:p>
    <w:p w14:paraId="6A84AFBE" w14:textId="74DF0357" w:rsidR="00ED158B" w:rsidRPr="00231D95" w:rsidRDefault="00ED158B" w:rsidP="00ED158B">
      <w:pPr>
        <w:rPr>
          <w:b/>
          <w:bCs/>
        </w:rPr>
      </w:pPr>
      <w:r w:rsidRPr="00231D95">
        <w:rPr>
          <w:b/>
          <w:bCs/>
        </w:rPr>
        <w:t>18 studies included</w:t>
      </w:r>
    </w:p>
    <w:p w14:paraId="7F570BB3" w14:textId="08734A83" w:rsidR="00ED158B" w:rsidRPr="00231D95" w:rsidRDefault="00ED158B" w:rsidP="00ED158B">
      <w:r w:rsidRPr="00231D95">
        <w:t>Of those 18 studies, 1 study included information about APAP risks during pregnancy, the peripartum period, and the postnatal period.</w:t>
      </w:r>
    </w:p>
    <w:p w14:paraId="4968BFA6" w14:textId="4A3DEA61" w:rsidR="00ED158B" w:rsidRPr="00231D95" w:rsidRDefault="00ED158B" w:rsidP="00ED158B">
      <w:pPr>
        <w:spacing w:after="0" w:line="240" w:lineRule="auto"/>
      </w:pPr>
      <w:r w:rsidRPr="00231D95">
        <w:t>2 out of 18 studies were overtly influenced by correction for cofactors.</w:t>
      </w:r>
    </w:p>
    <w:p w14:paraId="528D1341" w14:textId="39009A56" w:rsidR="00ED158B" w:rsidRPr="00231D95" w:rsidRDefault="00ED158B" w:rsidP="00ED158B">
      <w:pPr>
        <w:spacing w:after="0" w:line="240" w:lineRule="auto"/>
      </w:pPr>
      <w:r w:rsidRPr="00231D95">
        <w:t>None of the 18 studies only considered exposure during pregnancy.</w:t>
      </w:r>
    </w:p>
    <w:p w14:paraId="09287730" w14:textId="026090D7" w:rsidR="00ED158B" w:rsidRPr="00231D95" w:rsidRDefault="00F71470" w:rsidP="00ED158B">
      <w:pPr>
        <w:spacing w:after="0" w:line="240" w:lineRule="auto"/>
      </w:pPr>
      <w:r w:rsidRPr="00231D95">
        <w:t>7</w:t>
      </w:r>
      <w:r w:rsidR="00ED158B" w:rsidRPr="00231D95">
        <w:t xml:space="preserve"> out of 18 studies considered the peripartum period. (e.g., labor and delivery)</w:t>
      </w:r>
    </w:p>
    <w:p w14:paraId="7071265B" w14:textId="45CBB6A6" w:rsidR="00ED158B" w:rsidRPr="00231D95" w:rsidRDefault="00F71470" w:rsidP="00ED158B">
      <w:pPr>
        <w:spacing w:after="0" w:line="240" w:lineRule="auto"/>
      </w:pPr>
      <w:r w:rsidRPr="00231D95">
        <w:t>2</w:t>
      </w:r>
      <w:r w:rsidR="00ED158B" w:rsidRPr="00231D95">
        <w:t xml:space="preserve"> </w:t>
      </w:r>
      <w:proofErr w:type="gramStart"/>
      <w:r w:rsidR="00ED158B" w:rsidRPr="00231D95">
        <w:t>call</w:t>
      </w:r>
      <w:proofErr w:type="gramEnd"/>
      <w:r w:rsidR="00ED158B" w:rsidRPr="00231D95">
        <w:t xml:space="preserve"> for more studies</w:t>
      </w:r>
      <w:r w:rsidRPr="00231D95">
        <w:t xml:space="preserve"> of APAP use</w:t>
      </w:r>
    </w:p>
    <w:p w14:paraId="1073F033" w14:textId="62ACD6B3" w:rsidR="00ED158B" w:rsidRPr="00231D95" w:rsidRDefault="00F71470" w:rsidP="00ED158B">
      <w:pPr>
        <w:spacing w:after="0" w:line="240" w:lineRule="auto"/>
      </w:pPr>
      <w:r w:rsidRPr="00231D95">
        <w:t xml:space="preserve">0 </w:t>
      </w:r>
      <w:r w:rsidR="00ED158B" w:rsidRPr="00231D95">
        <w:t>call for a change in clinical practice</w:t>
      </w:r>
    </w:p>
    <w:p w14:paraId="4AD29C9C" w14:textId="4195F0BF" w:rsidR="00ED158B" w:rsidRPr="00231D95" w:rsidRDefault="00F71470" w:rsidP="00ED158B">
      <w:pPr>
        <w:spacing w:after="0" w:line="240" w:lineRule="auto"/>
      </w:pPr>
      <w:r w:rsidRPr="00231D95">
        <w:t xml:space="preserve">0 </w:t>
      </w:r>
      <w:r w:rsidR="00ED158B" w:rsidRPr="00231D95">
        <w:t>call for caution in use</w:t>
      </w:r>
    </w:p>
    <w:p w14:paraId="0CCEDC79" w14:textId="77777777" w:rsidR="00ED158B" w:rsidRPr="00231D95" w:rsidRDefault="00ED158B" w:rsidP="00ED158B">
      <w:pPr>
        <w:spacing w:after="0" w:line="240" w:lineRule="auto"/>
      </w:pPr>
      <w:r w:rsidRPr="00231D95">
        <w:t xml:space="preserve">1 </w:t>
      </w:r>
      <w:proofErr w:type="gramStart"/>
      <w:r w:rsidRPr="00231D95">
        <w:t>calls</w:t>
      </w:r>
      <w:proofErr w:type="gramEnd"/>
      <w:r w:rsidRPr="00231D95">
        <w:t xml:space="preserve"> for a safety reevaluation</w:t>
      </w:r>
    </w:p>
    <w:p w14:paraId="7657D361" w14:textId="77777777" w:rsidR="00ED158B" w:rsidRPr="00231D95" w:rsidRDefault="00ED158B" w:rsidP="00ED158B">
      <w:pPr>
        <w:spacing w:after="0" w:line="240" w:lineRule="auto"/>
      </w:pPr>
      <w:r w:rsidRPr="00231D95">
        <w:t>0 conclude APAP is toxic for neurodevelopment</w:t>
      </w:r>
    </w:p>
    <w:p w14:paraId="22551911" w14:textId="77777777" w:rsidR="00ED158B" w:rsidRPr="00231D95" w:rsidRDefault="00ED158B" w:rsidP="00ED158B">
      <w:pPr>
        <w:spacing w:after="0" w:line="240" w:lineRule="auto"/>
      </w:pPr>
    </w:p>
    <w:p w14:paraId="35AF5926" w14:textId="77777777" w:rsidR="00ED158B" w:rsidRPr="00231D95" w:rsidRDefault="00ED158B" w:rsidP="00ED158B">
      <w:pPr>
        <w:spacing w:after="0" w:line="240" w:lineRule="auto"/>
      </w:pPr>
      <w:r w:rsidRPr="00231D95">
        <w:t xml:space="preserve">On the other hand, </w:t>
      </w:r>
    </w:p>
    <w:p w14:paraId="32172070" w14:textId="77777777" w:rsidR="00ED158B" w:rsidRPr="00231D95" w:rsidRDefault="00ED158B" w:rsidP="00ED158B">
      <w:pPr>
        <w:spacing w:after="0" w:line="240" w:lineRule="auto"/>
      </w:pPr>
      <w:r w:rsidRPr="00231D95">
        <w:t>1 concludes that there is no evidence of risk</w:t>
      </w:r>
    </w:p>
    <w:p w14:paraId="63AC74BB" w14:textId="4BB83238" w:rsidR="00F71470" w:rsidRPr="00231D95" w:rsidRDefault="00F71470" w:rsidP="00ED158B">
      <w:pPr>
        <w:spacing w:after="0" w:line="240" w:lineRule="auto"/>
      </w:pPr>
      <w:r w:rsidRPr="00231D95">
        <w:lastRenderedPageBreak/>
        <w:t>4 reach no conclusions regarding APAP</w:t>
      </w:r>
    </w:p>
    <w:p w14:paraId="5A9C414F" w14:textId="6CBB6B16" w:rsidR="00F71470" w:rsidRPr="00231D95" w:rsidRDefault="00F71470" w:rsidP="00ED158B">
      <w:pPr>
        <w:spacing w:after="0" w:line="240" w:lineRule="auto"/>
      </w:pPr>
      <w:r w:rsidRPr="00231D95">
        <w:t>11 do not discuss APAP at all</w:t>
      </w:r>
    </w:p>
    <w:p w14:paraId="3C442707" w14:textId="77777777" w:rsidR="00ED158B" w:rsidRPr="00231D95" w:rsidRDefault="00ED158B" w:rsidP="00ED158B">
      <w:pPr>
        <w:spacing w:after="0" w:line="240" w:lineRule="auto"/>
      </w:pPr>
    </w:p>
    <w:p w14:paraId="1D9A162E" w14:textId="75DB0209" w:rsidR="00ED158B" w:rsidRPr="00231D95" w:rsidRDefault="00F71470" w:rsidP="00ED158B">
      <w:pPr>
        <w:spacing w:after="0" w:line="240" w:lineRule="auto"/>
      </w:pPr>
      <w:r w:rsidRPr="00231D95">
        <w:t>The</w:t>
      </w:r>
      <w:r w:rsidR="00ED158B" w:rsidRPr="00231D95">
        <w:t xml:space="preserve"> stud</w:t>
      </w:r>
      <w:r w:rsidRPr="00231D95">
        <w:t>y</w:t>
      </w:r>
      <w:r w:rsidR="00ED158B" w:rsidRPr="00231D95">
        <w:t xml:space="preserve"> which consider</w:t>
      </w:r>
      <w:r w:rsidRPr="00231D95">
        <w:t>s</w:t>
      </w:r>
      <w:r w:rsidR="00ED158B" w:rsidRPr="00231D95">
        <w:t xml:space="preserve"> all three periods of risk </w:t>
      </w:r>
      <w:r w:rsidRPr="00231D95">
        <w:t>did not discuss APAP.</w:t>
      </w:r>
      <w:r w:rsidR="00ED158B" w:rsidRPr="00231D95">
        <w:t xml:space="preserve"> </w:t>
      </w:r>
    </w:p>
    <w:p w14:paraId="2499D7C2" w14:textId="77777777" w:rsidR="00ED158B" w:rsidRPr="00231D95" w:rsidRDefault="00ED158B" w:rsidP="002243B2">
      <w:pPr>
        <w:pStyle w:val="ListParagraph"/>
      </w:pPr>
    </w:p>
    <w:p w14:paraId="3C157742" w14:textId="77777777" w:rsidR="002243B2" w:rsidRPr="00231D95" w:rsidRDefault="002243B2" w:rsidP="002243B2">
      <w:pPr>
        <w:pStyle w:val="ListParagraph"/>
      </w:pPr>
    </w:p>
    <w:p w14:paraId="03A60462" w14:textId="77777777" w:rsidR="002243B2" w:rsidRDefault="002243B2" w:rsidP="00D46908"/>
    <w:p w14:paraId="6BA2E0D4" w14:textId="24E9A8D9" w:rsidR="00175F33" w:rsidRDefault="00175F33" w:rsidP="00D46908"/>
    <w:tbl>
      <w:tblPr>
        <w:tblStyle w:val="TableGrid"/>
        <w:tblW w:w="0" w:type="auto"/>
        <w:tblLayout w:type="fixed"/>
        <w:tblLook w:val="04A0" w:firstRow="1" w:lastRow="0" w:firstColumn="1" w:lastColumn="0" w:noHBand="0" w:noVBand="1"/>
      </w:tblPr>
      <w:tblGrid>
        <w:gridCol w:w="5098"/>
        <w:gridCol w:w="1701"/>
        <w:gridCol w:w="5954"/>
      </w:tblGrid>
      <w:tr w:rsidR="00D46908" w14:paraId="64641813" w14:textId="77777777" w:rsidTr="00126BBA">
        <w:tc>
          <w:tcPr>
            <w:tcW w:w="5098" w:type="dxa"/>
          </w:tcPr>
          <w:p w14:paraId="60BF91D9" w14:textId="70CC0BC7" w:rsidR="00D46908" w:rsidRPr="00167880" w:rsidRDefault="00167880" w:rsidP="00167880">
            <w:pPr>
              <w:jc w:val="center"/>
              <w:rPr>
                <w:b/>
                <w:bCs/>
              </w:rPr>
            </w:pPr>
            <w:r w:rsidRPr="00167880">
              <w:rPr>
                <w:b/>
                <w:bCs/>
              </w:rPr>
              <w:t>Criticism</w:t>
            </w:r>
          </w:p>
        </w:tc>
        <w:tc>
          <w:tcPr>
            <w:tcW w:w="1701" w:type="dxa"/>
          </w:tcPr>
          <w:p w14:paraId="304B24EC" w14:textId="10949347" w:rsidR="00D46908" w:rsidRPr="00167880" w:rsidRDefault="00167880" w:rsidP="00167880">
            <w:pPr>
              <w:jc w:val="center"/>
              <w:rPr>
                <w:b/>
                <w:bCs/>
              </w:rPr>
            </w:pPr>
            <w:r w:rsidRPr="00167880">
              <w:rPr>
                <w:b/>
                <w:bCs/>
              </w:rPr>
              <w:t xml:space="preserve">Associated </w:t>
            </w:r>
            <w:r w:rsidR="00D46908" w:rsidRPr="00167880">
              <w:rPr>
                <w:b/>
                <w:bCs/>
              </w:rPr>
              <w:t>PubMed IDs</w:t>
            </w:r>
          </w:p>
        </w:tc>
        <w:tc>
          <w:tcPr>
            <w:tcW w:w="5954" w:type="dxa"/>
          </w:tcPr>
          <w:p w14:paraId="4DD44B93" w14:textId="074935A3" w:rsidR="00D46908" w:rsidRPr="00167880" w:rsidRDefault="00D46908" w:rsidP="00167880">
            <w:pPr>
              <w:jc w:val="center"/>
              <w:rPr>
                <w:b/>
                <w:bCs/>
              </w:rPr>
            </w:pPr>
            <w:r w:rsidRPr="00167880">
              <w:rPr>
                <w:b/>
                <w:bCs/>
              </w:rPr>
              <w:t>Validity assessment</w:t>
            </w:r>
          </w:p>
        </w:tc>
      </w:tr>
      <w:tr w:rsidR="00D46908" w14:paraId="034FE019" w14:textId="77777777" w:rsidTr="00126BBA">
        <w:tc>
          <w:tcPr>
            <w:tcW w:w="5098" w:type="dxa"/>
          </w:tcPr>
          <w:p w14:paraId="6EFC6A4A" w14:textId="0A17249B" w:rsidR="00D46908" w:rsidRDefault="00D46908" w:rsidP="00D46908">
            <w:pPr>
              <w:pStyle w:val="ListParagraph"/>
              <w:numPr>
                <w:ilvl w:val="0"/>
                <w:numId w:val="1"/>
              </w:numPr>
            </w:pPr>
            <w:r w:rsidRPr="004D2969">
              <w:t>Frisch and Simonsen did not address the question of biological plausibility</w:t>
            </w:r>
          </w:p>
        </w:tc>
        <w:tc>
          <w:tcPr>
            <w:tcW w:w="1701" w:type="dxa"/>
          </w:tcPr>
          <w:p w14:paraId="64868D78" w14:textId="6F664656" w:rsidR="00D46908" w:rsidRDefault="00D46908" w:rsidP="00167880">
            <w:pPr>
              <w:jc w:val="center"/>
            </w:pPr>
            <w:r w:rsidRPr="00E37D87">
              <w:t>36041835</w:t>
            </w:r>
          </w:p>
        </w:tc>
        <w:tc>
          <w:tcPr>
            <w:tcW w:w="5954" w:type="dxa"/>
          </w:tcPr>
          <w:p w14:paraId="18EE26B6" w14:textId="1D99199A" w:rsidR="00D46908" w:rsidRDefault="00BB2F94" w:rsidP="00D46908">
            <w:r>
              <w:t>Factual error</w:t>
            </w:r>
            <w:r w:rsidR="00D46908">
              <w:t>.</w:t>
            </w:r>
            <w:r w:rsidR="00455A75">
              <w:t xml:space="preserve"> The </w:t>
            </w:r>
            <w:r w:rsidR="00526A59">
              <w:t>hypothesis proposed by Bauer that APAP induces ASD during circumcision was cited</w:t>
            </w:r>
            <w:r w:rsidR="0088400F">
              <w:t xml:space="preserve"> by F&amp;S</w:t>
            </w:r>
            <w:r w:rsidR="00526A59">
              <w:t>.</w:t>
            </w:r>
          </w:p>
        </w:tc>
      </w:tr>
      <w:tr w:rsidR="00D46908" w14:paraId="3A869B4C" w14:textId="77777777" w:rsidTr="00126BBA">
        <w:tc>
          <w:tcPr>
            <w:tcW w:w="5098" w:type="dxa"/>
          </w:tcPr>
          <w:p w14:paraId="58F5167A" w14:textId="121FB6D4" w:rsidR="00D46908" w:rsidRPr="004D2969" w:rsidRDefault="00D46908" w:rsidP="00D46908">
            <w:pPr>
              <w:pStyle w:val="ListParagraph"/>
              <w:numPr>
                <w:ilvl w:val="0"/>
                <w:numId w:val="1"/>
              </w:numPr>
            </w:pPr>
            <w:r w:rsidRPr="004914DB">
              <w:t>calculations suggest that their cohort likely suffers from substantial residual confounding from ethnicity</w:t>
            </w:r>
          </w:p>
        </w:tc>
        <w:tc>
          <w:tcPr>
            <w:tcW w:w="1701" w:type="dxa"/>
          </w:tcPr>
          <w:p w14:paraId="02E6AD23" w14:textId="77777777" w:rsidR="00D46908" w:rsidRDefault="00D46908" w:rsidP="00167880">
            <w:pPr>
              <w:jc w:val="center"/>
            </w:pPr>
            <w:r w:rsidRPr="00E37D87">
              <w:t>36041835</w:t>
            </w:r>
          </w:p>
          <w:p w14:paraId="4D6C37FC" w14:textId="668CC3B2" w:rsidR="009F4E01" w:rsidRPr="00E37D87" w:rsidRDefault="009F4E01" w:rsidP="00167880">
            <w:pPr>
              <w:jc w:val="center"/>
            </w:pPr>
            <w:r w:rsidRPr="000A152A">
              <w:t>31496128</w:t>
            </w:r>
          </w:p>
        </w:tc>
        <w:tc>
          <w:tcPr>
            <w:tcW w:w="5954" w:type="dxa"/>
          </w:tcPr>
          <w:p w14:paraId="4BACAD71" w14:textId="0861A558" w:rsidR="00D46908" w:rsidRDefault="00D46908" w:rsidP="00D46908">
            <w:r>
              <w:t>Not valid</w:t>
            </w:r>
            <w:r w:rsidR="009F4E01">
              <w:t>: Ethnicity was accounted for</w:t>
            </w:r>
            <w:r w:rsidR="00526A59">
              <w:t xml:space="preserve"> in the Frisch and Simonson study</w:t>
            </w:r>
            <w:r w:rsidR="009F4E01">
              <w:t>.</w:t>
            </w:r>
          </w:p>
        </w:tc>
      </w:tr>
      <w:tr w:rsidR="00D46908" w14:paraId="5B8D5FF3" w14:textId="77777777" w:rsidTr="00126BBA">
        <w:tc>
          <w:tcPr>
            <w:tcW w:w="5098" w:type="dxa"/>
          </w:tcPr>
          <w:p w14:paraId="5A972D5E" w14:textId="0AFF0BAE" w:rsidR="00D46908" w:rsidRPr="004D2969" w:rsidRDefault="00D46908" w:rsidP="00D46908">
            <w:pPr>
              <w:pStyle w:val="ListParagraph"/>
              <w:numPr>
                <w:ilvl w:val="0"/>
                <w:numId w:val="1"/>
              </w:numPr>
            </w:pPr>
            <w:r w:rsidRPr="00413282">
              <w:t>Problems with statistical analyses, inclusion criteria, and other issues in each study were identified by the present authors</w:t>
            </w:r>
            <w:hyperlink r:id="rId13" w:anchor="B143" w:history="1">
              <w:r w:rsidRPr="00413282">
                <w:rPr>
                  <w:rStyle w:val="Hyperlink"/>
                  <w:vertAlign w:val="superscript"/>
                </w:rPr>
                <w:t>143</w:t>
              </w:r>
            </w:hyperlink>
            <w:r w:rsidRPr="00413282">
              <w:rPr>
                <w:vertAlign w:val="superscript"/>
              </w:rPr>
              <w:t>–</w:t>
            </w:r>
            <w:hyperlink r:id="rId14" w:anchor="B145" w:history="1">
              <w:r w:rsidRPr="00413282">
                <w:rPr>
                  <w:rStyle w:val="Hyperlink"/>
                  <w:vertAlign w:val="superscript"/>
                </w:rPr>
                <w:t>145</w:t>
              </w:r>
            </w:hyperlink>
            <w:r w:rsidRPr="00413282">
              <w:t> and others.</w:t>
            </w:r>
            <w:hyperlink r:id="rId15" w:anchor="B146" w:history="1">
              <w:r w:rsidRPr="00413282">
                <w:rPr>
                  <w:rStyle w:val="Hyperlink"/>
                  <w:vertAlign w:val="superscript"/>
                </w:rPr>
                <w:t>146</w:t>
              </w:r>
            </w:hyperlink>
            <w:r w:rsidRPr="00413282">
              <w:rPr>
                <w:vertAlign w:val="superscript"/>
              </w:rPr>
              <w:t>–</w:t>
            </w:r>
            <w:hyperlink r:id="rId16" w:anchor="B149" w:history="1">
              <w:r w:rsidRPr="00413282">
                <w:rPr>
                  <w:rStyle w:val="Hyperlink"/>
                  <w:vertAlign w:val="superscript"/>
                </w:rPr>
                <w:t>149</w:t>
              </w:r>
            </w:hyperlink>
            <w:r w:rsidRPr="00413282">
              <w:t> </w:t>
            </w:r>
          </w:p>
        </w:tc>
        <w:tc>
          <w:tcPr>
            <w:tcW w:w="1701" w:type="dxa"/>
          </w:tcPr>
          <w:p w14:paraId="2DBA2804" w14:textId="77777777" w:rsidR="00D46908" w:rsidRDefault="00D46908" w:rsidP="00167880">
            <w:pPr>
              <w:jc w:val="center"/>
            </w:pPr>
            <w:r w:rsidRPr="00E37D87">
              <w:t>36041835</w:t>
            </w:r>
          </w:p>
          <w:p w14:paraId="74B44550" w14:textId="599DE94F" w:rsidR="009F4E01" w:rsidRPr="00E37D87" w:rsidRDefault="009F4E01" w:rsidP="00167880">
            <w:pPr>
              <w:jc w:val="center"/>
            </w:pPr>
            <w:r w:rsidRPr="000A152A">
              <w:t>31496128</w:t>
            </w:r>
          </w:p>
        </w:tc>
        <w:tc>
          <w:tcPr>
            <w:tcW w:w="5954" w:type="dxa"/>
          </w:tcPr>
          <w:p w14:paraId="42D409EB" w14:textId="74DF5FD9" w:rsidR="00D46908" w:rsidRDefault="009A4E53" w:rsidP="00D46908">
            <w:r>
              <w:t xml:space="preserve">Error/misleading: </w:t>
            </w:r>
            <w:r w:rsidR="00AB2F03">
              <w:t xml:space="preserve">Citation of </w:t>
            </w:r>
            <w:r w:rsidR="00F34E5E">
              <w:t>“</w:t>
            </w:r>
            <w:r w:rsidR="00AB2F03">
              <w:t>other</w:t>
            </w:r>
            <w:r w:rsidR="00F34E5E">
              <w:t>s” is p</w:t>
            </w:r>
            <w:r w:rsidR="008156DC">
              <w:t xml:space="preserve">artly incorrect, and partly </w:t>
            </w:r>
            <w:r w:rsidR="0071740C">
              <w:t>m</w:t>
            </w:r>
            <w:r w:rsidR="00D46908" w:rsidRPr="008156DC">
              <w:t xml:space="preserve">isleading (see </w:t>
            </w:r>
            <w:r w:rsidR="0071740C">
              <w:t>footnote A</w:t>
            </w:r>
            <w:r w:rsidR="008156DC">
              <w:t xml:space="preserve"> below)</w:t>
            </w:r>
            <w:r w:rsidR="00AB2F03">
              <w:t xml:space="preserve"> </w:t>
            </w:r>
            <w:r w:rsidR="00F34E5E">
              <w:t xml:space="preserve">(No novel objections to the F&amp;S paper were apparently raised </w:t>
            </w:r>
            <w:r w:rsidR="0088400F">
              <w:t>by this text</w:t>
            </w:r>
            <w:r w:rsidR="00F34E5E">
              <w:t>.)</w:t>
            </w:r>
          </w:p>
        </w:tc>
      </w:tr>
      <w:tr w:rsidR="00D46908" w14:paraId="67A9FBBF" w14:textId="77777777" w:rsidTr="00126BBA">
        <w:tc>
          <w:tcPr>
            <w:tcW w:w="5098" w:type="dxa"/>
          </w:tcPr>
          <w:p w14:paraId="2A54D99A" w14:textId="7F722AB4" w:rsidR="00D46908" w:rsidRDefault="00D46908" w:rsidP="00D46908">
            <w:pPr>
              <w:pStyle w:val="ListParagraph"/>
              <w:numPr>
                <w:ilvl w:val="0"/>
                <w:numId w:val="1"/>
              </w:numPr>
            </w:pPr>
            <w:r>
              <w:t>This paper mis-identifies the study by F&amp;S as a study on m</w:t>
            </w:r>
            <w:r w:rsidRPr="002953C8">
              <w:t>eatal stenosis</w:t>
            </w:r>
            <w:r>
              <w:t>, but quotes “</w:t>
            </w:r>
            <w:r w:rsidRPr="00221BE0">
              <w:t>flaws in study design, statistical analysis, sample size and other factors rendering them unreliable [</w:t>
            </w:r>
            <w:hyperlink r:id="rId17" w:anchor="R78" w:history="1">
              <w:r w:rsidRPr="00221BE0">
                <w:rPr>
                  <w:rStyle w:val="Hyperlink"/>
                </w:rPr>
                <w:t>78</w:t>
              </w:r>
            </w:hyperlink>
            <w:r w:rsidRPr="00221BE0">
              <w:t>]</w:t>
            </w:r>
            <w:r>
              <w:t>” when referring to studies connecting ASD and several other factors (</w:t>
            </w:r>
            <w:r w:rsidRPr="008D6421">
              <w:t>sudden infant death syndrome, autism, alexithymia, impaired sexual experience and socio-</w:t>
            </w:r>
            <w:r w:rsidRPr="008D6421">
              <w:lastRenderedPageBreak/>
              <w:t>affective processing</w:t>
            </w:r>
            <w:r>
              <w:t>) connected with circumcision.</w:t>
            </w:r>
          </w:p>
        </w:tc>
        <w:tc>
          <w:tcPr>
            <w:tcW w:w="1701" w:type="dxa"/>
          </w:tcPr>
          <w:p w14:paraId="142CBD78" w14:textId="31E2CCB6" w:rsidR="00D46908" w:rsidRDefault="00D46908" w:rsidP="00167880">
            <w:pPr>
              <w:jc w:val="center"/>
            </w:pPr>
            <w:r w:rsidRPr="00E37D87">
              <w:lastRenderedPageBreak/>
              <w:t>36034719</w:t>
            </w:r>
          </w:p>
        </w:tc>
        <w:tc>
          <w:tcPr>
            <w:tcW w:w="5954" w:type="dxa"/>
          </w:tcPr>
          <w:p w14:paraId="136D6AE1" w14:textId="329701F5" w:rsidR="00D46908" w:rsidRDefault="009F06EB" w:rsidP="00D46908">
            <w:r>
              <w:t xml:space="preserve">Error: </w:t>
            </w:r>
            <w:r w:rsidR="00D46908">
              <w:t>Apparently</w:t>
            </w:r>
            <w:r w:rsidR="009F2DF4">
              <w:t>,</w:t>
            </w:r>
            <w:r w:rsidR="00D46908">
              <w:t xml:space="preserve"> the </w:t>
            </w:r>
            <w:r w:rsidR="00F4046F">
              <w:t xml:space="preserve">F&amp;S </w:t>
            </w:r>
            <w:r w:rsidR="00D46908">
              <w:t xml:space="preserve">paper was not meant to be cited </w:t>
            </w:r>
            <w:r w:rsidR="0061238A">
              <w:t xml:space="preserve">in this </w:t>
            </w:r>
            <w:proofErr w:type="gramStart"/>
            <w:r w:rsidR="0061238A">
              <w:t>paper, or</w:t>
            </w:r>
            <w:proofErr w:type="gramEnd"/>
            <w:r w:rsidR="0061238A">
              <w:t xml:space="preserve"> was cited in the wrong place</w:t>
            </w:r>
            <w:r w:rsidR="00D46908">
              <w:t xml:space="preserve">. </w:t>
            </w:r>
            <w:r w:rsidR="00A45EBA">
              <w:t xml:space="preserve">A self-citation is </w:t>
            </w:r>
            <w:r w:rsidR="00121E1C">
              <w:t>used to</w:t>
            </w:r>
            <w:r w:rsidR="009F2DF4">
              <w:t xml:space="preserve"> describe the F&amp;S paper as “unreliable”. </w:t>
            </w:r>
            <w:r w:rsidR="00F0128E">
              <w:t xml:space="preserve">(No novel objections to the F&amp;S paper were apparently raised </w:t>
            </w:r>
            <w:r w:rsidR="0088400F">
              <w:t>by this text</w:t>
            </w:r>
            <w:r w:rsidR="00F0128E">
              <w:t>.)</w:t>
            </w:r>
          </w:p>
        </w:tc>
      </w:tr>
      <w:tr w:rsidR="00D46908" w14:paraId="10C62F0F" w14:textId="77777777" w:rsidTr="00126BBA">
        <w:tc>
          <w:tcPr>
            <w:tcW w:w="5098" w:type="dxa"/>
          </w:tcPr>
          <w:p w14:paraId="4375E143" w14:textId="051BE44B" w:rsidR="00D46908" w:rsidRDefault="00D46908" w:rsidP="00BA6B46">
            <w:pPr>
              <w:pStyle w:val="ListParagraph"/>
              <w:numPr>
                <w:ilvl w:val="0"/>
                <w:numId w:val="1"/>
              </w:numPr>
            </w:pPr>
            <w:r w:rsidRPr="00560B72">
              <w:t>In the autism study, criticisms</w:t>
            </w:r>
            <w:hyperlink r:id="rId18" w:anchor="jebm12482-bib-0016" w:history="1">
              <w:r w:rsidRPr="00560B72">
                <w:rPr>
                  <w:rStyle w:val="Hyperlink"/>
                </w:rPr>
                <w:t> </w:t>
              </w:r>
              <w:r w:rsidRPr="00560B72">
                <w:rPr>
                  <w:rStyle w:val="Hyperlink"/>
                  <w:vertAlign w:val="superscript"/>
                </w:rPr>
                <w:t>16</w:t>
              </w:r>
              <w:r w:rsidRPr="00560B72">
                <w:rPr>
                  <w:rStyle w:val="Hyperlink"/>
                </w:rPr>
                <w:t> </w:t>
              </w:r>
            </w:hyperlink>
            <w:r w:rsidRPr="00560B72">
              <w:t>, </w:t>
            </w:r>
            <w:hyperlink r:id="rId19" w:anchor="jebm12482-bib-0034" w:history="1">
              <w:r w:rsidRPr="00560B72">
                <w:rPr>
                  <w:rStyle w:val="Hyperlink"/>
                  <w:vertAlign w:val="superscript"/>
                </w:rPr>
                <w:t>34</w:t>
              </w:r>
              <w:r w:rsidRPr="00560B72">
                <w:rPr>
                  <w:rStyle w:val="Hyperlink"/>
                </w:rPr>
                <w:t> </w:t>
              </w:r>
            </w:hyperlink>
            <w:r w:rsidRPr="00560B72">
              <w:t>mentioned that overall statistical significance was marginal (hazard ratio 1.46; 95% CI 1.11–2.96). In response, Frisch and Simonsen acknowledged that their study had limited statistical power.</w:t>
            </w:r>
            <w:hyperlink r:id="rId20" w:anchor="jebm12482-bib-0024" w:history="1">
              <w:r w:rsidRPr="00560B72">
                <w:rPr>
                  <w:rStyle w:val="Hyperlink"/>
                </w:rPr>
                <w:t> </w:t>
              </w:r>
              <w:r w:rsidRPr="00560B72">
                <w:rPr>
                  <w:rStyle w:val="Hyperlink"/>
                  <w:vertAlign w:val="superscript"/>
                </w:rPr>
                <w:t>24</w:t>
              </w:r>
              <w:r w:rsidRPr="00560B72">
                <w:rPr>
                  <w:rStyle w:val="Hyperlink"/>
                </w:rPr>
                <w:t> </w:t>
              </w:r>
            </w:hyperlink>
            <w:r w:rsidR="0093545E">
              <w:t xml:space="preserve"> (Text from PubMed ID </w:t>
            </w:r>
            <w:r w:rsidR="0093545E" w:rsidRPr="0093545E">
              <w:t>35785439</w:t>
            </w:r>
            <w:r w:rsidR="003478E6">
              <w:t>.)</w:t>
            </w:r>
          </w:p>
          <w:p w14:paraId="7F2BCF8F" w14:textId="77777777" w:rsidR="00D46908" w:rsidRDefault="00D46908" w:rsidP="00D46908"/>
        </w:tc>
        <w:tc>
          <w:tcPr>
            <w:tcW w:w="1701" w:type="dxa"/>
          </w:tcPr>
          <w:p w14:paraId="44D217DA" w14:textId="77777777" w:rsidR="00D46908" w:rsidRDefault="00D46908" w:rsidP="00167880">
            <w:pPr>
              <w:jc w:val="center"/>
            </w:pPr>
            <w:r w:rsidRPr="00582F97">
              <w:t>35785439</w:t>
            </w:r>
          </w:p>
          <w:p w14:paraId="3D772EE2" w14:textId="77777777" w:rsidR="009F4E01" w:rsidRDefault="009F4E01" w:rsidP="00167880">
            <w:pPr>
              <w:jc w:val="center"/>
            </w:pPr>
            <w:r w:rsidRPr="000A152A">
              <w:t>31496128</w:t>
            </w:r>
          </w:p>
          <w:p w14:paraId="4EC6A6D8" w14:textId="204E5F7C" w:rsidR="009568DE" w:rsidRDefault="009568DE" w:rsidP="00167880">
            <w:pPr>
              <w:jc w:val="center"/>
            </w:pPr>
            <w:r w:rsidRPr="001F61B6">
              <w:t>26268916</w:t>
            </w:r>
          </w:p>
        </w:tc>
        <w:tc>
          <w:tcPr>
            <w:tcW w:w="5954" w:type="dxa"/>
          </w:tcPr>
          <w:p w14:paraId="2051D441" w14:textId="5ABF7979" w:rsidR="00D46908" w:rsidRDefault="00C21794" w:rsidP="00D46908">
            <w:r>
              <w:t xml:space="preserve">Invalid: The hazard ratio was higher </w:t>
            </w:r>
            <w:r w:rsidR="00D935FF">
              <w:t xml:space="preserve">when considering only infantile ASD (the type that is expected to occur following induction </w:t>
            </w:r>
            <w:r w:rsidR="001C2E66">
              <w:t xml:space="preserve">at the time </w:t>
            </w:r>
            <w:r w:rsidR="00D935FF">
              <w:t>of early male circumcision</w:t>
            </w:r>
            <w:r w:rsidR="001C2E66">
              <w:t>)</w:t>
            </w:r>
            <w:r w:rsidR="005961F4">
              <w:t xml:space="preserve"> (</w:t>
            </w:r>
            <w:r w:rsidR="005961F4" w:rsidRPr="005961F4">
              <w:t>HR</w:t>
            </w:r>
            <w:r w:rsidR="005961F4" w:rsidRPr="005961F4">
              <w:rPr>
                <w:rFonts w:ascii="Arial" w:hAnsi="Arial" w:cs="Arial"/>
              </w:rPr>
              <w:t> </w:t>
            </w:r>
            <w:r w:rsidR="005961F4" w:rsidRPr="005961F4">
              <w:t>=</w:t>
            </w:r>
            <w:r w:rsidR="005961F4" w:rsidRPr="005961F4">
              <w:rPr>
                <w:rFonts w:ascii="Arial" w:hAnsi="Arial" w:cs="Arial"/>
              </w:rPr>
              <w:t> </w:t>
            </w:r>
            <w:r w:rsidR="005961F4" w:rsidRPr="005961F4">
              <w:t>2.06; 95% CI: 1.36</w:t>
            </w:r>
            <w:r w:rsidR="005961F4" w:rsidRPr="005961F4">
              <w:rPr>
                <w:rFonts w:ascii="Aptos" w:hAnsi="Aptos" w:cs="Aptos"/>
              </w:rPr>
              <w:t>–</w:t>
            </w:r>
            <w:r w:rsidR="005961F4" w:rsidRPr="005961F4">
              <w:t>3.13</w:t>
            </w:r>
            <w:r w:rsidR="005961F4">
              <w:t>)</w:t>
            </w:r>
            <w:r w:rsidR="001C2E66">
              <w:t xml:space="preserve">, and a 95% confidence interval is </w:t>
            </w:r>
            <w:r w:rsidR="003235AA">
              <w:t xml:space="preserve">very </w:t>
            </w:r>
            <w:r w:rsidR="00E84722">
              <w:t>conservative</w:t>
            </w:r>
            <w:r w:rsidR="003235AA">
              <w:t xml:space="preserve"> </w:t>
            </w:r>
            <w:r w:rsidR="00A47DA0">
              <w:t>when considering lifelong disability induced by</w:t>
            </w:r>
            <w:r w:rsidR="003235AA">
              <w:t xml:space="preserve"> a drug shown to be ineffective for the pain of circumcision.</w:t>
            </w:r>
          </w:p>
          <w:p w14:paraId="2B62FB32" w14:textId="77777777" w:rsidR="003506FC" w:rsidRDefault="003506FC" w:rsidP="00D46908"/>
          <w:p w14:paraId="35FB9D16" w14:textId="4A121FD0" w:rsidR="0093545E" w:rsidRDefault="00CC319B" w:rsidP="00D46908">
            <w:r>
              <w:t xml:space="preserve">Error </w:t>
            </w:r>
            <w:r w:rsidR="003506FC">
              <w:t>not affecting validity</w:t>
            </w:r>
            <w:r w:rsidR="003478E6">
              <w:t xml:space="preserve">: </w:t>
            </w:r>
            <w:r w:rsidR="0093545E">
              <w:t>The actual CI reported by F&amp;S was 1.11-1.96, not 1.11-2.96</w:t>
            </w:r>
            <w:r w:rsidR="003478E6">
              <w:t>, as reported by Morris</w:t>
            </w:r>
            <w:r w:rsidR="006751BA">
              <w:t xml:space="preserve"> et al</w:t>
            </w:r>
            <w:r w:rsidR="0093545E">
              <w:t>.)</w:t>
            </w:r>
          </w:p>
        </w:tc>
      </w:tr>
      <w:tr w:rsidR="00D46908" w14:paraId="5FFAC3B3" w14:textId="77777777" w:rsidTr="00126BBA">
        <w:tc>
          <w:tcPr>
            <w:tcW w:w="5098" w:type="dxa"/>
          </w:tcPr>
          <w:p w14:paraId="5C5EF013" w14:textId="4EA7D921" w:rsidR="00D46908" w:rsidRDefault="00D46908" w:rsidP="00BA6B46">
            <w:pPr>
              <w:pStyle w:val="ListParagraph"/>
              <w:numPr>
                <w:ilvl w:val="0"/>
                <w:numId w:val="1"/>
              </w:numPr>
            </w:pPr>
            <w:r w:rsidRPr="009672DA">
              <w:t>Another Danish study found an astonishingly high ASD prevalence (7.2%) in </w:t>
            </w:r>
            <w:r w:rsidRPr="009672DA">
              <w:rPr>
                <w:i/>
                <w:iCs/>
              </w:rPr>
              <w:t>uncircumcised</w:t>
            </w:r>
            <w:r w:rsidRPr="009672DA">
              <w:t> boys,</w:t>
            </w:r>
            <w:hyperlink r:id="rId21" w:anchor="jebm12482-bib-0034" w:history="1">
              <w:r w:rsidRPr="009672DA">
                <w:rPr>
                  <w:rStyle w:val="Hyperlink"/>
                </w:rPr>
                <w:t> </w:t>
              </w:r>
              <w:r w:rsidRPr="009672DA">
                <w:rPr>
                  <w:rStyle w:val="Hyperlink"/>
                  <w:vertAlign w:val="superscript"/>
                </w:rPr>
                <w:t>34</w:t>
              </w:r>
              <w:r w:rsidRPr="009672DA">
                <w:rPr>
                  <w:rStyle w:val="Hyperlink"/>
                </w:rPr>
                <w:t> </w:t>
              </w:r>
            </w:hyperlink>
            <w:r w:rsidRPr="009672DA">
              <w:t>leading the authors to suggest that the 1.5% figure reported for Danish boys aged 0–9 years (98.9% uncircumcised) in Frisch and Simonsen's ASD study</w:t>
            </w:r>
            <w:hyperlink r:id="rId22" w:anchor="jebm12482-bib-0021" w:history="1">
              <w:r w:rsidRPr="009672DA">
                <w:rPr>
                  <w:rStyle w:val="Hyperlink"/>
                </w:rPr>
                <w:t> </w:t>
              </w:r>
              <w:r w:rsidRPr="009672DA">
                <w:rPr>
                  <w:rStyle w:val="Hyperlink"/>
                  <w:vertAlign w:val="superscript"/>
                </w:rPr>
                <w:t>21</w:t>
              </w:r>
              <w:r w:rsidRPr="009672DA">
                <w:rPr>
                  <w:rStyle w:val="Hyperlink"/>
                </w:rPr>
                <w:t> </w:t>
              </w:r>
            </w:hyperlink>
            <w:r w:rsidRPr="009672DA">
              <w:t>indicated confounding.</w:t>
            </w:r>
          </w:p>
          <w:p w14:paraId="1E0812AA" w14:textId="77777777" w:rsidR="00D46908" w:rsidRDefault="00D46908" w:rsidP="00D46908"/>
        </w:tc>
        <w:tc>
          <w:tcPr>
            <w:tcW w:w="1701" w:type="dxa"/>
          </w:tcPr>
          <w:p w14:paraId="743D0B92" w14:textId="77777777" w:rsidR="00D46908" w:rsidRDefault="00D46908" w:rsidP="00167880">
            <w:pPr>
              <w:jc w:val="center"/>
            </w:pPr>
            <w:r w:rsidRPr="00582F97">
              <w:t>35785439</w:t>
            </w:r>
          </w:p>
          <w:p w14:paraId="77D62017" w14:textId="77777777" w:rsidR="009F4E01" w:rsidRDefault="009F4E01" w:rsidP="00167880">
            <w:pPr>
              <w:jc w:val="center"/>
            </w:pPr>
            <w:r w:rsidRPr="000A152A">
              <w:t>31496128</w:t>
            </w:r>
          </w:p>
          <w:p w14:paraId="36C0D0C9" w14:textId="6C9A16E7" w:rsidR="009568DE" w:rsidRDefault="009568DE" w:rsidP="00167880">
            <w:pPr>
              <w:jc w:val="center"/>
            </w:pPr>
            <w:r w:rsidRPr="003E65E0">
              <w:t>28351877</w:t>
            </w:r>
          </w:p>
        </w:tc>
        <w:tc>
          <w:tcPr>
            <w:tcW w:w="5954" w:type="dxa"/>
          </w:tcPr>
          <w:p w14:paraId="1E167E5F" w14:textId="5D27A76A" w:rsidR="00A60BCC" w:rsidRDefault="00386AFE" w:rsidP="00D46908">
            <w:r>
              <w:t>Error:</w:t>
            </w:r>
            <w:r w:rsidR="00E10E84">
              <w:t xml:space="preserve"> </w:t>
            </w:r>
            <w:r w:rsidR="00A60BCC">
              <w:t>This statement indicates that Morris and colleagues did not understand the study cited</w:t>
            </w:r>
            <w:r w:rsidR="00C269A3">
              <w:t xml:space="preserve"> (their reference 34). This </w:t>
            </w:r>
            <w:r>
              <w:t xml:space="preserve">error </w:t>
            </w:r>
            <w:r w:rsidR="00C269A3">
              <w:t xml:space="preserve">is described in </w:t>
            </w:r>
            <w:r w:rsidR="00F1009A">
              <w:t>some</w:t>
            </w:r>
            <w:r w:rsidR="00C269A3">
              <w:t xml:space="preserve"> detail in a preprint here: </w:t>
            </w:r>
            <w:hyperlink r:id="rId23" w:history="1">
              <w:r w:rsidR="00A425F3" w:rsidRPr="003F5CDA">
                <w:rPr>
                  <w:rStyle w:val="Hyperlink"/>
                </w:rPr>
                <w:t>https://www.preprints.org/manuscript/202501.0319/v3</w:t>
              </w:r>
            </w:hyperlink>
            <w:r w:rsidR="00A425F3">
              <w:t xml:space="preserve"> </w:t>
            </w:r>
          </w:p>
        </w:tc>
      </w:tr>
      <w:tr w:rsidR="00D46908" w14:paraId="0E55A1C7" w14:textId="77777777" w:rsidTr="00126BBA">
        <w:tc>
          <w:tcPr>
            <w:tcW w:w="5098" w:type="dxa"/>
          </w:tcPr>
          <w:p w14:paraId="323284EB" w14:textId="024B85EE" w:rsidR="00D46908" w:rsidRDefault="00D46908" w:rsidP="00BA6B46">
            <w:pPr>
              <w:pStyle w:val="ListParagraph"/>
              <w:numPr>
                <w:ilvl w:val="0"/>
                <w:numId w:val="1"/>
              </w:numPr>
            </w:pPr>
            <w:r w:rsidRPr="009A3F1B">
              <w:t>We calculated that ASD in their general population was 4986/</w:t>
            </w:r>
            <w:proofErr w:type="gramStart"/>
            <w:r w:rsidRPr="009A3F1B">
              <w:t>342,877×100</w:t>
            </w:r>
            <w:proofErr w:type="gramEnd"/>
            <w:r w:rsidRPr="009A3F1B">
              <w:t xml:space="preserve"> = 1.45%. In the circumcised group we calculated ASD prevalence to be 55</w:t>
            </w:r>
            <w:proofErr w:type="gramStart"/>
            <w:r w:rsidRPr="009A3F1B">
              <w:t>/(</w:t>
            </w:r>
            <w:proofErr w:type="gramEnd"/>
            <w:r w:rsidRPr="009A3F1B">
              <w:t>2903 + 444) × 100 = 1.64%. The difference between these figures is 13% rather than the 46%–62% claimed. </w:t>
            </w:r>
            <w:r>
              <w:t>*****</w:t>
            </w:r>
          </w:p>
        </w:tc>
        <w:tc>
          <w:tcPr>
            <w:tcW w:w="1701" w:type="dxa"/>
          </w:tcPr>
          <w:p w14:paraId="5721EB82" w14:textId="753A5E52" w:rsidR="00D46908" w:rsidRDefault="00BA6B46" w:rsidP="00167880">
            <w:pPr>
              <w:jc w:val="center"/>
            </w:pPr>
            <w:r w:rsidRPr="00582F97">
              <w:t>35785439</w:t>
            </w:r>
          </w:p>
        </w:tc>
        <w:tc>
          <w:tcPr>
            <w:tcW w:w="5954" w:type="dxa"/>
          </w:tcPr>
          <w:p w14:paraId="4B54C6A6" w14:textId="1FC16496" w:rsidR="00D46908" w:rsidRDefault="00D46908" w:rsidP="00D46908">
            <w:r>
              <w:t>Invalid. The reason for the difference was the adjustment for cultural factors</w:t>
            </w:r>
            <w:r w:rsidR="00313755">
              <w:t>, w</w:t>
            </w:r>
            <w:r>
              <w:t xml:space="preserve">hich </w:t>
            </w:r>
            <w:proofErr w:type="gramStart"/>
            <w:r>
              <w:t>is</w:t>
            </w:r>
            <w:proofErr w:type="gramEnd"/>
            <w:r>
              <w:t xml:space="preserve"> </w:t>
            </w:r>
            <w:r w:rsidR="00341DC4">
              <w:t>described accurately in</w:t>
            </w:r>
            <w:r>
              <w:t xml:space="preserve"> the</w:t>
            </w:r>
            <w:r w:rsidR="00341DC4">
              <w:t xml:space="preserve"> F&amp;S</w:t>
            </w:r>
            <w:r>
              <w:t xml:space="preserve"> paper.</w:t>
            </w:r>
            <w:r w:rsidR="00313755">
              <w:t xml:space="preserve"> This indicates that Morris et al did not understand statistical manipulations necessary to correct for </w:t>
            </w:r>
            <w:r w:rsidR="00775351">
              <w:t xml:space="preserve">cultural factors. </w:t>
            </w:r>
          </w:p>
        </w:tc>
      </w:tr>
      <w:tr w:rsidR="00D46908" w14:paraId="362809BF" w14:textId="77777777" w:rsidTr="00126BBA">
        <w:tc>
          <w:tcPr>
            <w:tcW w:w="5098" w:type="dxa"/>
          </w:tcPr>
          <w:p w14:paraId="78D9AC7F" w14:textId="516D29CF" w:rsidR="00BA6B46" w:rsidRDefault="00BA6B46" w:rsidP="00BA6B46">
            <w:pPr>
              <w:pStyle w:val="ListParagraph"/>
              <w:numPr>
                <w:ilvl w:val="0"/>
                <w:numId w:val="1"/>
              </w:numPr>
            </w:pPr>
            <w:r w:rsidRPr="00697E28">
              <w:t>Critics</w:t>
            </w:r>
            <w:r>
              <w:t xml:space="preserve"> (this is a self-citation: PubMed ID </w:t>
            </w:r>
            <w:r w:rsidRPr="00627238">
              <w:t>26268916</w:t>
            </w:r>
            <w:r>
              <w:t>, in Table below)</w:t>
            </w:r>
            <w:r w:rsidRPr="00697E28">
              <w:t xml:space="preserve"> pointed out that only 11% of Muslim boys in the </w:t>
            </w:r>
            <w:r w:rsidRPr="00697E28">
              <w:lastRenderedPageBreak/>
              <w:t>study were recorded as being circumcised</w:t>
            </w:r>
          </w:p>
          <w:p w14:paraId="0C5BC897" w14:textId="77777777" w:rsidR="00D46908" w:rsidRDefault="00D46908" w:rsidP="00D46908"/>
        </w:tc>
        <w:tc>
          <w:tcPr>
            <w:tcW w:w="1701" w:type="dxa"/>
          </w:tcPr>
          <w:p w14:paraId="6C9EB5D7" w14:textId="77777777" w:rsidR="00D46908" w:rsidRDefault="00BA6B46" w:rsidP="00167880">
            <w:pPr>
              <w:jc w:val="center"/>
            </w:pPr>
            <w:r w:rsidRPr="00582F97">
              <w:lastRenderedPageBreak/>
              <w:t>35785439</w:t>
            </w:r>
          </w:p>
          <w:p w14:paraId="27212836" w14:textId="77777777" w:rsidR="009F4E01" w:rsidRDefault="009F4E01" w:rsidP="00167880">
            <w:pPr>
              <w:jc w:val="center"/>
            </w:pPr>
            <w:r w:rsidRPr="000A152A">
              <w:t>31496128</w:t>
            </w:r>
          </w:p>
          <w:p w14:paraId="382AEF38" w14:textId="3E1055CA" w:rsidR="009568DE" w:rsidRDefault="009568DE" w:rsidP="00167880">
            <w:pPr>
              <w:jc w:val="center"/>
            </w:pPr>
            <w:r w:rsidRPr="001F61B6">
              <w:t>26268916</w:t>
            </w:r>
          </w:p>
        </w:tc>
        <w:tc>
          <w:tcPr>
            <w:tcW w:w="5954" w:type="dxa"/>
          </w:tcPr>
          <w:p w14:paraId="6228112E" w14:textId="690D68AB" w:rsidR="00D46908" w:rsidRDefault="00A240AC" w:rsidP="00D46908">
            <w:r>
              <w:t xml:space="preserve">Invalid as a criticism: </w:t>
            </w:r>
            <w:r w:rsidR="00475A58">
              <w:t>An important point highlighting the importance of the F&amp;S study</w:t>
            </w:r>
            <w:r>
              <w:t xml:space="preserve">: </w:t>
            </w:r>
            <w:r w:rsidR="00F4046F">
              <w:t xml:space="preserve">Under-recording of diagnosis is expected to cause underestimation of the </w:t>
            </w:r>
            <w:r w:rsidR="00F4046F">
              <w:lastRenderedPageBreak/>
              <w:t>effect.</w:t>
            </w:r>
            <w:r>
              <w:t xml:space="preserve"> It is unclear why Morris et al </w:t>
            </w:r>
            <w:r w:rsidR="004F6DE4">
              <w:t>used this as a criticism.</w:t>
            </w:r>
          </w:p>
        </w:tc>
      </w:tr>
      <w:tr w:rsidR="009568DE" w14:paraId="0E762092" w14:textId="77777777" w:rsidTr="00126BBA">
        <w:tc>
          <w:tcPr>
            <w:tcW w:w="5098" w:type="dxa"/>
          </w:tcPr>
          <w:p w14:paraId="0FD8DB56" w14:textId="20A75215" w:rsidR="009568DE" w:rsidRPr="00697E28" w:rsidRDefault="009568DE" w:rsidP="00BA6B46">
            <w:pPr>
              <w:pStyle w:val="ListParagraph"/>
              <w:numPr>
                <w:ilvl w:val="0"/>
                <w:numId w:val="1"/>
              </w:numPr>
            </w:pPr>
            <w:r w:rsidRPr="00697E28">
              <w:lastRenderedPageBreak/>
              <w:t>a significant association with ASD diagnosis was found in boys under the age of 4 years, but association was not significant in boys aged 5–9 years, which was relevant to alternative explanations.</w:t>
            </w:r>
            <w:hyperlink r:id="rId24" w:anchor="jebm12482-bib-0016" w:history="1">
              <w:r w:rsidRPr="00697E28">
                <w:rPr>
                  <w:rStyle w:val="Hyperlink"/>
                </w:rPr>
                <w:t> </w:t>
              </w:r>
              <w:r w:rsidRPr="00697E28">
                <w:rPr>
                  <w:rStyle w:val="Hyperlink"/>
                  <w:vertAlign w:val="superscript"/>
                </w:rPr>
                <w:t>16</w:t>
              </w:r>
            </w:hyperlink>
            <w:r>
              <w:t xml:space="preserve"> (this is a self-citation: PubMed ID </w:t>
            </w:r>
            <w:r w:rsidRPr="00BA6B46">
              <w:t>26268916</w:t>
            </w:r>
            <w:r>
              <w:t>)</w:t>
            </w:r>
          </w:p>
        </w:tc>
        <w:tc>
          <w:tcPr>
            <w:tcW w:w="1701" w:type="dxa"/>
          </w:tcPr>
          <w:p w14:paraId="6717488C" w14:textId="77777777" w:rsidR="009568DE" w:rsidRDefault="009568DE" w:rsidP="00167880">
            <w:pPr>
              <w:jc w:val="center"/>
            </w:pPr>
            <w:r w:rsidRPr="00582F97">
              <w:t>35785439</w:t>
            </w:r>
          </w:p>
          <w:p w14:paraId="0D632F2A" w14:textId="77777777" w:rsidR="009568DE" w:rsidRPr="00582F97" w:rsidRDefault="009568DE" w:rsidP="00167880">
            <w:pPr>
              <w:jc w:val="center"/>
            </w:pPr>
          </w:p>
        </w:tc>
        <w:tc>
          <w:tcPr>
            <w:tcW w:w="5954" w:type="dxa"/>
          </w:tcPr>
          <w:p w14:paraId="31150539" w14:textId="38B4E84A" w:rsidR="009568DE" w:rsidRDefault="00103BC4" w:rsidP="00D46908">
            <w:r>
              <w:t xml:space="preserve">Not valid as a criticism: </w:t>
            </w:r>
            <w:r w:rsidR="00F4046F">
              <w:t xml:space="preserve">The association was </w:t>
            </w:r>
            <w:r w:rsidR="00734B46">
              <w:t xml:space="preserve">more prevalent in </w:t>
            </w:r>
            <w:r w:rsidR="00D17D58">
              <w:t xml:space="preserve">younger </w:t>
            </w:r>
            <w:r w:rsidR="00734B46">
              <w:t>children</w:t>
            </w:r>
            <w:r w:rsidR="00F4046F">
              <w:t>, which was to be expected i</w:t>
            </w:r>
            <w:r w:rsidR="008F078D">
              <w:t>f</w:t>
            </w:r>
            <w:r w:rsidR="00F4046F">
              <w:t xml:space="preserve"> infantile ASD is induced</w:t>
            </w:r>
            <w:r w:rsidR="008D0634">
              <w:t xml:space="preserve"> by APAP exposure with early circumcision (the “alternative explanation”)</w:t>
            </w:r>
            <w:r w:rsidR="00F4046F">
              <w:t>.</w:t>
            </w:r>
            <w:r>
              <w:t xml:space="preserve"> </w:t>
            </w:r>
            <w:r w:rsidR="0062108B">
              <w:t xml:space="preserve"> </w:t>
            </w:r>
          </w:p>
        </w:tc>
      </w:tr>
      <w:tr w:rsidR="00D46908" w14:paraId="1ABF1727" w14:textId="77777777" w:rsidTr="00126BBA">
        <w:tc>
          <w:tcPr>
            <w:tcW w:w="5098" w:type="dxa"/>
          </w:tcPr>
          <w:p w14:paraId="0810A522" w14:textId="0B71ABB1" w:rsidR="00D46908" w:rsidRDefault="00BA6B46" w:rsidP="00BA6B46">
            <w:pPr>
              <w:pStyle w:val="ListParagraph"/>
              <w:numPr>
                <w:ilvl w:val="0"/>
                <w:numId w:val="1"/>
              </w:numPr>
            </w:pPr>
            <w:r w:rsidRPr="00CA68C2">
              <w:t>Supporting acetaminophen rather than NMC (neonatal male circumcision) being responsible for ASD,</w:t>
            </w:r>
            <w:r w:rsidRPr="005E6E24">
              <w:t xml:space="preserve"> Bauer and Kriebel found the association of NMC with ASD was “</w:t>
            </w:r>
            <w:r w:rsidRPr="005E6E24">
              <w:rPr>
                <w:i/>
                <w:iCs/>
              </w:rPr>
              <w:t>considerably weaker</w:t>
            </w:r>
            <w:r w:rsidRPr="005E6E24">
              <w:t>” prior to 1995.</w:t>
            </w:r>
            <w:hyperlink r:id="rId25" w:anchor="jebm12482-bib-0022" w:history="1">
              <w:r w:rsidRPr="005E6E24">
                <w:rPr>
                  <w:rStyle w:val="Hyperlink"/>
                </w:rPr>
                <w:t> </w:t>
              </w:r>
              <w:r w:rsidRPr="005E6E24">
                <w:rPr>
                  <w:rStyle w:val="Hyperlink"/>
                  <w:vertAlign w:val="superscript"/>
                </w:rPr>
                <w:t>22</w:t>
              </w:r>
              <w:r w:rsidRPr="005E6E24">
                <w:rPr>
                  <w:rStyle w:val="Hyperlink"/>
                </w:rPr>
                <w:t> </w:t>
              </w:r>
            </w:hyperlink>
            <w:r w:rsidRPr="005E6E24">
              <w:t>Acetaminophen breakdown by sulfation is the primary metabolic route in children, and is very much lower in neonates, and even more so in ASD.</w:t>
            </w:r>
            <w:hyperlink r:id="rId26" w:anchor="jebm12482-bib-0022" w:history="1">
              <w:r w:rsidRPr="005E6E24">
                <w:rPr>
                  <w:rStyle w:val="Hyperlink"/>
                </w:rPr>
                <w:t> </w:t>
              </w:r>
              <w:r w:rsidRPr="005E6E24">
                <w:rPr>
                  <w:rStyle w:val="Hyperlink"/>
                  <w:vertAlign w:val="superscript"/>
                </w:rPr>
                <w:t>22</w:t>
              </w:r>
              <w:r w:rsidRPr="005E6E24">
                <w:rPr>
                  <w:rStyle w:val="Hyperlink"/>
                </w:rPr>
                <w:t> </w:t>
              </w:r>
            </w:hyperlink>
            <w:r w:rsidRPr="005E6E24">
              <w:t>Bauer criticized the Danish ASD study for falsely suggesting that her group's findings applied to NMC.</w:t>
            </w:r>
            <w:hyperlink r:id="rId27" w:anchor="jebm12482-bib-0053" w:history="1">
              <w:r w:rsidRPr="005E6E24">
                <w:rPr>
                  <w:rStyle w:val="Hyperlink"/>
                </w:rPr>
                <w:t> </w:t>
              </w:r>
              <w:r w:rsidRPr="005E6E24">
                <w:rPr>
                  <w:rStyle w:val="Hyperlink"/>
                  <w:vertAlign w:val="superscript"/>
                </w:rPr>
                <w:t>53</w:t>
              </w:r>
              <w:r w:rsidRPr="005E6E24">
                <w:rPr>
                  <w:rStyle w:val="Hyperlink"/>
                </w:rPr>
                <w:t> </w:t>
              </w:r>
            </w:hyperlink>
            <w:r w:rsidRPr="005E6E24">
              <w:t>And she explained why older boys in the Danish study (born before the 1999 guidelines</w:t>
            </w:r>
            <w:hyperlink r:id="rId28" w:anchor="jebm12482-bib-0007" w:history="1">
              <w:r w:rsidRPr="005E6E24">
                <w:rPr>
                  <w:rStyle w:val="Hyperlink"/>
                </w:rPr>
                <w:t> </w:t>
              </w:r>
              <w:r w:rsidRPr="005E6E24">
                <w:rPr>
                  <w:rStyle w:val="Hyperlink"/>
                  <w:vertAlign w:val="superscript"/>
                </w:rPr>
                <w:t>7</w:t>
              </w:r>
              <w:r w:rsidRPr="005E6E24">
                <w:rPr>
                  <w:rStyle w:val="Hyperlink"/>
                </w:rPr>
                <w:t> </w:t>
              </w:r>
            </w:hyperlink>
            <w:r w:rsidRPr="005E6E24">
              <w:t>) showed only a weak association of circumcision with ASD, whereas those born after 1999 showed a stronger association,</w:t>
            </w:r>
            <w:hyperlink r:id="rId29" w:anchor="jebm12482-bib-0016" w:history="1">
              <w:r w:rsidRPr="005E6E24">
                <w:rPr>
                  <w:rStyle w:val="Hyperlink"/>
                </w:rPr>
                <w:t> </w:t>
              </w:r>
              <w:r w:rsidRPr="005E6E24">
                <w:rPr>
                  <w:rStyle w:val="Hyperlink"/>
                  <w:vertAlign w:val="superscript"/>
                </w:rPr>
                <w:t>16</w:t>
              </w:r>
              <w:r w:rsidRPr="005E6E24">
                <w:rPr>
                  <w:rStyle w:val="Hyperlink"/>
                </w:rPr>
                <w:t> </w:t>
              </w:r>
            </w:hyperlink>
            <w:r w:rsidRPr="005E6E24">
              <w:t>, </w:t>
            </w:r>
            <w:hyperlink r:id="rId30" w:anchor="jebm12482-bib-0053" w:history="1">
              <w:r w:rsidRPr="005E6E24">
                <w:rPr>
                  <w:rStyle w:val="Hyperlink"/>
                  <w:vertAlign w:val="superscript"/>
                </w:rPr>
                <w:t>53</w:t>
              </w:r>
              <w:r w:rsidRPr="005E6E24">
                <w:rPr>
                  <w:rStyle w:val="Hyperlink"/>
                </w:rPr>
                <w:t> </w:t>
              </w:r>
            </w:hyperlink>
            <w:r w:rsidRPr="005E6E24">
              <w:t>thus supporting the acetaminophen hypothesis.</w:t>
            </w:r>
          </w:p>
        </w:tc>
        <w:tc>
          <w:tcPr>
            <w:tcW w:w="1701" w:type="dxa"/>
          </w:tcPr>
          <w:p w14:paraId="76150F80" w14:textId="77777777" w:rsidR="00D46908" w:rsidRDefault="00BA6B46" w:rsidP="00167880">
            <w:pPr>
              <w:jc w:val="center"/>
            </w:pPr>
            <w:r w:rsidRPr="00582F97">
              <w:t>35785439</w:t>
            </w:r>
          </w:p>
          <w:p w14:paraId="20EAF856" w14:textId="77777777" w:rsidR="009F4E01" w:rsidRDefault="009F4E01" w:rsidP="00167880">
            <w:pPr>
              <w:jc w:val="center"/>
            </w:pPr>
            <w:r w:rsidRPr="000A152A">
              <w:t>31496128</w:t>
            </w:r>
          </w:p>
          <w:p w14:paraId="019BCD9E" w14:textId="7145B349" w:rsidR="009568DE" w:rsidRDefault="009568DE" w:rsidP="00167880">
            <w:pPr>
              <w:jc w:val="center"/>
            </w:pPr>
            <w:r w:rsidRPr="001F61B6">
              <w:t>26268916</w:t>
            </w:r>
          </w:p>
        </w:tc>
        <w:tc>
          <w:tcPr>
            <w:tcW w:w="5954" w:type="dxa"/>
          </w:tcPr>
          <w:p w14:paraId="512BDCB6" w14:textId="3E9709F0" w:rsidR="00D46908" w:rsidRDefault="00CA68C2" w:rsidP="00D46908">
            <w:r>
              <w:t xml:space="preserve">Not valid as a criticism: As stated by F&amp;S, evaluation of the role of APAP in the etiology of ASD was part of the purpose of their study. </w:t>
            </w:r>
          </w:p>
        </w:tc>
      </w:tr>
      <w:tr w:rsidR="00D46908" w14:paraId="3CFE7F6A" w14:textId="77777777" w:rsidTr="00126BBA">
        <w:tc>
          <w:tcPr>
            <w:tcW w:w="5098" w:type="dxa"/>
          </w:tcPr>
          <w:p w14:paraId="5C913196" w14:textId="26AB05E7" w:rsidR="00D46908" w:rsidRDefault="00BA6B46" w:rsidP="00BA6B46">
            <w:pPr>
              <w:pStyle w:val="ListParagraph"/>
              <w:numPr>
                <w:ilvl w:val="0"/>
                <w:numId w:val="1"/>
              </w:numPr>
            </w:pPr>
            <w:r w:rsidRPr="00E15ED4">
              <w:t xml:space="preserve">One critic </w:t>
            </w:r>
            <w:r>
              <w:t xml:space="preserve">(PubMed ID </w:t>
            </w:r>
            <w:r w:rsidRPr="00D6427D">
              <w:t>25715006</w:t>
            </w:r>
            <w:r>
              <w:t>, see “reference 147” below</w:t>
            </w:r>
            <w:r w:rsidR="009F3559">
              <w:t xml:space="preserve"> in Footnote A</w:t>
            </w:r>
            <w:r>
              <w:t xml:space="preserve">) </w:t>
            </w:r>
            <w:r w:rsidRPr="00E15ED4">
              <w:lastRenderedPageBreak/>
              <w:t>suggested that Frisch and Simonsen's study involved only those assessed for ASD, not those who remained undiagnosed, and that parents who are more aware of ASD symptoms are more “likely to present their children for early assessment.”</w:t>
            </w:r>
            <w:hyperlink r:id="rId31" w:anchor="jebm12482-bib-0023" w:history="1">
              <w:r w:rsidRPr="00E15ED4">
                <w:rPr>
                  <w:rStyle w:val="Hyperlink"/>
                </w:rPr>
                <w:t> </w:t>
              </w:r>
              <w:r w:rsidRPr="00E15ED4">
                <w:rPr>
                  <w:rStyle w:val="Hyperlink"/>
                  <w:vertAlign w:val="superscript"/>
                </w:rPr>
                <w:t>23</w:t>
              </w:r>
              <w:r w:rsidRPr="00E15ED4">
                <w:rPr>
                  <w:rStyle w:val="Hyperlink"/>
                </w:rPr>
                <w:t> </w:t>
              </w:r>
            </w:hyperlink>
          </w:p>
        </w:tc>
        <w:tc>
          <w:tcPr>
            <w:tcW w:w="1701" w:type="dxa"/>
          </w:tcPr>
          <w:p w14:paraId="492826F3" w14:textId="770AC427" w:rsidR="00D46908" w:rsidRDefault="00BA6B46" w:rsidP="00167880">
            <w:pPr>
              <w:jc w:val="center"/>
            </w:pPr>
            <w:r w:rsidRPr="00582F97">
              <w:lastRenderedPageBreak/>
              <w:t>35785439</w:t>
            </w:r>
          </w:p>
        </w:tc>
        <w:tc>
          <w:tcPr>
            <w:tcW w:w="5954" w:type="dxa"/>
          </w:tcPr>
          <w:p w14:paraId="246B21DA" w14:textId="1D3C7C44" w:rsidR="00D46908" w:rsidRDefault="00BA6B46" w:rsidP="00D46908">
            <w:r>
              <w:t xml:space="preserve">Ref 147. Abstract which posits (post-hoc speculation without evidence) that confounders may still be </w:t>
            </w:r>
            <w:r>
              <w:lastRenderedPageBreak/>
              <w:t>present, although the results were specific for males (girls with circumcised brothers did not have more ASD) and for infantile ASD.</w:t>
            </w:r>
          </w:p>
        </w:tc>
      </w:tr>
      <w:tr w:rsidR="00D46908" w14:paraId="0DC1ADEA" w14:textId="77777777" w:rsidTr="00126BBA">
        <w:tc>
          <w:tcPr>
            <w:tcW w:w="5098" w:type="dxa"/>
          </w:tcPr>
          <w:p w14:paraId="4FB691E6" w14:textId="518B8247" w:rsidR="009F4E01" w:rsidRDefault="009F4E01" w:rsidP="009F4E01">
            <w:pPr>
              <w:pStyle w:val="ListParagraph"/>
              <w:numPr>
                <w:ilvl w:val="0"/>
                <w:numId w:val="1"/>
              </w:numPr>
            </w:pPr>
            <w:r>
              <w:lastRenderedPageBreak/>
              <w:t>(see reference 148 below</w:t>
            </w:r>
            <w:r w:rsidR="009F3559">
              <w:t xml:space="preserve"> in Footnote A</w:t>
            </w:r>
            <w:r>
              <w:t xml:space="preserve">) </w:t>
            </w:r>
            <w:r w:rsidRPr="00A67632">
              <w:t>Ava Neyer stated that the study was flawed, that even if pain perception in autistic children is higher than neurotypical children, it would be quite a stretch to speculate that lifelong deficits in stress response show that early pain causes autism.</w:t>
            </w:r>
            <w:hyperlink r:id="rId32" w:anchor="jebm12482-bib-0056" w:history="1">
              <w:r w:rsidRPr="00A67632">
                <w:rPr>
                  <w:rStyle w:val="Hyperlink"/>
                </w:rPr>
                <w:t> </w:t>
              </w:r>
              <w:r w:rsidRPr="009F4E01">
                <w:rPr>
                  <w:rStyle w:val="Hyperlink"/>
                  <w:vertAlign w:val="superscript"/>
                </w:rPr>
                <w:t>56</w:t>
              </w:r>
              <w:r w:rsidRPr="00A67632">
                <w:rPr>
                  <w:rStyle w:val="Hyperlink"/>
                </w:rPr>
                <w:t> </w:t>
              </w:r>
            </w:hyperlink>
            <w:r w:rsidRPr="00A67632">
              <w:t xml:space="preserve">Rather than deficits in their stress response she suggested that autistic children may find the world more inherently stressful because of other mechanisms. She also suggested that the huge differences in cultural background between circumcised and uncircumcised boys in the study may mean that cultural differences contributed to the findings. She questioned why circumcision might be a risk factor for only classic autism, and emphasized the need for a confirmatory study, something that has not happened in the six years since the study was published. </w:t>
            </w:r>
          </w:p>
          <w:p w14:paraId="19009046" w14:textId="77777777" w:rsidR="00D46908" w:rsidRDefault="00D46908" w:rsidP="00D46908"/>
        </w:tc>
        <w:tc>
          <w:tcPr>
            <w:tcW w:w="1701" w:type="dxa"/>
          </w:tcPr>
          <w:p w14:paraId="45AB89E6" w14:textId="18782D65" w:rsidR="00D46908" w:rsidRDefault="009F4E01" w:rsidP="00167880">
            <w:pPr>
              <w:jc w:val="center"/>
            </w:pPr>
            <w:r w:rsidRPr="00582F97">
              <w:t>35785439</w:t>
            </w:r>
          </w:p>
        </w:tc>
        <w:tc>
          <w:tcPr>
            <w:tcW w:w="5954" w:type="dxa"/>
          </w:tcPr>
          <w:p w14:paraId="4C075813" w14:textId="7736EEC2" w:rsidR="00D46908" w:rsidRDefault="009F4E01" w:rsidP="00D46908">
            <w:r>
              <w:t>Speculation</w:t>
            </w:r>
            <w:r w:rsidR="003154E0">
              <w:t xml:space="preserve"> and error: S</w:t>
            </w:r>
            <w:r>
              <w:t>ome invalid</w:t>
            </w:r>
            <w:r w:rsidR="005E4A38">
              <w:t xml:space="preserve"> and some irrelevant </w:t>
            </w:r>
            <w:r w:rsidR="00EF7AD4">
              <w:t xml:space="preserve">objections </w:t>
            </w:r>
            <w:r w:rsidR="002403CB">
              <w:t>were posted by</w:t>
            </w:r>
            <w:r>
              <w:t xml:space="preserve"> an anonymous </w:t>
            </w:r>
            <w:r w:rsidR="00BC00E2">
              <w:t>writer</w:t>
            </w:r>
            <w:r>
              <w:t xml:space="preserve"> </w:t>
            </w:r>
            <w:r w:rsidR="005E4A38">
              <w:t>of</w:t>
            </w:r>
            <w:r>
              <w:t xml:space="preserve"> a blog</w:t>
            </w:r>
            <w:r w:rsidR="005E4A38">
              <w:t>, identified by Morris et al as Ava Neyer</w:t>
            </w:r>
            <w:r>
              <w:t xml:space="preserve">. </w:t>
            </w:r>
            <w:r w:rsidR="00EF7AD4">
              <w:t>(See footnote A below)</w:t>
            </w:r>
          </w:p>
          <w:p w14:paraId="0F05F6AA" w14:textId="77777777" w:rsidR="00522574" w:rsidRDefault="00522574" w:rsidP="00D46908"/>
          <w:p w14:paraId="500498AC" w14:textId="087166ED" w:rsidR="003154E0" w:rsidRDefault="00114D33" w:rsidP="003154E0">
            <w:r>
              <w:t xml:space="preserve">Error: </w:t>
            </w:r>
            <w:r w:rsidR="00387BE4">
              <w:t>This comment was written in 2022 by Morris and colleagues, but t</w:t>
            </w:r>
            <w:r w:rsidR="003154E0" w:rsidRPr="00680C0E">
              <w:t xml:space="preserve">he F&amp;S study was </w:t>
            </w:r>
            <w:r w:rsidR="00057F0D">
              <w:t>supported</w:t>
            </w:r>
            <w:r w:rsidR="003154E0" w:rsidRPr="00680C0E">
              <w:t xml:space="preserve"> in 2000</w:t>
            </w:r>
            <w:r w:rsidR="001728D2">
              <w:t xml:space="preserve"> </w:t>
            </w:r>
            <w:r w:rsidR="001C09B1">
              <w:t>by</w:t>
            </w:r>
            <w:r w:rsidR="001728D2">
              <w:t xml:space="preserve"> a study </w:t>
            </w:r>
            <w:r w:rsidRPr="00680C0E">
              <w:t>(PubMed ID 35785439)</w:t>
            </w:r>
            <w:r>
              <w:t xml:space="preserve"> </w:t>
            </w:r>
            <w:r w:rsidR="001728D2">
              <w:t xml:space="preserve">finding </w:t>
            </w:r>
            <w:r w:rsidR="00FA13DE">
              <w:t xml:space="preserve">profoundly </w:t>
            </w:r>
            <w:r w:rsidR="00C87830">
              <w:t>different</w:t>
            </w:r>
            <w:r w:rsidR="001728D2" w:rsidRPr="001728D2">
              <w:t xml:space="preserve"> adult socio-affective processing</w:t>
            </w:r>
            <w:r w:rsidR="001728D2">
              <w:t xml:space="preserve"> in circumcised males compared to uncircumcised males</w:t>
            </w:r>
            <w:r w:rsidR="003154E0" w:rsidRPr="00680C0E">
              <w:t xml:space="preserve">. </w:t>
            </w:r>
          </w:p>
          <w:p w14:paraId="5D05A474" w14:textId="5B61D879" w:rsidR="00522574" w:rsidRDefault="00522574" w:rsidP="00D46908"/>
          <w:p w14:paraId="08729ECE" w14:textId="77777777" w:rsidR="00146757" w:rsidRDefault="00146757" w:rsidP="00D46908"/>
          <w:p w14:paraId="60D6066F" w14:textId="44CD32C3" w:rsidR="00146757" w:rsidRDefault="00146757" w:rsidP="00D46908"/>
        </w:tc>
      </w:tr>
      <w:tr w:rsidR="00D46908" w14:paraId="358838D0" w14:textId="77777777" w:rsidTr="00126BBA">
        <w:tc>
          <w:tcPr>
            <w:tcW w:w="5098" w:type="dxa"/>
          </w:tcPr>
          <w:p w14:paraId="0A3C7749" w14:textId="2590FF19" w:rsidR="009F4E01" w:rsidRDefault="009F4E01" w:rsidP="009F4E01">
            <w:pPr>
              <w:pStyle w:val="ListParagraph"/>
              <w:numPr>
                <w:ilvl w:val="0"/>
                <w:numId w:val="1"/>
              </w:numPr>
            </w:pPr>
            <w:r>
              <w:lastRenderedPageBreak/>
              <w:t xml:space="preserve">(Reference Danish magazine… see reference 149 below) </w:t>
            </w:r>
            <w:r w:rsidRPr="00A67632">
              <w:t>Carsten Obel, who studies children's mental disorders at Aarhus University, Denmark, was similarly skeptical, suggesting that rather than circumcision there could easily be another explanation, such as cultural or other differences between parents who want their boy circumcised and those who don't.</w:t>
            </w:r>
            <w:hyperlink r:id="rId33" w:anchor="jebm12482-bib-0057" w:history="1">
              <w:r w:rsidRPr="00A67632">
                <w:rPr>
                  <w:rStyle w:val="Hyperlink"/>
                </w:rPr>
                <w:t> </w:t>
              </w:r>
              <w:r w:rsidRPr="009F4E01">
                <w:rPr>
                  <w:rStyle w:val="Hyperlink"/>
                  <w:vertAlign w:val="superscript"/>
                </w:rPr>
                <w:t>57</w:t>
              </w:r>
            </w:hyperlink>
          </w:p>
          <w:p w14:paraId="5E05D57D" w14:textId="77777777" w:rsidR="00D46908" w:rsidRDefault="00D46908" w:rsidP="00D46908"/>
        </w:tc>
        <w:tc>
          <w:tcPr>
            <w:tcW w:w="1701" w:type="dxa"/>
          </w:tcPr>
          <w:p w14:paraId="20DC1340" w14:textId="55723803" w:rsidR="00D46908" w:rsidRDefault="009F4E01" w:rsidP="00167880">
            <w:pPr>
              <w:jc w:val="center"/>
            </w:pPr>
            <w:r w:rsidRPr="00582F97">
              <w:t>35785439</w:t>
            </w:r>
          </w:p>
        </w:tc>
        <w:tc>
          <w:tcPr>
            <w:tcW w:w="5954" w:type="dxa"/>
          </w:tcPr>
          <w:p w14:paraId="35DB34E0" w14:textId="42535EDE" w:rsidR="00D46908" w:rsidRDefault="009F4E01" w:rsidP="00D46908">
            <w:r>
              <w:t>Speculation without evidence about additional confounding factors in a Danish magazine.</w:t>
            </w:r>
            <w:r w:rsidR="006F4230">
              <w:t xml:space="preserve"> (Culture was considered as a confounding factor by Frisch and Simonson.)</w:t>
            </w:r>
          </w:p>
        </w:tc>
      </w:tr>
      <w:tr w:rsidR="00D46908" w14:paraId="48206B5E" w14:textId="77777777" w:rsidTr="00126BBA">
        <w:tc>
          <w:tcPr>
            <w:tcW w:w="5098" w:type="dxa"/>
          </w:tcPr>
          <w:p w14:paraId="005E2D35" w14:textId="49CD8B04" w:rsidR="00D46908" w:rsidRDefault="009F4E01" w:rsidP="009F4E01">
            <w:pPr>
              <w:pStyle w:val="ListParagraph"/>
              <w:numPr>
                <w:ilvl w:val="0"/>
                <w:numId w:val="1"/>
              </w:numPr>
            </w:pPr>
            <w:r w:rsidRPr="00D828B2">
              <w:t>It was mentioned in the Discussion section of a 1978 study of circumcision and tonsillectomy rates by Calnan et al.</w:t>
            </w:r>
            <w:hyperlink r:id="rId34" w:anchor="jebm12482-bib-0061" w:history="1">
              <w:r w:rsidRPr="00D828B2">
                <w:rPr>
                  <w:rStyle w:val="Hyperlink"/>
                </w:rPr>
                <w:t> </w:t>
              </w:r>
              <w:r w:rsidRPr="009F4E01">
                <w:rPr>
                  <w:rStyle w:val="Hyperlink"/>
                  <w:vertAlign w:val="superscript"/>
                </w:rPr>
                <w:t>61</w:t>
              </w:r>
              <w:r w:rsidRPr="00D828B2">
                <w:rPr>
                  <w:rStyle w:val="Hyperlink"/>
                </w:rPr>
                <w:t> </w:t>
              </w:r>
            </w:hyperlink>
            <w:r w:rsidRPr="00D828B2">
              <w:t>that the 1946 UK National Survey of Health and Development birth cohort showed no difference in developmental and behavioral indices between circumcised and uncircumcised boys.</w:t>
            </w:r>
          </w:p>
        </w:tc>
        <w:tc>
          <w:tcPr>
            <w:tcW w:w="1701" w:type="dxa"/>
          </w:tcPr>
          <w:p w14:paraId="37F90513" w14:textId="0AB33D29" w:rsidR="00D46908" w:rsidRDefault="009F4E01" w:rsidP="00167880">
            <w:pPr>
              <w:jc w:val="center"/>
            </w:pPr>
            <w:r w:rsidRPr="00582F97">
              <w:t>35785439</w:t>
            </w:r>
          </w:p>
        </w:tc>
        <w:tc>
          <w:tcPr>
            <w:tcW w:w="5954" w:type="dxa"/>
          </w:tcPr>
          <w:p w14:paraId="674473EE" w14:textId="7EF9EBBC" w:rsidR="00D46908" w:rsidRDefault="007D18F4" w:rsidP="00D46908">
            <w:r>
              <w:t>Invalid</w:t>
            </w:r>
            <w:r w:rsidR="00DE514C">
              <w:t xml:space="preserve"> as a criticism</w:t>
            </w:r>
            <w:r>
              <w:t xml:space="preserve">: </w:t>
            </w:r>
            <w:r w:rsidR="009F4E01">
              <w:t xml:space="preserve">APAP was not extensively used </w:t>
            </w:r>
            <w:r w:rsidR="000C6A5E">
              <w:t xml:space="preserve">in the pediatric population </w:t>
            </w:r>
            <w:r w:rsidR="009F4E01">
              <w:t xml:space="preserve">prior to the </w:t>
            </w:r>
            <w:proofErr w:type="spellStart"/>
            <w:r w:rsidR="009F4E01">
              <w:t xml:space="preserve">mid </w:t>
            </w:r>
            <w:proofErr w:type="gramStart"/>
            <w:r w:rsidR="009F4E01">
              <w:t>1980s</w:t>
            </w:r>
            <w:proofErr w:type="spellEnd"/>
            <w:r w:rsidR="00DE514C">
              <w:t>,</w:t>
            </w:r>
            <w:proofErr w:type="gramEnd"/>
            <w:r w:rsidR="00DE514C">
              <w:t xml:space="preserve"> therefore the results are as expected if APAP use during circumcision induces </w:t>
            </w:r>
            <w:r w:rsidR="00633AF5">
              <w:t>neurodevelopmental problems.</w:t>
            </w:r>
          </w:p>
        </w:tc>
      </w:tr>
      <w:tr w:rsidR="009F4E01" w14:paraId="1C9B1A19" w14:textId="77777777" w:rsidTr="00126BBA">
        <w:tc>
          <w:tcPr>
            <w:tcW w:w="5098" w:type="dxa"/>
          </w:tcPr>
          <w:p w14:paraId="2E86DAFE" w14:textId="460365D1" w:rsidR="009F4E01" w:rsidRPr="00D828B2" w:rsidRDefault="009F4E01" w:rsidP="009F4E01">
            <w:pPr>
              <w:pStyle w:val="ListParagraph"/>
              <w:numPr>
                <w:ilvl w:val="0"/>
                <w:numId w:val="1"/>
              </w:numPr>
            </w:pPr>
            <w:r w:rsidRPr="007824D3">
              <w:t>Diagnosis of ASD has been rising steady over the years but has now plateaued in males at 3.6% in the United States</w:t>
            </w:r>
            <w:hyperlink r:id="rId35" w:anchor="jebm12361-bib-0103" w:history="1">
              <w:r w:rsidRPr="007824D3">
                <w:rPr>
                  <w:rStyle w:val="Hyperlink"/>
                </w:rPr>
                <w:t>103</w:t>
              </w:r>
            </w:hyperlink>
            <w:r w:rsidRPr="007824D3">
              <w:t>, </w:t>
            </w:r>
            <w:hyperlink r:id="rId36" w:anchor="jebm12361-bib-0104" w:history="1">
              <w:r w:rsidRPr="007824D3">
                <w:rPr>
                  <w:rStyle w:val="Hyperlink"/>
                </w:rPr>
                <w:t>104</w:t>
              </w:r>
            </w:hyperlink>
            <w:r w:rsidRPr="007824D3">
              <w:t> and 3.7% in South Korea,</w:t>
            </w:r>
            <w:hyperlink r:id="rId37" w:anchor="jebm12361-bib-0105" w:history="1">
              <w:r w:rsidRPr="007824D3">
                <w:rPr>
                  <w:rStyle w:val="Hyperlink"/>
                </w:rPr>
                <w:t>105</w:t>
              </w:r>
            </w:hyperlink>
            <w:r w:rsidRPr="007824D3">
              <w:t> whilst rate of MC has been steadily declining in each country.</w:t>
            </w:r>
          </w:p>
        </w:tc>
        <w:tc>
          <w:tcPr>
            <w:tcW w:w="1701" w:type="dxa"/>
          </w:tcPr>
          <w:p w14:paraId="068C1C7E" w14:textId="4EBF65B4" w:rsidR="009F4E01" w:rsidRPr="00582F97" w:rsidRDefault="009F4E01" w:rsidP="00167880">
            <w:pPr>
              <w:jc w:val="center"/>
            </w:pPr>
            <w:r w:rsidRPr="000A152A">
              <w:t>31496128</w:t>
            </w:r>
          </w:p>
        </w:tc>
        <w:tc>
          <w:tcPr>
            <w:tcW w:w="5954" w:type="dxa"/>
          </w:tcPr>
          <w:p w14:paraId="482DB58F" w14:textId="18944687" w:rsidR="009F4E01" w:rsidRDefault="009F4E01" w:rsidP="00D46908">
            <w:r>
              <w:t xml:space="preserve">Invalid. Even in a country with 60% circumcision, the Frisch and Simonson data indicated that only about 17% of cases of ASD are due to APAP exposure during circumcision. </w:t>
            </w:r>
            <w:r w:rsidR="00B655FF">
              <w:t xml:space="preserve">(For calculations, see </w:t>
            </w:r>
            <w:r w:rsidR="006365EF">
              <w:t>Patel et al</w:t>
            </w:r>
            <w:r w:rsidR="00702495">
              <w:t xml:space="preserve">. </w:t>
            </w:r>
            <w:r w:rsidR="00E77572">
              <w:fldChar w:fldCharType="begin">
                <w:fldData xml:space="preserve">PEVuZE5vdGU+PENpdGU+PEF1dGhvcj5QYXRlbDwvQXV0aG9yPjxZZWFyPjIwMjI8L1llYXI+PFJl
Y051bT4yNTM1PC9SZWNOdW0+PERpc3BsYXlUZXh0PlsyXTwvRGlzcGxheVRleHQ+PHJlY29yZD48
cmVjLW51bWJlcj4yNTM1PC9yZWMtbnVtYmVyPjxmb3JlaWduLWtleXM+PGtleSBhcHA9IkVOIiBk
Yi1pZD0iMmZkeDA1dzl5c3QwcjRlcDA5dng1cjlydjBhMnd3end2MnJlIiB0aW1lc3RhbXA9IjE2
NjE4NjYwMjkiPjI1MzU8L2tleT48L2ZvcmVpZ24ta2V5cz48cmVmLXR5cGUgbmFtZT0iSm91cm5h
bCBBcnRpY2xlIj4xNzwvcmVmLXR5cGU+PGNvbnRyaWJ1dG9ycz48YXV0aG9ycz48YXV0aG9yPlBh
dGVsLCBFLjwvYXV0aG9yPjxhdXRob3I+Sm9uZXMgSWlpLCBKLiBQLiwgM3JkPC9hdXRob3I+PGF1
dGhvcj5Cb25vLUx1bm4sIEQuPC9hdXRob3I+PGF1dGhvcj5LdWNoaWJoYXRsYSwgTS48L2F1dGhv
cj48YXV0aG9yPlBhbGthciwgQS48L2F1dGhvcj48YXV0aG9yPkNlbmRlamFzIEhlcm5hbmRleiwg
Si48L2F1dGhvcj48YXV0aG9yPlNhcmFmaWFuLCBKLiBULjwvYXV0aG9yPjxhdXRob3I+TGF3dG9u
LCBWLiBHLjwvYXV0aG9yPjxhdXRob3I+QW5kZXJzb24sIEwuIEcuPC9hdXRob3I+PGF1dGhvcj5L
b25zb3VsYSwgWi48L2F1dGhvcj48YXV0aG9yPlJlaXNzbmVyLCBLLiBKLjwvYXV0aG9yPjxhdXRo
b3I+UGFya2VyLCBXLjwvYXV0aG9yPjwvYXV0aG9ycz48L2NvbnRyaWJ1dG9ycz48YXV0aC1hZGRy
ZXNzPldQTGFiIEluYy4sIER1cmhhbSwgTkMgVVNBLiYjeEQ7RGVwYXJ0bWVudHMgb2YgU3VyZ2Vy
eSwgRHVrZSBVbml2ZXJzaXR5IE1lZGljYWwgQ2VudGVyLCBEdXJoYW0sIE5DLCBVU0EuJiN4RDtE
ZXBhcnRtZW50cyBvZiBQdWJsaWMgUG9saWN5LCBVbml2ZXJzaXR5IG9mIE5vcnRoIENhcm9saW5h
LCBDaGFwZWwgSGlsbCwgTkMgVVNBLiYjeEQ7RGVwYXJ0bWVudHMgb2YgQmlvc3RhdGlzdGljcyBh
bmQgQmlvaW5mb3JtYXRpY3MsIER1a2UgVW5pdmVyc2l0eSBNZWRpY2FsIENlbnRlciwgRHVyaGFt
LCBOQywgVVNBLiYjeEQ7RGVwYXJ0bWVudHMgb2YgUHN5Y2hvbG9neSBhbmQgTmV1cm9zY2llbmNl
LCBVbml2ZXJzaXR5IG9mIE5vcnRoIENhcm9saW5hLCBDaGFwZWwgSGlsbCwgTkMsIFVTQS4mI3hE
O1dQTGFiIEluYy4sIER1cmhhbSwgTkMgVVNBIC0gV2lsbGlhbS5QYXJrZXJAV2lsbGlhbVBhcmtl
ckxhYi5vcmcuPC9hdXRoLWFkZHJlc3M+PHRpdGxlcz48dGl0bGU+VGhlIHNhZmV0eSBvZiBwZWRp
YXRyaWMgdXNlIG9mIHBhcmFjZXRhbW9sIChhY2V0YW1pbm9waGVuKTogYSBuYXJyYXRpdmUgcmV2
aWV3IG9mIGRpcmVjdCBhbmQgaW5kaXJlY3QgZXZpZGVuY2U8L3RpdGxlPjxzZWNvbmRhcnktdGl0
bGU+TWluZXJ2YSBQZWRpYXRyIChUb3Jpbm8pPC9zZWNvbmRhcnktdGl0bGU+PGFsdC10aXRsZT5N
aW5lcnZhIHBlZGlhdHJpY3M8L2FsdC10aXRsZT48L3RpdGxlcz48cGVyaW9kaWNhbD48ZnVsbC10
aXRsZT5NaW5lcnZhIFBlZGlhdHIgKFRvcmlubyk8L2Z1bGwtdGl0bGU+PGFiYnItMT5NaW5lcnZh
IHBlZGlhdHJpY3M8L2FiYnItMT48L3BlcmlvZGljYWw+PGFsdC1wZXJpb2RpY2FsPjxmdWxsLXRp
dGxlPk1pbmVydmEgUGVkaWF0ciAoVG9yaW5vKTwvZnVsbC10aXRsZT48YWJici0xPk1pbmVydmEg
cGVkaWF0cmljczwvYWJici0xPjwvYWx0LXBlcmlvZGljYWw+PHBhZ2VzPjc3NC03ODg8L3BhZ2Vz
Pjx2b2x1bWU+NzQ8L3ZvbHVtZT48bnVtYmVyPjY8L251bWJlcj48ZWRpdGlvbj4yMDIyLzA3LzE0
PC9lZGl0aW9uPjxkYXRlcz48eWVhcj4yMDIyPC95ZWFyPjxwdWItZGF0ZXM+PGRhdGU+SnVsIDEz
PC9kYXRlPjwvcHViLWRhdGVzPjwvZGF0ZXM+PGlzYm4+MjcyNC01NzgwPC9pc2JuPjxhY2Nlc3Np
b24tbnVtPjM1ODIyNTgxPC9hY2Nlc3Npb24tbnVtPjx1cmxzPjwvdXJscz48ZWxlY3Ryb25pYy1y
ZXNvdXJjZS1udW0+MTAuMjM3MzYvczI3MjQtNTI3Ni4yMi4wNjkzMi00PC9lbGVjdHJvbmljLXJl
c291cmNlLW51bT48cmVtb3RlLWRhdGFiYXNlLXByb3ZpZGVyPk5MTTwvcmVtb3RlLWRhdGFiYXNl
LXByb3ZpZGVyPjxsYW5ndWFnZT5lbmc8L2xhbmd1YWdlPjwvcmVjb3JkPjwvQ2l0ZT48L0VuZE5v
dGU+
</w:fldData>
              </w:fldChar>
            </w:r>
            <w:r w:rsidR="00134841">
              <w:instrText xml:space="preserve"> ADDIN EN.CITE </w:instrText>
            </w:r>
            <w:r w:rsidR="00134841">
              <w:fldChar w:fldCharType="begin">
                <w:fldData xml:space="preserve">PEVuZE5vdGU+PENpdGU+PEF1dGhvcj5QYXRlbDwvQXV0aG9yPjxZZWFyPjIwMjI8L1llYXI+PFJl
Y051bT4yNTM1PC9SZWNOdW0+PERpc3BsYXlUZXh0PlsyXTwvRGlzcGxheVRleHQ+PHJlY29yZD48
cmVjLW51bWJlcj4yNTM1PC9yZWMtbnVtYmVyPjxmb3JlaWduLWtleXM+PGtleSBhcHA9IkVOIiBk
Yi1pZD0iMmZkeDA1dzl5c3QwcjRlcDA5dng1cjlydjBhMnd3end2MnJlIiB0aW1lc3RhbXA9IjE2
NjE4NjYwMjkiPjI1MzU8L2tleT48L2ZvcmVpZ24ta2V5cz48cmVmLXR5cGUgbmFtZT0iSm91cm5h
bCBBcnRpY2xlIj4xNzwvcmVmLXR5cGU+PGNvbnRyaWJ1dG9ycz48YXV0aG9ycz48YXV0aG9yPlBh
dGVsLCBFLjwvYXV0aG9yPjxhdXRob3I+Sm9uZXMgSWlpLCBKLiBQLiwgM3JkPC9hdXRob3I+PGF1
dGhvcj5Cb25vLUx1bm4sIEQuPC9hdXRob3I+PGF1dGhvcj5LdWNoaWJoYXRsYSwgTS48L2F1dGhv
cj48YXV0aG9yPlBhbGthciwgQS48L2F1dGhvcj48YXV0aG9yPkNlbmRlamFzIEhlcm5hbmRleiwg
Si48L2F1dGhvcj48YXV0aG9yPlNhcmFmaWFuLCBKLiBULjwvYXV0aG9yPjxhdXRob3I+TGF3dG9u
LCBWLiBHLjwvYXV0aG9yPjxhdXRob3I+QW5kZXJzb24sIEwuIEcuPC9hdXRob3I+PGF1dGhvcj5L
b25zb3VsYSwgWi48L2F1dGhvcj48YXV0aG9yPlJlaXNzbmVyLCBLLiBKLjwvYXV0aG9yPjxhdXRo
b3I+UGFya2VyLCBXLjwvYXV0aG9yPjwvYXV0aG9ycz48L2NvbnRyaWJ1dG9ycz48YXV0aC1hZGRy
ZXNzPldQTGFiIEluYy4sIER1cmhhbSwgTkMgVVNBLiYjeEQ7RGVwYXJ0bWVudHMgb2YgU3VyZ2Vy
eSwgRHVrZSBVbml2ZXJzaXR5IE1lZGljYWwgQ2VudGVyLCBEdXJoYW0sIE5DLCBVU0EuJiN4RDtE
ZXBhcnRtZW50cyBvZiBQdWJsaWMgUG9saWN5LCBVbml2ZXJzaXR5IG9mIE5vcnRoIENhcm9saW5h
LCBDaGFwZWwgSGlsbCwgTkMgVVNBLiYjeEQ7RGVwYXJ0bWVudHMgb2YgQmlvc3RhdGlzdGljcyBh
bmQgQmlvaW5mb3JtYXRpY3MsIER1a2UgVW5pdmVyc2l0eSBNZWRpY2FsIENlbnRlciwgRHVyaGFt
LCBOQywgVVNBLiYjeEQ7RGVwYXJ0bWVudHMgb2YgUHN5Y2hvbG9neSBhbmQgTmV1cm9zY2llbmNl
LCBVbml2ZXJzaXR5IG9mIE5vcnRoIENhcm9saW5hLCBDaGFwZWwgSGlsbCwgTkMsIFVTQS4mI3hE
O1dQTGFiIEluYy4sIER1cmhhbSwgTkMgVVNBIC0gV2lsbGlhbS5QYXJrZXJAV2lsbGlhbVBhcmtl
ckxhYi5vcmcuPC9hdXRoLWFkZHJlc3M+PHRpdGxlcz48dGl0bGU+VGhlIHNhZmV0eSBvZiBwZWRp
YXRyaWMgdXNlIG9mIHBhcmFjZXRhbW9sIChhY2V0YW1pbm9waGVuKTogYSBuYXJyYXRpdmUgcmV2
aWV3IG9mIGRpcmVjdCBhbmQgaW5kaXJlY3QgZXZpZGVuY2U8L3RpdGxlPjxzZWNvbmRhcnktdGl0
bGU+TWluZXJ2YSBQZWRpYXRyIChUb3Jpbm8pPC9zZWNvbmRhcnktdGl0bGU+PGFsdC10aXRsZT5N
aW5lcnZhIHBlZGlhdHJpY3M8L2FsdC10aXRsZT48L3RpdGxlcz48cGVyaW9kaWNhbD48ZnVsbC10
aXRsZT5NaW5lcnZhIFBlZGlhdHIgKFRvcmlubyk8L2Z1bGwtdGl0bGU+PGFiYnItMT5NaW5lcnZh
IHBlZGlhdHJpY3M8L2FiYnItMT48L3BlcmlvZGljYWw+PGFsdC1wZXJpb2RpY2FsPjxmdWxsLXRp
dGxlPk1pbmVydmEgUGVkaWF0ciAoVG9yaW5vKTwvZnVsbC10aXRsZT48YWJici0xPk1pbmVydmEg
cGVkaWF0cmljczwvYWJici0xPjwvYWx0LXBlcmlvZGljYWw+PHBhZ2VzPjc3NC03ODg8L3BhZ2Vz
Pjx2b2x1bWU+NzQ8L3ZvbHVtZT48bnVtYmVyPjY8L251bWJlcj48ZWRpdGlvbj4yMDIyLzA3LzE0
PC9lZGl0aW9uPjxkYXRlcz48eWVhcj4yMDIyPC95ZWFyPjxwdWItZGF0ZXM+PGRhdGU+SnVsIDEz
PC9kYXRlPjwvcHViLWRhdGVzPjwvZGF0ZXM+PGlzYm4+MjcyNC01NzgwPC9pc2JuPjxhY2Nlc3Np
b24tbnVtPjM1ODIyNTgxPC9hY2Nlc3Npb24tbnVtPjx1cmxzPjwvdXJscz48ZWxlY3Ryb25pYy1y
ZXNvdXJjZS1udW0+MTAuMjM3MzYvczI3MjQtNTI3Ni4yMi4wNjkzMi00PC9lbGVjdHJvbmljLXJl
c291cmNlLW51bT48cmVtb3RlLWRhdGFiYXNlLXByb3ZpZGVyPk5MTTwvcmVtb3RlLWRhdGFiYXNl
LXByb3ZpZGVyPjxsYW5ndWFnZT5lbmc8L2xhbmd1YWdlPjwvcmVjb3JkPjwvQ2l0ZT48L0VuZE5v
dGU+
</w:fldData>
              </w:fldChar>
            </w:r>
            <w:r w:rsidR="00134841">
              <w:instrText xml:space="preserve"> ADDIN EN.CITE.DATA </w:instrText>
            </w:r>
            <w:r w:rsidR="00134841">
              <w:fldChar w:fldCharType="end"/>
            </w:r>
            <w:r w:rsidR="00E77572">
              <w:fldChar w:fldCharType="separate"/>
            </w:r>
            <w:r w:rsidR="00134841">
              <w:rPr>
                <w:noProof/>
              </w:rPr>
              <w:t>[2]</w:t>
            </w:r>
            <w:r w:rsidR="00E77572">
              <w:fldChar w:fldCharType="end"/>
            </w:r>
            <w:r w:rsidR="00E77572">
              <w:t xml:space="preserve">. </w:t>
            </w:r>
            <w:r w:rsidR="009F5B66">
              <w:t>Other factors are causing</w:t>
            </w:r>
            <w:r w:rsidR="00633AF5">
              <w:t xml:space="preserve"> more dramatic</w:t>
            </w:r>
            <w:r w:rsidR="009F5B66">
              <w:t xml:space="preserve"> increases in the prevalence of ASD</w:t>
            </w:r>
            <w:r w:rsidR="00633AF5">
              <w:t xml:space="preserve"> that overwhelm </w:t>
            </w:r>
            <w:r w:rsidR="00BD7D34">
              <w:t>relatively small changes in circumcision practice</w:t>
            </w:r>
            <w:r w:rsidR="009F5B66">
              <w:t>.</w:t>
            </w:r>
          </w:p>
        </w:tc>
      </w:tr>
      <w:tr w:rsidR="009F4E01" w14:paraId="2D51D07C" w14:textId="77777777" w:rsidTr="00126BBA">
        <w:tc>
          <w:tcPr>
            <w:tcW w:w="5098" w:type="dxa"/>
          </w:tcPr>
          <w:p w14:paraId="699679F8" w14:textId="4A10F917" w:rsidR="009F4E01" w:rsidRPr="00D828B2" w:rsidRDefault="009F4E01" w:rsidP="009F4E01">
            <w:pPr>
              <w:pStyle w:val="ListParagraph"/>
              <w:numPr>
                <w:ilvl w:val="0"/>
                <w:numId w:val="1"/>
              </w:numPr>
            </w:pPr>
            <w:r w:rsidRPr="00A603C7">
              <w:t>Frisch and Simonsen reported that circumcised boys may be at increased risk for autism spectrum disorder (ASD) due to MC-related pain.</w:t>
            </w:r>
            <w:hyperlink r:id="rId38" w:anchor="B45" w:history="1">
              <w:r w:rsidRPr="001C44EC">
                <w:rPr>
                  <w:rStyle w:val="Hyperlink"/>
                  <w:vertAlign w:val="superscript"/>
                </w:rPr>
                <w:t>45</w:t>
              </w:r>
            </w:hyperlink>
            <w:r w:rsidRPr="00A603C7">
              <w:t xml:space="preserve"> Their conclusion was based on their finding of ASD prevalence of 6.3% in circumcised </w:t>
            </w:r>
            <w:r w:rsidRPr="00A603C7">
              <w:lastRenderedPageBreak/>
              <w:t xml:space="preserve">and 1.5% in uncircumcised Danish boys. </w:t>
            </w:r>
          </w:p>
        </w:tc>
        <w:tc>
          <w:tcPr>
            <w:tcW w:w="1701" w:type="dxa"/>
          </w:tcPr>
          <w:p w14:paraId="4CD22165" w14:textId="544A8BFC" w:rsidR="009F4E01" w:rsidRPr="00582F97" w:rsidRDefault="009F4E01" w:rsidP="00167880">
            <w:pPr>
              <w:jc w:val="center"/>
            </w:pPr>
            <w:r w:rsidRPr="003E65E0">
              <w:lastRenderedPageBreak/>
              <w:t>28351877</w:t>
            </w:r>
          </w:p>
        </w:tc>
        <w:tc>
          <w:tcPr>
            <w:tcW w:w="5954" w:type="dxa"/>
          </w:tcPr>
          <w:p w14:paraId="3457F4A9" w14:textId="22E1A5A4" w:rsidR="009F4E01" w:rsidRDefault="00AA61EC" w:rsidP="00D46908">
            <w:r>
              <w:t xml:space="preserve">Factual error: </w:t>
            </w:r>
            <w:r w:rsidR="009F4E01">
              <w:t>These numbers are not close to the actual numbers</w:t>
            </w:r>
            <w:r w:rsidR="00DB2EBB">
              <w:t xml:space="preserve"> reported by Frisch and Simonsen</w:t>
            </w:r>
            <w:r w:rsidR="009F4E01">
              <w:t xml:space="preserve">. </w:t>
            </w:r>
          </w:p>
        </w:tc>
      </w:tr>
      <w:tr w:rsidR="009F4E01" w14:paraId="1798CE05" w14:textId="77777777" w:rsidTr="00126BBA">
        <w:tc>
          <w:tcPr>
            <w:tcW w:w="5098" w:type="dxa"/>
          </w:tcPr>
          <w:p w14:paraId="2E4E8FA3" w14:textId="43F31D40" w:rsidR="009F4E01" w:rsidRPr="00D828B2" w:rsidRDefault="009568DE" w:rsidP="009F4E01">
            <w:pPr>
              <w:pStyle w:val="ListParagraph"/>
              <w:numPr>
                <w:ilvl w:val="0"/>
                <w:numId w:val="1"/>
              </w:numPr>
            </w:pPr>
            <w:r w:rsidRPr="008E7AC2">
              <w:t>That report has been criticized</w:t>
            </w:r>
            <w:r w:rsidRPr="00A603C7">
              <w:t>.</w:t>
            </w:r>
            <w:hyperlink r:id="rId39" w:anchor="B41" w:history="1">
              <w:r w:rsidRPr="001C44EC">
                <w:rPr>
                  <w:rStyle w:val="Hyperlink"/>
                  <w:vertAlign w:val="superscript"/>
                </w:rPr>
                <w:t>41</w:t>
              </w:r>
            </w:hyperlink>
            <w:r w:rsidRPr="001C44EC">
              <w:rPr>
                <w:vertAlign w:val="superscript"/>
              </w:rPr>
              <w:t>,</w:t>
            </w:r>
            <w:hyperlink r:id="rId40" w:anchor="B46" w:history="1">
              <w:r w:rsidRPr="001C44EC">
                <w:rPr>
                  <w:rStyle w:val="Hyperlink"/>
                  <w:vertAlign w:val="superscript"/>
                </w:rPr>
                <w:t>46</w:t>
              </w:r>
            </w:hyperlink>
            <w:r w:rsidRPr="001C44EC">
              <w:rPr>
                <w:vertAlign w:val="superscript"/>
              </w:rPr>
              <w:t>,</w:t>
            </w:r>
            <w:hyperlink r:id="rId41" w:anchor="B47" w:history="1">
              <w:r w:rsidRPr="001C44EC">
                <w:rPr>
                  <w:rStyle w:val="Hyperlink"/>
                  <w:vertAlign w:val="superscript"/>
                </w:rPr>
                <w:t>47</w:t>
              </w:r>
            </w:hyperlink>
            <w:r w:rsidRPr="00A603C7">
              <w:t> </w:t>
            </w:r>
          </w:p>
        </w:tc>
        <w:tc>
          <w:tcPr>
            <w:tcW w:w="1701" w:type="dxa"/>
          </w:tcPr>
          <w:p w14:paraId="16E92D9E" w14:textId="301D3469" w:rsidR="009F4E01" w:rsidRPr="00582F97" w:rsidRDefault="009568DE" w:rsidP="00167880">
            <w:pPr>
              <w:jc w:val="center"/>
            </w:pPr>
            <w:r w:rsidRPr="003E65E0">
              <w:t>28351877</w:t>
            </w:r>
          </w:p>
        </w:tc>
        <w:tc>
          <w:tcPr>
            <w:tcW w:w="5954" w:type="dxa"/>
          </w:tcPr>
          <w:p w14:paraId="4C740F93" w14:textId="361EDBC7" w:rsidR="009568DE" w:rsidRDefault="009568DE" w:rsidP="009568DE">
            <w:r>
              <w:t xml:space="preserve">(Reference 41 is PubMed ID  </w:t>
            </w:r>
            <w:r w:rsidRPr="00E602E2">
              <w:t>27244821</w:t>
            </w:r>
            <w:r w:rsidR="00161424">
              <w:t xml:space="preserve"> (See reference 146 in footnote A, below)</w:t>
            </w:r>
            <w:r>
              <w:t>, which does not criticize the F&amp;S study. Reference 4</w:t>
            </w:r>
            <w:r w:rsidR="00A4505F">
              <w:t>6</w:t>
            </w:r>
            <w:r>
              <w:t xml:space="preserve"> is a self-citation, PubMed ID  </w:t>
            </w:r>
            <w:r w:rsidRPr="00E73CEA">
              <w:t>26268916</w:t>
            </w:r>
            <w:r>
              <w:t xml:space="preserve">, and reference 47 is </w:t>
            </w:r>
            <w:r w:rsidRPr="00BD7D34">
              <w:t xml:space="preserve">a </w:t>
            </w:r>
            <w:r w:rsidR="00861098">
              <w:t xml:space="preserve">listed as a </w:t>
            </w:r>
            <w:r w:rsidR="00A86A55">
              <w:t>comment</w:t>
            </w:r>
            <w:r w:rsidR="009523F2">
              <w:t xml:space="preserve"> by </w:t>
            </w:r>
            <w:r w:rsidRPr="00BD7D34">
              <w:t>Bauer</w:t>
            </w:r>
            <w:r w:rsidR="00861098">
              <w:t xml:space="preserve">, an ardent proponent of </w:t>
            </w:r>
            <w:r w:rsidR="008E7AC2">
              <w:t xml:space="preserve">research on </w:t>
            </w:r>
            <w:r w:rsidR="00861098">
              <w:t>the connection between APAP and ASD</w:t>
            </w:r>
            <w:r w:rsidR="004079AC">
              <w:t>.</w:t>
            </w:r>
            <w:r>
              <w:t xml:space="preserve"> </w:t>
            </w:r>
          </w:p>
          <w:p w14:paraId="0A87D23B" w14:textId="77777777" w:rsidR="009F4E01" w:rsidRDefault="009F4E01" w:rsidP="00D46908"/>
        </w:tc>
      </w:tr>
      <w:tr w:rsidR="009F4E01" w14:paraId="1BCBFD74" w14:textId="77777777" w:rsidTr="00126BBA">
        <w:tc>
          <w:tcPr>
            <w:tcW w:w="5098" w:type="dxa"/>
          </w:tcPr>
          <w:p w14:paraId="75FCDA0D" w14:textId="55D4CB23" w:rsidR="009F4E01" w:rsidRPr="00D828B2" w:rsidRDefault="009568DE" w:rsidP="009F4E01">
            <w:pPr>
              <w:pStyle w:val="ListParagraph"/>
              <w:numPr>
                <w:ilvl w:val="0"/>
                <w:numId w:val="1"/>
              </w:numPr>
            </w:pPr>
            <w:r w:rsidRPr="00FC2CCD">
              <w:t>The authors cite a survey that found pain was high in 4% of infants during six weeks post-circumcision. Since the Danish study was about pain why didn’t Frisch and Simonsen examine other painful conditions? Urinary tract infections are associated with excruciating pain, are common and very much higher in uncircumcised male infants and boys.</w:t>
            </w:r>
            <w:hyperlink r:id="rId42" w:anchor="bibr2-0141076815590404" w:history="1">
              <w:r w:rsidRPr="00FC2CCD">
                <w:rPr>
                  <w:rStyle w:val="Hyperlink"/>
                  <w:vertAlign w:val="superscript"/>
                </w:rPr>
                <w:t>2</w:t>
              </w:r>
            </w:hyperlink>
            <w:r w:rsidRPr="00FC2CCD">
              <w:t> If the authors’ pain hypothesis were correct, then autism spectrum disorder should be associated with urinary tract infections and therefore being uncircumcised</w:t>
            </w:r>
          </w:p>
        </w:tc>
        <w:tc>
          <w:tcPr>
            <w:tcW w:w="1701" w:type="dxa"/>
          </w:tcPr>
          <w:p w14:paraId="00461E56" w14:textId="41836406" w:rsidR="009F4E01" w:rsidRPr="00582F97" w:rsidRDefault="009568DE" w:rsidP="00167880">
            <w:pPr>
              <w:jc w:val="center"/>
            </w:pPr>
            <w:r w:rsidRPr="001F61B6">
              <w:t>26268916</w:t>
            </w:r>
          </w:p>
        </w:tc>
        <w:tc>
          <w:tcPr>
            <w:tcW w:w="5954" w:type="dxa"/>
          </w:tcPr>
          <w:p w14:paraId="1D06753A" w14:textId="19839C1B" w:rsidR="009F4E01" w:rsidRDefault="009568DE" w:rsidP="00D46908">
            <w:r>
              <w:t>Invalid: UTIs are associated with ASD</w:t>
            </w:r>
            <w:r w:rsidR="00A33726">
              <w:t>, but the effect size is probably very small</w:t>
            </w:r>
            <w:r>
              <w:t xml:space="preserve">. (PubMed ID  </w:t>
            </w:r>
            <w:r w:rsidR="000261F2" w:rsidRPr="000261F2">
              <w:t>17200260</w:t>
            </w:r>
            <w:r>
              <w:t xml:space="preserve">) </w:t>
            </w:r>
            <w:r w:rsidR="00A33726">
              <w:t>A</w:t>
            </w:r>
            <w:r>
              <w:t xml:space="preserve">ccording to the AAP ( </w:t>
            </w:r>
            <w:hyperlink r:id="rId43" w:history="1">
              <w:r w:rsidRPr="00876F04">
                <w:rPr>
                  <w:rStyle w:val="Hyperlink"/>
                </w:rPr>
                <w:t>https://www.aap.org/en/patient-care/infant-fever/?srsltid=AfmBOoqfwSFokQBKG3KiGcDSJkZYGUoi3b94f_Lp-xGXDQ5JbYLW6_dN</w:t>
              </w:r>
            </w:hyperlink>
            <w:r>
              <w:t xml:space="preserve"> ), “</w:t>
            </w:r>
            <w:r w:rsidRPr="001B76DA">
              <w:rPr>
                <w:rFonts w:ascii="Helvetica" w:hAnsi="Helvetica" w:cs="Helvetica"/>
                <w:color w:val="1B1F27"/>
                <w:sz w:val="30"/>
                <w:szCs w:val="30"/>
              </w:rPr>
              <w:t xml:space="preserve"> </w:t>
            </w:r>
            <w:r w:rsidRPr="001B76DA">
              <w:t>About 14 out of every 1,000 healthy infants born full term develop a fever during the ages 8 days to 60 days old.</w:t>
            </w:r>
            <w:r>
              <w:t>”</w:t>
            </w:r>
            <w:r w:rsidR="00E07F70">
              <w:t>, and</w:t>
            </w:r>
            <w:r>
              <w:t xml:space="preserve"> about 20% of febrile babies (uncircumcised) will have a UTI. So, circumcision drops the UTI rate from about 2.8/1,000 to about 0.64 UTIs (75% reduction) </w:t>
            </w:r>
            <w:proofErr w:type="gramStart"/>
            <w:r>
              <w:t xml:space="preserve">( </w:t>
            </w:r>
            <w:r w:rsidRPr="009B589F">
              <w:t>https://pmc.ncbi.nlm.nih.gov/articles/PMC6119846/</w:t>
            </w:r>
            <w:proofErr w:type="gramEnd"/>
            <w:r>
              <w:t xml:space="preserve"> ) or a decrease of about 2/1,000 within the first 3 months of age.  </w:t>
            </w:r>
            <w:proofErr w:type="gramStart"/>
            <w:r w:rsidR="00545869">
              <w:t>Therefore</w:t>
            </w:r>
            <w:proofErr w:type="gramEnd"/>
            <w:r w:rsidR="00585D7C">
              <w:t xml:space="preserve"> prevention of infection by</w:t>
            </w:r>
            <w:r w:rsidR="00545869">
              <w:t xml:space="preserve"> circumcision is predicted to have a possibly very small effect on risk of ASD in </w:t>
            </w:r>
            <w:r w:rsidR="00585D7C">
              <w:t>about</w:t>
            </w:r>
            <w:r w:rsidR="00E15288">
              <w:t xml:space="preserve"> 2 out of </w:t>
            </w:r>
            <w:r w:rsidR="00AE7CF0">
              <w:t xml:space="preserve">every </w:t>
            </w:r>
            <w:r w:rsidR="00E15288">
              <w:t>1000</w:t>
            </w:r>
            <w:r w:rsidR="00AE7CF0">
              <w:t xml:space="preserve"> ci</w:t>
            </w:r>
            <w:r w:rsidR="00FD42FA">
              <w:t>r</w:t>
            </w:r>
            <w:r w:rsidR="00AE7CF0">
              <w:t>cu</w:t>
            </w:r>
            <w:r w:rsidR="00FD42FA">
              <w:t>mcised</w:t>
            </w:r>
            <w:r w:rsidR="00E15288">
              <w:t xml:space="preserve"> children, which </w:t>
            </w:r>
            <w:r w:rsidR="00FD42FA">
              <w:t xml:space="preserve">would not be </w:t>
            </w:r>
            <w:r w:rsidR="00E15288">
              <w:t>detect</w:t>
            </w:r>
            <w:r w:rsidR="00FD42FA">
              <w:t>able</w:t>
            </w:r>
            <w:r w:rsidR="00E15288">
              <w:t xml:space="preserve"> in any population study.</w:t>
            </w:r>
          </w:p>
        </w:tc>
      </w:tr>
      <w:tr w:rsidR="009F4E01" w14:paraId="6ABFD4DF" w14:textId="77777777" w:rsidTr="00126BBA">
        <w:tc>
          <w:tcPr>
            <w:tcW w:w="5098" w:type="dxa"/>
          </w:tcPr>
          <w:p w14:paraId="178897C4" w14:textId="2DE20557" w:rsidR="009F4E01" w:rsidRPr="00D828B2" w:rsidRDefault="009568DE" w:rsidP="009568DE">
            <w:pPr>
              <w:pStyle w:val="ListParagraph"/>
              <w:numPr>
                <w:ilvl w:val="0"/>
                <w:numId w:val="1"/>
              </w:numPr>
            </w:pPr>
            <w:proofErr w:type="spellStart"/>
            <w:r w:rsidRPr="000F4658">
              <w:t>Anaesthetics</w:t>
            </w:r>
            <w:proofErr w:type="spellEnd"/>
            <w:r w:rsidRPr="000F4658">
              <w:t xml:space="preserve"> are neurotoxic to the developing brain. Systemic use in children aged under 3 years is associated with later cognitive impairment.</w:t>
            </w:r>
            <w:hyperlink r:id="rId44" w:anchor="bibr3-0141076815590404" w:history="1">
              <w:r w:rsidRPr="000F4658">
                <w:rPr>
                  <w:rStyle w:val="Hyperlink"/>
                  <w:vertAlign w:val="superscript"/>
                </w:rPr>
                <w:t>3</w:t>
              </w:r>
            </w:hyperlink>
            <w:r w:rsidRPr="000F4658">
              <w:t xml:space="preserve"> Could unnecessary </w:t>
            </w:r>
            <w:r w:rsidRPr="000F4658">
              <w:lastRenderedPageBreak/>
              <w:t xml:space="preserve">general </w:t>
            </w:r>
            <w:proofErr w:type="spellStart"/>
            <w:r w:rsidRPr="000F4658">
              <w:t>anaesthesia</w:t>
            </w:r>
            <w:proofErr w:type="spellEnd"/>
            <w:r w:rsidRPr="000F4658">
              <w:t>, not pain, have contributed to autism spectrum disorder?</w:t>
            </w:r>
          </w:p>
        </w:tc>
        <w:tc>
          <w:tcPr>
            <w:tcW w:w="1701" w:type="dxa"/>
          </w:tcPr>
          <w:p w14:paraId="6E32FF49" w14:textId="35EA64DA" w:rsidR="009F4E01" w:rsidRPr="00582F97" w:rsidRDefault="009568DE" w:rsidP="00167880">
            <w:pPr>
              <w:jc w:val="center"/>
            </w:pPr>
            <w:r w:rsidRPr="001F61B6">
              <w:lastRenderedPageBreak/>
              <w:t>26268916</w:t>
            </w:r>
          </w:p>
        </w:tc>
        <w:tc>
          <w:tcPr>
            <w:tcW w:w="5954" w:type="dxa"/>
          </w:tcPr>
          <w:p w14:paraId="35787F7E" w14:textId="11A55F4D" w:rsidR="009F4E01" w:rsidRDefault="006301CB" w:rsidP="00D46908">
            <w:r>
              <w:t xml:space="preserve">Invalid: </w:t>
            </w:r>
            <w:r w:rsidR="00982E08">
              <w:t xml:space="preserve">General anesthesia </w:t>
            </w:r>
            <w:r w:rsidR="000F2E3D">
              <w:t>has</w:t>
            </w:r>
            <w:r w:rsidR="00982E08">
              <w:t xml:space="preserve"> never</w:t>
            </w:r>
            <w:r w:rsidR="000F2E3D">
              <w:t xml:space="preserve"> been</w:t>
            </w:r>
            <w:r w:rsidR="00982E08">
              <w:t xml:space="preserve"> indicated for circumcision, </w:t>
            </w:r>
            <w:r w:rsidR="00BD7332">
              <w:t>so any s</w:t>
            </w:r>
            <w:r w:rsidR="009568DE">
              <w:t xml:space="preserve">peculation that </w:t>
            </w:r>
            <w:r w:rsidR="00EE1320">
              <w:t xml:space="preserve">general anesthesia </w:t>
            </w:r>
            <w:r>
              <w:t>used with circumcision causes ASD</w:t>
            </w:r>
            <w:r w:rsidR="00BD7332">
              <w:t xml:space="preserve"> is nonsensical.</w:t>
            </w:r>
            <w:r>
              <w:t xml:space="preserve"> </w:t>
            </w:r>
          </w:p>
        </w:tc>
      </w:tr>
      <w:tr w:rsidR="009F4E01" w14:paraId="4E4882E5" w14:textId="77777777" w:rsidTr="00126BBA">
        <w:tc>
          <w:tcPr>
            <w:tcW w:w="5098" w:type="dxa"/>
          </w:tcPr>
          <w:p w14:paraId="58DA9B91" w14:textId="52F3A875" w:rsidR="009F4E01" w:rsidRPr="00D828B2" w:rsidRDefault="009568DE" w:rsidP="009F4E01">
            <w:pPr>
              <w:pStyle w:val="ListParagraph"/>
              <w:numPr>
                <w:ilvl w:val="0"/>
                <w:numId w:val="1"/>
              </w:numPr>
            </w:pPr>
            <w:r w:rsidRPr="000F4658">
              <w:t>Most likely, both autism spectrum disorder diagnosis and early circumcision reflect parental conscientiousness.</w:t>
            </w:r>
          </w:p>
        </w:tc>
        <w:tc>
          <w:tcPr>
            <w:tcW w:w="1701" w:type="dxa"/>
          </w:tcPr>
          <w:p w14:paraId="558EEEE7" w14:textId="360507FB" w:rsidR="009F4E01" w:rsidRPr="00582F97" w:rsidRDefault="009568DE" w:rsidP="00167880">
            <w:pPr>
              <w:jc w:val="center"/>
            </w:pPr>
            <w:r w:rsidRPr="001F61B6">
              <w:t>26268916</w:t>
            </w:r>
          </w:p>
        </w:tc>
        <w:tc>
          <w:tcPr>
            <w:tcW w:w="5954" w:type="dxa"/>
          </w:tcPr>
          <w:p w14:paraId="676FFCF7" w14:textId="2E7707A6" w:rsidR="009F4E01" w:rsidRDefault="009568DE" w:rsidP="00D46908">
            <w:r>
              <w:t>Speculation</w:t>
            </w:r>
            <w:r w:rsidR="00814B02">
              <w:t xml:space="preserve"> </w:t>
            </w:r>
            <w:r w:rsidR="009230DC">
              <w:t>inconsistent with</w:t>
            </w:r>
            <w:r w:rsidR="00814B02">
              <w:t xml:space="preserve"> evidence: </w:t>
            </w:r>
            <w:r w:rsidR="00D66D77">
              <w:t>Male circumcision status</w:t>
            </w:r>
            <w:r w:rsidR="00814B02">
              <w:t xml:space="preserve"> did not affect</w:t>
            </w:r>
            <w:r w:rsidR="00D66D77">
              <w:t xml:space="preserve"> ASD in</w:t>
            </w:r>
            <w:r w:rsidR="00814B02">
              <w:t xml:space="preserve"> female</w:t>
            </w:r>
            <w:r w:rsidR="009230DC">
              <w:t xml:space="preserve"> siblings</w:t>
            </w:r>
            <w:r w:rsidR="00814B02">
              <w:t xml:space="preserve">, and </w:t>
            </w:r>
            <w:r w:rsidR="009230DC">
              <w:t xml:space="preserve">it affected </w:t>
            </w:r>
            <w:r w:rsidR="00814B02">
              <w:t xml:space="preserve">only </w:t>
            </w:r>
            <w:r w:rsidR="009230DC">
              <w:t>the</w:t>
            </w:r>
            <w:r w:rsidR="00814B02">
              <w:t xml:space="preserve"> type of ASD</w:t>
            </w:r>
            <w:r w:rsidR="009230DC">
              <w:t xml:space="preserve"> </w:t>
            </w:r>
            <w:r w:rsidR="00D75A9B">
              <w:t xml:space="preserve">(infantile) </w:t>
            </w:r>
            <w:r w:rsidR="009230DC">
              <w:t>that is expected based on timing</w:t>
            </w:r>
            <w:r w:rsidR="00D75A9B">
              <w:t xml:space="preserve"> of induction with early circumcision</w:t>
            </w:r>
            <w:r w:rsidR="00814B02">
              <w:t>.</w:t>
            </w:r>
          </w:p>
        </w:tc>
      </w:tr>
    </w:tbl>
    <w:p w14:paraId="6E920B11" w14:textId="77777777" w:rsidR="00320BCE" w:rsidRDefault="00320BCE" w:rsidP="00D46908"/>
    <w:p w14:paraId="17D32FF2" w14:textId="60CE5751" w:rsidR="00AA7BD8" w:rsidRDefault="00AA7BD8" w:rsidP="00D46908">
      <w:r w:rsidRPr="005C4730">
        <w:rPr>
          <w:b/>
          <w:bCs/>
          <w:sz w:val="28"/>
          <w:szCs w:val="28"/>
        </w:rPr>
        <w:t xml:space="preserve">Supplemental </w:t>
      </w:r>
      <w:r w:rsidR="000B6EDE" w:rsidRPr="00AA7BD8">
        <w:rPr>
          <w:b/>
          <w:bCs/>
          <w:sz w:val="28"/>
          <w:szCs w:val="28"/>
        </w:rPr>
        <w:t>Table 7</w:t>
      </w:r>
      <w:r w:rsidR="000B6EDE">
        <w:t xml:space="preserve">: Objections posed by Morris et </w:t>
      </w:r>
      <w:proofErr w:type="gramStart"/>
      <w:r w:rsidR="000B6EDE">
        <w:t>al</w:t>
      </w:r>
      <w:proofErr w:type="gramEnd"/>
      <w:r w:rsidR="000B6EDE">
        <w:t xml:space="preserve"> papers to the Frisch and Simonson (F&amp;S) study, listed by objection.</w:t>
      </w:r>
    </w:p>
    <w:p w14:paraId="5E1A5747" w14:textId="37303599" w:rsidR="000F2E3D" w:rsidRDefault="000F2E3D" w:rsidP="00D46908">
      <w:r>
        <w:t>Footnote:</w:t>
      </w:r>
    </w:p>
    <w:p w14:paraId="677E908E" w14:textId="1F82AB77" w:rsidR="008156DC" w:rsidRDefault="008156DC" w:rsidP="00D46908">
      <w:r>
        <w:t>A. References cited by Morris and colleagues to support claims that others do not agree with the work of Frisch and Simonson</w:t>
      </w:r>
      <w:r w:rsidR="00230840">
        <w:t xml:space="preserve"> (</w:t>
      </w:r>
      <w:r w:rsidR="00230840" w:rsidRPr="00680C0E">
        <w:t>F&amp;S</w:t>
      </w:r>
      <w:r w:rsidR="00230840">
        <w:t>)</w:t>
      </w:r>
      <w:r>
        <w:t>.</w:t>
      </w:r>
    </w:p>
    <w:p w14:paraId="1757F4BD" w14:textId="7B390AAC" w:rsidR="002C25FA" w:rsidRDefault="002C25FA" w:rsidP="002C25FA">
      <w:r>
        <w:t>(a)</w:t>
      </w:r>
      <w:r>
        <w:tab/>
        <w:t xml:space="preserve">Reference 146. PubMed ID 27244821 This </w:t>
      </w:r>
      <w:r w:rsidRPr="00126BBA">
        <w:t xml:space="preserve">study does </w:t>
      </w:r>
      <w:r w:rsidR="00951F37" w:rsidRPr="00126BBA">
        <w:t>not</w:t>
      </w:r>
      <w:r w:rsidRPr="00126BBA">
        <w:t xml:space="preserve"> find any problems with the F&amp;S </w:t>
      </w:r>
      <w:proofErr w:type="gramStart"/>
      <w:r w:rsidRPr="00126BBA">
        <w:t>study, but</w:t>
      </w:r>
      <w:proofErr w:type="gramEnd"/>
      <w:r w:rsidRPr="00126BBA">
        <w:t xml:space="preserve"> rather notes that they avoid the possibility of the induction of ASD during circumcision by looking at </w:t>
      </w:r>
      <w:r w:rsidR="006909C1">
        <w:t>individuals with circumcision</w:t>
      </w:r>
      <w:r w:rsidRPr="00126BBA">
        <w:t xml:space="preserve"> conducted later in life. In other words, they accept the results of F&amp;S as a </w:t>
      </w:r>
      <w:proofErr w:type="gramStart"/>
      <w:r w:rsidRPr="00126BBA">
        <w:t>possibility, and</w:t>
      </w:r>
      <w:proofErr w:type="gramEnd"/>
      <w:r w:rsidRPr="00126BBA">
        <w:t xml:space="preserve"> consider that in their study design. </w:t>
      </w:r>
      <w:r w:rsidR="00B97585" w:rsidRPr="00126BBA">
        <w:t>Th</w:t>
      </w:r>
      <w:r w:rsidR="00126BBA" w:rsidRPr="00126BBA">
        <w:t>e</w:t>
      </w:r>
      <w:r w:rsidR="00126BBA">
        <w:t xml:space="preserve"> misunderstanding of this work by Morris and colleagues</w:t>
      </w:r>
      <w:r w:rsidR="00B97585">
        <w:t xml:space="preserve"> is described in some detail in a preprint here: </w:t>
      </w:r>
      <w:hyperlink r:id="rId45" w:history="1">
        <w:r w:rsidR="00B97585" w:rsidRPr="003F5CDA">
          <w:rPr>
            <w:rStyle w:val="Hyperlink"/>
          </w:rPr>
          <w:t>https://www.preprints.org/manuscript/202501.0319/v3</w:t>
        </w:r>
      </w:hyperlink>
    </w:p>
    <w:p w14:paraId="2454A292" w14:textId="77777777" w:rsidR="002C25FA" w:rsidRDefault="002C25FA" w:rsidP="002C25FA">
      <w:r>
        <w:t>(b)</w:t>
      </w:r>
      <w:r>
        <w:tab/>
        <w:t xml:space="preserve">Reference 147. PubMed ID 25715006.  This is a very short paper, essentially an abstract, which states that “Papers on ritual circumcision are always controversial and this one, as expected, attracted some criticism in the media. In this study there are many potential confounders. They could identify only those assessed for ASD, not those who remained undiagnosed, and the differences may reflect parents’ awareness of the problem. It seems plausible that the type of parent who asks for </w:t>
      </w:r>
      <w:proofErr w:type="gramStart"/>
      <w:r>
        <w:t>a circumcision</w:t>
      </w:r>
      <w:proofErr w:type="gramEnd"/>
      <w:r>
        <w:t xml:space="preserve">, whatever their cultural or religious background, may also be the type of parent who produces a boy with autistic tendencies, or at least is more likely to present him for early </w:t>
      </w:r>
      <w:proofErr w:type="gramStart"/>
      <w:r>
        <w:t>assessment.”</w:t>
      </w:r>
      <w:proofErr w:type="gramEnd"/>
    </w:p>
    <w:p w14:paraId="5DED7F72" w14:textId="0D92C783" w:rsidR="002C25FA" w:rsidRDefault="002C25FA" w:rsidP="002C25FA">
      <w:r>
        <w:lastRenderedPageBreak/>
        <w:t>(c)</w:t>
      </w:r>
      <w:r>
        <w:tab/>
        <w:t xml:space="preserve">Reference 148. This article is a blog post on WordPress by an individual identified by a pseudonym as “The Chimerical Capuchin” and is entitled “The problem with articles on autism risks and how to evaluate studies. Or why circumcision is unlikely to increase rates of autism.” The article has been attributed by Morris to Ava Neyer, a self-employed “payroll coordinator” with a BA in anthropology and no history of academic peer reviewed publication. However, the article itself does not provide any information regarding its author. </w:t>
      </w:r>
      <w:r w:rsidR="00806A22">
        <w:t xml:space="preserve">The objections to the article are </w:t>
      </w:r>
      <w:r w:rsidR="00211D2B">
        <w:t>listed below, and entail (</w:t>
      </w:r>
      <w:proofErr w:type="spellStart"/>
      <w:r w:rsidR="002B5AFD">
        <w:t>i</w:t>
      </w:r>
      <w:proofErr w:type="spellEnd"/>
      <w:r w:rsidR="00211D2B">
        <w:t xml:space="preserve">) statement of </w:t>
      </w:r>
      <w:r w:rsidR="00CB7B45">
        <w:t xml:space="preserve">a limitation </w:t>
      </w:r>
      <w:r w:rsidR="00211D2B">
        <w:t xml:space="preserve">of the study </w:t>
      </w:r>
      <w:r w:rsidR="00CB7B45">
        <w:t>that does not affect the conclusions</w:t>
      </w:r>
      <w:r w:rsidR="00806A22">
        <w:t xml:space="preserve">, </w:t>
      </w:r>
      <w:r w:rsidR="00E63925">
        <w:t>unsubstantiated opinion</w:t>
      </w:r>
      <w:r w:rsidR="002B5AFD">
        <w:t>s</w:t>
      </w:r>
      <w:r w:rsidR="00AF1703">
        <w:t xml:space="preserve"> (ii </w:t>
      </w:r>
      <w:r w:rsidR="00411E47">
        <w:t>-</w:t>
      </w:r>
      <w:r w:rsidR="00AF1703">
        <w:t xml:space="preserve"> i</w:t>
      </w:r>
      <w:r w:rsidR="00411E47">
        <w:t>v</w:t>
      </w:r>
      <w:r w:rsidR="00AF1703">
        <w:t xml:space="preserve">), </w:t>
      </w:r>
      <w:r w:rsidR="00411E47">
        <w:t xml:space="preserve">one of which (iii) suggests that the author did not understand the predicted outcome of </w:t>
      </w:r>
      <w:r w:rsidR="00BF7C2D">
        <w:t xml:space="preserve">APAP-mediated induction of ASD at the time of </w:t>
      </w:r>
      <w:proofErr w:type="gramStart"/>
      <w:r w:rsidR="00BF7C2D">
        <w:t>circumcision</w:t>
      </w:r>
      <w:r w:rsidR="00806A22">
        <w:t xml:space="preserve"> </w:t>
      </w:r>
      <w:r>
        <w:t>:</w:t>
      </w:r>
      <w:proofErr w:type="gramEnd"/>
    </w:p>
    <w:p w14:paraId="7B3F3265" w14:textId="25EF1E3F" w:rsidR="002C25FA" w:rsidRDefault="002C25FA" w:rsidP="002C25FA">
      <w:pPr>
        <w:ind w:left="851"/>
      </w:pPr>
      <w:r>
        <w:t>(</w:t>
      </w:r>
      <w:proofErr w:type="spellStart"/>
      <w:r>
        <w:t>i</w:t>
      </w:r>
      <w:proofErr w:type="spellEnd"/>
      <w:r>
        <w:t>)</w:t>
      </w:r>
      <w:r>
        <w:tab/>
      </w:r>
      <w:r w:rsidR="00BF7C2D">
        <w:t>Frisch and Simonson</w:t>
      </w:r>
      <w:r>
        <w:t xml:space="preserve"> did not measure APAP use. </w:t>
      </w:r>
      <w:r w:rsidR="00D20FD7">
        <w:t>(Note: use in the hospital and at home following the procedure would need to be monitored</w:t>
      </w:r>
      <w:r w:rsidR="006D5798">
        <w:t>. Obtaining such information would likely require a prohibitively expensive prospective study.</w:t>
      </w:r>
      <w:r w:rsidR="00D20FD7">
        <w:t>)</w:t>
      </w:r>
    </w:p>
    <w:p w14:paraId="427D41CE" w14:textId="77777777" w:rsidR="002C25FA" w:rsidRDefault="002C25FA" w:rsidP="002C25FA">
      <w:pPr>
        <w:ind w:left="851"/>
      </w:pPr>
      <w:r>
        <w:t>(ii)</w:t>
      </w:r>
      <w:r>
        <w:tab/>
        <w:t>“Based on the huge differences in cultural background between these two groups, I am suspicious of the results of this study, as I don’t believe the authors did enough to control the cultural differences”</w:t>
      </w:r>
    </w:p>
    <w:p w14:paraId="5A525214" w14:textId="77777777" w:rsidR="002C25FA" w:rsidRDefault="002C25FA" w:rsidP="002C25FA">
      <w:pPr>
        <w:ind w:left="851"/>
      </w:pPr>
      <w:r>
        <w:t>(iii)</w:t>
      </w:r>
      <w:r>
        <w:tab/>
        <w:t xml:space="preserve">“All of </w:t>
      </w:r>
      <w:proofErr w:type="gramStart"/>
      <w:r>
        <w:t>these diagnosis (non-infantile)</w:t>
      </w:r>
      <w:proofErr w:type="gramEnd"/>
      <w:r>
        <w:t xml:space="preserve"> are including under the autism spectrum umbrella, so it seems odd that only classic (infantile) autism shows a greater risk factor if circumcision is the mechanism by which it is caused.”</w:t>
      </w:r>
    </w:p>
    <w:p w14:paraId="2323A5BB" w14:textId="77777777" w:rsidR="002C25FA" w:rsidRDefault="002C25FA" w:rsidP="002C25FA">
      <w:pPr>
        <w:ind w:left="851"/>
      </w:pPr>
      <w:r>
        <w:t>(iv)</w:t>
      </w:r>
      <w:r>
        <w:tab/>
        <w:t>“I find it highly unlikely that” differences in the timing of ASD diagnosis in Israel and the UK could be due to circumcision practices.</w:t>
      </w:r>
    </w:p>
    <w:p w14:paraId="2999AFF5" w14:textId="1634D08B" w:rsidR="002C25FA" w:rsidRDefault="002C25FA" w:rsidP="002C25FA"/>
    <w:p w14:paraId="1680D7EB" w14:textId="08000640" w:rsidR="00320BCE" w:rsidRDefault="002C25FA" w:rsidP="002C25FA">
      <w:r>
        <w:t>(d)</w:t>
      </w:r>
      <w:r>
        <w:tab/>
        <w:t xml:space="preserve">Reference 149. This is also not a peer reviewed article, but rather an article in a Dutch magazine entitled “Researchers find link between autism and circumcision”. It does not mention APAP, and generally accepts the conclusions of F&amp;S, stating that a causal relationship is not established. The only “dissenting opinion”, which is only moderately dissenting, is from Carsten Obel, who is Professor of General Child Health at the Department of Public Health at Aarhus University and conducts research into children's mental disorders. “"The crux of the matter here is causal relationships. I would say that there could easily be another explanation for the correlation that the study finds," says Carsten Obel. The professor points out, among other things, that people who have their male children circumcised may differ from those who do not have their children circumcised, and these differences are related to a predisposition to autism. Of note is that the article ends with this </w:t>
      </w:r>
      <w:r>
        <w:lastRenderedPageBreak/>
        <w:t>statement from Obel: “"Once suspicion has been raised, we need to move on to uncover whether it is right or wrong that circumcision can be related to autism."</w:t>
      </w:r>
    </w:p>
    <w:tbl>
      <w:tblPr>
        <w:tblW w:w="22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303"/>
      </w:tblGrid>
      <w:tr w:rsidR="00AA712F" w:rsidRPr="00AA712F" w14:paraId="2754A3CF" w14:textId="77777777" w:rsidTr="00AA712F">
        <w:trPr>
          <w:trHeight w:val="300"/>
        </w:trPr>
        <w:tc>
          <w:tcPr>
            <w:tcW w:w="960" w:type="dxa"/>
            <w:shd w:val="clear" w:color="auto" w:fill="auto"/>
            <w:noWrap/>
            <w:vAlign w:val="bottom"/>
          </w:tcPr>
          <w:p w14:paraId="782F55E2" w14:textId="2035FA2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Pr>
                <w:rFonts w:ascii="Aptos Narrow" w:eastAsia="Times New Roman" w:hAnsi="Aptos Narrow" w:cs="Times New Roman"/>
                <w:color w:val="000000"/>
                <w:kern w:val="0"/>
                <w:sz w:val="22"/>
                <w:szCs w:val="22"/>
                <w14:ligatures w14:val="none"/>
              </w:rPr>
              <w:t>Year of birth</w:t>
            </w:r>
          </w:p>
        </w:tc>
        <w:tc>
          <w:tcPr>
            <w:tcW w:w="1303" w:type="dxa"/>
            <w:shd w:val="clear" w:color="auto" w:fill="auto"/>
            <w:noWrap/>
            <w:vAlign w:val="bottom"/>
          </w:tcPr>
          <w:p w14:paraId="4AFEAD8C" w14:textId="3E43B35D"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Pr>
                <w:rFonts w:ascii="Aptos Narrow" w:eastAsia="Times New Roman" w:hAnsi="Aptos Narrow" w:cs="Times New Roman"/>
                <w:color w:val="000000"/>
                <w:kern w:val="0"/>
                <w:sz w:val="22"/>
                <w:szCs w:val="22"/>
                <w14:ligatures w14:val="none"/>
              </w:rPr>
              <w:t xml:space="preserve">Number of </w:t>
            </w:r>
            <w:proofErr w:type="spellStart"/>
            <w:r>
              <w:rPr>
                <w:rFonts w:ascii="Aptos Narrow" w:eastAsia="Times New Roman" w:hAnsi="Aptos Narrow" w:cs="Times New Roman"/>
                <w:color w:val="000000"/>
                <w:kern w:val="0"/>
                <w:sz w:val="22"/>
                <w:szCs w:val="22"/>
                <w14:ligatures w14:val="none"/>
              </w:rPr>
              <w:t>pateints</w:t>
            </w:r>
            <w:proofErr w:type="spellEnd"/>
          </w:p>
        </w:tc>
      </w:tr>
      <w:tr w:rsidR="00AA712F" w:rsidRPr="00AA712F" w14:paraId="704FBF2D" w14:textId="77777777" w:rsidTr="00AA712F">
        <w:trPr>
          <w:trHeight w:val="300"/>
        </w:trPr>
        <w:tc>
          <w:tcPr>
            <w:tcW w:w="960" w:type="dxa"/>
            <w:shd w:val="clear" w:color="auto" w:fill="auto"/>
            <w:noWrap/>
            <w:vAlign w:val="bottom"/>
            <w:hideMark/>
          </w:tcPr>
          <w:p w14:paraId="1623AA46"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50</w:t>
            </w:r>
          </w:p>
        </w:tc>
        <w:tc>
          <w:tcPr>
            <w:tcW w:w="1303" w:type="dxa"/>
            <w:shd w:val="clear" w:color="auto" w:fill="auto"/>
            <w:noWrap/>
            <w:vAlign w:val="bottom"/>
            <w:hideMark/>
          </w:tcPr>
          <w:p w14:paraId="7147F35A"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2</w:t>
            </w:r>
          </w:p>
        </w:tc>
      </w:tr>
      <w:tr w:rsidR="00AA712F" w:rsidRPr="00AA712F" w14:paraId="4794E230" w14:textId="77777777" w:rsidTr="00AA712F">
        <w:trPr>
          <w:trHeight w:val="300"/>
        </w:trPr>
        <w:tc>
          <w:tcPr>
            <w:tcW w:w="960" w:type="dxa"/>
            <w:shd w:val="clear" w:color="auto" w:fill="auto"/>
            <w:noWrap/>
            <w:vAlign w:val="bottom"/>
            <w:hideMark/>
          </w:tcPr>
          <w:p w14:paraId="3E660860"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51</w:t>
            </w:r>
          </w:p>
        </w:tc>
        <w:tc>
          <w:tcPr>
            <w:tcW w:w="1303" w:type="dxa"/>
            <w:shd w:val="clear" w:color="auto" w:fill="auto"/>
            <w:noWrap/>
            <w:vAlign w:val="bottom"/>
            <w:hideMark/>
          </w:tcPr>
          <w:p w14:paraId="6B5C1B6C"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2</w:t>
            </w:r>
          </w:p>
        </w:tc>
      </w:tr>
      <w:tr w:rsidR="00AA712F" w:rsidRPr="00AA712F" w14:paraId="1A586B21" w14:textId="77777777" w:rsidTr="00AA712F">
        <w:trPr>
          <w:trHeight w:val="300"/>
        </w:trPr>
        <w:tc>
          <w:tcPr>
            <w:tcW w:w="960" w:type="dxa"/>
            <w:shd w:val="clear" w:color="auto" w:fill="auto"/>
            <w:noWrap/>
            <w:vAlign w:val="bottom"/>
            <w:hideMark/>
          </w:tcPr>
          <w:p w14:paraId="35B63144"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52</w:t>
            </w:r>
          </w:p>
        </w:tc>
        <w:tc>
          <w:tcPr>
            <w:tcW w:w="1303" w:type="dxa"/>
            <w:shd w:val="clear" w:color="auto" w:fill="auto"/>
            <w:noWrap/>
            <w:vAlign w:val="bottom"/>
            <w:hideMark/>
          </w:tcPr>
          <w:p w14:paraId="298CD1C6"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2</w:t>
            </w:r>
          </w:p>
        </w:tc>
      </w:tr>
      <w:tr w:rsidR="00AA712F" w:rsidRPr="00AA712F" w14:paraId="77886CC3" w14:textId="77777777" w:rsidTr="00AA712F">
        <w:trPr>
          <w:trHeight w:val="300"/>
        </w:trPr>
        <w:tc>
          <w:tcPr>
            <w:tcW w:w="960" w:type="dxa"/>
            <w:shd w:val="clear" w:color="auto" w:fill="auto"/>
            <w:noWrap/>
            <w:vAlign w:val="bottom"/>
            <w:hideMark/>
          </w:tcPr>
          <w:p w14:paraId="4D128E6E"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53</w:t>
            </w:r>
          </w:p>
        </w:tc>
        <w:tc>
          <w:tcPr>
            <w:tcW w:w="1303" w:type="dxa"/>
            <w:shd w:val="clear" w:color="auto" w:fill="auto"/>
            <w:noWrap/>
            <w:vAlign w:val="bottom"/>
            <w:hideMark/>
          </w:tcPr>
          <w:p w14:paraId="5BEEE9B3"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2</w:t>
            </w:r>
          </w:p>
        </w:tc>
      </w:tr>
      <w:tr w:rsidR="00AA712F" w:rsidRPr="00AA712F" w14:paraId="2DCD9D9A" w14:textId="77777777" w:rsidTr="00AA712F">
        <w:trPr>
          <w:trHeight w:val="300"/>
        </w:trPr>
        <w:tc>
          <w:tcPr>
            <w:tcW w:w="960" w:type="dxa"/>
            <w:shd w:val="clear" w:color="auto" w:fill="auto"/>
            <w:noWrap/>
            <w:vAlign w:val="bottom"/>
            <w:hideMark/>
          </w:tcPr>
          <w:p w14:paraId="47C174E4"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54</w:t>
            </w:r>
          </w:p>
        </w:tc>
        <w:tc>
          <w:tcPr>
            <w:tcW w:w="1303" w:type="dxa"/>
            <w:shd w:val="clear" w:color="auto" w:fill="auto"/>
            <w:noWrap/>
            <w:vAlign w:val="bottom"/>
            <w:hideMark/>
          </w:tcPr>
          <w:p w14:paraId="63AE3900"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2</w:t>
            </w:r>
          </w:p>
        </w:tc>
      </w:tr>
      <w:tr w:rsidR="00AA712F" w:rsidRPr="00AA712F" w14:paraId="2BB7B5BF" w14:textId="77777777" w:rsidTr="00AA712F">
        <w:trPr>
          <w:trHeight w:val="300"/>
        </w:trPr>
        <w:tc>
          <w:tcPr>
            <w:tcW w:w="960" w:type="dxa"/>
            <w:shd w:val="clear" w:color="auto" w:fill="auto"/>
            <w:noWrap/>
            <w:vAlign w:val="bottom"/>
            <w:hideMark/>
          </w:tcPr>
          <w:p w14:paraId="4423E64D"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55</w:t>
            </w:r>
          </w:p>
        </w:tc>
        <w:tc>
          <w:tcPr>
            <w:tcW w:w="1303" w:type="dxa"/>
            <w:shd w:val="clear" w:color="auto" w:fill="auto"/>
            <w:noWrap/>
            <w:vAlign w:val="bottom"/>
            <w:hideMark/>
          </w:tcPr>
          <w:p w14:paraId="3046EB25"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3</w:t>
            </w:r>
          </w:p>
        </w:tc>
      </w:tr>
      <w:tr w:rsidR="00AA712F" w:rsidRPr="00AA712F" w14:paraId="699F89AB" w14:textId="77777777" w:rsidTr="00AA712F">
        <w:trPr>
          <w:trHeight w:val="300"/>
        </w:trPr>
        <w:tc>
          <w:tcPr>
            <w:tcW w:w="960" w:type="dxa"/>
            <w:shd w:val="clear" w:color="auto" w:fill="auto"/>
            <w:noWrap/>
            <w:vAlign w:val="bottom"/>
            <w:hideMark/>
          </w:tcPr>
          <w:p w14:paraId="41C428EB"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56</w:t>
            </w:r>
          </w:p>
        </w:tc>
        <w:tc>
          <w:tcPr>
            <w:tcW w:w="1303" w:type="dxa"/>
            <w:shd w:val="clear" w:color="auto" w:fill="auto"/>
            <w:noWrap/>
            <w:vAlign w:val="bottom"/>
            <w:hideMark/>
          </w:tcPr>
          <w:p w14:paraId="1D62929E"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3</w:t>
            </w:r>
          </w:p>
        </w:tc>
      </w:tr>
      <w:tr w:rsidR="00AA712F" w:rsidRPr="00AA712F" w14:paraId="53EE1550" w14:textId="77777777" w:rsidTr="00AA712F">
        <w:trPr>
          <w:trHeight w:val="300"/>
        </w:trPr>
        <w:tc>
          <w:tcPr>
            <w:tcW w:w="960" w:type="dxa"/>
            <w:shd w:val="clear" w:color="auto" w:fill="auto"/>
            <w:noWrap/>
            <w:vAlign w:val="bottom"/>
            <w:hideMark/>
          </w:tcPr>
          <w:p w14:paraId="28714FE5"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57</w:t>
            </w:r>
          </w:p>
        </w:tc>
        <w:tc>
          <w:tcPr>
            <w:tcW w:w="1303" w:type="dxa"/>
            <w:shd w:val="clear" w:color="auto" w:fill="auto"/>
            <w:noWrap/>
            <w:vAlign w:val="bottom"/>
            <w:hideMark/>
          </w:tcPr>
          <w:p w14:paraId="1E12D7D0"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3</w:t>
            </w:r>
          </w:p>
        </w:tc>
      </w:tr>
      <w:tr w:rsidR="00AA712F" w:rsidRPr="00AA712F" w14:paraId="23EAF7AE" w14:textId="77777777" w:rsidTr="00AA712F">
        <w:trPr>
          <w:trHeight w:val="300"/>
        </w:trPr>
        <w:tc>
          <w:tcPr>
            <w:tcW w:w="960" w:type="dxa"/>
            <w:shd w:val="clear" w:color="auto" w:fill="auto"/>
            <w:noWrap/>
            <w:vAlign w:val="bottom"/>
            <w:hideMark/>
          </w:tcPr>
          <w:p w14:paraId="6FB4743A"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58</w:t>
            </w:r>
          </w:p>
        </w:tc>
        <w:tc>
          <w:tcPr>
            <w:tcW w:w="1303" w:type="dxa"/>
            <w:shd w:val="clear" w:color="auto" w:fill="auto"/>
            <w:noWrap/>
            <w:vAlign w:val="bottom"/>
            <w:hideMark/>
          </w:tcPr>
          <w:p w14:paraId="78DBD0EC"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3</w:t>
            </w:r>
          </w:p>
        </w:tc>
      </w:tr>
      <w:tr w:rsidR="00AA712F" w:rsidRPr="00AA712F" w14:paraId="0B7E858B" w14:textId="77777777" w:rsidTr="00AA712F">
        <w:trPr>
          <w:trHeight w:val="300"/>
        </w:trPr>
        <w:tc>
          <w:tcPr>
            <w:tcW w:w="960" w:type="dxa"/>
            <w:shd w:val="clear" w:color="auto" w:fill="auto"/>
            <w:noWrap/>
            <w:vAlign w:val="bottom"/>
            <w:hideMark/>
          </w:tcPr>
          <w:p w14:paraId="082C9120"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59</w:t>
            </w:r>
          </w:p>
        </w:tc>
        <w:tc>
          <w:tcPr>
            <w:tcW w:w="1303" w:type="dxa"/>
            <w:shd w:val="clear" w:color="auto" w:fill="auto"/>
            <w:noWrap/>
            <w:vAlign w:val="bottom"/>
            <w:hideMark/>
          </w:tcPr>
          <w:p w14:paraId="30C833F8"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3</w:t>
            </w:r>
          </w:p>
        </w:tc>
      </w:tr>
      <w:tr w:rsidR="00AA712F" w:rsidRPr="00AA712F" w14:paraId="35B71BAB" w14:textId="77777777" w:rsidTr="00AA712F">
        <w:trPr>
          <w:trHeight w:val="300"/>
        </w:trPr>
        <w:tc>
          <w:tcPr>
            <w:tcW w:w="960" w:type="dxa"/>
            <w:shd w:val="clear" w:color="auto" w:fill="auto"/>
            <w:noWrap/>
            <w:vAlign w:val="bottom"/>
            <w:hideMark/>
          </w:tcPr>
          <w:p w14:paraId="0FD5CDD0"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60</w:t>
            </w:r>
          </w:p>
        </w:tc>
        <w:tc>
          <w:tcPr>
            <w:tcW w:w="1303" w:type="dxa"/>
            <w:shd w:val="clear" w:color="auto" w:fill="auto"/>
            <w:noWrap/>
            <w:vAlign w:val="bottom"/>
            <w:hideMark/>
          </w:tcPr>
          <w:p w14:paraId="18454D67"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3</w:t>
            </w:r>
          </w:p>
        </w:tc>
      </w:tr>
      <w:tr w:rsidR="00AA712F" w:rsidRPr="00AA712F" w14:paraId="2065BE77" w14:textId="77777777" w:rsidTr="00AA712F">
        <w:trPr>
          <w:trHeight w:val="300"/>
        </w:trPr>
        <w:tc>
          <w:tcPr>
            <w:tcW w:w="960" w:type="dxa"/>
            <w:shd w:val="clear" w:color="auto" w:fill="auto"/>
            <w:noWrap/>
            <w:vAlign w:val="bottom"/>
            <w:hideMark/>
          </w:tcPr>
          <w:p w14:paraId="4CAD5240"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61</w:t>
            </w:r>
          </w:p>
        </w:tc>
        <w:tc>
          <w:tcPr>
            <w:tcW w:w="1303" w:type="dxa"/>
            <w:shd w:val="clear" w:color="auto" w:fill="auto"/>
            <w:noWrap/>
            <w:vAlign w:val="bottom"/>
            <w:hideMark/>
          </w:tcPr>
          <w:p w14:paraId="30394701"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3</w:t>
            </w:r>
          </w:p>
        </w:tc>
      </w:tr>
      <w:tr w:rsidR="00AA712F" w:rsidRPr="00AA712F" w14:paraId="3A199139" w14:textId="77777777" w:rsidTr="00AA712F">
        <w:trPr>
          <w:trHeight w:val="300"/>
        </w:trPr>
        <w:tc>
          <w:tcPr>
            <w:tcW w:w="960" w:type="dxa"/>
            <w:shd w:val="clear" w:color="auto" w:fill="auto"/>
            <w:noWrap/>
            <w:vAlign w:val="bottom"/>
            <w:hideMark/>
          </w:tcPr>
          <w:p w14:paraId="7A48B18B"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62</w:t>
            </w:r>
          </w:p>
        </w:tc>
        <w:tc>
          <w:tcPr>
            <w:tcW w:w="1303" w:type="dxa"/>
            <w:shd w:val="clear" w:color="auto" w:fill="auto"/>
            <w:noWrap/>
            <w:vAlign w:val="bottom"/>
            <w:hideMark/>
          </w:tcPr>
          <w:p w14:paraId="51D02B4A"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3</w:t>
            </w:r>
          </w:p>
        </w:tc>
      </w:tr>
      <w:tr w:rsidR="00AA712F" w:rsidRPr="00AA712F" w14:paraId="5466D645" w14:textId="77777777" w:rsidTr="00AA712F">
        <w:trPr>
          <w:trHeight w:val="300"/>
        </w:trPr>
        <w:tc>
          <w:tcPr>
            <w:tcW w:w="960" w:type="dxa"/>
            <w:shd w:val="clear" w:color="auto" w:fill="auto"/>
            <w:noWrap/>
            <w:vAlign w:val="bottom"/>
            <w:hideMark/>
          </w:tcPr>
          <w:p w14:paraId="01E4FB4C"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63</w:t>
            </w:r>
          </w:p>
        </w:tc>
        <w:tc>
          <w:tcPr>
            <w:tcW w:w="1303" w:type="dxa"/>
            <w:shd w:val="clear" w:color="auto" w:fill="auto"/>
            <w:noWrap/>
            <w:vAlign w:val="bottom"/>
            <w:hideMark/>
          </w:tcPr>
          <w:p w14:paraId="48893FF1"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4</w:t>
            </w:r>
          </w:p>
        </w:tc>
      </w:tr>
      <w:tr w:rsidR="00AA712F" w:rsidRPr="00AA712F" w14:paraId="104560D7" w14:textId="77777777" w:rsidTr="00AA712F">
        <w:trPr>
          <w:trHeight w:val="300"/>
        </w:trPr>
        <w:tc>
          <w:tcPr>
            <w:tcW w:w="960" w:type="dxa"/>
            <w:shd w:val="clear" w:color="auto" w:fill="auto"/>
            <w:noWrap/>
            <w:vAlign w:val="bottom"/>
            <w:hideMark/>
          </w:tcPr>
          <w:p w14:paraId="0836FE1F"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64</w:t>
            </w:r>
          </w:p>
        </w:tc>
        <w:tc>
          <w:tcPr>
            <w:tcW w:w="1303" w:type="dxa"/>
            <w:shd w:val="clear" w:color="auto" w:fill="auto"/>
            <w:noWrap/>
            <w:vAlign w:val="bottom"/>
            <w:hideMark/>
          </w:tcPr>
          <w:p w14:paraId="40BF91B3"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4</w:t>
            </w:r>
          </w:p>
        </w:tc>
      </w:tr>
      <w:tr w:rsidR="00AA712F" w:rsidRPr="00AA712F" w14:paraId="02708FCC" w14:textId="77777777" w:rsidTr="00AA712F">
        <w:trPr>
          <w:trHeight w:val="300"/>
        </w:trPr>
        <w:tc>
          <w:tcPr>
            <w:tcW w:w="960" w:type="dxa"/>
            <w:shd w:val="clear" w:color="auto" w:fill="auto"/>
            <w:noWrap/>
            <w:vAlign w:val="bottom"/>
            <w:hideMark/>
          </w:tcPr>
          <w:p w14:paraId="50A0BF4B"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65</w:t>
            </w:r>
          </w:p>
        </w:tc>
        <w:tc>
          <w:tcPr>
            <w:tcW w:w="1303" w:type="dxa"/>
            <w:shd w:val="clear" w:color="auto" w:fill="auto"/>
            <w:noWrap/>
            <w:vAlign w:val="bottom"/>
            <w:hideMark/>
          </w:tcPr>
          <w:p w14:paraId="41D77A03"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4</w:t>
            </w:r>
          </w:p>
        </w:tc>
      </w:tr>
      <w:tr w:rsidR="00AA712F" w:rsidRPr="00AA712F" w14:paraId="6A7D144A" w14:textId="77777777" w:rsidTr="00AA712F">
        <w:trPr>
          <w:trHeight w:val="300"/>
        </w:trPr>
        <w:tc>
          <w:tcPr>
            <w:tcW w:w="960" w:type="dxa"/>
            <w:shd w:val="clear" w:color="auto" w:fill="auto"/>
            <w:noWrap/>
            <w:vAlign w:val="bottom"/>
            <w:hideMark/>
          </w:tcPr>
          <w:p w14:paraId="33493C42"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66</w:t>
            </w:r>
          </w:p>
        </w:tc>
        <w:tc>
          <w:tcPr>
            <w:tcW w:w="1303" w:type="dxa"/>
            <w:shd w:val="clear" w:color="auto" w:fill="auto"/>
            <w:noWrap/>
            <w:vAlign w:val="bottom"/>
            <w:hideMark/>
          </w:tcPr>
          <w:p w14:paraId="1B997DD5"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4</w:t>
            </w:r>
          </w:p>
        </w:tc>
      </w:tr>
      <w:tr w:rsidR="00AA712F" w:rsidRPr="00AA712F" w14:paraId="79BE7C89" w14:textId="77777777" w:rsidTr="00AA712F">
        <w:trPr>
          <w:trHeight w:val="300"/>
        </w:trPr>
        <w:tc>
          <w:tcPr>
            <w:tcW w:w="960" w:type="dxa"/>
            <w:shd w:val="clear" w:color="auto" w:fill="auto"/>
            <w:noWrap/>
            <w:vAlign w:val="bottom"/>
            <w:hideMark/>
          </w:tcPr>
          <w:p w14:paraId="5B8058C3"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67</w:t>
            </w:r>
          </w:p>
        </w:tc>
        <w:tc>
          <w:tcPr>
            <w:tcW w:w="1303" w:type="dxa"/>
            <w:shd w:val="clear" w:color="auto" w:fill="auto"/>
            <w:noWrap/>
            <w:vAlign w:val="bottom"/>
            <w:hideMark/>
          </w:tcPr>
          <w:p w14:paraId="65DA10AC"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5</w:t>
            </w:r>
          </w:p>
        </w:tc>
      </w:tr>
      <w:tr w:rsidR="00AA712F" w:rsidRPr="00AA712F" w14:paraId="10A93625" w14:textId="77777777" w:rsidTr="00AA712F">
        <w:trPr>
          <w:trHeight w:val="300"/>
        </w:trPr>
        <w:tc>
          <w:tcPr>
            <w:tcW w:w="960" w:type="dxa"/>
            <w:shd w:val="clear" w:color="auto" w:fill="auto"/>
            <w:noWrap/>
            <w:vAlign w:val="bottom"/>
            <w:hideMark/>
          </w:tcPr>
          <w:p w14:paraId="1BBC7CBF"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68</w:t>
            </w:r>
          </w:p>
        </w:tc>
        <w:tc>
          <w:tcPr>
            <w:tcW w:w="1303" w:type="dxa"/>
            <w:shd w:val="clear" w:color="auto" w:fill="auto"/>
            <w:noWrap/>
            <w:vAlign w:val="bottom"/>
            <w:hideMark/>
          </w:tcPr>
          <w:p w14:paraId="290A714C"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6</w:t>
            </w:r>
          </w:p>
        </w:tc>
      </w:tr>
      <w:tr w:rsidR="00AA712F" w:rsidRPr="00AA712F" w14:paraId="2EA5A0E6" w14:textId="77777777" w:rsidTr="00AA712F">
        <w:trPr>
          <w:trHeight w:val="300"/>
        </w:trPr>
        <w:tc>
          <w:tcPr>
            <w:tcW w:w="960" w:type="dxa"/>
            <w:shd w:val="clear" w:color="auto" w:fill="auto"/>
            <w:noWrap/>
            <w:vAlign w:val="bottom"/>
            <w:hideMark/>
          </w:tcPr>
          <w:p w14:paraId="468EF27F"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69</w:t>
            </w:r>
          </w:p>
        </w:tc>
        <w:tc>
          <w:tcPr>
            <w:tcW w:w="1303" w:type="dxa"/>
            <w:shd w:val="clear" w:color="auto" w:fill="auto"/>
            <w:noWrap/>
            <w:vAlign w:val="bottom"/>
            <w:hideMark/>
          </w:tcPr>
          <w:p w14:paraId="74F9CFCB"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6</w:t>
            </w:r>
          </w:p>
        </w:tc>
      </w:tr>
      <w:tr w:rsidR="00AA712F" w:rsidRPr="00AA712F" w14:paraId="4DE6BD82" w14:textId="77777777" w:rsidTr="00AA712F">
        <w:trPr>
          <w:trHeight w:val="300"/>
        </w:trPr>
        <w:tc>
          <w:tcPr>
            <w:tcW w:w="960" w:type="dxa"/>
            <w:shd w:val="clear" w:color="auto" w:fill="auto"/>
            <w:noWrap/>
            <w:vAlign w:val="bottom"/>
            <w:hideMark/>
          </w:tcPr>
          <w:p w14:paraId="231A5EAA"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70</w:t>
            </w:r>
          </w:p>
        </w:tc>
        <w:tc>
          <w:tcPr>
            <w:tcW w:w="1303" w:type="dxa"/>
            <w:shd w:val="clear" w:color="auto" w:fill="auto"/>
            <w:noWrap/>
            <w:vAlign w:val="bottom"/>
            <w:hideMark/>
          </w:tcPr>
          <w:p w14:paraId="45AE61B2"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7</w:t>
            </w:r>
          </w:p>
        </w:tc>
      </w:tr>
      <w:tr w:rsidR="00AA712F" w:rsidRPr="00AA712F" w14:paraId="4BE5C4E6" w14:textId="77777777" w:rsidTr="00AA712F">
        <w:trPr>
          <w:trHeight w:val="300"/>
        </w:trPr>
        <w:tc>
          <w:tcPr>
            <w:tcW w:w="960" w:type="dxa"/>
            <w:shd w:val="clear" w:color="auto" w:fill="auto"/>
            <w:noWrap/>
            <w:vAlign w:val="bottom"/>
            <w:hideMark/>
          </w:tcPr>
          <w:p w14:paraId="280107E2"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71</w:t>
            </w:r>
          </w:p>
        </w:tc>
        <w:tc>
          <w:tcPr>
            <w:tcW w:w="1303" w:type="dxa"/>
            <w:shd w:val="clear" w:color="auto" w:fill="auto"/>
            <w:noWrap/>
            <w:vAlign w:val="bottom"/>
            <w:hideMark/>
          </w:tcPr>
          <w:p w14:paraId="4A9832E8"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7</w:t>
            </w:r>
          </w:p>
        </w:tc>
      </w:tr>
      <w:tr w:rsidR="00AA712F" w:rsidRPr="00AA712F" w14:paraId="2DBDE37D" w14:textId="77777777" w:rsidTr="00AA712F">
        <w:trPr>
          <w:trHeight w:val="300"/>
        </w:trPr>
        <w:tc>
          <w:tcPr>
            <w:tcW w:w="960" w:type="dxa"/>
            <w:shd w:val="clear" w:color="auto" w:fill="auto"/>
            <w:noWrap/>
            <w:vAlign w:val="bottom"/>
            <w:hideMark/>
          </w:tcPr>
          <w:p w14:paraId="48BF847F"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72</w:t>
            </w:r>
          </w:p>
        </w:tc>
        <w:tc>
          <w:tcPr>
            <w:tcW w:w="1303" w:type="dxa"/>
            <w:shd w:val="clear" w:color="auto" w:fill="auto"/>
            <w:noWrap/>
            <w:vAlign w:val="bottom"/>
            <w:hideMark/>
          </w:tcPr>
          <w:p w14:paraId="764AC6EA"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8</w:t>
            </w:r>
          </w:p>
        </w:tc>
      </w:tr>
      <w:tr w:rsidR="00AA712F" w:rsidRPr="00AA712F" w14:paraId="35C1E686" w14:textId="77777777" w:rsidTr="00AA712F">
        <w:trPr>
          <w:trHeight w:val="300"/>
        </w:trPr>
        <w:tc>
          <w:tcPr>
            <w:tcW w:w="960" w:type="dxa"/>
            <w:shd w:val="clear" w:color="auto" w:fill="auto"/>
            <w:noWrap/>
            <w:vAlign w:val="bottom"/>
            <w:hideMark/>
          </w:tcPr>
          <w:p w14:paraId="68CCFC36"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73</w:t>
            </w:r>
          </w:p>
        </w:tc>
        <w:tc>
          <w:tcPr>
            <w:tcW w:w="1303" w:type="dxa"/>
            <w:shd w:val="clear" w:color="auto" w:fill="auto"/>
            <w:noWrap/>
            <w:vAlign w:val="bottom"/>
            <w:hideMark/>
          </w:tcPr>
          <w:p w14:paraId="1AF4A09A"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8</w:t>
            </w:r>
          </w:p>
        </w:tc>
      </w:tr>
      <w:tr w:rsidR="00AA712F" w:rsidRPr="00AA712F" w14:paraId="06335E48" w14:textId="77777777" w:rsidTr="00AA712F">
        <w:trPr>
          <w:trHeight w:val="300"/>
        </w:trPr>
        <w:tc>
          <w:tcPr>
            <w:tcW w:w="960" w:type="dxa"/>
            <w:shd w:val="clear" w:color="auto" w:fill="auto"/>
            <w:noWrap/>
            <w:vAlign w:val="bottom"/>
            <w:hideMark/>
          </w:tcPr>
          <w:p w14:paraId="6AB56D75"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74</w:t>
            </w:r>
          </w:p>
        </w:tc>
        <w:tc>
          <w:tcPr>
            <w:tcW w:w="1303" w:type="dxa"/>
            <w:shd w:val="clear" w:color="auto" w:fill="auto"/>
            <w:noWrap/>
            <w:vAlign w:val="bottom"/>
            <w:hideMark/>
          </w:tcPr>
          <w:p w14:paraId="4D3505FB"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9</w:t>
            </w:r>
          </w:p>
        </w:tc>
      </w:tr>
      <w:tr w:rsidR="00AA712F" w:rsidRPr="00AA712F" w14:paraId="7DED6016" w14:textId="77777777" w:rsidTr="00AA712F">
        <w:trPr>
          <w:trHeight w:val="300"/>
        </w:trPr>
        <w:tc>
          <w:tcPr>
            <w:tcW w:w="960" w:type="dxa"/>
            <w:shd w:val="clear" w:color="auto" w:fill="auto"/>
            <w:noWrap/>
            <w:vAlign w:val="bottom"/>
            <w:hideMark/>
          </w:tcPr>
          <w:p w14:paraId="7BB49970"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75</w:t>
            </w:r>
          </w:p>
        </w:tc>
        <w:tc>
          <w:tcPr>
            <w:tcW w:w="1303" w:type="dxa"/>
            <w:shd w:val="clear" w:color="auto" w:fill="auto"/>
            <w:noWrap/>
            <w:vAlign w:val="bottom"/>
            <w:hideMark/>
          </w:tcPr>
          <w:p w14:paraId="5A6F611C"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0</w:t>
            </w:r>
          </w:p>
        </w:tc>
      </w:tr>
      <w:tr w:rsidR="00AA712F" w:rsidRPr="00AA712F" w14:paraId="76293ED9" w14:textId="77777777" w:rsidTr="00AA712F">
        <w:trPr>
          <w:trHeight w:val="300"/>
        </w:trPr>
        <w:tc>
          <w:tcPr>
            <w:tcW w:w="960" w:type="dxa"/>
            <w:shd w:val="clear" w:color="auto" w:fill="auto"/>
            <w:noWrap/>
            <w:vAlign w:val="bottom"/>
            <w:hideMark/>
          </w:tcPr>
          <w:p w14:paraId="168C21EF"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lastRenderedPageBreak/>
              <w:t>1976</w:t>
            </w:r>
          </w:p>
        </w:tc>
        <w:tc>
          <w:tcPr>
            <w:tcW w:w="1303" w:type="dxa"/>
            <w:shd w:val="clear" w:color="auto" w:fill="auto"/>
            <w:noWrap/>
            <w:vAlign w:val="bottom"/>
            <w:hideMark/>
          </w:tcPr>
          <w:p w14:paraId="18FE7DB5"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9</w:t>
            </w:r>
          </w:p>
        </w:tc>
      </w:tr>
      <w:tr w:rsidR="00AA712F" w:rsidRPr="00AA712F" w14:paraId="381C57B9" w14:textId="77777777" w:rsidTr="00AA712F">
        <w:trPr>
          <w:trHeight w:val="300"/>
        </w:trPr>
        <w:tc>
          <w:tcPr>
            <w:tcW w:w="960" w:type="dxa"/>
            <w:shd w:val="clear" w:color="auto" w:fill="auto"/>
            <w:noWrap/>
            <w:vAlign w:val="bottom"/>
            <w:hideMark/>
          </w:tcPr>
          <w:p w14:paraId="275D1095"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77</w:t>
            </w:r>
          </w:p>
        </w:tc>
        <w:tc>
          <w:tcPr>
            <w:tcW w:w="1303" w:type="dxa"/>
            <w:shd w:val="clear" w:color="auto" w:fill="auto"/>
            <w:noWrap/>
            <w:vAlign w:val="bottom"/>
            <w:hideMark/>
          </w:tcPr>
          <w:p w14:paraId="3851E072"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9</w:t>
            </w:r>
          </w:p>
        </w:tc>
      </w:tr>
      <w:tr w:rsidR="00AA712F" w:rsidRPr="00AA712F" w14:paraId="5FE7F6C8" w14:textId="77777777" w:rsidTr="00AA712F">
        <w:trPr>
          <w:trHeight w:val="300"/>
        </w:trPr>
        <w:tc>
          <w:tcPr>
            <w:tcW w:w="960" w:type="dxa"/>
            <w:shd w:val="clear" w:color="auto" w:fill="auto"/>
            <w:noWrap/>
            <w:vAlign w:val="bottom"/>
            <w:hideMark/>
          </w:tcPr>
          <w:p w14:paraId="325E13AC"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78</w:t>
            </w:r>
          </w:p>
        </w:tc>
        <w:tc>
          <w:tcPr>
            <w:tcW w:w="1303" w:type="dxa"/>
            <w:shd w:val="clear" w:color="auto" w:fill="auto"/>
            <w:noWrap/>
            <w:vAlign w:val="bottom"/>
            <w:hideMark/>
          </w:tcPr>
          <w:p w14:paraId="5E25818D"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0</w:t>
            </w:r>
          </w:p>
        </w:tc>
      </w:tr>
      <w:tr w:rsidR="00AA712F" w:rsidRPr="00AA712F" w14:paraId="73E9670B" w14:textId="77777777" w:rsidTr="00AA712F">
        <w:trPr>
          <w:trHeight w:val="300"/>
        </w:trPr>
        <w:tc>
          <w:tcPr>
            <w:tcW w:w="960" w:type="dxa"/>
            <w:shd w:val="clear" w:color="auto" w:fill="auto"/>
            <w:noWrap/>
            <w:vAlign w:val="bottom"/>
            <w:hideMark/>
          </w:tcPr>
          <w:p w14:paraId="60F33A76"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79</w:t>
            </w:r>
          </w:p>
        </w:tc>
        <w:tc>
          <w:tcPr>
            <w:tcW w:w="1303" w:type="dxa"/>
            <w:shd w:val="clear" w:color="auto" w:fill="auto"/>
            <w:noWrap/>
            <w:vAlign w:val="bottom"/>
            <w:hideMark/>
          </w:tcPr>
          <w:p w14:paraId="6E16989B"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1</w:t>
            </w:r>
          </w:p>
        </w:tc>
      </w:tr>
      <w:tr w:rsidR="00AA712F" w:rsidRPr="00AA712F" w14:paraId="651F94C9" w14:textId="77777777" w:rsidTr="00AA712F">
        <w:trPr>
          <w:trHeight w:val="300"/>
        </w:trPr>
        <w:tc>
          <w:tcPr>
            <w:tcW w:w="960" w:type="dxa"/>
            <w:shd w:val="clear" w:color="auto" w:fill="auto"/>
            <w:noWrap/>
            <w:vAlign w:val="bottom"/>
            <w:hideMark/>
          </w:tcPr>
          <w:p w14:paraId="5C231132"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80</w:t>
            </w:r>
          </w:p>
        </w:tc>
        <w:tc>
          <w:tcPr>
            <w:tcW w:w="1303" w:type="dxa"/>
            <w:shd w:val="clear" w:color="auto" w:fill="auto"/>
            <w:noWrap/>
            <w:vAlign w:val="bottom"/>
            <w:hideMark/>
          </w:tcPr>
          <w:p w14:paraId="4857A346"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2</w:t>
            </w:r>
          </w:p>
        </w:tc>
      </w:tr>
      <w:tr w:rsidR="00AA712F" w:rsidRPr="00AA712F" w14:paraId="14BF2C97" w14:textId="77777777" w:rsidTr="00AA712F">
        <w:trPr>
          <w:trHeight w:val="300"/>
        </w:trPr>
        <w:tc>
          <w:tcPr>
            <w:tcW w:w="960" w:type="dxa"/>
            <w:shd w:val="clear" w:color="auto" w:fill="auto"/>
            <w:noWrap/>
            <w:vAlign w:val="bottom"/>
            <w:hideMark/>
          </w:tcPr>
          <w:p w14:paraId="079BD37E"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81</w:t>
            </w:r>
          </w:p>
        </w:tc>
        <w:tc>
          <w:tcPr>
            <w:tcW w:w="1303" w:type="dxa"/>
            <w:shd w:val="clear" w:color="auto" w:fill="auto"/>
            <w:noWrap/>
            <w:vAlign w:val="bottom"/>
            <w:hideMark/>
          </w:tcPr>
          <w:p w14:paraId="000D2E8B"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3</w:t>
            </w:r>
          </w:p>
        </w:tc>
      </w:tr>
      <w:tr w:rsidR="00AA712F" w:rsidRPr="00AA712F" w14:paraId="6B722ADA" w14:textId="77777777" w:rsidTr="00AA712F">
        <w:trPr>
          <w:trHeight w:val="300"/>
        </w:trPr>
        <w:tc>
          <w:tcPr>
            <w:tcW w:w="960" w:type="dxa"/>
            <w:shd w:val="clear" w:color="auto" w:fill="auto"/>
            <w:noWrap/>
            <w:vAlign w:val="bottom"/>
            <w:hideMark/>
          </w:tcPr>
          <w:p w14:paraId="051E6923"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82</w:t>
            </w:r>
          </w:p>
        </w:tc>
        <w:tc>
          <w:tcPr>
            <w:tcW w:w="1303" w:type="dxa"/>
            <w:shd w:val="clear" w:color="auto" w:fill="auto"/>
            <w:noWrap/>
            <w:vAlign w:val="bottom"/>
            <w:hideMark/>
          </w:tcPr>
          <w:p w14:paraId="7AB42165"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5</w:t>
            </w:r>
          </w:p>
        </w:tc>
      </w:tr>
      <w:tr w:rsidR="00AA712F" w:rsidRPr="00AA712F" w14:paraId="6168ADE8" w14:textId="77777777" w:rsidTr="00AA712F">
        <w:trPr>
          <w:trHeight w:val="300"/>
        </w:trPr>
        <w:tc>
          <w:tcPr>
            <w:tcW w:w="960" w:type="dxa"/>
            <w:shd w:val="clear" w:color="auto" w:fill="auto"/>
            <w:noWrap/>
            <w:vAlign w:val="bottom"/>
            <w:hideMark/>
          </w:tcPr>
          <w:p w14:paraId="15E2CB15"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83</w:t>
            </w:r>
          </w:p>
        </w:tc>
        <w:tc>
          <w:tcPr>
            <w:tcW w:w="1303" w:type="dxa"/>
            <w:shd w:val="clear" w:color="auto" w:fill="auto"/>
            <w:noWrap/>
            <w:vAlign w:val="bottom"/>
            <w:hideMark/>
          </w:tcPr>
          <w:p w14:paraId="3895AF09"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7</w:t>
            </w:r>
          </w:p>
        </w:tc>
      </w:tr>
      <w:tr w:rsidR="00AA712F" w:rsidRPr="00AA712F" w14:paraId="07C9C8A8" w14:textId="77777777" w:rsidTr="00AA712F">
        <w:trPr>
          <w:trHeight w:val="300"/>
        </w:trPr>
        <w:tc>
          <w:tcPr>
            <w:tcW w:w="960" w:type="dxa"/>
            <w:shd w:val="clear" w:color="auto" w:fill="auto"/>
            <w:noWrap/>
            <w:vAlign w:val="bottom"/>
            <w:hideMark/>
          </w:tcPr>
          <w:p w14:paraId="07E47B9F"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84</w:t>
            </w:r>
          </w:p>
        </w:tc>
        <w:tc>
          <w:tcPr>
            <w:tcW w:w="1303" w:type="dxa"/>
            <w:shd w:val="clear" w:color="auto" w:fill="auto"/>
            <w:noWrap/>
            <w:vAlign w:val="bottom"/>
            <w:hideMark/>
          </w:tcPr>
          <w:p w14:paraId="63672A2C"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8</w:t>
            </w:r>
          </w:p>
        </w:tc>
      </w:tr>
      <w:tr w:rsidR="00AA712F" w:rsidRPr="00AA712F" w14:paraId="4162AF17" w14:textId="77777777" w:rsidTr="00AA712F">
        <w:trPr>
          <w:trHeight w:val="300"/>
        </w:trPr>
        <w:tc>
          <w:tcPr>
            <w:tcW w:w="960" w:type="dxa"/>
            <w:shd w:val="clear" w:color="auto" w:fill="auto"/>
            <w:noWrap/>
            <w:vAlign w:val="bottom"/>
            <w:hideMark/>
          </w:tcPr>
          <w:p w14:paraId="6323935F"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85</w:t>
            </w:r>
          </w:p>
        </w:tc>
        <w:tc>
          <w:tcPr>
            <w:tcW w:w="1303" w:type="dxa"/>
            <w:shd w:val="clear" w:color="auto" w:fill="auto"/>
            <w:noWrap/>
            <w:vAlign w:val="bottom"/>
            <w:hideMark/>
          </w:tcPr>
          <w:p w14:paraId="66D98225"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w:t>
            </w:r>
          </w:p>
        </w:tc>
      </w:tr>
      <w:tr w:rsidR="00AA712F" w:rsidRPr="00AA712F" w14:paraId="09C8B2CC" w14:textId="77777777" w:rsidTr="00AA712F">
        <w:trPr>
          <w:trHeight w:val="300"/>
        </w:trPr>
        <w:tc>
          <w:tcPr>
            <w:tcW w:w="960" w:type="dxa"/>
            <w:shd w:val="clear" w:color="auto" w:fill="auto"/>
            <w:noWrap/>
            <w:vAlign w:val="bottom"/>
            <w:hideMark/>
          </w:tcPr>
          <w:p w14:paraId="01E3E38B"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86</w:t>
            </w:r>
          </w:p>
        </w:tc>
        <w:tc>
          <w:tcPr>
            <w:tcW w:w="1303" w:type="dxa"/>
            <w:shd w:val="clear" w:color="auto" w:fill="auto"/>
            <w:noWrap/>
            <w:vAlign w:val="bottom"/>
            <w:hideMark/>
          </w:tcPr>
          <w:p w14:paraId="1E9D0B56"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20</w:t>
            </w:r>
          </w:p>
        </w:tc>
      </w:tr>
      <w:tr w:rsidR="00AA712F" w:rsidRPr="00AA712F" w14:paraId="00D2734E" w14:textId="77777777" w:rsidTr="00AA712F">
        <w:trPr>
          <w:trHeight w:val="300"/>
        </w:trPr>
        <w:tc>
          <w:tcPr>
            <w:tcW w:w="960" w:type="dxa"/>
            <w:shd w:val="clear" w:color="auto" w:fill="auto"/>
            <w:noWrap/>
            <w:vAlign w:val="bottom"/>
            <w:hideMark/>
          </w:tcPr>
          <w:p w14:paraId="737FEA56"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87</w:t>
            </w:r>
          </w:p>
        </w:tc>
        <w:tc>
          <w:tcPr>
            <w:tcW w:w="1303" w:type="dxa"/>
            <w:shd w:val="clear" w:color="auto" w:fill="auto"/>
            <w:noWrap/>
            <w:vAlign w:val="bottom"/>
            <w:hideMark/>
          </w:tcPr>
          <w:p w14:paraId="0D4DE838"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20</w:t>
            </w:r>
          </w:p>
        </w:tc>
      </w:tr>
      <w:tr w:rsidR="00AA712F" w:rsidRPr="00AA712F" w14:paraId="60BCAAEC" w14:textId="77777777" w:rsidTr="00AA712F">
        <w:trPr>
          <w:trHeight w:val="300"/>
        </w:trPr>
        <w:tc>
          <w:tcPr>
            <w:tcW w:w="960" w:type="dxa"/>
            <w:shd w:val="clear" w:color="auto" w:fill="auto"/>
            <w:noWrap/>
            <w:vAlign w:val="bottom"/>
            <w:hideMark/>
          </w:tcPr>
          <w:p w14:paraId="249E2B57"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88</w:t>
            </w:r>
          </w:p>
        </w:tc>
        <w:tc>
          <w:tcPr>
            <w:tcW w:w="1303" w:type="dxa"/>
            <w:shd w:val="clear" w:color="auto" w:fill="auto"/>
            <w:noWrap/>
            <w:vAlign w:val="bottom"/>
            <w:hideMark/>
          </w:tcPr>
          <w:p w14:paraId="62F15E54"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w:t>
            </w:r>
          </w:p>
        </w:tc>
      </w:tr>
      <w:tr w:rsidR="00AA712F" w:rsidRPr="00AA712F" w14:paraId="52850E17" w14:textId="77777777" w:rsidTr="00AA712F">
        <w:trPr>
          <w:trHeight w:val="300"/>
        </w:trPr>
        <w:tc>
          <w:tcPr>
            <w:tcW w:w="960" w:type="dxa"/>
            <w:shd w:val="clear" w:color="auto" w:fill="auto"/>
            <w:noWrap/>
            <w:vAlign w:val="bottom"/>
            <w:hideMark/>
          </w:tcPr>
          <w:p w14:paraId="40F5FF31"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89</w:t>
            </w:r>
          </w:p>
        </w:tc>
        <w:tc>
          <w:tcPr>
            <w:tcW w:w="1303" w:type="dxa"/>
            <w:shd w:val="clear" w:color="auto" w:fill="auto"/>
            <w:noWrap/>
            <w:vAlign w:val="bottom"/>
            <w:hideMark/>
          </w:tcPr>
          <w:p w14:paraId="384BE460"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w:t>
            </w:r>
          </w:p>
        </w:tc>
      </w:tr>
      <w:tr w:rsidR="00AA712F" w:rsidRPr="00AA712F" w14:paraId="4F3B9014" w14:textId="77777777" w:rsidTr="00AA712F">
        <w:trPr>
          <w:trHeight w:val="300"/>
        </w:trPr>
        <w:tc>
          <w:tcPr>
            <w:tcW w:w="960" w:type="dxa"/>
            <w:shd w:val="clear" w:color="auto" w:fill="auto"/>
            <w:noWrap/>
            <w:vAlign w:val="bottom"/>
            <w:hideMark/>
          </w:tcPr>
          <w:p w14:paraId="557A72AD"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90</w:t>
            </w:r>
          </w:p>
        </w:tc>
        <w:tc>
          <w:tcPr>
            <w:tcW w:w="1303" w:type="dxa"/>
            <w:shd w:val="clear" w:color="auto" w:fill="auto"/>
            <w:noWrap/>
            <w:vAlign w:val="bottom"/>
            <w:hideMark/>
          </w:tcPr>
          <w:p w14:paraId="558E4D62"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8</w:t>
            </w:r>
          </w:p>
        </w:tc>
      </w:tr>
      <w:tr w:rsidR="00AA712F" w:rsidRPr="00AA712F" w14:paraId="07A314B7" w14:textId="77777777" w:rsidTr="00AA712F">
        <w:trPr>
          <w:trHeight w:val="300"/>
        </w:trPr>
        <w:tc>
          <w:tcPr>
            <w:tcW w:w="960" w:type="dxa"/>
            <w:shd w:val="clear" w:color="auto" w:fill="auto"/>
            <w:noWrap/>
            <w:vAlign w:val="bottom"/>
            <w:hideMark/>
          </w:tcPr>
          <w:p w14:paraId="3B132330"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91</w:t>
            </w:r>
          </w:p>
        </w:tc>
        <w:tc>
          <w:tcPr>
            <w:tcW w:w="1303" w:type="dxa"/>
            <w:shd w:val="clear" w:color="auto" w:fill="auto"/>
            <w:noWrap/>
            <w:vAlign w:val="bottom"/>
            <w:hideMark/>
          </w:tcPr>
          <w:p w14:paraId="6839ACB2"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7</w:t>
            </w:r>
          </w:p>
        </w:tc>
      </w:tr>
      <w:tr w:rsidR="00AA712F" w:rsidRPr="00AA712F" w14:paraId="14143165" w14:textId="77777777" w:rsidTr="00AA712F">
        <w:trPr>
          <w:trHeight w:val="300"/>
        </w:trPr>
        <w:tc>
          <w:tcPr>
            <w:tcW w:w="960" w:type="dxa"/>
            <w:shd w:val="clear" w:color="auto" w:fill="auto"/>
            <w:noWrap/>
            <w:vAlign w:val="bottom"/>
            <w:hideMark/>
          </w:tcPr>
          <w:p w14:paraId="165E611D"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92</w:t>
            </w:r>
          </w:p>
        </w:tc>
        <w:tc>
          <w:tcPr>
            <w:tcW w:w="1303" w:type="dxa"/>
            <w:shd w:val="clear" w:color="auto" w:fill="auto"/>
            <w:noWrap/>
            <w:vAlign w:val="bottom"/>
            <w:hideMark/>
          </w:tcPr>
          <w:p w14:paraId="3DC04497"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4</w:t>
            </w:r>
          </w:p>
        </w:tc>
      </w:tr>
      <w:tr w:rsidR="00AA712F" w:rsidRPr="00AA712F" w14:paraId="4A7E7C60" w14:textId="77777777" w:rsidTr="00AA712F">
        <w:trPr>
          <w:trHeight w:val="300"/>
        </w:trPr>
        <w:tc>
          <w:tcPr>
            <w:tcW w:w="960" w:type="dxa"/>
            <w:shd w:val="clear" w:color="auto" w:fill="auto"/>
            <w:noWrap/>
            <w:vAlign w:val="bottom"/>
            <w:hideMark/>
          </w:tcPr>
          <w:p w14:paraId="65B7AFAE"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93</w:t>
            </w:r>
          </w:p>
        </w:tc>
        <w:tc>
          <w:tcPr>
            <w:tcW w:w="1303" w:type="dxa"/>
            <w:shd w:val="clear" w:color="auto" w:fill="auto"/>
            <w:noWrap/>
            <w:vAlign w:val="bottom"/>
            <w:hideMark/>
          </w:tcPr>
          <w:p w14:paraId="52DB84B2"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2</w:t>
            </w:r>
          </w:p>
        </w:tc>
      </w:tr>
      <w:tr w:rsidR="00AA712F" w:rsidRPr="00AA712F" w14:paraId="71213D56" w14:textId="77777777" w:rsidTr="00AA712F">
        <w:trPr>
          <w:trHeight w:val="300"/>
        </w:trPr>
        <w:tc>
          <w:tcPr>
            <w:tcW w:w="960" w:type="dxa"/>
            <w:shd w:val="clear" w:color="auto" w:fill="auto"/>
            <w:noWrap/>
            <w:vAlign w:val="bottom"/>
            <w:hideMark/>
          </w:tcPr>
          <w:p w14:paraId="7176554D"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94</w:t>
            </w:r>
          </w:p>
        </w:tc>
        <w:tc>
          <w:tcPr>
            <w:tcW w:w="1303" w:type="dxa"/>
            <w:shd w:val="clear" w:color="auto" w:fill="auto"/>
            <w:noWrap/>
            <w:vAlign w:val="bottom"/>
            <w:hideMark/>
          </w:tcPr>
          <w:p w14:paraId="63B3506C"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9</w:t>
            </w:r>
          </w:p>
        </w:tc>
      </w:tr>
      <w:tr w:rsidR="00AA712F" w:rsidRPr="00AA712F" w14:paraId="325FF2DA" w14:textId="77777777" w:rsidTr="00AA712F">
        <w:trPr>
          <w:trHeight w:val="300"/>
        </w:trPr>
        <w:tc>
          <w:tcPr>
            <w:tcW w:w="960" w:type="dxa"/>
            <w:shd w:val="clear" w:color="auto" w:fill="auto"/>
            <w:noWrap/>
            <w:vAlign w:val="bottom"/>
            <w:hideMark/>
          </w:tcPr>
          <w:p w14:paraId="233B00FC"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95</w:t>
            </w:r>
          </w:p>
        </w:tc>
        <w:tc>
          <w:tcPr>
            <w:tcW w:w="1303" w:type="dxa"/>
            <w:shd w:val="clear" w:color="auto" w:fill="auto"/>
            <w:noWrap/>
            <w:vAlign w:val="bottom"/>
            <w:hideMark/>
          </w:tcPr>
          <w:p w14:paraId="29A17706"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7</w:t>
            </w:r>
          </w:p>
        </w:tc>
      </w:tr>
      <w:tr w:rsidR="00AA712F" w:rsidRPr="00AA712F" w14:paraId="07C9E49A" w14:textId="77777777" w:rsidTr="00AA712F">
        <w:trPr>
          <w:trHeight w:val="300"/>
        </w:trPr>
        <w:tc>
          <w:tcPr>
            <w:tcW w:w="960" w:type="dxa"/>
            <w:shd w:val="clear" w:color="auto" w:fill="auto"/>
            <w:noWrap/>
            <w:vAlign w:val="bottom"/>
            <w:hideMark/>
          </w:tcPr>
          <w:p w14:paraId="25F46E96"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1996</w:t>
            </w:r>
          </w:p>
        </w:tc>
        <w:tc>
          <w:tcPr>
            <w:tcW w:w="1303" w:type="dxa"/>
            <w:shd w:val="clear" w:color="auto" w:fill="auto"/>
            <w:noWrap/>
            <w:vAlign w:val="bottom"/>
            <w:hideMark/>
          </w:tcPr>
          <w:p w14:paraId="2D433EB8"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4</w:t>
            </w:r>
          </w:p>
        </w:tc>
      </w:tr>
      <w:tr w:rsidR="00AA712F" w:rsidRPr="00AA712F" w14:paraId="10E9CAE7" w14:textId="77777777" w:rsidTr="00AA712F">
        <w:trPr>
          <w:trHeight w:val="300"/>
        </w:trPr>
        <w:tc>
          <w:tcPr>
            <w:tcW w:w="960" w:type="dxa"/>
            <w:shd w:val="clear" w:color="auto" w:fill="auto"/>
            <w:noWrap/>
            <w:vAlign w:val="bottom"/>
            <w:hideMark/>
          </w:tcPr>
          <w:p w14:paraId="67538D8F"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total</w:t>
            </w:r>
          </w:p>
        </w:tc>
        <w:tc>
          <w:tcPr>
            <w:tcW w:w="1303" w:type="dxa"/>
            <w:shd w:val="clear" w:color="auto" w:fill="auto"/>
            <w:noWrap/>
            <w:vAlign w:val="bottom"/>
            <w:hideMark/>
          </w:tcPr>
          <w:p w14:paraId="0B6A87D6" w14:textId="77777777" w:rsidR="00AA712F" w:rsidRPr="00AA712F" w:rsidRDefault="00AA712F" w:rsidP="00AA712F">
            <w:pPr>
              <w:spacing w:after="0" w:line="240" w:lineRule="auto"/>
              <w:jc w:val="center"/>
              <w:rPr>
                <w:rFonts w:ascii="Aptos Narrow" w:eastAsia="Times New Roman" w:hAnsi="Aptos Narrow" w:cs="Times New Roman"/>
                <w:color w:val="000000"/>
                <w:kern w:val="0"/>
                <w:sz w:val="22"/>
                <w:szCs w:val="22"/>
                <w14:ligatures w14:val="none"/>
              </w:rPr>
            </w:pPr>
            <w:r w:rsidRPr="00AA712F">
              <w:rPr>
                <w:rFonts w:ascii="Aptos Narrow" w:eastAsia="Times New Roman" w:hAnsi="Aptos Narrow" w:cs="Times New Roman"/>
                <w:color w:val="000000"/>
                <w:kern w:val="0"/>
                <w:sz w:val="22"/>
                <w:szCs w:val="22"/>
                <w14:ligatures w14:val="none"/>
              </w:rPr>
              <w:t>408</w:t>
            </w:r>
          </w:p>
        </w:tc>
      </w:tr>
    </w:tbl>
    <w:p w14:paraId="04650D28" w14:textId="77777777" w:rsidR="00216142" w:rsidRDefault="00216142" w:rsidP="002C25FA"/>
    <w:p w14:paraId="2D6A4A75" w14:textId="77777777" w:rsidR="00216142" w:rsidRDefault="00216142" w:rsidP="002C25FA"/>
    <w:p w14:paraId="7AACA6EF" w14:textId="6ED8ED6D" w:rsidR="00216142" w:rsidRDefault="00216142" w:rsidP="00216142">
      <w:r w:rsidRPr="005C4730">
        <w:rPr>
          <w:b/>
          <w:bCs/>
          <w:sz w:val="28"/>
          <w:szCs w:val="28"/>
        </w:rPr>
        <w:t xml:space="preserve">Supplemental </w:t>
      </w:r>
      <w:r w:rsidRPr="00AA7BD8">
        <w:rPr>
          <w:b/>
          <w:bCs/>
          <w:sz w:val="28"/>
          <w:szCs w:val="28"/>
        </w:rPr>
        <w:t xml:space="preserve">Table </w:t>
      </w:r>
      <w:r w:rsidR="00AA362E">
        <w:rPr>
          <w:b/>
          <w:bCs/>
          <w:sz w:val="28"/>
          <w:szCs w:val="28"/>
        </w:rPr>
        <w:t>8</w:t>
      </w:r>
      <w:r>
        <w:t xml:space="preserve">: </w:t>
      </w:r>
      <w:r w:rsidR="00AA362E">
        <w:t xml:space="preserve">Number of </w:t>
      </w:r>
      <w:r w:rsidR="002B76A2">
        <w:t xml:space="preserve">circumcised </w:t>
      </w:r>
      <w:r w:rsidR="002307CC">
        <w:t>participants</w:t>
      </w:r>
      <w:r w:rsidR="00AA362E">
        <w:t xml:space="preserve"> </w:t>
      </w:r>
      <w:r w:rsidR="00134841">
        <w:t>by</w:t>
      </w:r>
      <w:r w:rsidR="00AA362E">
        <w:t xml:space="preserve"> age i</w:t>
      </w:r>
      <w:r w:rsidR="00134841">
        <w:t>n</w:t>
      </w:r>
      <w:r w:rsidR="00A7509B">
        <w:t xml:space="preserve"> the</w:t>
      </w:r>
      <w:r w:rsidR="00AA362E">
        <w:t xml:space="preserve"> study by </w:t>
      </w:r>
      <w:r w:rsidR="00CD2F0E" w:rsidRPr="00CB3DAD">
        <w:t>Maini et al</w:t>
      </w:r>
      <w:r w:rsidR="00A7509B">
        <w:t>.</w:t>
      </w:r>
      <w:r w:rsidR="00CD2F0E" w:rsidRPr="00CB3DAD">
        <w:t xml:space="preserve"> </w:t>
      </w:r>
      <w:r w:rsidR="00CD2F0E" w:rsidRPr="00CB3DAD">
        <w:fldChar w:fldCharType="begin">
          <w:fldData xml:space="preserve">PEVuZE5vdGU+PENpdGU+PEF1dGhvcj5NaWFuaTwvQXV0aG9yPjxZZWFyPjIwMjA8L1llYXI+PFJl
Y051bT4yOTYxPC9SZWNOdW0+PERpc3BsYXlUZXh0PlsxXTwvRGlzcGxheVRleHQ+PHJlY29yZD48
cmVjLW51bWJlcj4yOTYxPC9yZWMtbnVtYmVyPjxmb3JlaWduLWtleXM+PGtleSBhcHA9IkVOIiBk
Yi1pZD0iMmZkeDA1dzl5c3QwcjRlcDA5dng1cjlydjBhMnd3end2MnJlIiB0aW1lc3RhbXA9IjE3
NDk3NDIxNzciPjI5NjE8L2tleT48L2ZvcmVpZ24ta2V5cz48cmVmLXR5cGUgbmFtZT0iSm91cm5h
bCBBcnRpY2xlIj4xNzwvcmVmLXR5cGU+PGNvbnRyaWJ1dG9ycz48YXV0aG9ycz48YXV0aG9yPk1p
YW5pLCBBLjwvYXV0aG9yPjxhdXRob3I+RGkgQmVybmFyZG8sIEcuIEEuPC9hdXRob3I+PGF1dGhv
cj5Iw7hqZ2FhcmQsIEEuIEQuPC9hdXRob3I+PGF1dGhvcj5FYXJwLCBCLiBELjwvYXV0aG9yPjxh
dXRob3I+WmFrLCBQLiBKLjwvYXV0aG9yPjxhdXRob3I+TGFuZGF1LCBBLiBNLjwvYXV0aG9yPjxh
dXRob3I+SG9wcGUsIEouPC9hdXRob3I+PGF1dGhvcj5XaW50ZXJkYWhsLCBNLjwvYXV0aG9yPjwv
YXV0aG9ycz48L2NvbnRyaWJ1dG9ycz48YXV0aC1hZGRyZXNzPkRlcGFydG1lbnQgb2YgTnVjbGVh
ciBNZWRpY2luZSBhbmQgUEVULCBEZXBhcnRtZW50IG9mIENsaW5pY2FsIE1lZGljaW5lLCBBYXJo
dXMgVW5pdmVyc2l0eSwgQWFyaHVzLCBEZW5tYXJrLiYjeEQ7SW5zdGl0dXRlIG9mIFdvcmsgYW5k
IE9yZ2FuaXphdGlvbmFsIFBzeWNob2xvZ3ksIFVuaXZlcnNpdHkgb2YgTmV1Y2jDonRlbCwgU3dp
dHplcmxhbmQuJiN4RDtEZXBhcnRtZW50IG9mIEVkdWNhdGlvbiBhbmQgSHVtYW4gU2NpZW5jZXMs
IFVuaXZlcnNpdHkgb2YgTW9kZW5hIGFuZCBSZWdnaW8gRW1pbGlhLCBSZWdnaW8gRW1paWxpYSwg
SXRhbHkuJiN4RDtTZXhvbG9naWNhbCBDZW50cmUsIEFhbGJvcmcgVW5pdmVyc2l0eSBIb3NwaXRh
bCwgQWFsYm9yZywgRGVubWFyay4mI3hEO0RlcGFydG1lbnRzIG9mIFBoaWxvc29waHkgYW5kIFBz
eWNob2xvZ3ksIFlhbGUgVW5pdmVyc2l0eSwgTmV3IEhhdmVuLCBDVCwgVVNBLiYjeEQ7Q2VudGVy
IGZvciBOZXVyb2Vjb25vbWljcyBTdHVkaWVzLCBDbGFyZW1vbnQgR3JhZHVhdGUgVW5pdmVyc2l0
eSwgQ2xhcmVtb250LCBDQSwgVVNBLiYjeEQ7VHJhbnNsYXRpb25hbCBOZXVyb3BzeWNoaWF0cnkg
VW5pdCwgRGVwYXJ0bWVudCBvZiBDbGluaWNhbCBNZWRpY2luZSwgQWFyaHVzIFVuaXZlcnNpdHks
IEFhcmh1cywgRGVubWFyay48L2F1dGgtYWRkcmVzcz48dGl0bGVzPjx0aXRsZT5OZW9uYXRhbCBt
YWxlIGNpcmN1bWNpc2lvbiBpcyBhc3NvY2lhdGVkIHdpdGggYWx0ZXJlZCBhZHVsdCBzb2Npby1h
ZmZlY3RpdmUgcHJvY2Vzc2luZzwvdGl0bGU+PHNlY29uZGFyeS10aXRsZT5IZWxpeW9uPC9zZWNv
bmRhcnktdGl0bGU+PGFsdC10aXRsZT5IZWxpeW9uPC9hbHQtdGl0bGU+PC90aXRsZXM+PHBlcmlv
ZGljYWw+PGZ1bGwtdGl0bGU+SGVsaXlvbjwvZnVsbC10aXRsZT48YWJici0xPkhlbGl5b248L2Fi
YnItMT48L3BlcmlvZGljYWw+PGFsdC1wZXJpb2RpY2FsPjxmdWxsLXRpdGxlPkhlbGl5b248L2Z1
bGwtdGl0bGU+PGFiYnItMT5IZWxpeW9uPC9hYmJyLTE+PC9hbHQtcGVyaW9kaWNhbD48cGFnZXM+
ZTA1NTY2PC9wYWdlcz48dm9sdW1lPjY8L3ZvbHVtZT48bnVtYmVyPjExPC9udW1iZXI+PGVkaXRp
b24+MjAyMC8xMi8xMTwvZWRpdGlvbj48a2V5d29yZHM+PGtleXdvcmQ+QXR0YWNobWVudCBzdHls
ZTwva2V5d29yZD48a2V5d29yZD5DbGluaWNhbCByZXNlYXJjaDwva2V5d29yZD48a2V5d29yZD5F
bXBhdGh5PC9rZXl3b3JkPjxrZXl3b3JkPk5lb25hdGFsIHBhaW48L2tleXdvcmQ+PGtleXdvcmQ+
UGVyc29uYWxpdHk8L2tleXdvcmQ+PGtleXdvcmQ+UHN5Y2hvbG9neTwva2V5d29yZD48a2V5d29y
ZD5Tb2Npb3NleHVhbGl0eTwva2V5d29yZD48a2V5d29yZD5TdHJlc3M8L2tleXdvcmQ+PC9rZXl3
b3Jkcz48ZGF0ZXM+PHllYXI+MjAyMDwveWVhcj48cHViLWRhdGVzPjxkYXRlPk5vdjwvZGF0ZT48
L3B1Yi1kYXRlcz48L2RhdGVzPjxpc2JuPjI0MDUtODQ0MCAoUHJpbnQpJiN4RDsyNDA1LTg0NDA8
L2lzYm4+PGFjY2Vzc2lvbi1udW0+MzMyOTk5MzQ8L2FjY2Vzc2lvbi1udW0+PHVybHM+PC91cmxz
PjxjdXN0b20yPlBNQzc3MDIwMTM8L2N1c3RvbTI+PGVsZWN0cm9uaWMtcmVzb3VyY2UtbnVtPjEw
LjEwMTYvai5oZWxpeW9uLjIwMjAuZTA1NTY2PC9lbGVjdHJvbmljLXJlc291cmNlLW51bT48cmVt
b3RlLWRhdGFiYXNlLXByb3ZpZGVyPk5MTTwvcmVtb3RlLWRhdGFiYXNlLXByb3ZpZGVyPjxsYW5n
dWFnZT5lbmc8L2xhbmd1YWdlPjwvcmVjb3JkPjwvQ2l0ZT48L0VuZE5vdGU+
</w:fldData>
        </w:fldChar>
      </w:r>
      <w:r w:rsidR="00134841">
        <w:instrText xml:space="preserve"> ADDIN EN.CITE </w:instrText>
      </w:r>
      <w:r w:rsidR="00134841">
        <w:fldChar w:fldCharType="begin">
          <w:fldData xml:space="preserve">PEVuZE5vdGU+PENpdGU+PEF1dGhvcj5NaWFuaTwvQXV0aG9yPjxZZWFyPjIwMjA8L1llYXI+PFJl
Y051bT4yOTYxPC9SZWNOdW0+PERpc3BsYXlUZXh0PlsxXTwvRGlzcGxheVRleHQ+PHJlY29yZD48
cmVjLW51bWJlcj4yOTYxPC9yZWMtbnVtYmVyPjxmb3JlaWduLWtleXM+PGtleSBhcHA9IkVOIiBk
Yi1pZD0iMmZkeDA1dzl5c3QwcjRlcDA5dng1cjlydjBhMnd3end2MnJlIiB0aW1lc3RhbXA9IjE3
NDk3NDIxNzciPjI5NjE8L2tleT48L2ZvcmVpZ24ta2V5cz48cmVmLXR5cGUgbmFtZT0iSm91cm5h
bCBBcnRpY2xlIj4xNzwvcmVmLXR5cGU+PGNvbnRyaWJ1dG9ycz48YXV0aG9ycz48YXV0aG9yPk1p
YW5pLCBBLjwvYXV0aG9yPjxhdXRob3I+RGkgQmVybmFyZG8sIEcuIEEuPC9hdXRob3I+PGF1dGhv
cj5Iw7hqZ2FhcmQsIEEuIEQuPC9hdXRob3I+PGF1dGhvcj5FYXJwLCBCLiBELjwvYXV0aG9yPjxh
dXRob3I+WmFrLCBQLiBKLjwvYXV0aG9yPjxhdXRob3I+TGFuZGF1LCBBLiBNLjwvYXV0aG9yPjxh
dXRob3I+SG9wcGUsIEouPC9hdXRob3I+PGF1dGhvcj5XaW50ZXJkYWhsLCBNLjwvYXV0aG9yPjwv
YXV0aG9ycz48L2NvbnRyaWJ1dG9ycz48YXV0aC1hZGRyZXNzPkRlcGFydG1lbnQgb2YgTnVjbGVh
ciBNZWRpY2luZSBhbmQgUEVULCBEZXBhcnRtZW50IG9mIENsaW5pY2FsIE1lZGljaW5lLCBBYXJo
dXMgVW5pdmVyc2l0eSwgQWFyaHVzLCBEZW5tYXJrLiYjeEQ7SW5zdGl0dXRlIG9mIFdvcmsgYW5k
IE9yZ2FuaXphdGlvbmFsIFBzeWNob2xvZ3ksIFVuaXZlcnNpdHkgb2YgTmV1Y2jDonRlbCwgU3dp
dHplcmxhbmQuJiN4RDtEZXBhcnRtZW50IG9mIEVkdWNhdGlvbiBhbmQgSHVtYW4gU2NpZW5jZXMs
IFVuaXZlcnNpdHkgb2YgTW9kZW5hIGFuZCBSZWdnaW8gRW1pbGlhLCBSZWdnaW8gRW1paWxpYSwg
SXRhbHkuJiN4RDtTZXhvbG9naWNhbCBDZW50cmUsIEFhbGJvcmcgVW5pdmVyc2l0eSBIb3NwaXRh
bCwgQWFsYm9yZywgRGVubWFyay4mI3hEO0RlcGFydG1lbnRzIG9mIFBoaWxvc29waHkgYW5kIFBz
eWNob2xvZ3ksIFlhbGUgVW5pdmVyc2l0eSwgTmV3IEhhdmVuLCBDVCwgVVNBLiYjeEQ7Q2VudGVy
IGZvciBOZXVyb2Vjb25vbWljcyBTdHVkaWVzLCBDbGFyZW1vbnQgR3JhZHVhdGUgVW5pdmVyc2l0
eSwgQ2xhcmVtb250LCBDQSwgVVNBLiYjeEQ7VHJhbnNsYXRpb25hbCBOZXVyb3BzeWNoaWF0cnkg
VW5pdCwgRGVwYXJ0bWVudCBvZiBDbGluaWNhbCBNZWRpY2luZSwgQWFyaHVzIFVuaXZlcnNpdHks
IEFhcmh1cywgRGVubWFyay48L2F1dGgtYWRkcmVzcz48dGl0bGVzPjx0aXRsZT5OZW9uYXRhbCBt
YWxlIGNpcmN1bWNpc2lvbiBpcyBhc3NvY2lhdGVkIHdpdGggYWx0ZXJlZCBhZHVsdCBzb2Npby1h
ZmZlY3RpdmUgcHJvY2Vzc2luZzwvdGl0bGU+PHNlY29uZGFyeS10aXRsZT5IZWxpeW9uPC9zZWNv
bmRhcnktdGl0bGU+PGFsdC10aXRsZT5IZWxpeW9uPC9hbHQtdGl0bGU+PC90aXRsZXM+PHBlcmlv
ZGljYWw+PGZ1bGwtdGl0bGU+SGVsaXlvbjwvZnVsbC10aXRsZT48YWJici0xPkhlbGl5b248L2Fi
YnItMT48L3BlcmlvZGljYWw+PGFsdC1wZXJpb2RpY2FsPjxmdWxsLXRpdGxlPkhlbGl5b248L2Z1
bGwtdGl0bGU+PGFiYnItMT5IZWxpeW9uPC9hYmJyLTE+PC9hbHQtcGVyaW9kaWNhbD48cGFnZXM+
ZTA1NTY2PC9wYWdlcz48dm9sdW1lPjY8L3ZvbHVtZT48bnVtYmVyPjExPC9udW1iZXI+PGVkaXRp
b24+MjAyMC8xMi8xMTwvZWRpdGlvbj48a2V5d29yZHM+PGtleXdvcmQ+QXR0YWNobWVudCBzdHls
ZTwva2V5d29yZD48a2V5d29yZD5DbGluaWNhbCByZXNlYXJjaDwva2V5d29yZD48a2V5d29yZD5F
bXBhdGh5PC9rZXl3b3JkPjxrZXl3b3JkPk5lb25hdGFsIHBhaW48L2tleXdvcmQ+PGtleXdvcmQ+
UGVyc29uYWxpdHk8L2tleXdvcmQ+PGtleXdvcmQ+UHN5Y2hvbG9neTwva2V5d29yZD48a2V5d29y
ZD5Tb2Npb3NleHVhbGl0eTwva2V5d29yZD48a2V5d29yZD5TdHJlc3M8L2tleXdvcmQ+PC9rZXl3
b3Jkcz48ZGF0ZXM+PHllYXI+MjAyMDwveWVhcj48cHViLWRhdGVzPjxkYXRlPk5vdjwvZGF0ZT48
L3B1Yi1kYXRlcz48L2RhdGVzPjxpc2JuPjI0MDUtODQ0MCAoUHJpbnQpJiN4RDsyNDA1LTg0NDA8
L2lzYm4+PGFjY2Vzc2lvbi1udW0+MzMyOTk5MzQ8L2FjY2Vzc2lvbi1udW0+PHVybHM+PC91cmxz
PjxjdXN0b20yPlBNQzc3MDIwMTM8L2N1c3RvbTI+PGVsZWN0cm9uaWMtcmVzb3VyY2UtbnVtPjEw
LjEwMTYvai5oZWxpeW9uLjIwMjAuZTA1NTY2PC9lbGVjdHJvbmljLXJlc291cmNlLW51bT48cmVt
b3RlLWRhdGFiYXNlLXByb3ZpZGVyPk5MTTwvcmVtb3RlLWRhdGFiYXNlLXByb3ZpZGVyPjxsYW5n
dWFnZT5lbmc8L2xhbmd1YWdlPjwvcmVjb3JkPjwvQ2l0ZT48L0VuZE5vdGU+
</w:fldData>
        </w:fldChar>
      </w:r>
      <w:r w:rsidR="00134841">
        <w:instrText xml:space="preserve"> ADDIN EN.CITE.DATA </w:instrText>
      </w:r>
      <w:r w:rsidR="00134841">
        <w:fldChar w:fldCharType="end"/>
      </w:r>
      <w:r w:rsidR="00CD2F0E" w:rsidRPr="00CB3DAD">
        <w:fldChar w:fldCharType="separate"/>
      </w:r>
      <w:r w:rsidR="00134841">
        <w:rPr>
          <w:noProof/>
        </w:rPr>
        <w:t>[1]</w:t>
      </w:r>
      <w:r w:rsidR="00CD2F0E" w:rsidRPr="00CB3DAD">
        <w:fldChar w:fldCharType="end"/>
      </w:r>
      <w:r>
        <w:t>.</w:t>
      </w:r>
      <w:r w:rsidR="00A7509B">
        <w:t xml:space="preserve"> Data </w:t>
      </w:r>
      <w:proofErr w:type="gramStart"/>
      <w:r w:rsidR="00A7509B">
        <w:t>were</w:t>
      </w:r>
      <w:proofErr w:type="gramEnd"/>
      <w:r w:rsidR="00A7509B">
        <w:t xml:space="preserve"> obtained by </w:t>
      </w:r>
      <w:r w:rsidR="00FD3F65">
        <w:t xml:space="preserve">digitization of </w:t>
      </w:r>
      <w:r w:rsidR="0085632C">
        <w:t xml:space="preserve">the graph shown in </w:t>
      </w:r>
      <w:r w:rsidR="00B83809">
        <w:t xml:space="preserve">the top panel of </w:t>
      </w:r>
      <w:r w:rsidR="00FD3F65">
        <w:t xml:space="preserve">Figure </w:t>
      </w:r>
      <w:r w:rsidR="00B83809">
        <w:t>2</w:t>
      </w:r>
      <w:r w:rsidR="006A650B">
        <w:t xml:space="preserve"> from Maini et al</w:t>
      </w:r>
      <w:r w:rsidR="002B76A2">
        <w:t>.</w:t>
      </w:r>
      <w:r w:rsidR="00CC6C48" w:rsidRPr="00CB3DAD">
        <w:t xml:space="preserve"> </w:t>
      </w:r>
      <w:r w:rsidR="00CC6C48" w:rsidRPr="00CB3DAD">
        <w:fldChar w:fldCharType="begin">
          <w:fldData xml:space="preserve">PEVuZE5vdGU+PENpdGU+PEF1dGhvcj5NaWFuaTwvQXV0aG9yPjxZZWFyPjIwMjA8L1llYXI+PFJl
Y051bT4yOTYxPC9SZWNOdW0+PERpc3BsYXlUZXh0PlsxXTwvRGlzcGxheVRleHQ+PHJlY29yZD48
cmVjLW51bWJlcj4yOTYxPC9yZWMtbnVtYmVyPjxmb3JlaWduLWtleXM+PGtleSBhcHA9IkVOIiBk
Yi1pZD0iMmZkeDA1dzl5c3QwcjRlcDA5dng1cjlydjBhMnd3end2MnJlIiB0aW1lc3RhbXA9IjE3
NDk3NDIxNzciPjI5NjE8L2tleT48L2ZvcmVpZ24ta2V5cz48cmVmLXR5cGUgbmFtZT0iSm91cm5h
bCBBcnRpY2xlIj4xNzwvcmVmLXR5cGU+PGNvbnRyaWJ1dG9ycz48YXV0aG9ycz48YXV0aG9yPk1p
YW5pLCBBLjwvYXV0aG9yPjxhdXRob3I+RGkgQmVybmFyZG8sIEcuIEEuPC9hdXRob3I+PGF1dGhv
cj5Iw7hqZ2FhcmQsIEEuIEQuPC9hdXRob3I+PGF1dGhvcj5FYXJwLCBCLiBELjwvYXV0aG9yPjxh
dXRob3I+WmFrLCBQLiBKLjwvYXV0aG9yPjxhdXRob3I+TGFuZGF1LCBBLiBNLjwvYXV0aG9yPjxh
dXRob3I+SG9wcGUsIEouPC9hdXRob3I+PGF1dGhvcj5XaW50ZXJkYWhsLCBNLjwvYXV0aG9yPjwv
YXV0aG9ycz48L2NvbnRyaWJ1dG9ycz48YXV0aC1hZGRyZXNzPkRlcGFydG1lbnQgb2YgTnVjbGVh
ciBNZWRpY2luZSBhbmQgUEVULCBEZXBhcnRtZW50IG9mIENsaW5pY2FsIE1lZGljaW5lLCBBYXJo
dXMgVW5pdmVyc2l0eSwgQWFyaHVzLCBEZW5tYXJrLiYjeEQ7SW5zdGl0dXRlIG9mIFdvcmsgYW5k
IE9yZ2FuaXphdGlvbmFsIFBzeWNob2xvZ3ksIFVuaXZlcnNpdHkgb2YgTmV1Y2jDonRlbCwgU3dp
dHplcmxhbmQuJiN4RDtEZXBhcnRtZW50IG9mIEVkdWNhdGlvbiBhbmQgSHVtYW4gU2NpZW5jZXMs
IFVuaXZlcnNpdHkgb2YgTW9kZW5hIGFuZCBSZWdnaW8gRW1pbGlhLCBSZWdnaW8gRW1paWxpYSwg
SXRhbHkuJiN4RDtTZXhvbG9naWNhbCBDZW50cmUsIEFhbGJvcmcgVW5pdmVyc2l0eSBIb3NwaXRh
bCwgQWFsYm9yZywgRGVubWFyay4mI3hEO0RlcGFydG1lbnRzIG9mIFBoaWxvc29waHkgYW5kIFBz
eWNob2xvZ3ksIFlhbGUgVW5pdmVyc2l0eSwgTmV3IEhhdmVuLCBDVCwgVVNBLiYjeEQ7Q2VudGVy
IGZvciBOZXVyb2Vjb25vbWljcyBTdHVkaWVzLCBDbGFyZW1vbnQgR3JhZHVhdGUgVW5pdmVyc2l0
eSwgQ2xhcmVtb250LCBDQSwgVVNBLiYjeEQ7VHJhbnNsYXRpb25hbCBOZXVyb3BzeWNoaWF0cnkg
VW5pdCwgRGVwYXJ0bWVudCBvZiBDbGluaWNhbCBNZWRpY2luZSwgQWFyaHVzIFVuaXZlcnNpdHks
IEFhcmh1cywgRGVubWFyay48L2F1dGgtYWRkcmVzcz48dGl0bGVzPjx0aXRsZT5OZW9uYXRhbCBt
YWxlIGNpcmN1bWNpc2lvbiBpcyBhc3NvY2lhdGVkIHdpdGggYWx0ZXJlZCBhZHVsdCBzb2Npby1h
ZmZlY3RpdmUgcHJvY2Vzc2luZzwvdGl0bGU+PHNlY29uZGFyeS10aXRsZT5IZWxpeW9uPC9zZWNv
bmRhcnktdGl0bGU+PGFsdC10aXRsZT5IZWxpeW9uPC9hbHQtdGl0bGU+PC90aXRsZXM+PHBlcmlv
ZGljYWw+PGZ1bGwtdGl0bGU+SGVsaXlvbjwvZnVsbC10aXRsZT48YWJici0xPkhlbGl5b248L2Fi
YnItMT48L3BlcmlvZGljYWw+PGFsdC1wZXJpb2RpY2FsPjxmdWxsLXRpdGxlPkhlbGl5b248L2Z1
bGwtdGl0bGU+PGFiYnItMT5IZWxpeW9uPC9hYmJyLTE+PC9hbHQtcGVyaW9kaWNhbD48cGFnZXM+
ZTA1NTY2PC9wYWdlcz48dm9sdW1lPjY8L3ZvbHVtZT48bnVtYmVyPjExPC9udW1iZXI+PGVkaXRp
b24+MjAyMC8xMi8xMTwvZWRpdGlvbj48a2V5d29yZHM+PGtleXdvcmQ+QXR0YWNobWVudCBzdHls
ZTwva2V5d29yZD48a2V5d29yZD5DbGluaWNhbCByZXNlYXJjaDwva2V5d29yZD48a2V5d29yZD5F
bXBhdGh5PC9rZXl3b3JkPjxrZXl3b3JkPk5lb25hdGFsIHBhaW48L2tleXdvcmQ+PGtleXdvcmQ+
UGVyc29uYWxpdHk8L2tleXdvcmQ+PGtleXdvcmQ+UHN5Y2hvbG9neTwva2V5d29yZD48a2V5d29y
ZD5Tb2Npb3NleHVhbGl0eTwva2V5d29yZD48a2V5d29yZD5TdHJlc3M8L2tleXdvcmQ+PC9rZXl3
b3Jkcz48ZGF0ZXM+PHllYXI+MjAyMDwveWVhcj48cHViLWRhdGVzPjxkYXRlPk5vdjwvZGF0ZT48
L3B1Yi1kYXRlcz48L2RhdGVzPjxpc2JuPjI0MDUtODQ0MCAoUHJpbnQpJiN4RDsyNDA1LTg0NDA8
L2lzYm4+PGFjY2Vzc2lvbi1udW0+MzMyOTk5MzQ8L2FjY2Vzc2lvbi1udW0+PHVybHM+PC91cmxz
PjxjdXN0b20yPlBNQzc3MDIwMTM8L2N1c3RvbTI+PGVsZWN0cm9uaWMtcmVzb3VyY2UtbnVtPjEw
LjEwMTYvai5oZWxpeW9uLjIwMjAuZTA1NTY2PC9lbGVjdHJvbmljLXJlc291cmNlLW51bT48cmVt
b3RlLWRhdGFiYXNlLXByb3ZpZGVyPk5MTTwvcmVtb3RlLWRhdGFiYXNlLXByb3ZpZGVyPjxsYW5n
dWFnZT5lbmc8L2xhbmd1YWdlPjwvcmVjb3JkPjwvQ2l0ZT48L0VuZE5vdGU+
</w:fldData>
        </w:fldChar>
      </w:r>
      <w:r w:rsidR="00CC6C48">
        <w:instrText xml:space="preserve"> ADDIN EN.CITE </w:instrText>
      </w:r>
      <w:r w:rsidR="00CC6C48">
        <w:fldChar w:fldCharType="begin">
          <w:fldData xml:space="preserve">PEVuZE5vdGU+PENpdGU+PEF1dGhvcj5NaWFuaTwvQXV0aG9yPjxZZWFyPjIwMjA8L1llYXI+PFJl
Y051bT4yOTYxPC9SZWNOdW0+PERpc3BsYXlUZXh0PlsxXTwvRGlzcGxheVRleHQ+PHJlY29yZD48
cmVjLW51bWJlcj4yOTYxPC9yZWMtbnVtYmVyPjxmb3JlaWduLWtleXM+PGtleSBhcHA9IkVOIiBk
Yi1pZD0iMmZkeDA1dzl5c3QwcjRlcDA5dng1cjlydjBhMnd3end2MnJlIiB0aW1lc3RhbXA9IjE3
NDk3NDIxNzciPjI5NjE8L2tleT48L2ZvcmVpZ24ta2V5cz48cmVmLXR5cGUgbmFtZT0iSm91cm5h
bCBBcnRpY2xlIj4xNzwvcmVmLXR5cGU+PGNvbnRyaWJ1dG9ycz48YXV0aG9ycz48YXV0aG9yPk1p
YW5pLCBBLjwvYXV0aG9yPjxhdXRob3I+RGkgQmVybmFyZG8sIEcuIEEuPC9hdXRob3I+PGF1dGhv
cj5Iw7hqZ2FhcmQsIEEuIEQuPC9hdXRob3I+PGF1dGhvcj5FYXJwLCBCLiBELjwvYXV0aG9yPjxh
dXRob3I+WmFrLCBQLiBKLjwvYXV0aG9yPjxhdXRob3I+TGFuZGF1LCBBLiBNLjwvYXV0aG9yPjxh
dXRob3I+SG9wcGUsIEouPC9hdXRob3I+PGF1dGhvcj5XaW50ZXJkYWhsLCBNLjwvYXV0aG9yPjwv
YXV0aG9ycz48L2NvbnRyaWJ1dG9ycz48YXV0aC1hZGRyZXNzPkRlcGFydG1lbnQgb2YgTnVjbGVh
ciBNZWRpY2luZSBhbmQgUEVULCBEZXBhcnRtZW50IG9mIENsaW5pY2FsIE1lZGljaW5lLCBBYXJo
dXMgVW5pdmVyc2l0eSwgQWFyaHVzLCBEZW5tYXJrLiYjeEQ7SW5zdGl0dXRlIG9mIFdvcmsgYW5k
IE9yZ2FuaXphdGlvbmFsIFBzeWNob2xvZ3ksIFVuaXZlcnNpdHkgb2YgTmV1Y2jDonRlbCwgU3dp
dHplcmxhbmQuJiN4RDtEZXBhcnRtZW50IG9mIEVkdWNhdGlvbiBhbmQgSHVtYW4gU2NpZW5jZXMs
IFVuaXZlcnNpdHkgb2YgTW9kZW5hIGFuZCBSZWdnaW8gRW1pbGlhLCBSZWdnaW8gRW1paWxpYSwg
SXRhbHkuJiN4RDtTZXhvbG9naWNhbCBDZW50cmUsIEFhbGJvcmcgVW5pdmVyc2l0eSBIb3NwaXRh
bCwgQWFsYm9yZywgRGVubWFyay4mI3hEO0RlcGFydG1lbnRzIG9mIFBoaWxvc29waHkgYW5kIFBz
eWNob2xvZ3ksIFlhbGUgVW5pdmVyc2l0eSwgTmV3IEhhdmVuLCBDVCwgVVNBLiYjeEQ7Q2VudGVy
IGZvciBOZXVyb2Vjb25vbWljcyBTdHVkaWVzLCBDbGFyZW1vbnQgR3JhZHVhdGUgVW5pdmVyc2l0
eSwgQ2xhcmVtb250LCBDQSwgVVNBLiYjeEQ7VHJhbnNsYXRpb25hbCBOZXVyb3BzeWNoaWF0cnkg
VW5pdCwgRGVwYXJ0bWVudCBvZiBDbGluaWNhbCBNZWRpY2luZSwgQWFyaHVzIFVuaXZlcnNpdHks
IEFhcmh1cywgRGVubWFyay48L2F1dGgtYWRkcmVzcz48dGl0bGVzPjx0aXRsZT5OZW9uYXRhbCBt
YWxlIGNpcmN1bWNpc2lvbiBpcyBhc3NvY2lhdGVkIHdpdGggYWx0ZXJlZCBhZHVsdCBzb2Npby1h
ZmZlY3RpdmUgcHJvY2Vzc2luZzwvdGl0bGU+PHNlY29uZGFyeS10aXRsZT5IZWxpeW9uPC9zZWNv
bmRhcnktdGl0bGU+PGFsdC10aXRsZT5IZWxpeW9uPC9hbHQtdGl0bGU+PC90aXRsZXM+PHBlcmlv
ZGljYWw+PGZ1bGwtdGl0bGU+SGVsaXlvbjwvZnVsbC10aXRsZT48YWJici0xPkhlbGl5b248L2Fi
YnItMT48L3BlcmlvZGljYWw+PGFsdC1wZXJpb2RpY2FsPjxmdWxsLXRpdGxlPkhlbGl5b248L2Z1
bGwtdGl0bGU+PGFiYnItMT5IZWxpeW9uPC9hYmJyLTE+PC9hbHQtcGVyaW9kaWNhbD48cGFnZXM+
ZTA1NTY2PC9wYWdlcz48dm9sdW1lPjY8L3ZvbHVtZT48bnVtYmVyPjExPC9udW1iZXI+PGVkaXRp
b24+MjAyMC8xMi8xMTwvZWRpdGlvbj48a2V5d29yZHM+PGtleXdvcmQ+QXR0YWNobWVudCBzdHls
ZTwva2V5d29yZD48a2V5d29yZD5DbGluaWNhbCByZXNlYXJjaDwva2V5d29yZD48a2V5d29yZD5F
bXBhdGh5PC9rZXl3b3JkPjxrZXl3b3JkPk5lb25hdGFsIHBhaW48L2tleXdvcmQ+PGtleXdvcmQ+
UGVyc29uYWxpdHk8L2tleXdvcmQ+PGtleXdvcmQ+UHN5Y2hvbG9neTwva2V5d29yZD48a2V5d29y
ZD5Tb2Npb3NleHVhbGl0eTwva2V5d29yZD48a2V5d29yZD5TdHJlc3M8L2tleXdvcmQ+PC9rZXl3
b3Jkcz48ZGF0ZXM+PHllYXI+MjAyMDwveWVhcj48cHViLWRhdGVzPjxkYXRlPk5vdjwvZGF0ZT48
L3B1Yi1kYXRlcz48L2RhdGVzPjxpc2JuPjI0MDUtODQ0MCAoUHJpbnQpJiN4RDsyNDA1LTg0NDA8
L2lzYm4+PGFjY2Vzc2lvbi1udW0+MzMyOTk5MzQ8L2FjY2Vzc2lvbi1udW0+PHVybHM+PC91cmxz
PjxjdXN0b20yPlBNQzc3MDIwMTM8L2N1c3RvbTI+PGVsZWN0cm9uaWMtcmVzb3VyY2UtbnVtPjEw
LjEwMTYvai5oZWxpeW9uLjIwMjAuZTA1NTY2PC9lbGVjdHJvbmljLXJlc291cmNlLW51bT48cmVt
b3RlLWRhdGFiYXNlLXByb3ZpZGVyPk5MTTwvcmVtb3RlLWRhdGFiYXNlLXByb3ZpZGVyPjxsYW5n
dWFnZT5lbmc8L2xhbmd1YWdlPjwvcmVjb3JkPjwvQ2l0ZT48L0VuZE5vdGU+
</w:fldData>
        </w:fldChar>
      </w:r>
      <w:r w:rsidR="00CC6C48">
        <w:instrText xml:space="preserve"> ADDIN EN.CITE.DATA </w:instrText>
      </w:r>
      <w:r w:rsidR="00CC6C48">
        <w:fldChar w:fldCharType="end"/>
      </w:r>
      <w:r w:rsidR="00CC6C48" w:rsidRPr="00CB3DAD">
        <w:fldChar w:fldCharType="separate"/>
      </w:r>
      <w:r w:rsidR="00CC6C48">
        <w:rPr>
          <w:noProof/>
        </w:rPr>
        <w:t>[1]</w:t>
      </w:r>
      <w:r w:rsidR="00CC6C48" w:rsidRPr="00CB3DAD">
        <w:fldChar w:fldCharType="end"/>
      </w:r>
      <w:r w:rsidR="00CC6C48">
        <w:t>.</w:t>
      </w:r>
      <w:r w:rsidR="002B76A2">
        <w:t xml:space="preserve"> Out of 408 participants, 228 (55.</w:t>
      </w:r>
      <w:r w:rsidR="006362C2">
        <w:t>9</w:t>
      </w:r>
      <w:r w:rsidR="002B76A2">
        <w:t xml:space="preserve">%) were born in 1982 or later. </w:t>
      </w:r>
    </w:p>
    <w:p w14:paraId="07843F80" w14:textId="72F8C1B4" w:rsidR="006F7E2F" w:rsidRDefault="006F7E2F">
      <w:pPr>
        <w:rPr>
          <w:b/>
          <w:bCs/>
          <w:sz w:val="28"/>
          <w:szCs w:val="28"/>
        </w:rPr>
      </w:pPr>
    </w:p>
    <w:p w14:paraId="421354E5" w14:textId="7EAFEAD4" w:rsidR="00216142" w:rsidRPr="006F7E2F" w:rsidRDefault="00216142" w:rsidP="002C25FA">
      <w:pPr>
        <w:rPr>
          <w:b/>
          <w:bCs/>
          <w:sz w:val="28"/>
          <w:szCs w:val="28"/>
        </w:rPr>
      </w:pPr>
      <w:r w:rsidRPr="006F7E2F">
        <w:rPr>
          <w:b/>
          <w:bCs/>
          <w:sz w:val="28"/>
          <w:szCs w:val="28"/>
        </w:rPr>
        <w:lastRenderedPageBreak/>
        <w:t>Supplemental References</w:t>
      </w:r>
    </w:p>
    <w:p w14:paraId="4C2F0AAC" w14:textId="77777777" w:rsidR="00CC6C48" w:rsidRPr="00CC6C48" w:rsidRDefault="00320BCE" w:rsidP="00CC6C48">
      <w:pPr>
        <w:pStyle w:val="EndNoteBibliography"/>
        <w:spacing w:after="0"/>
      </w:pPr>
      <w:r>
        <w:fldChar w:fldCharType="begin"/>
      </w:r>
      <w:r>
        <w:instrText xml:space="preserve"> ADDIN EN.REFLIST </w:instrText>
      </w:r>
      <w:r>
        <w:fldChar w:fldCharType="separate"/>
      </w:r>
      <w:r w:rsidR="00CC6C48" w:rsidRPr="00CC6C48">
        <w:t>1.</w:t>
      </w:r>
      <w:r w:rsidR="00CC6C48" w:rsidRPr="00CC6C48">
        <w:tab/>
        <w:t>Miani A, Di Bernardo GA, Højgaard AD, Earp BD, Zak PJ, Landau AM, et al. Neonatal male circumcision is associated with altered adult socio-affective processing. Heliyon. 2020;6(11):e05566. Epub 2020/12/11. doi: 10.1016/j.heliyon.2020.e05566. PubMed PMID: 33299934; PubMed Central PMCID: PMCPMC7702013.</w:t>
      </w:r>
    </w:p>
    <w:p w14:paraId="61853D31" w14:textId="77777777" w:rsidR="00CC6C48" w:rsidRPr="00CC6C48" w:rsidRDefault="00CC6C48" w:rsidP="00CC6C48">
      <w:pPr>
        <w:pStyle w:val="EndNoteBibliography"/>
        <w:spacing w:after="0"/>
      </w:pPr>
      <w:r w:rsidRPr="00CC6C48">
        <w:t>2.</w:t>
      </w:r>
      <w:r w:rsidRPr="00CC6C48">
        <w:tab/>
        <w:t>Patel E, Jones Iii JP, 3rd, Bono-Lunn D, Kuchibhatla M, Palkar A, Cendejas Hernandez J, et al. The safety of pediatric use of paracetamol (acetaminophen): a narrative review of direct and indirect evidence. Minerva pediatrics. 2022;74(6):774-88. Epub 2022/07/14. doi: 10.23736/s2724-5276.22.06932-4. PubMed PMID: 35822581.</w:t>
      </w:r>
    </w:p>
    <w:p w14:paraId="51ADED60" w14:textId="77777777" w:rsidR="00CC6C48" w:rsidRPr="00CC6C48" w:rsidRDefault="00CC6C48" w:rsidP="00CC6C48">
      <w:pPr>
        <w:pStyle w:val="EndNoteBibliography"/>
        <w:spacing w:after="0"/>
      </w:pPr>
      <w:r w:rsidRPr="00CC6C48">
        <w:t>3.</w:t>
      </w:r>
      <w:r w:rsidRPr="00CC6C48">
        <w:tab/>
        <w:t>Parker W, Anderson LG, Jones JP, Anderson R, Williamson L, Bono-Lunn D, et al. The Dangers of Acetaminophen for Neurodevelopment Outweigh Scant Evidence for Long-Term Benefits. Children. 2024;11(1):44. PubMed PMID: doi:10.3390/children11010044.</w:t>
      </w:r>
    </w:p>
    <w:p w14:paraId="25218030" w14:textId="77777777" w:rsidR="00CC6C48" w:rsidRPr="00CC6C48" w:rsidRDefault="00CC6C48" w:rsidP="00CC6C48">
      <w:pPr>
        <w:pStyle w:val="EndNoteBibliography"/>
        <w:spacing w:after="0"/>
      </w:pPr>
      <w:r w:rsidRPr="00CC6C48">
        <w:t>4.</w:t>
      </w:r>
      <w:r w:rsidRPr="00CC6C48">
        <w:tab/>
        <w:t>Jones JP, 3rd, Williamson L, Konsoula Z, Anderson R, Reissner KJ, Parker W. Evaluating the Role of Susceptibility Inducing Cofactors and of Acetaminophen in the Etiology of Autism Spectrum Disorder. Life (Basel, Switzerland). 2024;14(8). Epub 2024/08/31. doi: 10.3390/life14080918. PubMed PMID: 39202661; PubMed Central PMCID: PMCPMC11355895.</w:t>
      </w:r>
    </w:p>
    <w:p w14:paraId="6D1227AE" w14:textId="77777777" w:rsidR="00CC6C48" w:rsidRPr="00CC6C48" w:rsidRDefault="00CC6C48" w:rsidP="00CC6C48">
      <w:pPr>
        <w:pStyle w:val="EndNoteBibliography"/>
        <w:spacing w:after="0"/>
      </w:pPr>
      <w:r w:rsidRPr="00CC6C48">
        <w:t>5.</w:t>
      </w:r>
      <w:r w:rsidRPr="00CC6C48">
        <w:tab/>
        <w:t>Schultz ST, Klonoff-Cohen HS, Wingard DL, Akshoomoff NA, Macera CA, Ji M. Acetaminophen (paracetamol) use, measles-mumps-rubella vaccination, and autistic disorder. The results of a parent survey. Autism. 2008;12(3):293-307.</w:t>
      </w:r>
    </w:p>
    <w:p w14:paraId="1E30DC60" w14:textId="77777777" w:rsidR="00CC6C48" w:rsidRPr="00CC6C48" w:rsidRDefault="00CC6C48" w:rsidP="00CC6C48">
      <w:pPr>
        <w:pStyle w:val="EndNoteBibliography"/>
        <w:spacing w:after="0"/>
      </w:pPr>
      <w:r w:rsidRPr="00CC6C48">
        <w:t>6.</w:t>
      </w:r>
      <w:r w:rsidRPr="00CC6C48">
        <w:tab/>
        <w:t>Viberg H, Eriksson P, Gordh T, Fredriksson A. Paracetamol (Acetaminophen) Administration During Neonatal Brain Development Affects Cognitive Function and Alters Its Analgesic and Anxiolytic Response in Adult Male Mice. Toxicol Sci. 2013;138(1):139-47. doi: 10.1093/toxsci/kft329.</w:t>
      </w:r>
    </w:p>
    <w:p w14:paraId="01AA3811" w14:textId="77777777" w:rsidR="00CC6C48" w:rsidRPr="00CC6C48" w:rsidRDefault="00CC6C48" w:rsidP="00CC6C48">
      <w:pPr>
        <w:pStyle w:val="EndNoteBibliography"/>
        <w:spacing w:after="0"/>
      </w:pPr>
      <w:r w:rsidRPr="00CC6C48">
        <w:t>7.</w:t>
      </w:r>
      <w:r w:rsidRPr="00CC6C48">
        <w:tab/>
        <w:t>Frisch M, Simonsen J. Ritual circumcision and risk of autism spectrum disorder in 0- to 9-year-old boys: national cohort study in Denmark. J R Soc Med. 2015;108(7):266-79. doi: 10.1177/0141076814565942. PubMed PMID: PMC4530408.</w:t>
      </w:r>
    </w:p>
    <w:p w14:paraId="3B9E2B11" w14:textId="77777777" w:rsidR="00CC6C48" w:rsidRPr="00CC6C48" w:rsidRDefault="00CC6C48" w:rsidP="00CC6C48">
      <w:pPr>
        <w:pStyle w:val="EndNoteBibliography"/>
        <w:spacing w:after="0"/>
      </w:pPr>
      <w:r w:rsidRPr="00CC6C48">
        <w:t>8.</w:t>
      </w:r>
      <w:r w:rsidRPr="00CC6C48">
        <w:tab/>
        <w:t>Good P. Did acetaminophen provoke the autism epidemic? Alternative Medicine Review. 2009;14(4):364-72.</w:t>
      </w:r>
    </w:p>
    <w:p w14:paraId="4B70FF09" w14:textId="77777777" w:rsidR="00CC6C48" w:rsidRPr="00CC6C48" w:rsidRDefault="00CC6C48" w:rsidP="00CC6C48">
      <w:pPr>
        <w:pStyle w:val="EndNoteBibliography"/>
        <w:spacing w:after="0"/>
      </w:pPr>
      <w:r w:rsidRPr="00CC6C48">
        <w:t>9.</w:t>
      </w:r>
      <w:r w:rsidRPr="00CC6C48">
        <w:tab/>
        <w:t>Kougias DG, Atillasoy E, Southall MD, Scialli AR, Ejaz S, Chu C, et al. A quantitative weight-of-evidence review of preclinical studies examining the potential developmental neurotoxicity of acetaminophen. Crit Rev Toxicol. 2025:1-55. Epub 2025/02/21. doi: 10.1080/10408444.2024.2442344. PubMed PMID: 39982125.</w:t>
      </w:r>
    </w:p>
    <w:p w14:paraId="719055F9" w14:textId="77777777" w:rsidR="00CC6C48" w:rsidRPr="00CC6C48" w:rsidRDefault="00CC6C48" w:rsidP="00CC6C48">
      <w:pPr>
        <w:pStyle w:val="EndNoteBibliography"/>
        <w:spacing w:after="0"/>
      </w:pPr>
      <w:r w:rsidRPr="00CC6C48">
        <w:t>10.</w:t>
      </w:r>
      <w:r w:rsidRPr="00CC6C48">
        <w:tab/>
        <w:t>Parker W, Hornik CD, Bilbo S, Holzknecht ZE, Gentry L, Rao R, et al. The role of oxidative stress, inflammation and acetaminophen exposure from birth to early childhood in the induction of autism. J Int Med Res. 2017;45(2):407-38.</w:t>
      </w:r>
    </w:p>
    <w:p w14:paraId="5C9987ED" w14:textId="77777777" w:rsidR="00CC6C48" w:rsidRPr="00CC6C48" w:rsidRDefault="00CC6C48" w:rsidP="00CC6C48">
      <w:pPr>
        <w:pStyle w:val="EndNoteBibliography"/>
        <w:spacing w:after="0"/>
      </w:pPr>
      <w:r w:rsidRPr="00CC6C48">
        <w:t>11.</w:t>
      </w:r>
      <w:r w:rsidRPr="00CC6C48">
        <w:tab/>
        <w:t>Zhao L, Jones J, Anderson L, Konsoula Z, Nevison C, Reissner K, et al. Acetaminophen causes neurodevelopmental injury in susceptible babies and children: no valid rationale for controversy. Clinical and experimental pediatrics. 2023. Epub 2023/06/16. doi: 10.3345/cep.2022.01319. PubMed PMID: 37321575.</w:t>
      </w:r>
    </w:p>
    <w:p w14:paraId="6C5956C9" w14:textId="77777777" w:rsidR="00CC6C48" w:rsidRPr="00CC6C48" w:rsidRDefault="00CC6C48" w:rsidP="00CC6C48">
      <w:pPr>
        <w:pStyle w:val="EndNoteBibliography"/>
        <w:spacing w:after="0"/>
      </w:pPr>
      <w:r w:rsidRPr="00CC6C48">
        <w:lastRenderedPageBreak/>
        <w:t>12.</w:t>
      </w:r>
      <w:r w:rsidRPr="00CC6C48">
        <w:tab/>
        <w:t>Cendejas-Hernandez J, Sarafian J, Lawton V, Palkar A, Anderson L, Lariviere V, et al. Paracetamol (Acetaminophen) Use in Infants and Children was Never Shown to be Safe for Neurodevelopment: A Systematic Review with Citation Tracking. . Eur J Pediatr. 2022;181:1835-57. doi: 10.1007/s00431-022-04407-w.</w:t>
      </w:r>
    </w:p>
    <w:p w14:paraId="73807BAD" w14:textId="77777777" w:rsidR="00CC6C48" w:rsidRPr="00CC6C48" w:rsidRDefault="00CC6C48" w:rsidP="00CC6C48">
      <w:pPr>
        <w:pStyle w:val="EndNoteBibliography"/>
        <w:spacing w:after="0"/>
      </w:pPr>
      <w:r w:rsidRPr="00CC6C48">
        <w:t>13.</w:t>
      </w:r>
      <w:r w:rsidRPr="00CC6C48">
        <w:tab/>
        <w:t>Baker S. An Interview with Dr. William Parker on the Connection between Acetaminophen and Autism. Integrative medicine (Encinitas, Calif). 2024;23(5):42-7. Epub 2024/11/14. PubMed PMID: 39534665; PubMed Central PMCID: PMCPMC11552961.</w:t>
      </w:r>
    </w:p>
    <w:p w14:paraId="651227DC" w14:textId="77777777" w:rsidR="00CC6C48" w:rsidRPr="00CC6C48" w:rsidRDefault="00CC6C48" w:rsidP="00CC6C48">
      <w:pPr>
        <w:pStyle w:val="EndNoteBibliography"/>
        <w:spacing w:after="0"/>
      </w:pPr>
      <w:r w:rsidRPr="00CC6C48">
        <w:t>14.</w:t>
      </w:r>
      <w:r w:rsidRPr="00CC6C48">
        <w:tab/>
        <w:t>Ishida T, Sato T, Irifune M, Tanaka K, Nakamura N, Nishikawa T. Effect of acetaminophen, a cyclooxygenase inhibitor, on Morris water maze task performance in mice. J Psychopharmacol. 2007;21(7):757-67. Epub 2007/07/04. doi: 10.1177/0269881107076369. PubMed PMID: 17606472.</w:t>
      </w:r>
    </w:p>
    <w:p w14:paraId="08FD277D" w14:textId="77777777" w:rsidR="00CC6C48" w:rsidRPr="00CC6C48" w:rsidRDefault="00CC6C48" w:rsidP="00CC6C48">
      <w:pPr>
        <w:pStyle w:val="EndNoteBibliography"/>
        <w:spacing w:after="0"/>
      </w:pPr>
      <w:r w:rsidRPr="00CC6C48">
        <w:t>15.</w:t>
      </w:r>
      <w:r w:rsidRPr="00CC6C48">
        <w:tab/>
        <w:t>Philippot G, Gordh T, Fredriksson A, Viberg H. Adult neurobehavioral alterations in male and female mice following developmental exposure to paracetamol (acetaminophen): characterization of a critical period. J Appl Toxicol. 2017;37(10):1174-81. Epub 2017/04/28. doi: 10.1002/jat.3473. PubMed PMID: 28448685.</w:t>
      </w:r>
    </w:p>
    <w:p w14:paraId="3D8B1FDF" w14:textId="77777777" w:rsidR="00CC6C48" w:rsidRPr="00CC6C48" w:rsidRDefault="00CC6C48" w:rsidP="00CC6C48">
      <w:pPr>
        <w:pStyle w:val="EndNoteBibliography"/>
        <w:spacing w:after="0"/>
      </w:pPr>
      <w:r w:rsidRPr="00CC6C48">
        <w:t>16.</w:t>
      </w:r>
      <w:r w:rsidRPr="00CC6C48">
        <w:tab/>
        <w:t>Blecharz-Klin K, Wawer A, Jawna-Zboińska K, Pyrzanowska J, Piechal A, Mirowska-Guzel D, et al. Early paracetamol exposure decreases brain-derived neurotrophic factor (BDNF) in striatum and affects social behaviour and exploration in rats. Pharmacol Biochem Behav. 2018;168:25-32. Epub 2018/03/17. doi: 10.1016/j.pbb.2018.03.004. PubMed PMID: 29545027.</w:t>
      </w:r>
    </w:p>
    <w:p w14:paraId="30222B54" w14:textId="77777777" w:rsidR="00CC6C48" w:rsidRPr="00CC6C48" w:rsidRDefault="00CC6C48" w:rsidP="00CC6C48">
      <w:pPr>
        <w:pStyle w:val="EndNoteBibliography"/>
        <w:spacing w:after="0"/>
      </w:pPr>
      <w:r w:rsidRPr="00CC6C48">
        <w:t>17.</w:t>
      </w:r>
      <w:r w:rsidRPr="00CC6C48">
        <w:tab/>
        <w:t>Caine SB, Plant S, Furbish K, Yerton M, Smaragdi E, Niclou B, et al. Sprague Dawley rats from different vendors vary in the modulation of prepulse inhibition of startle (PPI) by dopamine, acetylcholine, and glutamate drugs. Psychopharmacology (Berl). 2023;240(9):2005-12. Epub 2023/08/15. doi: 10.1007/s00213-023-06444-1. PubMed PMID: 37580441; PubMed Central PMCID: PMCPMC10471717.</w:t>
      </w:r>
    </w:p>
    <w:p w14:paraId="1F6A28AC" w14:textId="77777777" w:rsidR="00CC6C48" w:rsidRPr="00CC6C48" w:rsidRDefault="00CC6C48" w:rsidP="00CC6C48">
      <w:pPr>
        <w:pStyle w:val="EndNoteBibliography"/>
        <w:spacing w:after="0"/>
      </w:pPr>
      <w:r w:rsidRPr="00CC6C48">
        <w:t>18.</w:t>
      </w:r>
      <w:r w:rsidRPr="00CC6C48">
        <w:tab/>
        <w:t>Crabbe JC, Metten P, Cameron AJ, Wahlsten D. An analysis of the genetics of alcohol intoxication in inbred mice. Neurosci Biobehav Rev. 2005;28(8):785-802. Epub 2005/01/12. doi: 10.1016/j.neubiorev.2004.08.002. PubMed PMID: 15642621.</w:t>
      </w:r>
    </w:p>
    <w:p w14:paraId="0D258FC7" w14:textId="77777777" w:rsidR="00CC6C48" w:rsidRPr="00CC6C48" w:rsidRDefault="00CC6C48" w:rsidP="00CC6C48">
      <w:pPr>
        <w:pStyle w:val="EndNoteBibliography"/>
      </w:pPr>
      <w:r w:rsidRPr="00CC6C48">
        <w:t>19.</w:t>
      </w:r>
      <w:r w:rsidRPr="00CC6C48">
        <w:tab/>
        <w:t>Green MD, Shires TK, Fischer LJ. Hepatotoxicity of acetaminophen in neonatal and young rats. I. Age-related changes in susceptibility. Toxicol Appl Pharmacol. 1984;74(1):116-24. Epub 1984/06/15. doi: 10.1016/0041-008x(84)90277-1. PubMed PMID: 6729816.</w:t>
      </w:r>
    </w:p>
    <w:p w14:paraId="566DE94A" w14:textId="108D05D6" w:rsidR="00D46908" w:rsidRPr="00D46908" w:rsidRDefault="00320BCE" w:rsidP="00D46908">
      <w:r>
        <w:fldChar w:fldCharType="end"/>
      </w:r>
    </w:p>
    <w:sectPr w:rsidR="00D46908" w:rsidRPr="00D46908" w:rsidSect="00E56C8F">
      <w:footerReference w:type="default" r:id="rId46"/>
      <w:pgSz w:w="15840" w:h="12240" w:orient="landscape"/>
      <w:pgMar w:top="1440" w:right="1440" w:bottom="1276"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6505D8" w14:textId="77777777" w:rsidR="005C7E21" w:rsidRDefault="005C7E21" w:rsidP="00EE0DCC">
      <w:pPr>
        <w:spacing w:after="0" w:line="240" w:lineRule="auto"/>
      </w:pPr>
      <w:r>
        <w:separator/>
      </w:r>
    </w:p>
  </w:endnote>
  <w:endnote w:type="continuationSeparator" w:id="0">
    <w:p w14:paraId="3196275E" w14:textId="77777777" w:rsidR="005C7E21" w:rsidRDefault="005C7E21" w:rsidP="00EE0D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2E79AD" w14:textId="6F712EDE" w:rsidR="00EE0DCC" w:rsidRDefault="00EE0DCC">
    <w:pPr>
      <w:pStyle w:val="Footer"/>
    </w:pPr>
    <w:r>
      <w:t xml:space="preserve">Page </w:t>
    </w:r>
    <w:r>
      <w:rPr>
        <w:b/>
        <w:bCs/>
      </w:rPr>
      <w:fldChar w:fldCharType="begin"/>
    </w:r>
    <w:r>
      <w:rPr>
        <w:b/>
        <w:bCs/>
      </w:rPr>
      <w:instrText xml:space="preserve"> PAGE  \* Arabic  \* MERGEFORMAT </w:instrText>
    </w:r>
    <w:r>
      <w:rPr>
        <w:b/>
        <w:bCs/>
      </w:rPr>
      <w:fldChar w:fldCharType="separate"/>
    </w:r>
    <w:r>
      <w:rPr>
        <w:b/>
        <w:bCs/>
        <w:noProof/>
      </w:rPr>
      <w:t>1</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Pr>
        <w:b/>
        <w:bCs/>
        <w:noProof/>
      </w:rPr>
      <w:t>2</w:t>
    </w:r>
    <w:r>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110943" w14:textId="77777777" w:rsidR="005C7E21" w:rsidRDefault="005C7E21" w:rsidP="00EE0DCC">
      <w:pPr>
        <w:spacing w:after="0" w:line="240" w:lineRule="auto"/>
      </w:pPr>
      <w:r>
        <w:separator/>
      </w:r>
    </w:p>
  </w:footnote>
  <w:footnote w:type="continuationSeparator" w:id="0">
    <w:p w14:paraId="7DF07109" w14:textId="77777777" w:rsidR="005C7E21" w:rsidRDefault="005C7E21" w:rsidP="00EE0D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F43ED"/>
    <w:multiLevelType w:val="hybridMultilevel"/>
    <w:tmpl w:val="E99C8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C78B3"/>
    <w:multiLevelType w:val="hybridMultilevel"/>
    <w:tmpl w:val="15D03D3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1B801F0"/>
    <w:multiLevelType w:val="multilevel"/>
    <w:tmpl w:val="13F87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470635"/>
    <w:multiLevelType w:val="multilevel"/>
    <w:tmpl w:val="AC78E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FD6FCA"/>
    <w:multiLevelType w:val="hybridMultilevel"/>
    <w:tmpl w:val="15D03D3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22235A5"/>
    <w:multiLevelType w:val="hybridMultilevel"/>
    <w:tmpl w:val="297287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C45B44"/>
    <w:multiLevelType w:val="hybridMultilevel"/>
    <w:tmpl w:val="BAA250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E7340"/>
    <w:multiLevelType w:val="hybridMultilevel"/>
    <w:tmpl w:val="2972870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50737B6"/>
    <w:multiLevelType w:val="hybridMultilevel"/>
    <w:tmpl w:val="15D03D3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7B32583"/>
    <w:multiLevelType w:val="hybridMultilevel"/>
    <w:tmpl w:val="15D03D3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B22683E"/>
    <w:multiLevelType w:val="multilevel"/>
    <w:tmpl w:val="343405A0"/>
    <w:lvl w:ilvl="0">
      <w:start w:val="1"/>
      <w:numFmt w:val="decimal"/>
      <w:lvlText w:val="%1."/>
      <w:lvlJc w:val="left"/>
      <w:pPr>
        <w:ind w:left="720" w:hanging="360"/>
      </w:pPr>
      <w:rPr>
        <w:rFonts w:hint="default"/>
      </w:rPr>
    </w:lvl>
    <w:lvl w:ilvl="1">
      <w:start w:val="87"/>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2552B57"/>
    <w:multiLevelType w:val="hybridMultilevel"/>
    <w:tmpl w:val="DA2436AA"/>
    <w:lvl w:ilvl="0" w:tplc="90687F6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7472A2"/>
    <w:multiLevelType w:val="hybridMultilevel"/>
    <w:tmpl w:val="F65EF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8B7F2E"/>
    <w:multiLevelType w:val="hybridMultilevel"/>
    <w:tmpl w:val="4286974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86652B"/>
    <w:multiLevelType w:val="hybridMultilevel"/>
    <w:tmpl w:val="82F46FF0"/>
    <w:lvl w:ilvl="0" w:tplc="6BB4562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0D12D89"/>
    <w:multiLevelType w:val="multilevel"/>
    <w:tmpl w:val="24BA3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1FE55E8"/>
    <w:multiLevelType w:val="multilevel"/>
    <w:tmpl w:val="D01C6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21D6456"/>
    <w:multiLevelType w:val="hybridMultilevel"/>
    <w:tmpl w:val="EB6C4A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5C40C36"/>
    <w:multiLevelType w:val="multilevel"/>
    <w:tmpl w:val="5290E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AA77431"/>
    <w:multiLevelType w:val="hybridMultilevel"/>
    <w:tmpl w:val="F7D2C228"/>
    <w:lvl w:ilvl="0" w:tplc="6EDC666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004B12"/>
    <w:multiLevelType w:val="multilevel"/>
    <w:tmpl w:val="4B009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F0C1719"/>
    <w:multiLevelType w:val="multilevel"/>
    <w:tmpl w:val="AFC00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1165F8D"/>
    <w:multiLevelType w:val="hybridMultilevel"/>
    <w:tmpl w:val="116231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88765F"/>
    <w:multiLevelType w:val="multilevel"/>
    <w:tmpl w:val="E9BC8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A7E395D"/>
    <w:multiLevelType w:val="hybridMultilevel"/>
    <w:tmpl w:val="3E9E9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D200A4"/>
    <w:multiLevelType w:val="hybridMultilevel"/>
    <w:tmpl w:val="99420500"/>
    <w:lvl w:ilvl="0" w:tplc="C9EE566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DFF1173"/>
    <w:multiLevelType w:val="multilevel"/>
    <w:tmpl w:val="4A62DF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3073667"/>
    <w:multiLevelType w:val="hybridMultilevel"/>
    <w:tmpl w:val="A3E643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980E46"/>
    <w:multiLevelType w:val="hybridMultilevel"/>
    <w:tmpl w:val="8E98EE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537F4D"/>
    <w:multiLevelType w:val="hybridMultilevel"/>
    <w:tmpl w:val="15D03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804887">
    <w:abstractNumId w:val="5"/>
  </w:num>
  <w:num w:numId="2" w16cid:durableId="925697072">
    <w:abstractNumId w:val="7"/>
  </w:num>
  <w:num w:numId="3" w16cid:durableId="1717699410">
    <w:abstractNumId w:val="29"/>
  </w:num>
  <w:num w:numId="4" w16cid:durableId="788858969">
    <w:abstractNumId w:val="1"/>
  </w:num>
  <w:num w:numId="5" w16cid:durableId="1333795118">
    <w:abstractNumId w:val="9"/>
  </w:num>
  <w:num w:numId="6" w16cid:durableId="1609697234">
    <w:abstractNumId w:val="4"/>
  </w:num>
  <w:num w:numId="7" w16cid:durableId="1358434348">
    <w:abstractNumId w:val="18"/>
  </w:num>
  <w:num w:numId="8" w16cid:durableId="2013871961">
    <w:abstractNumId w:val="8"/>
  </w:num>
  <w:num w:numId="9" w16cid:durableId="1714501921">
    <w:abstractNumId w:val="17"/>
  </w:num>
  <w:num w:numId="10" w16cid:durableId="930547887">
    <w:abstractNumId w:val="28"/>
  </w:num>
  <w:num w:numId="11" w16cid:durableId="762073733">
    <w:abstractNumId w:val="0"/>
  </w:num>
  <w:num w:numId="12" w16cid:durableId="1153522842">
    <w:abstractNumId w:val="12"/>
  </w:num>
  <w:num w:numId="13" w16cid:durableId="1770270258">
    <w:abstractNumId w:val="10"/>
  </w:num>
  <w:num w:numId="14" w16cid:durableId="1125387982">
    <w:abstractNumId w:val="24"/>
  </w:num>
  <w:num w:numId="15" w16cid:durableId="763578672">
    <w:abstractNumId w:val="22"/>
  </w:num>
  <w:num w:numId="16" w16cid:durableId="653029125">
    <w:abstractNumId w:val="6"/>
  </w:num>
  <w:num w:numId="17" w16cid:durableId="974678642">
    <w:abstractNumId w:val="25"/>
  </w:num>
  <w:num w:numId="18" w16cid:durableId="1559438529">
    <w:abstractNumId w:val="14"/>
  </w:num>
  <w:num w:numId="19" w16cid:durableId="1496994555">
    <w:abstractNumId w:val="19"/>
  </w:num>
  <w:num w:numId="20" w16cid:durableId="499542441">
    <w:abstractNumId w:val="27"/>
  </w:num>
  <w:num w:numId="21" w16cid:durableId="710692710">
    <w:abstractNumId w:val="20"/>
  </w:num>
  <w:num w:numId="22" w16cid:durableId="421342517">
    <w:abstractNumId w:val="2"/>
  </w:num>
  <w:num w:numId="23" w16cid:durableId="537397701">
    <w:abstractNumId w:val="15"/>
  </w:num>
  <w:num w:numId="24" w16cid:durableId="980504828">
    <w:abstractNumId w:val="3"/>
  </w:num>
  <w:num w:numId="25" w16cid:durableId="942226607">
    <w:abstractNumId w:val="16"/>
  </w:num>
  <w:num w:numId="26" w16cid:durableId="1696536997">
    <w:abstractNumId w:val="21"/>
  </w:num>
  <w:num w:numId="27" w16cid:durableId="344021805">
    <w:abstractNumId w:val="13"/>
  </w:num>
  <w:num w:numId="28" w16cid:durableId="853150426">
    <w:abstractNumId w:val="23"/>
  </w:num>
  <w:num w:numId="29" w16cid:durableId="80564354">
    <w:abstractNumId w:val="11"/>
  </w:num>
  <w:num w:numId="30" w16cid:durableId="136093736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dx05w9yst0r4ep09vx5r9rv0a2wwzwv2re&quot;&gt;Parker7G&lt;record-ids&gt;&lt;item&gt;1233&lt;/item&gt;&lt;item&gt;1236&lt;/item&gt;&lt;item&gt;2076&lt;/item&gt;&lt;item&gt;2104&lt;/item&gt;&lt;item&gt;2153&lt;/item&gt;&lt;item&gt;2194&lt;/item&gt;&lt;item&gt;2293&lt;/item&gt;&lt;item&gt;2466&lt;/item&gt;&lt;item&gt;2535&lt;/item&gt;&lt;item&gt;2639&lt;/item&gt;&lt;item&gt;2719&lt;/item&gt;&lt;item&gt;2810&lt;/item&gt;&lt;item&gt;2821&lt;/item&gt;&lt;item&gt;2827&lt;/item&gt;&lt;item&gt;2896&lt;/item&gt;&lt;item&gt;2899&lt;/item&gt;&lt;item&gt;2904&lt;/item&gt;&lt;item&gt;2942&lt;/item&gt;&lt;item&gt;2961&lt;/item&gt;&lt;/record-ids&gt;&lt;/item&gt;&lt;/Libraries&gt;"/>
  </w:docVars>
  <w:rsids>
    <w:rsidRoot w:val="00D46908"/>
    <w:rsid w:val="00000FE4"/>
    <w:rsid w:val="00005FEC"/>
    <w:rsid w:val="00006CB0"/>
    <w:rsid w:val="00011F8D"/>
    <w:rsid w:val="00015EA0"/>
    <w:rsid w:val="00016E20"/>
    <w:rsid w:val="0002042B"/>
    <w:rsid w:val="00021B6D"/>
    <w:rsid w:val="000220B9"/>
    <w:rsid w:val="00023197"/>
    <w:rsid w:val="0002428E"/>
    <w:rsid w:val="00024E3F"/>
    <w:rsid w:val="000261F2"/>
    <w:rsid w:val="000278FE"/>
    <w:rsid w:val="00027F5D"/>
    <w:rsid w:val="00031CFD"/>
    <w:rsid w:val="00032224"/>
    <w:rsid w:val="00032E32"/>
    <w:rsid w:val="000340D7"/>
    <w:rsid w:val="00034677"/>
    <w:rsid w:val="000361A5"/>
    <w:rsid w:val="00037C88"/>
    <w:rsid w:val="00042EAE"/>
    <w:rsid w:val="00052180"/>
    <w:rsid w:val="0005253E"/>
    <w:rsid w:val="00057F0D"/>
    <w:rsid w:val="00063618"/>
    <w:rsid w:val="00064653"/>
    <w:rsid w:val="00064FAE"/>
    <w:rsid w:val="00071B32"/>
    <w:rsid w:val="000760B4"/>
    <w:rsid w:val="00080624"/>
    <w:rsid w:val="0008142D"/>
    <w:rsid w:val="00082815"/>
    <w:rsid w:val="00086850"/>
    <w:rsid w:val="00087405"/>
    <w:rsid w:val="00091C19"/>
    <w:rsid w:val="00093182"/>
    <w:rsid w:val="0009569F"/>
    <w:rsid w:val="000A06F9"/>
    <w:rsid w:val="000A248D"/>
    <w:rsid w:val="000A31C3"/>
    <w:rsid w:val="000A499A"/>
    <w:rsid w:val="000A603E"/>
    <w:rsid w:val="000B5CD2"/>
    <w:rsid w:val="000B6EDE"/>
    <w:rsid w:val="000B7594"/>
    <w:rsid w:val="000B7A8F"/>
    <w:rsid w:val="000C224E"/>
    <w:rsid w:val="000C6A5E"/>
    <w:rsid w:val="000C6BF2"/>
    <w:rsid w:val="000D2CC1"/>
    <w:rsid w:val="000D6B41"/>
    <w:rsid w:val="000E1124"/>
    <w:rsid w:val="000E2F82"/>
    <w:rsid w:val="000E32C4"/>
    <w:rsid w:val="000E51E1"/>
    <w:rsid w:val="000E57F8"/>
    <w:rsid w:val="000E6A30"/>
    <w:rsid w:val="000F2437"/>
    <w:rsid w:val="000F2E3D"/>
    <w:rsid w:val="001000F3"/>
    <w:rsid w:val="00101C84"/>
    <w:rsid w:val="00103454"/>
    <w:rsid w:val="00103BC4"/>
    <w:rsid w:val="001120A3"/>
    <w:rsid w:val="00112145"/>
    <w:rsid w:val="001126D5"/>
    <w:rsid w:val="00114D33"/>
    <w:rsid w:val="00115351"/>
    <w:rsid w:val="00116485"/>
    <w:rsid w:val="00121239"/>
    <w:rsid w:val="001214BE"/>
    <w:rsid w:val="00121E1C"/>
    <w:rsid w:val="00123134"/>
    <w:rsid w:val="00125E25"/>
    <w:rsid w:val="00126BBA"/>
    <w:rsid w:val="00127464"/>
    <w:rsid w:val="00130903"/>
    <w:rsid w:val="00131379"/>
    <w:rsid w:val="00134841"/>
    <w:rsid w:val="001348A7"/>
    <w:rsid w:val="00134C9D"/>
    <w:rsid w:val="00141ACD"/>
    <w:rsid w:val="001422C1"/>
    <w:rsid w:val="00142322"/>
    <w:rsid w:val="001438F6"/>
    <w:rsid w:val="00146245"/>
    <w:rsid w:val="00146757"/>
    <w:rsid w:val="001472C4"/>
    <w:rsid w:val="001517BA"/>
    <w:rsid w:val="001518AB"/>
    <w:rsid w:val="00151F3F"/>
    <w:rsid w:val="0015361C"/>
    <w:rsid w:val="00156687"/>
    <w:rsid w:val="00161424"/>
    <w:rsid w:val="001614A0"/>
    <w:rsid w:val="001620BE"/>
    <w:rsid w:val="00162C40"/>
    <w:rsid w:val="001639E9"/>
    <w:rsid w:val="00167880"/>
    <w:rsid w:val="00171808"/>
    <w:rsid w:val="00171FBF"/>
    <w:rsid w:val="001728D2"/>
    <w:rsid w:val="00174B5B"/>
    <w:rsid w:val="0017529B"/>
    <w:rsid w:val="00175D33"/>
    <w:rsid w:val="00175F33"/>
    <w:rsid w:val="001760B1"/>
    <w:rsid w:val="0018025D"/>
    <w:rsid w:val="0018026F"/>
    <w:rsid w:val="0018372E"/>
    <w:rsid w:val="00183C8E"/>
    <w:rsid w:val="0018448C"/>
    <w:rsid w:val="001860A6"/>
    <w:rsid w:val="00186241"/>
    <w:rsid w:val="00191CE6"/>
    <w:rsid w:val="00196D84"/>
    <w:rsid w:val="001A034E"/>
    <w:rsid w:val="001A0A12"/>
    <w:rsid w:val="001A1ABF"/>
    <w:rsid w:val="001A333D"/>
    <w:rsid w:val="001A4403"/>
    <w:rsid w:val="001A6FAD"/>
    <w:rsid w:val="001B0D31"/>
    <w:rsid w:val="001B1507"/>
    <w:rsid w:val="001B5EC4"/>
    <w:rsid w:val="001B6090"/>
    <w:rsid w:val="001B6B36"/>
    <w:rsid w:val="001C09B1"/>
    <w:rsid w:val="001C23D4"/>
    <w:rsid w:val="001C2E66"/>
    <w:rsid w:val="001C4289"/>
    <w:rsid w:val="001C5BC8"/>
    <w:rsid w:val="001D1B21"/>
    <w:rsid w:val="001D5077"/>
    <w:rsid w:val="001D6988"/>
    <w:rsid w:val="001D766F"/>
    <w:rsid w:val="001E4611"/>
    <w:rsid w:val="001E77C3"/>
    <w:rsid w:val="001F197E"/>
    <w:rsid w:val="001F1A21"/>
    <w:rsid w:val="001F1E66"/>
    <w:rsid w:val="001F6E11"/>
    <w:rsid w:val="001F78ED"/>
    <w:rsid w:val="00202B56"/>
    <w:rsid w:val="0020386F"/>
    <w:rsid w:val="00204756"/>
    <w:rsid w:val="00205A5A"/>
    <w:rsid w:val="00206144"/>
    <w:rsid w:val="00207430"/>
    <w:rsid w:val="00211D2B"/>
    <w:rsid w:val="002136AF"/>
    <w:rsid w:val="00214C55"/>
    <w:rsid w:val="00216142"/>
    <w:rsid w:val="00216663"/>
    <w:rsid w:val="00217D7F"/>
    <w:rsid w:val="00221FF1"/>
    <w:rsid w:val="002223C3"/>
    <w:rsid w:val="00224086"/>
    <w:rsid w:val="00224166"/>
    <w:rsid w:val="002243B2"/>
    <w:rsid w:val="00224829"/>
    <w:rsid w:val="00225F29"/>
    <w:rsid w:val="002271DE"/>
    <w:rsid w:val="00227511"/>
    <w:rsid w:val="002307CC"/>
    <w:rsid w:val="00230840"/>
    <w:rsid w:val="00231D95"/>
    <w:rsid w:val="00232F28"/>
    <w:rsid w:val="00233B4A"/>
    <w:rsid w:val="00233DAE"/>
    <w:rsid w:val="00234819"/>
    <w:rsid w:val="002378FE"/>
    <w:rsid w:val="002403CB"/>
    <w:rsid w:val="0024793C"/>
    <w:rsid w:val="00251419"/>
    <w:rsid w:val="002555FE"/>
    <w:rsid w:val="00261A67"/>
    <w:rsid w:val="00262B94"/>
    <w:rsid w:val="002633AF"/>
    <w:rsid w:val="0026412F"/>
    <w:rsid w:val="00264575"/>
    <w:rsid w:val="00266639"/>
    <w:rsid w:val="00267EBD"/>
    <w:rsid w:val="00271747"/>
    <w:rsid w:val="00272715"/>
    <w:rsid w:val="00276924"/>
    <w:rsid w:val="002810AB"/>
    <w:rsid w:val="0028241A"/>
    <w:rsid w:val="0028387D"/>
    <w:rsid w:val="002844FD"/>
    <w:rsid w:val="002866C5"/>
    <w:rsid w:val="0029171B"/>
    <w:rsid w:val="00293FB7"/>
    <w:rsid w:val="00296447"/>
    <w:rsid w:val="0029727C"/>
    <w:rsid w:val="002974FE"/>
    <w:rsid w:val="002A262E"/>
    <w:rsid w:val="002A3A85"/>
    <w:rsid w:val="002A3B33"/>
    <w:rsid w:val="002A44F1"/>
    <w:rsid w:val="002A5DF1"/>
    <w:rsid w:val="002A6212"/>
    <w:rsid w:val="002A6449"/>
    <w:rsid w:val="002B0869"/>
    <w:rsid w:val="002B546F"/>
    <w:rsid w:val="002B5AFD"/>
    <w:rsid w:val="002B76A2"/>
    <w:rsid w:val="002C015F"/>
    <w:rsid w:val="002C04C9"/>
    <w:rsid w:val="002C25FA"/>
    <w:rsid w:val="002C3B4B"/>
    <w:rsid w:val="002C477D"/>
    <w:rsid w:val="002C5A21"/>
    <w:rsid w:val="002D18E6"/>
    <w:rsid w:val="002D1B1F"/>
    <w:rsid w:val="002D2BA8"/>
    <w:rsid w:val="002D2D79"/>
    <w:rsid w:val="002D3CE4"/>
    <w:rsid w:val="002D426A"/>
    <w:rsid w:val="002D4FC7"/>
    <w:rsid w:val="002D56DB"/>
    <w:rsid w:val="002D6D89"/>
    <w:rsid w:val="002E1CD6"/>
    <w:rsid w:val="002E621D"/>
    <w:rsid w:val="002F02A2"/>
    <w:rsid w:val="002F0678"/>
    <w:rsid w:val="002F156C"/>
    <w:rsid w:val="002F4199"/>
    <w:rsid w:val="002F536C"/>
    <w:rsid w:val="002F5CAE"/>
    <w:rsid w:val="00300D34"/>
    <w:rsid w:val="00304F3A"/>
    <w:rsid w:val="00305296"/>
    <w:rsid w:val="00306129"/>
    <w:rsid w:val="003102D2"/>
    <w:rsid w:val="0031199F"/>
    <w:rsid w:val="00313755"/>
    <w:rsid w:val="003147EF"/>
    <w:rsid w:val="003154E0"/>
    <w:rsid w:val="00315D53"/>
    <w:rsid w:val="00320929"/>
    <w:rsid w:val="00320BCE"/>
    <w:rsid w:val="00320CD9"/>
    <w:rsid w:val="00321457"/>
    <w:rsid w:val="003235AA"/>
    <w:rsid w:val="00330862"/>
    <w:rsid w:val="00330EEC"/>
    <w:rsid w:val="00331E71"/>
    <w:rsid w:val="0033287D"/>
    <w:rsid w:val="003342D1"/>
    <w:rsid w:val="003349FA"/>
    <w:rsid w:val="00334A14"/>
    <w:rsid w:val="0033537D"/>
    <w:rsid w:val="00336673"/>
    <w:rsid w:val="00341DC4"/>
    <w:rsid w:val="0034745A"/>
    <w:rsid w:val="003478E6"/>
    <w:rsid w:val="003506FC"/>
    <w:rsid w:val="00351D85"/>
    <w:rsid w:val="0035214C"/>
    <w:rsid w:val="0035265D"/>
    <w:rsid w:val="003528BF"/>
    <w:rsid w:val="00355E12"/>
    <w:rsid w:val="00362EF5"/>
    <w:rsid w:val="003637B8"/>
    <w:rsid w:val="00363899"/>
    <w:rsid w:val="00363C74"/>
    <w:rsid w:val="00364E17"/>
    <w:rsid w:val="00366A4E"/>
    <w:rsid w:val="00370BA3"/>
    <w:rsid w:val="00372D48"/>
    <w:rsid w:val="00374A89"/>
    <w:rsid w:val="003758BD"/>
    <w:rsid w:val="003760C5"/>
    <w:rsid w:val="00377781"/>
    <w:rsid w:val="003811CB"/>
    <w:rsid w:val="003822E7"/>
    <w:rsid w:val="00386AFE"/>
    <w:rsid w:val="00387A9A"/>
    <w:rsid w:val="00387BE4"/>
    <w:rsid w:val="00392300"/>
    <w:rsid w:val="003932BA"/>
    <w:rsid w:val="003936A9"/>
    <w:rsid w:val="003944AA"/>
    <w:rsid w:val="00395739"/>
    <w:rsid w:val="00395835"/>
    <w:rsid w:val="003961C6"/>
    <w:rsid w:val="003A10BF"/>
    <w:rsid w:val="003A4E59"/>
    <w:rsid w:val="003A5432"/>
    <w:rsid w:val="003A7829"/>
    <w:rsid w:val="003B5141"/>
    <w:rsid w:val="003B7CE5"/>
    <w:rsid w:val="003C0F27"/>
    <w:rsid w:val="003C1D9E"/>
    <w:rsid w:val="003C1FF3"/>
    <w:rsid w:val="003C221E"/>
    <w:rsid w:val="003C3EE7"/>
    <w:rsid w:val="003C46C6"/>
    <w:rsid w:val="003D2B36"/>
    <w:rsid w:val="003D3A26"/>
    <w:rsid w:val="003D5B5C"/>
    <w:rsid w:val="003D7268"/>
    <w:rsid w:val="003E77CA"/>
    <w:rsid w:val="003F125D"/>
    <w:rsid w:val="003F3482"/>
    <w:rsid w:val="003F40B0"/>
    <w:rsid w:val="003F59A9"/>
    <w:rsid w:val="003F5DAA"/>
    <w:rsid w:val="003F5FF4"/>
    <w:rsid w:val="003F7893"/>
    <w:rsid w:val="003F7BB6"/>
    <w:rsid w:val="00400471"/>
    <w:rsid w:val="00406C9A"/>
    <w:rsid w:val="004071E4"/>
    <w:rsid w:val="004079AC"/>
    <w:rsid w:val="0041041A"/>
    <w:rsid w:val="004108C1"/>
    <w:rsid w:val="00411E47"/>
    <w:rsid w:val="00413171"/>
    <w:rsid w:val="004134F4"/>
    <w:rsid w:val="0041467E"/>
    <w:rsid w:val="0041495A"/>
    <w:rsid w:val="004158D7"/>
    <w:rsid w:val="00422352"/>
    <w:rsid w:val="00422FAA"/>
    <w:rsid w:val="004230A7"/>
    <w:rsid w:val="0042712F"/>
    <w:rsid w:val="00431FE4"/>
    <w:rsid w:val="004368A3"/>
    <w:rsid w:val="0043708E"/>
    <w:rsid w:val="004406CC"/>
    <w:rsid w:val="00442662"/>
    <w:rsid w:val="00444847"/>
    <w:rsid w:val="00445E9E"/>
    <w:rsid w:val="004515BA"/>
    <w:rsid w:val="004523F6"/>
    <w:rsid w:val="00452A01"/>
    <w:rsid w:val="00455400"/>
    <w:rsid w:val="00455A75"/>
    <w:rsid w:val="00455FD6"/>
    <w:rsid w:val="00456ACC"/>
    <w:rsid w:val="00461346"/>
    <w:rsid w:val="004639B9"/>
    <w:rsid w:val="0046453E"/>
    <w:rsid w:val="00466D7D"/>
    <w:rsid w:val="0046714C"/>
    <w:rsid w:val="00470502"/>
    <w:rsid w:val="00470E58"/>
    <w:rsid w:val="004713C9"/>
    <w:rsid w:val="004725F1"/>
    <w:rsid w:val="00475A58"/>
    <w:rsid w:val="00475C0D"/>
    <w:rsid w:val="004770FB"/>
    <w:rsid w:val="004815F9"/>
    <w:rsid w:val="00482A65"/>
    <w:rsid w:val="00482CA6"/>
    <w:rsid w:val="00483CD5"/>
    <w:rsid w:val="00487042"/>
    <w:rsid w:val="00491615"/>
    <w:rsid w:val="004958D5"/>
    <w:rsid w:val="004974C1"/>
    <w:rsid w:val="0049775C"/>
    <w:rsid w:val="004A4125"/>
    <w:rsid w:val="004A63E6"/>
    <w:rsid w:val="004B009D"/>
    <w:rsid w:val="004B1926"/>
    <w:rsid w:val="004B48DE"/>
    <w:rsid w:val="004B5131"/>
    <w:rsid w:val="004B5FE7"/>
    <w:rsid w:val="004B6290"/>
    <w:rsid w:val="004B6E6A"/>
    <w:rsid w:val="004B7333"/>
    <w:rsid w:val="004B780B"/>
    <w:rsid w:val="004B7A46"/>
    <w:rsid w:val="004C08DE"/>
    <w:rsid w:val="004C23B4"/>
    <w:rsid w:val="004C25E4"/>
    <w:rsid w:val="004C5CEA"/>
    <w:rsid w:val="004C68DA"/>
    <w:rsid w:val="004C7611"/>
    <w:rsid w:val="004C7938"/>
    <w:rsid w:val="004D025D"/>
    <w:rsid w:val="004D0B05"/>
    <w:rsid w:val="004D2FA8"/>
    <w:rsid w:val="004E6127"/>
    <w:rsid w:val="004E64A2"/>
    <w:rsid w:val="004E72D7"/>
    <w:rsid w:val="004F060A"/>
    <w:rsid w:val="004F06E1"/>
    <w:rsid w:val="004F0CEA"/>
    <w:rsid w:val="004F42DF"/>
    <w:rsid w:val="004F4AC8"/>
    <w:rsid w:val="004F5829"/>
    <w:rsid w:val="004F6DE4"/>
    <w:rsid w:val="005018E0"/>
    <w:rsid w:val="005020EE"/>
    <w:rsid w:val="00510348"/>
    <w:rsid w:val="00510FC4"/>
    <w:rsid w:val="00513BE9"/>
    <w:rsid w:val="0051461A"/>
    <w:rsid w:val="00522574"/>
    <w:rsid w:val="00524B2D"/>
    <w:rsid w:val="00524C3B"/>
    <w:rsid w:val="005267AF"/>
    <w:rsid w:val="00526A59"/>
    <w:rsid w:val="00530CE0"/>
    <w:rsid w:val="00532B94"/>
    <w:rsid w:val="00534754"/>
    <w:rsid w:val="00535FAA"/>
    <w:rsid w:val="00537820"/>
    <w:rsid w:val="0054303F"/>
    <w:rsid w:val="00544D55"/>
    <w:rsid w:val="00545869"/>
    <w:rsid w:val="00547AB8"/>
    <w:rsid w:val="00552301"/>
    <w:rsid w:val="00556999"/>
    <w:rsid w:val="00556A32"/>
    <w:rsid w:val="005572D3"/>
    <w:rsid w:val="00557692"/>
    <w:rsid w:val="0055795F"/>
    <w:rsid w:val="005615AA"/>
    <w:rsid w:val="005623F5"/>
    <w:rsid w:val="00563AE7"/>
    <w:rsid w:val="00565C9F"/>
    <w:rsid w:val="00565D27"/>
    <w:rsid w:val="0056717F"/>
    <w:rsid w:val="00572FBB"/>
    <w:rsid w:val="005751E0"/>
    <w:rsid w:val="005758C5"/>
    <w:rsid w:val="00576AAE"/>
    <w:rsid w:val="00577BCE"/>
    <w:rsid w:val="00582042"/>
    <w:rsid w:val="00583499"/>
    <w:rsid w:val="00584036"/>
    <w:rsid w:val="00585D7C"/>
    <w:rsid w:val="005928CB"/>
    <w:rsid w:val="00593290"/>
    <w:rsid w:val="005939D7"/>
    <w:rsid w:val="005943B0"/>
    <w:rsid w:val="00595D01"/>
    <w:rsid w:val="00595D28"/>
    <w:rsid w:val="005961F4"/>
    <w:rsid w:val="005A061F"/>
    <w:rsid w:val="005A128D"/>
    <w:rsid w:val="005A319D"/>
    <w:rsid w:val="005A3D0D"/>
    <w:rsid w:val="005A45D7"/>
    <w:rsid w:val="005A5A1C"/>
    <w:rsid w:val="005A638C"/>
    <w:rsid w:val="005A799F"/>
    <w:rsid w:val="005A7A72"/>
    <w:rsid w:val="005B0255"/>
    <w:rsid w:val="005B1553"/>
    <w:rsid w:val="005C1B6D"/>
    <w:rsid w:val="005C24A8"/>
    <w:rsid w:val="005C250A"/>
    <w:rsid w:val="005C4730"/>
    <w:rsid w:val="005C53E3"/>
    <w:rsid w:val="005C5D3E"/>
    <w:rsid w:val="005C62D9"/>
    <w:rsid w:val="005C72AA"/>
    <w:rsid w:val="005C7E21"/>
    <w:rsid w:val="005D292A"/>
    <w:rsid w:val="005D58E7"/>
    <w:rsid w:val="005D5C45"/>
    <w:rsid w:val="005D6A86"/>
    <w:rsid w:val="005E1917"/>
    <w:rsid w:val="005E384B"/>
    <w:rsid w:val="005E3D6E"/>
    <w:rsid w:val="005E4A38"/>
    <w:rsid w:val="005F1B8A"/>
    <w:rsid w:val="005F37AB"/>
    <w:rsid w:val="005F6A4B"/>
    <w:rsid w:val="005F70C3"/>
    <w:rsid w:val="0060169A"/>
    <w:rsid w:val="00601EF3"/>
    <w:rsid w:val="006050A8"/>
    <w:rsid w:val="006073BA"/>
    <w:rsid w:val="006100DF"/>
    <w:rsid w:val="0061238A"/>
    <w:rsid w:val="006140A6"/>
    <w:rsid w:val="006207CF"/>
    <w:rsid w:val="00620B26"/>
    <w:rsid w:val="00620BAE"/>
    <w:rsid w:val="0062108B"/>
    <w:rsid w:val="006301CB"/>
    <w:rsid w:val="006305BC"/>
    <w:rsid w:val="00631268"/>
    <w:rsid w:val="0063373A"/>
    <w:rsid w:val="00633AF5"/>
    <w:rsid w:val="006362C2"/>
    <w:rsid w:val="006365EF"/>
    <w:rsid w:val="006376F7"/>
    <w:rsid w:val="00640390"/>
    <w:rsid w:val="00640F46"/>
    <w:rsid w:val="00643619"/>
    <w:rsid w:val="00644E1C"/>
    <w:rsid w:val="00645203"/>
    <w:rsid w:val="00646A66"/>
    <w:rsid w:val="0065398B"/>
    <w:rsid w:val="006557A6"/>
    <w:rsid w:val="00657AB4"/>
    <w:rsid w:val="00660676"/>
    <w:rsid w:val="00662AF5"/>
    <w:rsid w:val="006635C1"/>
    <w:rsid w:val="006666CE"/>
    <w:rsid w:val="006700C9"/>
    <w:rsid w:val="0067357B"/>
    <w:rsid w:val="00674A34"/>
    <w:rsid w:val="006751BA"/>
    <w:rsid w:val="00680C0E"/>
    <w:rsid w:val="00681EDE"/>
    <w:rsid w:val="00682311"/>
    <w:rsid w:val="0068399D"/>
    <w:rsid w:val="00684D95"/>
    <w:rsid w:val="00684F4D"/>
    <w:rsid w:val="00686EFE"/>
    <w:rsid w:val="006909C1"/>
    <w:rsid w:val="00690DF6"/>
    <w:rsid w:val="00695099"/>
    <w:rsid w:val="006966ED"/>
    <w:rsid w:val="00697163"/>
    <w:rsid w:val="006A046C"/>
    <w:rsid w:val="006A138C"/>
    <w:rsid w:val="006A157C"/>
    <w:rsid w:val="006A3C06"/>
    <w:rsid w:val="006A650B"/>
    <w:rsid w:val="006B178D"/>
    <w:rsid w:val="006B1ABC"/>
    <w:rsid w:val="006C11AA"/>
    <w:rsid w:val="006C563D"/>
    <w:rsid w:val="006D0357"/>
    <w:rsid w:val="006D1932"/>
    <w:rsid w:val="006D3505"/>
    <w:rsid w:val="006D44A3"/>
    <w:rsid w:val="006D51DF"/>
    <w:rsid w:val="006D5386"/>
    <w:rsid w:val="006D5798"/>
    <w:rsid w:val="006D6718"/>
    <w:rsid w:val="006E0197"/>
    <w:rsid w:val="006E4971"/>
    <w:rsid w:val="006E54CA"/>
    <w:rsid w:val="006E5F0C"/>
    <w:rsid w:val="006E6CFB"/>
    <w:rsid w:val="006F0A2D"/>
    <w:rsid w:val="006F1251"/>
    <w:rsid w:val="006F3535"/>
    <w:rsid w:val="006F4230"/>
    <w:rsid w:val="006F4FC7"/>
    <w:rsid w:val="006F7E2F"/>
    <w:rsid w:val="00702495"/>
    <w:rsid w:val="00706678"/>
    <w:rsid w:val="00707DCD"/>
    <w:rsid w:val="0071740C"/>
    <w:rsid w:val="00721C25"/>
    <w:rsid w:val="007265FF"/>
    <w:rsid w:val="007266C4"/>
    <w:rsid w:val="00731C3F"/>
    <w:rsid w:val="00732845"/>
    <w:rsid w:val="00733DC1"/>
    <w:rsid w:val="007349EB"/>
    <w:rsid w:val="00734B46"/>
    <w:rsid w:val="00735B6D"/>
    <w:rsid w:val="0073734C"/>
    <w:rsid w:val="00737553"/>
    <w:rsid w:val="00737EF2"/>
    <w:rsid w:val="00737FF1"/>
    <w:rsid w:val="00740AC3"/>
    <w:rsid w:val="00744F9E"/>
    <w:rsid w:val="00745FD8"/>
    <w:rsid w:val="007507F6"/>
    <w:rsid w:val="00754DB3"/>
    <w:rsid w:val="007568B0"/>
    <w:rsid w:val="007648AC"/>
    <w:rsid w:val="0076494F"/>
    <w:rsid w:val="00765F6F"/>
    <w:rsid w:val="00766072"/>
    <w:rsid w:val="007663DA"/>
    <w:rsid w:val="00771A3D"/>
    <w:rsid w:val="0077246A"/>
    <w:rsid w:val="00774DD5"/>
    <w:rsid w:val="00775351"/>
    <w:rsid w:val="0077628A"/>
    <w:rsid w:val="00781F09"/>
    <w:rsid w:val="007827DA"/>
    <w:rsid w:val="00784435"/>
    <w:rsid w:val="00792630"/>
    <w:rsid w:val="007A28E6"/>
    <w:rsid w:val="007A39F0"/>
    <w:rsid w:val="007A774C"/>
    <w:rsid w:val="007A7899"/>
    <w:rsid w:val="007C200F"/>
    <w:rsid w:val="007C22B9"/>
    <w:rsid w:val="007C2BE7"/>
    <w:rsid w:val="007C3018"/>
    <w:rsid w:val="007C4A42"/>
    <w:rsid w:val="007C5953"/>
    <w:rsid w:val="007C6DDC"/>
    <w:rsid w:val="007C70FD"/>
    <w:rsid w:val="007D1220"/>
    <w:rsid w:val="007D18F4"/>
    <w:rsid w:val="007D2349"/>
    <w:rsid w:val="007D3E35"/>
    <w:rsid w:val="007D4195"/>
    <w:rsid w:val="007D4CE0"/>
    <w:rsid w:val="007D588B"/>
    <w:rsid w:val="007D5D64"/>
    <w:rsid w:val="007D68A6"/>
    <w:rsid w:val="007E06BB"/>
    <w:rsid w:val="007E1506"/>
    <w:rsid w:val="007E74DA"/>
    <w:rsid w:val="007E7F58"/>
    <w:rsid w:val="007F3C13"/>
    <w:rsid w:val="007F4B62"/>
    <w:rsid w:val="00801454"/>
    <w:rsid w:val="00803D25"/>
    <w:rsid w:val="0080476F"/>
    <w:rsid w:val="008064D1"/>
    <w:rsid w:val="00806A22"/>
    <w:rsid w:val="00811BDC"/>
    <w:rsid w:val="00811F42"/>
    <w:rsid w:val="00814B02"/>
    <w:rsid w:val="00815539"/>
    <w:rsid w:val="008156DC"/>
    <w:rsid w:val="008164E1"/>
    <w:rsid w:val="00816678"/>
    <w:rsid w:val="00820748"/>
    <w:rsid w:val="00820A96"/>
    <w:rsid w:val="0082145A"/>
    <w:rsid w:val="00823EA5"/>
    <w:rsid w:val="008247B1"/>
    <w:rsid w:val="00824862"/>
    <w:rsid w:val="00824D39"/>
    <w:rsid w:val="00824DF2"/>
    <w:rsid w:val="00827856"/>
    <w:rsid w:val="00827B22"/>
    <w:rsid w:val="0083323C"/>
    <w:rsid w:val="00835B5E"/>
    <w:rsid w:val="008400DB"/>
    <w:rsid w:val="00840CF7"/>
    <w:rsid w:val="00842F5D"/>
    <w:rsid w:val="008453AA"/>
    <w:rsid w:val="00847846"/>
    <w:rsid w:val="00851664"/>
    <w:rsid w:val="0085181C"/>
    <w:rsid w:val="00854E36"/>
    <w:rsid w:val="00855D94"/>
    <w:rsid w:val="0085632C"/>
    <w:rsid w:val="008567D3"/>
    <w:rsid w:val="00856AB9"/>
    <w:rsid w:val="00856FCB"/>
    <w:rsid w:val="00857DD8"/>
    <w:rsid w:val="00861098"/>
    <w:rsid w:val="00861499"/>
    <w:rsid w:val="008664DF"/>
    <w:rsid w:val="00872032"/>
    <w:rsid w:val="0087315C"/>
    <w:rsid w:val="008743E9"/>
    <w:rsid w:val="00876698"/>
    <w:rsid w:val="00877334"/>
    <w:rsid w:val="0087796E"/>
    <w:rsid w:val="0088283E"/>
    <w:rsid w:val="00883B7C"/>
    <w:rsid w:val="0088400F"/>
    <w:rsid w:val="008902D9"/>
    <w:rsid w:val="008904A9"/>
    <w:rsid w:val="00890C2B"/>
    <w:rsid w:val="008910ED"/>
    <w:rsid w:val="008930CA"/>
    <w:rsid w:val="00896ADB"/>
    <w:rsid w:val="00896E2D"/>
    <w:rsid w:val="00897F6B"/>
    <w:rsid w:val="008A2A12"/>
    <w:rsid w:val="008A78C9"/>
    <w:rsid w:val="008B1455"/>
    <w:rsid w:val="008B2608"/>
    <w:rsid w:val="008B3474"/>
    <w:rsid w:val="008B38EB"/>
    <w:rsid w:val="008B3BCD"/>
    <w:rsid w:val="008B5F42"/>
    <w:rsid w:val="008C100F"/>
    <w:rsid w:val="008C1350"/>
    <w:rsid w:val="008C2BA9"/>
    <w:rsid w:val="008C31F3"/>
    <w:rsid w:val="008C56ED"/>
    <w:rsid w:val="008C6B71"/>
    <w:rsid w:val="008C7DD1"/>
    <w:rsid w:val="008D0634"/>
    <w:rsid w:val="008D0F95"/>
    <w:rsid w:val="008D1675"/>
    <w:rsid w:val="008D7243"/>
    <w:rsid w:val="008E1EAE"/>
    <w:rsid w:val="008E44E9"/>
    <w:rsid w:val="008E6384"/>
    <w:rsid w:val="008E7509"/>
    <w:rsid w:val="008E7AC2"/>
    <w:rsid w:val="008E7D87"/>
    <w:rsid w:val="008F02E4"/>
    <w:rsid w:val="008F078D"/>
    <w:rsid w:val="008F0B8B"/>
    <w:rsid w:val="008F11E8"/>
    <w:rsid w:val="008F4F64"/>
    <w:rsid w:val="008F5169"/>
    <w:rsid w:val="00901653"/>
    <w:rsid w:val="00902AF9"/>
    <w:rsid w:val="00904E0E"/>
    <w:rsid w:val="009061B6"/>
    <w:rsid w:val="00906388"/>
    <w:rsid w:val="009066ED"/>
    <w:rsid w:val="00915FAE"/>
    <w:rsid w:val="00917594"/>
    <w:rsid w:val="009230DC"/>
    <w:rsid w:val="00925272"/>
    <w:rsid w:val="00926F07"/>
    <w:rsid w:val="0092775E"/>
    <w:rsid w:val="0093088F"/>
    <w:rsid w:val="00930CE5"/>
    <w:rsid w:val="00930E42"/>
    <w:rsid w:val="009313F9"/>
    <w:rsid w:val="00934FC9"/>
    <w:rsid w:val="00935114"/>
    <w:rsid w:val="0093545E"/>
    <w:rsid w:val="00935DAB"/>
    <w:rsid w:val="0094015A"/>
    <w:rsid w:val="00942CF1"/>
    <w:rsid w:val="00944A24"/>
    <w:rsid w:val="00946B59"/>
    <w:rsid w:val="00950B20"/>
    <w:rsid w:val="00950ED7"/>
    <w:rsid w:val="00951500"/>
    <w:rsid w:val="00951F37"/>
    <w:rsid w:val="009523F2"/>
    <w:rsid w:val="00956210"/>
    <w:rsid w:val="0095658F"/>
    <w:rsid w:val="009568DE"/>
    <w:rsid w:val="00956EE9"/>
    <w:rsid w:val="00962302"/>
    <w:rsid w:val="009648D3"/>
    <w:rsid w:val="0096582C"/>
    <w:rsid w:val="00965B59"/>
    <w:rsid w:val="009663B8"/>
    <w:rsid w:val="0097187F"/>
    <w:rsid w:val="00971B0A"/>
    <w:rsid w:val="00971E26"/>
    <w:rsid w:val="00972295"/>
    <w:rsid w:val="009734D9"/>
    <w:rsid w:val="00976C69"/>
    <w:rsid w:val="00981489"/>
    <w:rsid w:val="0098176D"/>
    <w:rsid w:val="00982E08"/>
    <w:rsid w:val="00983ECC"/>
    <w:rsid w:val="00984871"/>
    <w:rsid w:val="00986BB7"/>
    <w:rsid w:val="0099010D"/>
    <w:rsid w:val="009922E2"/>
    <w:rsid w:val="00992C47"/>
    <w:rsid w:val="00993E9C"/>
    <w:rsid w:val="00995743"/>
    <w:rsid w:val="00997194"/>
    <w:rsid w:val="009A13BB"/>
    <w:rsid w:val="009A458C"/>
    <w:rsid w:val="009A4E53"/>
    <w:rsid w:val="009A5F91"/>
    <w:rsid w:val="009B1CB9"/>
    <w:rsid w:val="009B40A7"/>
    <w:rsid w:val="009B6534"/>
    <w:rsid w:val="009B6799"/>
    <w:rsid w:val="009B6D51"/>
    <w:rsid w:val="009C0F1D"/>
    <w:rsid w:val="009C67D7"/>
    <w:rsid w:val="009C7FC0"/>
    <w:rsid w:val="009D1BAA"/>
    <w:rsid w:val="009E10A6"/>
    <w:rsid w:val="009E3DED"/>
    <w:rsid w:val="009E5FA7"/>
    <w:rsid w:val="009E7F97"/>
    <w:rsid w:val="009F03BC"/>
    <w:rsid w:val="009F06EB"/>
    <w:rsid w:val="009F2DF4"/>
    <w:rsid w:val="009F3559"/>
    <w:rsid w:val="009F4E01"/>
    <w:rsid w:val="009F5B66"/>
    <w:rsid w:val="009F7D50"/>
    <w:rsid w:val="00A04415"/>
    <w:rsid w:val="00A0636F"/>
    <w:rsid w:val="00A11149"/>
    <w:rsid w:val="00A16DDC"/>
    <w:rsid w:val="00A17FEB"/>
    <w:rsid w:val="00A22156"/>
    <w:rsid w:val="00A23271"/>
    <w:rsid w:val="00A23F97"/>
    <w:rsid w:val="00A23FDE"/>
    <w:rsid w:val="00A240AC"/>
    <w:rsid w:val="00A24D9E"/>
    <w:rsid w:val="00A33726"/>
    <w:rsid w:val="00A33E4F"/>
    <w:rsid w:val="00A361D1"/>
    <w:rsid w:val="00A36606"/>
    <w:rsid w:val="00A40DF6"/>
    <w:rsid w:val="00A425F3"/>
    <w:rsid w:val="00A4505F"/>
    <w:rsid w:val="00A45954"/>
    <w:rsid w:val="00A45EBA"/>
    <w:rsid w:val="00A4722D"/>
    <w:rsid w:val="00A477E3"/>
    <w:rsid w:val="00A47B10"/>
    <w:rsid w:val="00A47DA0"/>
    <w:rsid w:val="00A5021B"/>
    <w:rsid w:val="00A50A7B"/>
    <w:rsid w:val="00A50D1D"/>
    <w:rsid w:val="00A5596D"/>
    <w:rsid w:val="00A56962"/>
    <w:rsid w:val="00A60BCC"/>
    <w:rsid w:val="00A62BCE"/>
    <w:rsid w:val="00A66A39"/>
    <w:rsid w:val="00A672FB"/>
    <w:rsid w:val="00A70C58"/>
    <w:rsid w:val="00A73C0A"/>
    <w:rsid w:val="00A7509B"/>
    <w:rsid w:val="00A763EC"/>
    <w:rsid w:val="00A814EC"/>
    <w:rsid w:val="00A81CF5"/>
    <w:rsid w:val="00A81EEA"/>
    <w:rsid w:val="00A83318"/>
    <w:rsid w:val="00A83F1E"/>
    <w:rsid w:val="00A86A55"/>
    <w:rsid w:val="00A86E7B"/>
    <w:rsid w:val="00A87657"/>
    <w:rsid w:val="00A87B28"/>
    <w:rsid w:val="00A907B5"/>
    <w:rsid w:val="00A91165"/>
    <w:rsid w:val="00A949D3"/>
    <w:rsid w:val="00A94DD4"/>
    <w:rsid w:val="00A9717C"/>
    <w:rsid w:val="00AA2444"/>
    <w:rsid w:val="00AA30D4"/>
    <w:rsid w:val="00AA362E"/>
    <w:rsid w:val="00AA408F"/>
    <w:rsid w:val="00AA5138"/>
    <w:rsid w:val="00AA61EC"/>
    <w:rsid w:val="00AA692D"/>
    <w:rsid w:val="00AA712F"/>
    <w:rsid w:val="00AA7BD8"/>
    <w:rsid w:val="00AB18DD"/>
    <w:rsid w:val="00AB1C30"/>
    <w:rsid w:val="00AB2320"/>
    <w:rsid w:val="00AB2F03"/>
    <w:rsid w:val="00AB4C8C"/>
    <w:rsid w:val="00AB6BBA"/>
    <w:rsid w:val="00AB6C9D"/>
    <w:rsid w:val="00AB7744"/>
    <w:rsid w:val="00AB784F"/>
    <w:rsid w:val="00AC42A9"/>
    <w:rsid w:val="00AC5967"/>
    <w:rsid w:val="00AC60D3"/>
    <w:rsid w:val="00AC76E1"/>
    <w:rsid w:val="00AD3726"/>
    <w:rsid w:val="00AD5919"/>
    <w:rsid w:val="00AD75CA"/>
    <w:rsid w:val="00AE681D"/>
    <w:rsid w:val="00AE6C3A"/>
    <w:rsid w:val="00AE7695"/>
    <w:rsid w:val="00AE7CF0"/>
    <w:rsid w:val="00AF0CB9"/>
    <w:rsid w:val="00AF1703"/>
    <w:rsid w:val="00AF1CE7"/>
    <w:rsid w:val="00AF5A21"/>
    <w:rsid w:val="00B05764"/>
    <w:rsid w:val="00B06BEE"/>
    <w:rsid w:val="00B07E4F"/>
    <w:rsid w:val="00B1138C"/>
    <w:rsid w:val="00B11871"/>
    <w:rsid w:val="00B11895"/>
    <w:rsid w:val="00B147CA"/>
    <w:rsid w:val="00B21658"/>
    <w:rsid w:val="00B237D6"/>
    <w:rsid w:val="00B26E93"/>
    <w:rsid w:val="00B3425A"/>
    <w:rsid w:val="00B34F1A"/>
    <w:rsid w:val="00B36F89"/>
    <w:rsid w:val="00B37F34"/>
    <w:rsid w:val="00B404B6"/>
    <w:rsid w:val="00B41CCA"/>
    <w:rsid w:val="00B439C5"/>
    <w:rsid w:val="00B44BD3"/>
    <w:rsid w:val="00B45A31"/>
    <w:rsid w:val="00B472CA"/>
    <w:rsid w:val="00B475B3"/>
    <w:rsid w:val="00B502AC"/>
    <w:rsid w:val="00B51B36"/>
    <w:rsid w:val="00B53953"/>
    <w:rsid w:val="00B54A78"/>
    <w:rsid w:val="00B60330"/>
    <w:rsid w:val="00B6206C"/>
    <w:rsid w:val="00B6235D"/>
    <w:rsid w:val="00B63841"/>
    <w:rsid w:val="00B65313"/>
    <w:rsid w:val="00B655FF"/>
    <w:rsid w:val="00B65E7E"/>
    <w:rsid w:val="00B664B9"/>
    <w:rsid w:val="00B701D4"/>
    <w:rsid w:val="00B7032A"/>
    <w:rsid w:val="00B717EF"/>
    <w:rsid w:val="00B723E5"/>
    <w:rsid w:val="00B76B62"/>
    <w:rsid w:val="00B81D1A"/>
    <w:rsid w:val="00B81ECA"/>
    <w:rsid w:val="00B82CF1"/>
    <w:rsid w:val="00B83809"/>
    <w:rsid w:val="00B84003"/>
    <w:rsid w:val="00B8619B"/>
    <w:rsid w:val="00B923FA"/>
    <w:rsid w:val="00B96C02"/>
    <w:rsid w:val="00B97585"/>
    <w:rsid w:val="00BA1492"/>
    <w:rsid w:val="00BA1E38"/>
    <w:rsid w:val="00BA2753"/>
    <w:rsid w:val="00BA32A8"/>
    <w:rsid w:val="00BA3677"/>
    <w:rsid w:val="00BA48B9"/>
    <w:rsid w:val="00BA6B46"/>
    <w:rsid w:val="00BA78FF"/>
    <w:rsid w:val="00BB0925"/>
    <w:rsid w:val="00BB1D7C"/>
    <w:rsid w:val="00BB2F94"/>
    <w:rsid w:val="00BC00E2"/>
    <w:rsid w:val="00BC0FF0"/>
    <w:rsid w:val="00BC153E"/>
    <w:rsid w:val="00BC4C4F"/>
    <w:rsid w:val="00BC5CD7"/>
    <w:rsid w:val="00BC6668"/>
    <w:rsid w:val="00BC757F"/>
    <w:rsid w:val="00BC79EC"/>
    <w:rsid w:val="00BD2664"/>
    <w:rsid w:val="00BD2878"/>
    <w:rsid w:val="00BD2C33"/>
    <w:rsid w:val="00BD3172"/>
    <w:rsid w:val="00BD36E1"/>
    <w:rsid w:val="00BD4B53"/>
    <w:rsid w:val="00BD6148"/>
    <w:rsid w:val="00BD6E18"/>
    <w:rsid w:val="00BD7173"/>
    <w:rsid w:val="00BD7332"/>
    <w:rsid w:val="00BD7D34"/>
    <w:rsid w:val="00BE01BA"/>
    <w:rsid w:val="00BE2262"/>
    <w:rsid w:val="00BE43C3"/>
    <w:rsid w:val="00BE571E"/>
    <w:rsid w:val="00BE74B6"/>
    <w:rsid w:val="00BF0709"/>
    <w:rsid w:val="00BF21E1"/>
    <w:rsid w:val="00BF31EB"/>
    <w:rsid w:val="00BF7C2D"/>
    <w:rsid w:val="00C00116"/>
    <w:rsid w:val="00C0089E"/>
    <w:rsid w:val="00C029CA"/>
    <w:rsid w:val="00C062FE"/>
    <w:rsid w:val="00C104D2"/>
    <w:rsid w:val="00C10BF0"/>
    <w:rsid w:val="00C123CB"/>
    <w:rsid w:val="00C13C77"/>
    <w:rsid w:val="00C16073"/>
    <w:rsid w:val="00C163CB"/>
    <w:rsid w:val="00C166A8"/>
    <w:rsid w:val="00C20031"/>
    <w:rsid w:val="00C20E30"/>
    <w:rsid w:val="00C21794"/>
    <w:rsid w:val="00C22A36"/>
    <w:rsid w:val="00C22E3C"/>
    <w:rsid w:val="00C241DE"/>
    <w:rsid w:val="00C269A3"/>
    <w:rsid w:val="00C33728"/>
    <w:rsid w:val="00C34569"/>
    <w:rsid w:val="00C3643E"/>
    <w:rsid w:val="00C36D61"/>
    <w:rsid w:val="00C37752"/>
    <w:rsid w:val="00C40034"/>
    <w:rsid w:val="00C40C9C"/>
    <w:rsid w:val="00C41D59"/>
    <w:rsid w:val="00C426C9"/>
    <w:rsid w:val="00C4276B"/>
    <w:rsid w:val="00C4372C"/>
    <w:rsid w:val="00C43866"/>
    <w:rsid w:val="00C43E60"/>
    <w:rsid w:val="00C44DB6"/>
    <w:rsid w:val="00C47DEF"/>
    <w:rsid w:val="00C5020E"/>
    <w:rsid w:val="00C57316"/>
    <w:rsid w:val="00C61755"/>
    <w:rsid w:val="00C627B2"/>
    <w:rsid w:val="00C62A91"/>
    <w:rsid w:val="00C63EAD"/>
    <w:rsid w:val="00C6683F"/>
    <w:rsid w:val="00C75E0E"/>
    <w:rsid w:val="00C80D87"/>
    <w:rsid w:val="00C87830"/>
    <w:rsid w:val="00C87A93"/>
    <w:rsid w:val="00C940E7"/>
    <w:rsid w:val="00C9622F"/>
    <w:rsid w:val="00CA0F64"/>
    <w:rsid w:val="00CA1C5B"/>
    <w:rsid w:val="00CA68C2"/>
    <w:rsid w:val="00CB42F2"/>
    <w:rsid w:val="00CB4D14"/>
    <w:rsid w:val="00CB778D"/>
    <w:rsid w:val="00CB7B45"/>
    <w:rsid w:val="00CC319B"/>
    <w:rsid w:val="00CC44C0"/>
    <w:rsid w:val="00CC5078"/>
    <w:rsid w:val="00CC5CC3"/>
    <w:rsid w:val="00CC5DFE"/>
    <w:rsid w:val="00CC65A2"/>
    <w:rsid w:val="00CC6C48"/>
    <w:rsid w:val="00CC7700"/>
    <w:rsid w:val="00CD05CF"/>
    <w:rsid w:val="00CD2589"/>
    <w:rsid w:val="00CD2F0E"/>
    <w:rsid w:val="00CD4CFB"/>
    <w:rsid w:val="00CD6393"/>
    <w:rsid w:val="00CE25F8"/>
    <w:rsid w:val="00CE371C"/>
    <w:rsid w:val="00CE65CF"/>
    <w:rsid w:val="00CE70BD"/>
    <w:rsid w:val="00CF239E"/>
    <w:rsid w:val="00CF283B"/>
    <w:rsid w:val="00CF4645"/>
    <w:rsid w:val="00CF696A"/>
    <w:rsid w:val="00CF724C"/>
    <w:rsid w:val="00D015E7"/>
    <w:rsid w:val="00D01669"/>
    <w:rsid w:val="00D03121"/>
    <w:rsid w:val="00D03222"/>
    <w:rsid w:val="00D11D42"/>
    <w:rsid w:val="00D1435E"/>
    <w:rsid w:val="00D1663C"/>
    <w:rsid w:val="00D17D58"/>
    <w:rsid w:val="00D20FD7"/>
    <w:rsid w:val="00D20FFB"/>
    <w:rsid w:val="00D22F2B"/>
    <w:rsid w:val="00D22FEE"/>
    <w:rsid w:val="00D30631"/>
    <w:rsid w:val="00D30BCB"/>
    <w:rsid w:val="00D30D32"/>
    <w:rsid w:val="00D318FD"/>
    <w:rsid w:val="00D31C5C"/>
    <w:rsid w:val="00D343B2"/>
    <w:rsid w:val="00D351E0"/>
    <w:rsid w:val="00D354A1"/>
    <w:rsid w:val="00D37B1A"/>
    <w:rsid w:val="00D43A4C"/>
    <w:rsid w:val="00D468AC"/>
    <w:rsid w:val="00D46908"/>
    <w:rsid w:val="00D50128"/>
    <w:rsid w:val="00D521F3"/>
    <w:rsid w:val="00D522E3"/>
    <w:rsid w:val="00D5277D"/>
    <w:rsid w:val="00D5497F"/>
    <w:rsid w:val="00D57E05"/>
    <w:rsid w:val="00D66D77"/>
    <w:rsid w:val="00D70DA7"/>
    <w:rsid w:val="00D71428"/>
    <w:rsid w:val="00D71BF3"/>
    <w:rsid w:val="00D75287"/>
    <w:rsid w:val="00D75A9B"/>
    <w:rsid w:val="00D76FF2"/>
    <w:rsid w:val="00D81D29"/>
    <w:rsid w:val="00D836F0"/>
    <w:rsid w:val="00D85828"/>
    <w:rsid w:val="00D85D09"/>
    <w:rsid w:val="00D871A9"/>
    <w:rsid w:val="00D87C4E"/>
    <w:rsid w:val="00D935FF"/>
    <w:rsid w:val="00D94B41"/>
    <w:rsid w:val="00D94B92"/>
    <w:rsid w:val="00D94C41"/>
    <w:rsid w:val="00D94FE7"/>
    <w:rsid w:val="00D974E8"/>
    <w:rsid w:val="00DA1FAC"/>
    <w:rsid w:val="00DA4299"/>
    <w:rsid w:val="00DB0B39"/>
    <w:rsid w:val="00DB147A"/>
    <w:rsid w:val="00DB2EBB"/>
    <w:rsid w:val="00DB3ACF"/>
    <w:rsid w:val="00DB5E8F"/>
    <w:rsid w:val="00DB7268"/>
    <w:rsid w:val="00DC0186"/>
    <w:rsid w:val="00DC0554"/>
    <w:rsid w:val="00DC4714"/>
    <w:rsid w:val="00DD200D"/>
    <w:rsid w:val="00DD55F8"/>
    <w:rsid w:val="00DD6134"/>
    <w:rsid w:val="00DD773F"/>
    <w:rsid w:val="00DE11AF"/>
    <w:rsid w:val="00DE386D"/>
    <w:rsid w:val="00DE3E65"/>
    <w:rsid w:val="00DE514C"/>
    <w:rsid w:val="00DE68CA"/>
    <w:rsid w:val="00DE7090"/>
    <w:rsid w:val="00DE7251"/>
    <w:rsid w:val="00DF09B2"/>
    <w:rsid w:val="00DF3D74"/>
    <w:rsid w:val="00DF61D1"/>
    <w:rsid w:val="00DF7731"/>
    <w:rsid w:val="00E009B7"/>
    <w:rsid w:val="00E02DCE"/>
    <w:rsid w:val="00E052BE"/>
    <w:rsid w:val="00E05E2A"/>
    <w:rsid w:val="00E07DA1"/>
    <w:rsid w:val="00E07F70"/>
    <w:rsid w:val="00E10E84"/>
    <w:rsid w:val="00E13B41"/>
    <w:rsid w:val="00E13E63"/>
    <w:rsid w:val="00E15288"/>
    <w:rsid w:val="00E16F7B"/>
    <w:rsid w:val="00E1759D"/>
    <w:rsid w:val="00E2061A"/>
    <w:rsid w:val="00E21375"/>
    <w:rsid w:val="00E235DD"/>
    <w:rsid w:val="00E25BD0"/>
    <w:rsid w:val="00E322D9"/>
    <w:rsid w:val="00E34921"/>
    <w:rsid w:val="00E34CAE"/>
    <w:rsid w:val="00E36A0A"/>
    <w:rsid w:val="00E37066"/>
    <w:rsid w:val="00E37B51"/>
    <w:rsid w:val="00E37E16"/>
    <w:rsid w:val="00E37FB7"/>
    <w:rsid w:val="00E40EB7"/>
    <w:rsid w:val="00E4272F"/>
    <w:rsid w:val="00E439E8"/>
    <w:rsid w:val="00E447D3"/>
    <w:rsid w:val="00E46957"/>
    <w:rsid w:val="00E50190"/>
    <w:rsid w:val="00E53551"/>
    <w:rsid w:val="00E5399D"/>
    <w:rsid w:val="00E5411B"/>
    <w:rsid w:val="00E55C4B"/>
    <w:rsid w:val="00E56C8F"/>
    <w:rsid w:val="00E60DE5"/>
    <w:rsid w:val="00E6148B"/>
    <w:rsid w:val="00E63925"/>
    <w:rsid w:val="00E65311"/>
    <w:rsid w:val="00E67E14"/>
    <w:rsid w:val="00E70E86"/>
    <w:rsid w:val="00E711FF"/>
    <w:rsid w:val="00E719A4"/>
    <w:rsid w:val="00E73A25"/>
    <w:rsid w:val="00E73ADC"/>
    <w:rsid w:val="00E7486A"/>
    <w:rsid w:val="00E74DBB"/>
    <w:rsid w:val="00E77572"/>
    <w:rsid w:val="00E81A7A"/>
    <w:rsid w:val="00E81E1E"/>
    <w:rsid w:val="00E8425B"/>
    <w:rsid w:val="00E84722"/>
    <w:rsid w:val="00E84742"/>
    <w:rsid w:val="00E85688"/>
    <w:rsid w:val="00E86EFD"/>
    <w:rsid w:val="00E90836"/>
    <w:rsid w:val="00E926B0"/>
    <w:rsid w:val="00E97F3F"/>
    <w:rsid w:val="00EA14CF"/>
    <w:rsid w:val="00EA5153"/>
    <w:rsid w:val="00EB0AD0"/>
    <w:rsid w:val="00EB3F18"/>
    <w:rsid w:val="00EB689E"/>
    <w:rsid w:val="00EB6D24"/>
    <w:rsid w:val="00EC12FD"/>
    <w:rsid w:val="00EC2732"/>
    <w:rsid w:val="00EC594D"/>
    <w:rsid w:val="00ED158B"/>
    <w:rsid w:val="00ED210F"/>
    <w:rsid w:val="00ED3D9E"/>
    <w:rsid w:val="00ED40AF"/>
    <w:rsid w:val="00ED4A0C"/>
    <w:rsid w:val="00ED5B18"/>
    <w:rsid w:val="00ED705C"/>
    <w:rsid w:val="00EE0877"/>
    <w:rsid w:val="00EE0DCC"/>
    <w:rsid w:val="00EE1320"/>
    <w:rsid w:val="00EE36EE"/>
    <w:rsid w:val="00EE7DCC"/>
    <w:rsid w:val="00EF0D43"/>
    <w:rsid w:val="00EF15B0"/>
    <w:rsid w:val="00EF348B"/>
    <w:rsid w:val="00EF3A55"/>
    <w:rsid w:val="00EF40A5"/>
    <w:rsid w:val="00EF7AD4"/>
    <w:rsid w:val="00F00C3B"/>
    <w:rsid w:val="00F0128E"/>
    <w:rsid w:val="00F0224D"/>
    <w:rsid w:val="00F036D1"/>
    <w:rsid w:val="00F072E5"/>
    <w:rsid w:val="00F1009A"/>
    <w:rsid w:val="00F12777"/>
    <w:rsid w:val="00F134B1"/>
    <w:rsid w:val="00F15964"/>
    <w:rsid w:val="00F170CE"/>
    <w:rsid w:val="00F24B3A"/>
    <w:rsid w:val="00F25FD8"/>
    <w:rsid w:val="00F3279C"/>
    <w:rsid w:val="00F32BA5"/>
    <w:rsid w:val="00F34E5E"/>
    <w:rsid w:val="00F359DD"/>
    <w:rsid w:val="00F36C75"/>
    <w:rsid w:val="00F40202"/>
    <w:rsid w:val="00F4046F"/>
    <w:rsid w:val="00F41DD9"/>
    <w:rsid w:val="00F4236C"/>
    <w:rsid w:val="00F44FFA"/>
    <w:rsid w:val="00F4542F"/>
    <w:rsid w:val="00F46A70"/>
    <w:rsid w:val="00F54138"/>
    <w:rsid w:val="00F5487D"/>
    <w:rsid w:val="00F54F77"/>
    <w:rsid w:val="00F54F78"/>
    <w:rsid w:val="00F5514E"/>
    <w:rsid w:val="00F5617C"/>
    <w:rsid w:val="00F5756E"/>
    <w:rsid w:val="00F60D0E"/>
    <w:rsid w:val="00F61870"/>
    <w:rsid w:val="00F675FD"/>
    <w:rsid w:val="00F71470"/>
    <w:rsid w:val="00F72BFA"/>
    <w:rsid w:val="00F74B75"/>
    <w:rsid w:val="00F7580C"/>
    <w:rsid w:val="00F81832"/>
    <w:rsid w:val="00F86BC0"/>
    <w:rsid w:val="00F87E7A"/>
    <w:rsid w:val="00F90400"/>
    <w:rsid w:val="00F95C68"/>
    <w:rsid w:val="00FA07CC"/>
    <w:rsid w:val="00FA13DE"/>
    <w:rsid w:val="00FA1B2F"/>
    <w:rsid w:val="00FA500B"/>
    <w:rsid w:val="00FB2C70"/>
    <w:rsid w:val="00FB300C"/>
    <w:rsid w:val="00FB424A"/>
    <w:rsid w:val="00FB4717"/>
    <w:rsid w:val="00FB5831"/>
    <w:rsid w:val="00FC085F"/>
    <w:rsid w:val="00FC0F1B"/>
    <w:rsid w:val="00FC1506"/>
    <w:rsid w:val="00FC3005"/>
    <w:rsid w:val="00FC3006"/>
    <w:rsid w:val="00FC4555"/>
    <w:rsid w:val="00FC52CA"/>
    <w:rsid w:val="00FC52DB"/>
    <w:rsid w:val="00FC5F77"/>
    <w:rsid w:val="00FC76AB"/>
    <w:rsid w:val="00FC78DC"/>
    <w:rsid w:val="00FD238D"/>
    <w:rsid w:val="00FD3E72"/>
    <w:rsid w:val="00FD3F65"/>
    <w:rsid w:val="00FD42FA"/>
    <w:rsid w:val="00FD43E2"/>
    <w:rsid w:val="00FD6AAF"/>
    <w:rsid w:val="00FD7AD3"/>
    <w:rsid w:val="00FD7F7C"/>
    <w:rsid w:val="00FE1256"/>
    <w:rsid w:val="00FE354F"/>
    <w:rsid w:val="00FE3FA1"/>
    <w:rsid w:val="00FE4203"/>
    <w:rsid w:val="00FE473D"/>
    <w:rsid w:val="00FE73E7"/>
    <w:rsid w:val="00FE7998"/>
    <w:rsid w:val="00FF1F97"/>
    <w:rsid w:val="00FF37B8"/>
    <w:rsid w:val="00FF65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94129D"/>
  <w15:chartTrackingRefBased/>
  <w15:docId w15:val="{B4353F7F-EE4E-4990-969E-9E18657AB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54E0"/>
  </w:style>
  <w:style w:type="paragraph" w:styleId="Heading1">
    <w:name w:val="heading 1"/>
    <w:basedOn w:val="Normal"/>
    <w:next w:val="Normal"/>
    <w:link w:val="Heading1Char"/>
    <w:uiPriority w:val="9"/>
    <w:qFormat/>
    <w:rsid w:val="00D4690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469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469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469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469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469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469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469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469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90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469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469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469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469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469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469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469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46908"/>
    <w:rPr>
      <w:rFonts w:eastAsiaTheme="majorEastAsia" w:cstheme="majorBidi"/>
      <w:color w:val="272727" w:themeColor="text1" w:themeTint="D8"/>
    </w:rPr>
  </w:style>
  <w:style w:type="paragraph" w:styleId="Title">
    <w:name w:val="Title"/>
    <w:basedOn w:val="Normal"/>
    <w:next w:val="Normal"/>
    <w:link w:val="TitleChar"/>
    <w:uiPriority w:val="10"/>
    <w:qFormat/>
    <w:rsid w:val="00D469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69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469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469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46908"/>
    <w:pPr>
      <w:spacing w:before="160"/>
      <w:jc w:val="center"/>
    </w:pPr>
    <w:rPr>
      <w:i/>
      <w:iCs/>
      <w:color w:val="404040" w:themeColor="text1" w:themeTint="BF"/>
    </w:rPr>
  </w:style>
  <w:style w:type="character" w:customStyle="1" w:styleId="QuoteChar">
    <w:name w:val="Quote Char"/>
    <w:basedOn w:val="DefaultParagraphFont"/>
    <w:link w:val="Quote"/>
    <w:uiPriority w:val="29"/>
    <w:rsid w:val="00D46908"/>
    <w:rPr>
      <w:i/>
      <w:iCs/>
      <w:color w:val="404040" w:themeColor="text1" w:themeTint="BF"/>
    </w:rPr>
  </w:style>
  <w:style w:type="paragraph" w:styleId="ListParagraph">
    <w:name w:val="List Paragraph"/>
    <w:basedOn w:val="Normal"/>
    <w:uiPriority w:val="34"/>
    <w:qFormat/>
    <w:rsid w:val="00D46908"/>
    <w:pPr>
      <w:ind w:left="720"/>
      <w:contextualSpacing/>
    </w:pPr>
  </w:style>
  <w:style w:type="character" w:styleId="IntenseEmphasis">
    <w:name w:val="Intense Emphasis"/>
    <w:basedOn w:val="DefaultParagraphFont"/>
    <w:uiPriority w:val="21"/>
    <w:qFormat/>
    <w:rsid w:val="00D46908"/>
    <w:rPr>
      <w:i/>
      <w:iCs/>
      <w:color w:val="0F4761" w:themeColor="accent1" w:themeShade="BF"/>
    </w:rPr>
  </w:style>
  <w:style w:type="paragraph" w:styleId="IntenseQuote">
    <w:name w:val="Intense Quote"/>
    <w:basedOn w:val="Normal"/>
    <w:next w:val="Normal"/>
    <w:link w:val="IntenseQuoteChar"/>
    <w:uiPriority w:val="30"/>
    <w:qFormat/>
    <w:rsid w:val="00D469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46908"/>
    <w:rPr>
      <w:i/>
      <w:iCs/>
      <w:color w:val="0F4761" w:themeColor="accent1" w:themeShade="BF"/>
    </w:rPr>
  </w:style>
  <w:style w:type="character" w:styleId="IntenseReference">
    <w:name w:val="Intense Reference"/>
    <w:basedOn w:val="DefaultParagraphFont"/>
    <w:uiPriority w:val="32"/>
    <w:qFormat/>
    <w:rsid w:val="00D46908"/>
    <w:rPr>
      <w:b/>
      <w:bCs/>
      <w:smallCaps/>
      <w:color w:val="0F4761" w:themeColor="accent1" w:themeShade="BF"/>
      <w:spacing w:val="5"/>
    </w:rPr>
  </w:style>
  <w:style w:type="table" w:styleId="TableGrid">
    <w:name w:val="Table Grid"/>
    <w:basedOn w:val="TableNormal"/>
    <w:uiPriority w:val="39"/>
    <w:rsid w:val="00D469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46908"/>
    <w:rPr>
      <w:color w:val="467886" w:themeColor="hyperlink"/>
      <w:u w:val="single"/>
    </w:rPr>
  </w:style>
  <w:style w:type="character" w:styleId="FollowedHyperlink">
    <w:name w:val="FollowedHyperlink"/>
    <w:basedOn w:val="DefaultParagraphFont"/>
    <w:uiPriority w:val="99"/>
    <w:semiHidden/>
    <w:unhideWhenUsed/>
    <w:rsid w:val="00BA6B46"/>
    <w:rPr>
      <w:color w:val="96607D" w:themeColor="followedHyperlink"/>
      <w:u w:val="single"/>
    </w:rPr>
  </w:style>
  <w:style w:type="character" w:styleId="UnresolvedMention">
    <w:name w:val="Unresolved Mention"/>
    <w:basedOn w:val="DefaultParagraphFont"/>
    <w:uiPriority w:val="99"/>
    <w:semiHidden/>
    <w:unhideWhenUsed/>
    <w:rsid w:val="002243B2"/>
    <w:rPr>
      <w:color w:val="605E5C"/>
      <w:shd w:val="clear" w:color="auto" w:fill="E1DFDD"/>
    </w:rPr>
  </w:style>
  <w:style w:type="paragraph" w:styleId="Header">
    <w:name w:val="header"/>
    <w:basedOn w:val="Normal"/>
    <w:link w:val="HeaderChar"/>
    <w:uiPriority w:val="99"/>
    <w:unhideWhenUsed/>
    <w:rsid w:val="002243B2"/>
    <w:pPr>
      <w:tabs>
        <w:tab w:val="center" w:pos="4680"/>
        <w:tab w:val="right" w:pos="9360"/>
      </w:tabs>
      <w:spacing w:after="0" w:line="240" w:lineRule="auto"/>
    </w:pPr>
    <w:rPr>
      <w:sz w:val="22"/>
      <w:szCs w:val="22"/>
    </w:rPr>
  </w:style>
  <w:style w:type="character" w:customStyle="1" w:styleId="HeaderChar">
    <w:name w:val="Header Char"/>
    <w:basedOn w:val="DefaultParagraphFont"/>
    <w:link w:val="Header"/>
    <w:uiPriority w:val="99"/>
    <w:rsid w:val="002243B2"/>
    <w:rPr>
      <w:sz w:val="22"/>
      <w:szCs w:val="22"/>
    </w:rPr>
  </w:style>
  <w:style w:type="paragraph" w:styleId="Footer">
    <w:name w:val="footer"/>
    <w:basedOn w:val="Normal"/>
    <w:link w:val="FooterChar"/>
    <w:uiPriority w:val="99"/>
    <w:unhideWhenUsed/>
    <w:rsid w:val="002243B2"/>
    <w:pPr>
      <w:tabs>
        <w:tab w:val="center" w:pos="4680"/>
        <w:tab w:val="right" w:pos="9360"/>
      </w:tabs>
      <w:spacing w:after="0" w:line="240" w:lineRule="auto"/>
    </w:pPr>
    <w:rPr>
      <w:sz w:val="22"/>
      <w:szCs w:val="22"/>
    </w:rPr>
  </w:style>
  <w:style w:type="character" w:customStyle="1" w:styleId="FooterChar">
    <w:name w:val="Footer Char"/>
    <w:basedOn w:val="DefaultParagraphFont"/>
    <w:link w:val="Footer"/>
    <w:uiPriority w:val="99"/>
    <w:rsid w:val="002243B2"/>
    <w:rPr>
      <w:sz w:val="22"/>
      <w:szCs w:val="22"/>
    </w:rPr>
  </w:style>
  <w:style w:type="paragraph" w:customStyle="1" w:styleId="EndNoteBibliographyTitle">
    <w:name w:val="EndNote Bibliography Title"/>
    <w:basedOn w:val="Normal"/>
    <w:link w:val="EndNoteBibliographyTitleChar"/>
    <w:rsid w:val="002243B2"/>
    <w:pPr>
      <w:spacing w:after="0" w:line="259" w:lineRule="auto"/>
      <w:jc w:val="center"/>
    </w:pPr>
    <w:rPr>
      <w:rFonts w:ascii="Aptos" w:hAnsi="Aptos"/>
      <w:noProof/>
      <w:szCs w:val="22"/>
    </w:rPr>
  </w:style>
  <w:style w:type="character" w:customStyle="1" w:styleId="EndNoteBibliographyTitleChar">
    <w:name w:val="EndNote Bibliography Title Char"/>
    <w:basedOn w:val="DefaultParagraphFont"/>
    <w:link w:val="EndNoteBibliographyTitle"/>
    <w:rsid w:val="002243B2"/>
    <w:rPr>
      <w:rFonts w:ascii="Aptos" w:hAnsi="Aptos"/>
      <w:noProof/>
      <w:szCs w:val="22"/>
    </w:rPr>
  </w:style>
  <w:style w:type="paragraph" w:customStyle="1" w:styleId="EndNoteBibliography">
    <w:name w:val="EndNote Bibliography"/>
    <w:basedOn w:val="Normal"/>
    <w:link w:val="EndNoteBibliographyChar"/>
    <w:rsid w:val="002243B2"/>
    <w:pPr>
      <w:spacing w:line="240" w:lineRule="auto"/>
    </w:pPr>
    <w:rPr>
      <w:rFonts w:ascii="Aptos" w:hAnsi="Aptos"/>
      <w:noProof/>
      <w:szCs w:val="22"/>
    </w:rPr>
  </w:style>
  <w:style w:type="character" w:customStyle="1" w:styleId="EndNoteBibliographyChar">
    <w:name w:val="EndNote Bibliography Char"/>
    <w:basedOn w:val="DefaultParagraphFont"/>
    <w:link w:val="EndNoteBibliography"/>
    <w:rsid w:val="002243B2"/>
    <w:rPr>
      <w:rFonts w:ascii="Aptos" w:hAnsi="Aptos"/>
      <w:noProof/>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633583">
      <w:bodyDiv w:val="1"/>
      <w:marLeft w:val="0"/>
      <w:marRight w:val="0"/>
      <w:marTop w:val="0"/>
      <w:marBottom w:val="0"/>
      <w:divBdr>
        <w:top w:val="none" w:sz="0" w:space="0" w:color="auto"/>
        <w:left w:val="none" w:sz="0" w:space="0" w:color="auto"/>
        <w:bottom w:val="none" w:sz="0" w:space="0" w:color="auto"/>
        <w:right w:val="none" w:sz="0" w:space="0" w:color="auto"/>
      </w:divBdr>
    </w:div>
    <w:div w:id="82651036">
      <w:bodyDiv w:val="1"/>
      <w:marLeft w:val="0"/>
      <w:marRight w:val="0"/>
      <w:marTop w:val="0"/>
      <w:marBottom w:val="0"/>
      <w:divBdr>
        <w:top w:val="none" w:sz="0" w:space="0" w:color="auto"/>
        <w:left w:val="none" w:sz="0" w:space="0" w:color="auto"/>
        <w:bottom w:val="none" w:sz="0" w:space="0" w:color="auto"/>
        <w:right w:val="none" w:sz="0" w:space="0" w:color="auto"/>
      </w:divBdr>
    </w:div>
    <w:div w:id="99035293">
      <w:bodyDiv w:val="1"/>
      <w:marLeft w:val="0"/>
      <w:marRight w:val="0"/>
      <w:marTop w:val="0"/>
      <w:marBottom w:val="0"/>
      <w:divBdr>
        <w:top w:val="none" w:sz="0" w:space="0" w:color="auto"/>
        <w:left w:val="none" w:sz="0" w:space="0" w:color="auto"/>
        <w:bottom w:val="none" w:sz="0" w:space="0" w:color="auto"/>
        <w:right w:val="none" w:sz="0" w:space="0" w:color="auto"/>
      </w:divBdr>
    </w:div>
    <w:div w:id="110445873">
      <w:bodyDiv w:val="1"/>
      <w:marLeft w:val="0"/>
      <w:marRight w:val="0"/>
      <w:marTop w:val="0"/>
      <w:marBottom w:val="0"/>
      <w:divBdr>
        <w:top w:val="none" w:sz="0" w:space="0" w:color="auto"/>
        <w:left w:val="none" w:sz="0" w:space="0" w:color="auto"/>
        <w:bottom w:val="none" w:sz="0" w:space="0" w:color="auto"/>
        <w:right w:val="none" w:sz="0" w:space="0" w:color="auto"/>
      </w:divBdr>
    </w:div>
    <w:div w:id="157310831">
      <w:bodyDiv w:val="1"/>
      <w:marLeft w:val="0"/>
      <w:marRight w:val="0"/>
      <w:marTop w:val="0"/>
      <w:marBottom w:val="0"/>
      <w:divBdr>
        <w:top w:val="none" w:sz="0" w:space="0" w:color="auto"/>
        <w:left w:val="none" w:sz="0" w:space="0" w:color="auto"/>
        <w:bottom w:val="none" w:sz="0" w:space="0" w:color="auto"/>
        <w:right w:val="none" w:sz="0" w:space="0" w:color="auto"/>
      </w:divBdr>
    </w:div>
    <w:div w:id="197592925">
      <w:bodyDiv w:val="1"/>
      <w:marLeft w:val="0"/>
      <w:marRight w:val="0"/>
      <w:marTop w:val="0"/>
      <w:marBottom w:val="0"/>
      <w:divBdr>
        <w:top w:val="none" w:sz="0" w:space="0" w:color="auto"/>
        <w:left w:val="none" w:sz="0" w:space="0" w:color="auto"/>
        <w:bottom w:val="none" w:sz="0" w:space="0" w:color="auto"/>
        <w:right w:val="none" w:sz="0" w:space="0" w:color="auto"/>
      </w:divBdr>
    </w:div>
    <w:div w:id="460617021">
      <w:bodyDiv w:val="1"/>
      <w:marLeft w:val="0"/>
      <w:marRight w:val="0"/>
      <w:marTop w:val="0"/>
      <w:marBottom w:val="0"/>
      <w:divBdr>
        <w:top w:val="none" w:sz="0" w:space="0" w:color="auto"/>
        <w:left w:val="none" w:sz="0" w:space="0" w:color="auto"/>
        <w:bottom w:val="none" w:sz="0" w:space="0" w:color="auto"/>
        <w:right w:val="none" w:sz="0" w:space="0" w:color="auto"/>
      </w:divBdr>
    </w:div>
    <w:div w:id="475076220">
      <w:bodyDiv w:val="1"/>
      <w:marLeft w:val="0"/>
      <w:marRight w:val="0"/>
      <w:marTop w:val="0"/>
      <w:marBottom w:val="0"/>
      <w:divBdr>
        <w:top w:val="none" w:sz="0" w:space="0" w:color="auto"/>
        <w:left w:val="none" w:sz="0" w:space="0" w:color="auto"/>
        <w:bottom w:val="none" w:sz="0" w:space="0" w:color="auto"/>
        <w:right w:val="none" w:sz="0" w:space="0" w:color="auto"/>
      </w:divBdr>
    </w:div>
    <w:div w:id="525799511">
      <w:bodyDiv w:val="1"/>
      <w:marLeft w:val="0"/>
      <w:marRight w:val="0"/>
      <w:marTop w:val="0"/>
      <w:marBottom w:val="0"/>
      <w:divBdr>
        <w:top w:val="none" w:sz="0" w:space="0" w:color="auto"/>
        <w:left w:val="none" w:sz="0" w:space="0" w:color="auto"/>
        <w:bottom w:val="none" w:sz="0" w:space="0" w:color="auto"/>
        <w:right w:val="none" w:sz="0" w:space="0" w:color="auto"/>
      </w:divBdr>
    </w:div>
    <w:div w:id="662897804">
      <w:bodyDiv w:val="1"/>
      <w:marLeft w:val="0"/>
      <w:marRight w:val="0"/>
      <w:marTop w:val="0"/>
      <w:marBottom w:val="0"/>
      <w:divBdr>
        <w:top w:val="none" w:sz="0" w:space="0" w:color="auto"/>
        <w:left w:val="none" w:sz="0" w:space="0" w:color="auto"/>
        <w:bottom w:val="none" w:sz="0" w:space="0" w:color="auto"/>
        <w:right w:val="none" w:sz="0" w:space="0" w:color="auto"/>
      </w:divBdr>
    </w:div>
    <w:div w:id="719016267">
      <w:bodyDiv w:val="1"/>
      <w:marLeft w:val="0"/>
      <w:marRight w:val="0"/>
      <w:marTop w:val="0"/>
      <w:marBottom w:val="0"/>
      <w:divBdr>
        <w:top w:val="none" w:sz="0" w:space="0" w:color="auto"/>
        <w:left w:val="none" w:sz="0" w:space="0" w:color="auto"/>
        <w:bottom w:val="none" w:sz="0" w:space="0" w:color="auto"/>
        <w:right w:val="none" w:sz="0" w:space="0" w:color="auto"/>
      </w:divBdr>
    </w:div>
    <w:div w:id="721056363">
      <w:bodyDiv w:val="1"/>
      <w:marLeft w:val="0"/>
      <w:marRight w:val="0"/>
      <w:marTop w:val="0"/>
      <w:marBottom w:val="0"/>
      <w:divBdr>
        <w:top w:val="none" w:sz="0" w:space="0" w:color="auto"/>
        <w:left w:val="none" w:sz="0" w:space="0" w:color="auto"/>
        <w:bottom w:val="none" w:sz="0" w:space="0" w:color="auto"/>
        <w:right w:val="none" w:sz="0" w:space="0" w:color="auto"/>
      </w:divBdr>
    </w:div>
    <w:div w:id="737897501">
      <w:bodyDiv w:val="1"/>
      <w:marLeft w:val="0"/>
      <w:marRight w:val="0"/>
      <w:marTop w:val="0"/>
      <w:marBottom w:val="0"/>
      <w:divBdr>
        <w:top w:val="none" w:sz="0" w:space="0" w:color="auto"/>
        <w:left w:val="none" w:sz="0" w:space="0" w:color="auto"/>
        <w:bottom w:val="none" w:sz="0" w:space="0" w:color="auto"/>
        <w:right w:val="none" w:sz="0" w:space="0" w:color="auto"/>
      </w:divBdr>
    </w:div>
    <w:div w:id="837424879">
      <w:bodyDiv w:val="1"/>
      <w:marLeft w:val="0"/>
      <w:marRight w:val="0"/>
      <w:marTop w:val="0"/>
      <w:marBottom w:val="0"/>
      <w:divBdr>
        <w:top w:val="none" w:sz="0" w:space="0" w:color="auto"/>
        <w:left w:val="none" w:sz="0" w:space="0" w:color="auto"/>
        <w:bottom w:val="none" w:sz="0" w:space="0" w:color="auto"/>
        <w:right w:val="none" w:sz="0" w:space="0" w:color="auto"/>
      </w:divBdr>
    </w:div>
    <w:div w:id="938679641">
      <w:bodyDiv w:val="1"/>
      <w:marLeft w:val="0"/>
      <w:marRight w:val="0"/>
      <w:marTop w:val="0"/>
      <w:marBottom w:val="0"/>
      <w:divBdr>
        <w:top w:val="none" w:sz="0" w:space="0" w:color="auto"/>
        <w:left w:val="none" w:sz="0" w:space="0" w:color="auto"/>
        <w:bottom w:val="none" w:sz="0" w:space="0" w:color="auto"/>
        <w:right w:val="none" w:sz="0" w:space="0" w:color="auto"/>
      </w:divBdr>
    </w:div>
    <w:div w:id="945235281">
      <w:bodyDiv w:val="1"/>
      <w:marLeft w:val="0"/>
      <w:marRight w:val="0"/>
      <w:marTop w:val="0"/>
      <w:marBottom w:val="0"/>
      <w:divBdr>
        <w:top w:val="none" w:sz="0" w:space="0" w:color="auto"/>
        <w:left w:val="none" w:sz="0" w:space="0" w:color="auto"/>
        <w:bottom w:val="none" w:sz="0" w:space="0" w:color="auto"/>
        <w:right w:val="none" w:sz="0" w:space="0" w:color="auto"/>
      </w:divBdr>
    </w:div>
    <w:div w:id="1087650621">
      <w:bodyDiv w:val="1"/>
      <w:marLeft w:val="0"/>
      <w:marRight w:val="0"/>
      <w:marTop w:val="0"/>
      <w:marBottom w:val="0"/>
      <w:divBdr>
        <w:top w:val="none" w:sz="0" w:space="0" w:color="auto"/>
        <w:left w:val="none" w:sz="0" w:space="0" w:color="auto"/>
        <w:bottom w:val="none" w:sz="0" w:space="0" w:color="auto"/>
        <w:right w:val="none" w:sz="0" w:space="0" w:color="auto"/>
      </w:divBdr>
    </w:div>
    <w:div w:id="1169563846">
      <w:bodyDiv w:val="1"/>
      <w:marLeft w:val="0"/>
      <w:marRight w:val="0"/>
      <w:marTop w:val="0"/>
      <w:marBottom w:val="0"/>
      <w:divBdr>
        <w:top w:val="none" w:sz="0" w:space="0" w:color="auto"/>
        <w:left w:val="none" w:sz="0" w:space="0" w:color="auto"/>
        <w:bottom w:val="none" w:sz="0" w:space="0" w:color="auto"/>
        <w:right w:val="none" w:sz="0" w:space="0" w:color="auto"/>
      </w:divBdr>
    </w:div>
    <w:div w:id="1204292689">
      <w:bodyDiv w:val="1"/>
      <w:marLeft w:val="0"/>
      <w:marRight w:val="0"/>
      <w:marTop w:val="0"/>
      <w:marBottom w:val="0"/>
      <w:divBdr>
        <w:top w:val="none" w:sz="0" w:space="0" w:color="auto"/>
        <w:left w:val="none" w:sz="0" w:space="0" w:color="auto"/>
        <w:bottom w:val="none" w:sz="0" w:space="0" w:color="auto"/>
        <w:right w:val="none" w:sz="0" w:space="0" w:color="auto"/>
      </w:divBdr>
    </w:div>
    <w:div w:id="1322275641">
      <w:bodyDiv w:val="1"/>
      <w:marLeft w:val="0"/>
      <w:marRight w:val="0"/>
      <w:marTop w:val="0"/>
      <w:marBottom w:val="0"/>
      <w:divBdr>
        <w:top w:val="none" w:sz="0" w:space="0" w:color="auto"/>
        <w:left w:val="none" w:sz="0" w:space="0" w:color="auto"/>
        <w:bottom w:val="none" w:sz="0" w:space="0" w:color="auto"/>
        <w:right w:val="none" w:sz="0" w:space="0" w:color="auto"/>
      </w:divBdr>
    </w:div>
    <w:div w:id="1771970242">
      <w:bodyDiv w:val="1"/>
      <w:marLeft w:val="0"/>
      <w:marRight w:val="0"/>
      <w:marTop w:val="0"/>
      <w:marBottom w:val="0"/>
      <w:divBdr>
        <w:top w:val="none" w:sz="0" w:space="0" w:color="auto"/>
        <w:left w:val="none" w:sz="0" w:space="0" w:color="auto"/>
        <w:bottom w:val="none" w:sz="0" w:space="0" w:color="auto"/>
        <w:right w:val="none" w:sz="0" w:space="0" w:color="auto"/>
      </w:divBdr>
    </w:div>
    <w:div w:id="1910774289">
      <w:bodyDiv w:val="1"/>
      <w:marLeft w:val="0"/>
      <w:marRight w:val="0"/>
      <w:marTop w:val="0"/>
      <w:marBottom w:val="0"/>
      <w:divBdr>
        <w:top w:val="none" w:sz="0" w:space="0" w:color="auto"/>
        <w:left w:val="none" w:sz="0" w:space="0" w:color="auto"/>
        <w:bottom w:val="none" w:sz="0" w:space="0" w:color="auto"/>
        <w:right w:val="none" w:sz="0" w:space="0" w:color="auto"/>
      </w:divBdr>
    </w:div>
    <w:div w:id="2022582372">
      <w:bodyDiv w:val="1"/>
      <w:marLeft w:val="0"/>
      <w:marRight w:val="0"/>
      <w:marTop w:val="0"/>
      <w:marBottom w:val="0"/>
      <w:divBdr>
        <w:top w:val="none" w:sz="0" w:space="0" w:color="auto"/>
        <w:left w:val="none" w:sz="0" w:space="0" w:color="auto"/>
        <w:bottom w:val="none" w:sz="0" w:space="0" w:color="auto"/>
        <w:right w:val="none" w:sz="0" w:space="0" w:color="auto"/>
      </w:divBdr>
    </w:div>
    <w:div w:id="2108691184">
      <w:bodyDiv w:val="1"/>
      <w:marLeft w:val="0"/>
      <w:marRight w:val="0"/>
      <w:marTop w:val="0"/>
      <w:marBottom w:val="0"/>
      <w:divBdr>
        <w:top w:val="none" w:sz="0" w:space="0" w:color="auto"/>
        <w:left w:val="none" w:sz="0" w:space="0" w:color="auto"/>
        <w:bottom w:val="none" w:sz="0" w:space="0" w:color="auto"/>
        <w:right w:val="none" w:sz="0" w:space="0" w:color="auto"/>
      </w:divBdr>
    </w:div>
    <w:div w:id="2139838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mc.ncbi.nlm.nih.gov/articles/PMC9426975/" TargetMode="External"/><Relationship Id="rId18" Type="http://schemas.openxmlformats.org/officeDocument/2006/relationships/hyperlink" Target="https://pmc.ncbi.nlm.nih.gov/articles/PMC9540570/" TargetMode="External"/><Relationship Id="rId26" Type="http://schemas.openxmlformats.org/officeDocument/2006/relationships/hyperlink" Target="https://pmc.ncbi.nlm.nih.gov/articles/PMC9540570/" TargetMode="External"/><Relationship Id="rId39" Type="http://schemas.openxmlformats.org/officeDocument/2006/relationships/hyperlink" Target="https://pmc.ncbi.nlm.nih.gov/articles/PMC5478224/" TargetMode="External"/><Relationship Id="rId21" Type="http://schemas.openxmlformats.org/officeDocument/2006/relationships/hyperlink" Target="https://pmc.ncbi.nlm.nih.gov/articles/PMC9540570/" TargetMode="External"/><Relationship Id="rId34" Type="http://schemas.openxmlformats.org/officeDocument/2006/relationships/hyperlink" Target="https://pmc.ncbi.nlm.nih.gov/articles/PMC9540570/" TargetMode="External"/><Relationship Id="rId42" Type="http://schemas.openxmlformats.org/officeDocument/2006/relationships/hyperlink" Target="https://pmc.ncbi.nlm.nih.gov/articles/PMC4535438/" TargetMode="External"/><Relationship Id="rId47"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pmc.ncbi.nlm.nih.gov/articles/PMC9426975/" TargetMode="External"/><Relationship Id="rId29" Type="http://schemas.openxmlformats.org/officeDocument/2006/relationships/hyperlink" Target="https://pmc.ncbi.nlm.nih.gov/articles/PMC954057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ubmed.ncbi.nlm.nih.gov/26268917/" TargetMode="External"/><Relationship Id="rId24" Type="http://schemas.openxmlformats.org/officeDocument/2006/relationships/hyperlink" Target="https://pmc.ncbi.nlm.nih.gov/articles/PMC9540570/" TargetMode="External"/><Relationship Id="rId32" Type="http://schemas.openxmlformats.org/officeDocument/2006/relationships/hyperlink" Target="https://pmc.ncbi.nlm.nih.gov/articles/PMC9540570/" TargetMode="External"/><Relationship Id="rId37" Type="http://schemas.openxmlformats.org/officeDocument/2006/relationships/hyperlink" Target="https://pmc.ncbi.nlm.nih.gov/articles/PMC6899915/" TargetMode="External"/><Relationship Id="rId40" Type="http://schemas.openxmlformats.org/officeDocument/2006/relationships/hyperlink" Target="https://pmc.ncbi.nlm.nih.gov/articles/PMC5478224/" TargetMode="External"/><Relationship Id="rId45" Type="http://schemas.openxmlformats.org/officeDocument/2006/relationships/hyperlink" Target="https://www.preprints.org/manuscript/202501.0319/v3" TargetMode="External"/><Relationship Id="rId5" Type="http://schemas.openxmlformats.org/officeDocument/2006/relationships/footnotes" Target="footnotes.xml"/><Relationship Id="rId15" Type="http://schemas.openxmlformats.org/officeDocument/2006/relationships/hyperlink" Target="https://pmc.ncbi.nlm.nih.gov/articles/PMC9426975/" TargetMode="External"/><Relationship Id="rId23" Type="http://schemas.openxmlformats.org/officeDocument/2006/relationships/hyperlink" Target="https://www.preprints.org/manuscript/202501.0319/v3" TargetMode="External"/><Relationship Id="rId28" Type="http://schemas.openxmlformats.org/officeDocument/2006/relationships/hyperlink" Target="https://pmc.ncbi.nlm.nih.gov/articles/PMC9540570/" TargetMode="External"/><Relationship Id="rId36" Type="http://schemas.openxmlformats.org/officeDocument/2006/relationships/hyperlink" Target="https://pmc.ncbi.nlm.nih.gov/articles/PMC6899915/" TargetMode="External"/><Relationship Id="rId10" Type="http://schemas.openxmlformats.org/officeDocument/2006/relationships/hyperlink" Target="https://pmc.ncbi.nlm.nih.gov/articles/PMC5478224/" TargetMode="External"/><Relationship Id="rId19" Type="http://schemas.openxmlformats.org/officeDocument/2006/relationships/hyperlink" Target="https://pmc.ncbi.nlm.nih.gov/articles/PMC9540570/" TargetMode="External"/><Relationship Id="rId31" Type="http://schemas.openxmlformats.org/officeDocument/2006/relationships/hyperlink" Target="https://pmc.ncbi.nlm.nih.gov/articles/PMC9540570/" TargetMode="External"/><Relationship Id="rId44" Type="http://schemas.openxmlformats.org/officeDocument/2006/relationships/hyperlink" Target="https://pmc.ncbi.nlm.nih.gov/articles/PMC4535438/" TargetMode="External"/><Relationship Id="rId4" Type="http://schemas.openxmlformats.org/officeDocument/2006/relationships/webSettings" Target="webSettings.xml"/><Relationship Id="rId9" Type="http://schemas.openxmlformats.org/officeDocument/2006/relationships/hyperlink" Target="https://www.preprints.org/manuscript/202501.0319/v3" TargetMode="External"/><Relationship Id="rId14" Type="http://schemas.openxmlformats.org/officeDocument/2006/relationships/hyperlink" Target="https://pmc.ncbi.nlm.nih.gov/articles/PMC9426975/" TargetMode="External"/><Relationship Id="rId22" Type="http://schemas.openxmlformats.org/officeDocument/2006/relationships/hyperlink" Target="https://pmc.ncbi.nlm.nih.gov/articles/PMC9540570/" TargetMode="External"/><Relationship Id="rId27" Type="http://schemas.openxmlformats.org/officeDocument/2006/relationships/hyperlink" Target="https://pmc.ncbi.nlm.nih.gov/articles/PMC9540570/" TargetMode="External"/><Relationship Id="rId30" Type="http://schemas.openxmlformats.org/officeDocument/2006/relationships/hyperlink" Target="https://pmc.ncbi.nlm.nih.gov/articles/PMC9540570/" TargetMode="External"/><Relationship Id="rId35" Type="http://schemas.openxmlformats.org/officeDocument/2006/relationships/hyperlink" Target="https://pmc.ncbi.nlm.nih.gov/articles/PMC6899915/" TargetMode="External"/><Relationship Id="rId43" Type="http://schemas.openxmlformats.org/officeDocument/2006/relationships/hyperlink" Target="https://www.aap.org/en/patient-care/infant-fever/?srsltid=AfmBOoqfwSFokQBKG3KiGcDSJkZYGUoi3b94f_Lp-xGXDQ5JbYLW6_dN" TargetMode="External"/><Relationship Id="rId48" Type="http://schemas.openxmlformats.org/officeDocument/2006/relationships/theme" Target="theme/theme1.xml"/><Relationship Id="rId8" Type="http://schemas.openxmlformats.org/officeDocument/2006/relationships/hyperlink" Target="https://www.preprints.org/manuscript/202501.0319/v1" TargetMode="External"/><Relationship Id="rId3" Type="http://schemas.openxmlformats.org/officeDocument/2006/relationships/settings" Target="settings.xml"/><Relationship Id="rId12" Type="http://schemas.openxmlformats.org/officeDocument/2006/relationships/hyperlink" Target="https://pubmed.ncbi.nlm.nih.gov/33299934/" TargetMode="External"/><Relationship Id="rId17" Type="http://schemas.openxmlformats.org/officeDocument/2006/relationships/hyperlink" Target="https://pmc.ncbi.nlm.nih.gov/articles/PMC9409339/" TargetMode="External"/><Relationship Id="rId25" Type="http://schemas.openxmlformats.org/officeDocument/2006/relationships/hyperlink" Target="https://pmc.ncbi.nlm.nih.gov/articles/PMC9540570/" TargetMode="External"/><Relationship Id="rId33" Type="http://schemas.openxmlformats.org/officeDocument/2006/relationships/hyperlink" Target="https://pmc.ncbi.nlm.nih.gov/articles/PMC9540570/" TargetMode="External"/><Relationship Id="rId38" Type="http://schemas.openxmlformats.org/officeDocument/2006/relationships/hyperlink" Target="https://pmc.ncbi.nlm.nih.gov/articles/PMC5478224/" TargetMode="External"/><Relationship Id="rId46" Type="http://schemas.openxmlformats.org/officeDocument/2006/relationships/footer" Target="footer1.xml"/><Relationship Id="rId20" Type="http://schemas.openxmlformats.org/officeDocument/2006/relationships/hyperlink" Target="https://pmc.ncbi.nlm.nih.gov/articles/PMC9540570/" TargetMode="External"/><Relationship Id="rId41" Type="http://schemas.openxmlformats.org/officeDocument/2006/relationships/hyperlink" Target="https://pmc.ncbi.nlm.nih.gov/articles/PMC54782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4</TotalTime>
  <Pages>46</Pages>
  <Words>12618</Words>
  <Characters>71924</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Parker</dc:creator>
  <cp:keywords/>
  <dc:description/>
  <cp:lastModifiedBy>William Parker</cp:lastModifiedBy>
  <cp:revision>94</cp:revision>
  <cp:lastPrinted>2025-06-12T16:33:00Z</cp:lastPrinted>
  <dcterms:created xsi:type="dcterms:W3CDTF">2025-07-02T15:33:00Z</dcterms:created>
  <dcterms:modified xsi:type="dcterms:W3CDTF">2025-07-31T12:49:00Z</dcterms:modified>
</cp:coreProperties>
</file>